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svg" ContentType="image/svg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4E3542" w14:textId="43CD723E" w:rsidR="001A5391" w:rsidRDefault="00D43195" w:rsidP="00250804">
      <w:pPr>
        <w:tabs>
          <w:tab w:val="left" w:pos="3261"/>
          <w:tab w:val="left" w:pos="3402"/>
        </w:tabs>
        <w:ind w:firstLine="0"/>
        <w:rPr>
          <w:rFonts w:cs="Gentium Plus"/>
          <w:szCs w:val="20"/>
        </w:rPr>
      </w:pPr>
      <w:r w:rsidRPr="00694F90">
        <w:rPr>
          <w:rFonts w:cs="Gentium Plus"/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729940" behindDoc="0" locked="0" layoutInCell="1" allowOverlap="1" wp14:anchorId="3BA48DFD" wp14:editId="1B09A7B4">
                <wp:simplePos x="0" y="0"/>
                <wp:positionH relativeFrom="page">
                  <wp:posOffset>758190</wp:posOffset>
                </wp:positionH>
                <wp:positionV relativeFrom="paragraph">
                  <wp:posOffset>8146415</wp:posOffset>
                </wp:positionV>
                <wp:extent cx="6157595" cy="683895"/>
                <wp:effectExtent l="0" t="0" r="0" b="1905"/>
                <wp:wrapSquare wrapText="bothSides"/>
                <wp:docPr id="201" name="Sürüm Bilgisi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57595" cy="683895"/>
                        </a:xfrm>
                        <a:prstGeom prst="rect">
                          <a:avLst/>
                        </a:prstGeom>
                        <a:solidFill>
                          <a:srgbClr val="1ABAC8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AE0C05A" w14:textId="17682628" w:rsidR="0004440D" w:rsidRPr="00D43195" w:rsidRDefault="0004440D" w:rsidP="00D43195">
                            <w:pPr>
                              <w:spacing w:before="0"/>
                              <w:ind w:left="227" w:hanging="227"/>
                              <w:rPr>
                                <w:rFonts w:cs="Gentium Plus"/>
                                <w:color w:val="FFFFFF" w:themeColor="background1"/>
                                <w:szCs w:val="20"/>
                              </w:rPr>
                            </w:pPr>
                            <w:r w:rsidRPr="00D43195">
                              <w:rPr>
                                <w:rFonts w:ascii="Font Awesome 5 Free Solid" w:hAnsi="Font Awesome 5 Free Solid" w:cs="Gentium Plus"/>
                                <w:color w:val="FFFFFF" w:themeColor="background1"/>
                                <w:szCs w:val="20"/>
                              </w:rPr>
                              <w:t></w:t>
                            </w:r>
                            <w:r w:rsidRPr="00D43195">
                              <w:rPr>
                                <w:rFonts w:ascii="Font Awesome 5 Free Solid" w:hAnsi="Font Awesome 5 Free Solid" w:cs="Gentium Plus"/>
                                <w:color w:val="FFFFFF" w:themeColor="background1"/>
                                <w:szCs w:val="20"/>
                              </w:rPr>
                              <w:tab/>
                            </w:r>
                            <w:r>
                              <w:rPr>
                                <w:rFonts w:cs="Gentium Plus"/>
                                <w:color w:val="FFFFFF" w:themeColor="background1"/>
                                <w:szCs w:val="20"/>
                              </w:rPr>
                              <w:t xml:space="preserve">Bu doküman, </w:t>
                            </w:r>
                            <w:r w:rsidRPr="0004440D">
                              <w:rPr>
                                <w:rFonts w:cs="Gentium Plus"/>
                                <w:i/>
                                <w:iCs/>
                                <w:color w:val="FFFFFF" w:themeColor="background1"/>
                                <w:szCs w:val="20"/>
                              </w:rPr>
                              <w:t>İSNAD Atıf Sistemi</w:t>
                            </w:r>
                            <w:r w:rsidR="00F705F4">
                              <w:rPr>
                                <w:rFonts w:cs="Gentium Plus"/>
                                <w:color w:val="FFFFFF" w:themeColor="background1"/>
                                <w:szCs w:val="20"/>
                              </w:rPr>
                              <w:t xml:space="preserve">’ni kullanan enstitü, fakülte, akademik dergi ve yayınevlerinin hazırlayacakları yazım kılavuzlarında kullanabilmeleri amacıyla hazırlanmıştır. </w:t>
                            </w:r>
                            <w:r w:rsidR="00F705F4" w:rsidRPr="0004440D">
                              <w:rPr>
                                <w:rFonts w:cs="Gentium Plus"/>
                                <w:i/>
                                <w:iCs/>
                                <w:color w:val="FFFFFF" w:themeColor="background1"/>
                                <w:szCs w:val="20"/>
                              </w:rPr>
                              <w:t>İSNAD Atıf Sistemi</w:t>
                            </w:r>
                            <w:r w:rsidR="00F705F4">
                              <w:rPr>
                                <w:rFonts w:cs="Gentium Plus"/>
                                <w:color w:val="FFFFFF" w:themeColor="background1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cs="Gentium Plus"/>
                                <w:color w:val="FFFFFF" w:themeColor="background1"/>
                                <w:szCs w:val="20"/>
                              </w:rPr>
                              <w:t>2. edisyon</w:t>
                            </w:r>
                            <w:r w:rsidRPr="00D43195">
                              <w:rPr>
                                <w:rFonts w:cs="Gentium Plus"/>
                                <w:color w:val="FFFFFF" w:themeColor="background1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cs="Gentium Plus"/>
                                <w:color w:val="FFFFFF" w:themeColor="background1"/>
                                <w:szCs w:val="20"/>
                              </w:rPr>
                              <w:t>yazım kılavuzunda yer alan örnek tablolar</w:t>
                            </w:r>
                            <w:r w:rsidR="00F705F4">
                              <w:rPr>
                                <w:rFonts w:cs="Gentium Plus"/>
                                <w:color w:val="FFFFFF" w:themeColor="background1"/>
                                <w:szCs w:val="20"/>
                              </w:rPr>
                              <w:t>dan oluşmaktadır.</w:t>
                            </w:r>
                          </w:p>
                        </w:txbxContent>
                      </wps:txbx>
                      <wps:bodyPr rot="0" vert="horz" wrap="square" lIns="68400" tIns="68400" rIns="68400" bIns="6840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BA48DFD" id="_x0000_t202" coordsize="21600,21600" o:spt="202" path="m,l,21600r21600,l21600,xe">
                <v:stroke joinstyle="miter"/>
                <v:path gradientshapeok="t" o:connecttype="rect"/>
              </v:shapetype>
              <v:shape id="Sürüm Bilgisi" o:spid="_x0000_s1026" type="#_x0000_t202" style="position:absolute;left:0;text-align:left;margin-left:59.7pt;margin-top:641.45pt;width:484.85pt;height:53.85pt;z-index:251729940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" fillcolor="#1abac8" stroked="f">
                <v:textbox inset="1.9mm,1.9mm,1.9mm,1.9mm">
                  <w:txbxContent>
                    <w:p w14:paraId="3AE0C05A" w14:textId="17682628" w:rsidR="0004440D" w:rsidRPr="00D43195" w:rsidRDefault="0004440D" w:rsidP="00D43195">
                      <w:pPr>
                        <w:spacing w:before="0"/>
                        <w:ind w:left="227" w:hanging="227"/>
                        <w:rPr>
                          <w:rFonts w:cs="Gentium Plus"/>
                          <w:color w:val="FFFFFF" w:themeColor="background1"/>
                          <w:szCs w:val="20"/>
                        </w:rPr>
                      </w:pPr>
                      <w:r w:rsidRPr="00D43195">
                        <w:rPr>
                          <w:rFonts w:ascii="Font Awesome 5 Free Solid" w:hAnsi="Font Awesome 5 Free Solid" w:cs="Gentium Plus"/>
                          <w:color w:val="FFFFFF" w:themeColor="background1"/>
                          <w:szCs w:val="20"/>
                        </w:rPr>
                        <w:t></w:t>
                      </w:r>
                      <w:r w:rsidRPr="00D43195">
                        <w:rPr>
                          <w:rFonts w:ascii="Font Awesome 5 Free Solid" w:hAnsi="Font Awesome 5 Free Solid" w:cs="Gentium Plus"/>
                          <w:color w:val="FFFFFF" w:themeColor="background1"/>
                          <w:szCs w:val="20"/>
                        </w:rPr>
                        <w:tab/>
                      </w:r>
                      <w:r>
                        <w:rPr>
                          <w:rFonts w:cs="Gentium Plus"/>
                          <w:color w:val="FFFFFF" w:themeColor="background1"/>
                          <w:szCs w:val="20"/>
                        </w:rPr>
                        <w:t xml:space="preserve">Bu doküman, </w:t>
                      </w:r>
                      <w:r w:rsidRPr="0004440D">
                        <w:rPr>
                          <w:rFonts w:cs="Gentium Plus"/>
                          <w:i/>
                          <w:iCs/>
                          <w:color w:val="FFFFFF" w:themeColor="background1"/>
                          <w:szCs w:val="20"/>
                        </w:rPr>
                        <w:t>İSNAD Atıf Sistemi</w:t>
                      </w:r>
                      <w:r w:rsidR="00F705F4">
                        <w:rPr>
                          <w:rFonts w:cs="Gentium Plus"/>
                          <w:color w:val="FFFFFF" w:themeColor="background1"/>
                          <w:szCs w:val="20"/>
                        </w:rPr>
                        <w:t xml:space="preserve">’ni kullanan enstitü, fakülte, akademik dergi ve yayınevlerinin hazırlayacakları yazım kılavuzlarında kullanabilmeleri amacıyla hazırlanmıştır. </w:t>
                      </w:r>
                      <w:r w:rsidR="00F705F4" w:rsidRPr="0004440D">
                        <w:rPr>
                          <w:rFonts w:cs="Gentium Plus"/>
                          <w:i/>
                          <w:iCs/>
                          <w:color w:val="FFFFFF" w:themeColor="background1"/>
                          <w:szCs w:val="20"/>
                        </w:rPr>
                        <w:t>İSNAD Atıf Sistemi</w:t>
                      </w:r>
                      <w:r w:rsidR="00F705F4">
                        <w:rPr>
                          <w:rFonts w:cs="Gentium Plus"/>
                          <w:color w:val="FFFFFF" w:themeColor="background1"/>
                          <w:szCs w:val="20"/>
                        </w:rPr>
                        <w:t xml:space="preserve"> </w:t>
                      </w:r>
                      <w:r>
                        <w:rPr>
                          <w:rFonts w:cs="Gentium Plus"/>
                          <w:color w:val="FFFFFF" w:themeColor="background1"/>
                          <w:szCs w:val="20"/>
                        </w:rPr>
                        <w:t>2. edisyon</w:t>
                      </w:r>
                      <w:r w:rsidRPr="00D43195">
                        <w:rPr>
                          <w:rFonts w:cs="Gentium Plus"/>
                          <w:color w:val="FFFFFF" w:themeColor="background1"/>
                          <w:szCs w:val="20"/>
                        </w:rPr>
                        <w:t xml:space="preserve"> </w:t>
                      </w:r>
                      <w:r>
                        <w:rPr>
                          <w:rFonts w:cs="Gentium Plus"/>
                          <w:color w:val="FFFFFF" w:themeColor="background1"/>
                          <w:szCs w:val="20"/>
                        </w:rPr>
                        <w:t>yazım kılavuzunda yer alan örnek tablolar</w:t>
                      </w:r>
                      <w:r w:rsidR="00F705F4">
                        <w:rPr>
                          <w:rFonts w:cs="Gentium Plus"/>
                          <w:color w:val="FFFFFF" w:themeColor="background1"/>
                          <w:szCs w:val="20"/>
                        </w:rPr>
                        <w:t>dan oluşmaktadır.</w:t>
                      </w:r>
                    </w:p>
                  </w:txbxContent>
                </v:textbox>
                <w10:wrap type="square" anchorx="page"/>
              </v:shape>
            </w:pict>
          </mc:Fallback>
        </mc:AlternateContent>
      </w:r>
      <w:r w:rsidRPr="00694F90">
        <w:rPr>
          <w:rFonts w:cs="Gentium Plus"/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665428" behindDoc="0" locked="0" layoutInCell="1" allowOverlap="1" wp14:anchorId="6401D82C" wp14:editId="7249D597">
                <wp:simplePos x="0" y="0"/>
                <wp:positionH relativeFrom="page">
                  <wp:align>left</wp:align>
                </wp:positionH>
                <wp:positionV relativeFrom="paragraph">
                  <wp:posOffset>5239113</wp:posOffset>
                </wp:positionV>
                <wp:extent cx="7570470" cy="1198880"/>
                <wp:effectExtent l="0" t="0" r="11430" b="1270"/>
                <wp:wrapSquare wrapText="bothSides"/>
                <wp:docPr id="9" name="Sürüm Bilgisi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470" cy="1199408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D6EA78" w14:textId="392E9846" w:rsidR="0004440D" w:rsidRDefault="0004440D" w:rsidP="003C5E39">
                            <w:pPr>
                              <w:ind w:firstLine="0"/>
                              <w:jc w:val="center"/>
                              <w:rPr>
                                <w:rFonts w:cs="Gentium Plus"/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7198348" wp14:editId="65AA9339">
                                  <wp:extent cx="720000" cy="720000"/>
                                  <wp:effectExtent l="0" t="0" r="4445" b="4445"/>
                                  <wp:docPr id="197" name="Grafik 197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62" name="Grafik 262"/>
                                          <pic:cNvPicPr/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  <a:ext uri="{96DAC541-7B7A-43D3-8B79-37D633B846F1}">
                                                <asvg:svgBlip xmlns:asvg="http://schemas.microsoft.com/office/drawing/2016/SVG/main" r:embed="rId9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720000" cy="72000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rPr>
                                <w:rFonts w:cs="Gentium Plus"/>
                                <w:color w:val="000000" w:themeColor="text1"/>
                                <w:sz w:val="40"/>
                                <w:szCs w:val="40"/>
                              </w:rPr>
                              <w:t xml:space="preserve"> 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68E23EA" wp14:editId="34B5440B">
                                  <wp:extent cx="720000" cy="720000"/>
                                  <wp:effectExtent l="0" t="0" r="4445" b="4445"/>
                                  <wp:docPr id="198" name="Grafik 198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63" name="Grafik 263"/>
                                          <pic:cNvPicPr/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  <a:ext uri="{96DAC541-7B7A-43D3-8B79-37D633B846F1}">
                                                <asvg:svgBlip xmlns:asvg="http://schemas.microsoft.com/office/drawing/2016/SVG/main" r:embed="rId11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720000" cy="72000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rPr>
                                <w:rFonts w:cs="Gentium Plus"/>
                                <w:color w:val="000000" w:themeColor="text1"/>
                                <w:sz w:val="40"/>
                                <w:szCs w:val="40"/>
                              </w:rPr>
                              <w:t xml:space="preserve"> 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3AE777C" wp14:editId="1645F1F1">
                                  <wp:extent cx="720000" cy="720000"/>
                                  <wp:effectExtent l="0" t="0" r="4445" b="4445"/>
                                  <wp:docPr id="199" name="Resim 199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8" name="Resim 8"/>
                                          <pic:cNvPicPr/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720000" cy="72000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B9476EB" w14:textId="33309E1B" w:rsidR="0004440D" w:rsidRDefault="0004440D" w:rsidP="003C5E39">
                            <w:pPr>
                              <w:ind w:firstLine="0"/>
                              <w:jc w:val="center"/>
                              <w:rPr>
                                <w:rFonts w:cs="Gentium Plus"/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</w:p>
                          <w:p w14:paraId="6B2E534A" w14:textId="77777777" w:rsidR="0004440D" w:rsidRPr="006A7DEE" w:rsidRDefault="0004440D" w:rsidP="003C5E39">
                            <w:pPr>
                              <w:ind w:firstLine="0"/>
                              <w:jc w:val="center"/>
                              <w:rPr>
                                <w:rFonts w:cs="Gentium Plus"/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01D82C" id="_x0000_s1027" type="#_x0000_t202" style="position:absolute;left:0;text-align:left;margin-left:0;margin-top:412.55pt;width:596.1pt;height:94.4pt;z-index:251665428;visibility:visible;mso-wrap-style:square;mso-width-percent:0;mso-height-percent:0;mso-wrap-distance-left:9pt;mso-wrap-distance-top:3.6pt;mso-wrap-distance-right:9pt;mso-wrap-distance-bottom:3.6pt;mso-position-horizontal:left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" filled="f" stroked="f">
                <v:textbox inset="0,0,0,0">
                  <w:txbxContent>
                    <w:p w14:paraId="20D6EA78" w14:textId="392E9846" w:rsidR="0004440D" w:rsidRDefault="0004440D" w:rsidP="003C5E39">
                      <w:pPr>
                        <w:ind w:firstLine="0"/>
                        <w:jc w:val="center"/>
                        <w:rPr>
                          <w:rFonts w:cs="Gentium Plus"/>
                          <w:color w:val="000000" w:themeColor="text1"/>
                          <w:sz w:val="40"/>
                          <w:szCs w:val="40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47198348" wp14:editId="65AA9339">
                            <wp:extent cx="720000" cy="720000"/>
                            <wp:effectExtent l="0" t="0" r="4445" b="4445"/>
                            <wp:docPr id="197" name="Grafik 197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62" name="Grafik 262"/>
                                    <pic:cNvPicPr/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  <a:ext uri="{96DAC541-7B7A-43D3-8B79-37D633B846F1}">
                                          <asvg:svgBlip xmlns:asvg="http://schemas.microsoft.com/office/drawing/2016/SVG/main" r:embed="rId9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720000" cy="72000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>
                        <w:rPr>
                          <w:rFonts w:cs="Gentium Plus"/>
                          <w:color w:val="000000" w:themeColor="text1"/>
                          <w:sz w:val="40"/>
                          <w:szCs w:val="40"/>
                        </w:rPr>
                        <w:t xml:space="preserve"> 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468E23EA" wp14:editId="34B5440B">
                            <wp:extent cx="720000" cy="720000"/>
                            <wp:effectExtent l="0" t="0" r="4445" b="4445"/>
                            <wp:docPr id="198" name="Grafik 198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63" name="Grafik 263"/>
                                    <pic:cNvPicPr/>
                                  </pic:nvPicPr>
                                  <pic:blipFill>
                                    <a:blip r:embed="rId10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  <a:ext uri="{96DAC541-7B7A-43D3-8B79-37D633B846F1}">
                                          <asvg:svgBlip xmlns:asvg="http://schemas.microsoft.com/office/drawing/2016/SVG/main" r:embed="rId11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720000" cy="72000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>
                        <w:rPr>
                          <w:rFonts w:cs="Gentium Plus"/>
                          <w:color w:val="000000" w:themeColor="text1"/>
                          <w:sz w:val="40"/>
                          <w:szCs w:val="40"/>
                        </w:rPr>
                        <w:t xml:space="preserve"> 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53AE777C" wp14:editId="1645F1F1">
                            <wp:extent cx="720000" cy="720000"/>
                            <wp:effectExtent l="0" t="0" r="4445" b="4445"/>
                            <wp:docPr id="199" name="Resim 199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8" name="Resim 8"/>
                                    <pic:cNvPicPr/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720000" cy="72000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B9476EB" w14:textId="33309E1B" w:rsidR="0004440D" w:rsidRDefault="0004440D" w:rsidP="003C5E39">
                      <w:pPr>
                        <w:ind w:firstLine="0"/>
                        <w:jc w:val="center"/>
                        <w:rPr>
                          <w:rFonts w:cs="Gentium Plus"/>
                          <w:color w:val="000000" w:themeColor="text1"/>
                          <w:sz w:val="40"/>
                          <w:szCs w:val="40"/>
                        </w:rPr>
                      </w:pPr>
                    </w:p>
                    <w:p w14:paraId="6B2E534A" w14:textId="77777777" w:rsidR="0004440D" w:rsidRPr="006A7DEE" w:rsidRDefault="0004440D" w:rsidP="003C5E39">
                      <w:pPr>
                        <w:ind w:firstLine="0"/>
                        <w:jc w:val="center"/>
                        <w:rPr>
                          <w:rFonts w:cs="Gentium Plus"/>
                          <w:color w:val="000000" w:themeColor="text1"/>
                          <w:sz w:val="40"/>
                          <w:szCs w:val="40"/>
                        </w:rPr>
                      </w:pPr>
                    </w:p>
                  </w:txbxContent>
                </v:textbox>
                <w10:wrap type="square" anchorx="page"/>
              </v:shape>
            </w:pict>
          </mc:Fallback>
        </mc:AlternateContent>
      </w:r>
      <w:r w:rsidR="00CA6AB7" w:rsidRPr="00694F90">
        <w:rPr>
          <w:rFonts w:cs="Gentium Plus"/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667476" behindDoc="0" locked="0" layoutInCell="1" allowOverlap="1" wp14:anchorId="3FB6B771" wp14:editId="2A5D0B6D">
                <wp:simplePos x="0" y="0"/>
                <wp:positionH relativeFrom="page">
                  <wp:posOffset>15766</wp:posOffset>
                </wp:positionH>
                <wp:positionV relativeFrom="paragraph">
                  <wp:posOffset>45501</wp:posOffset>
                </wp:positionV>
                <wp:extent cx="7554704" cy="1128395"/>
                <wp:effectExtent l="0" t="0" r="0" b="0"/>
                <wp:wrapNone/>
                <wp:docPr id="22" name="İç Kapak Başlık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54704" cy="11283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3140B77" w14:textId="1AA8FE7F" w:rsidR="0004440D" w:rsidRPr="006A7DEE" w:rsidRDefault="0004440D" w:rsidP="003C5E39">
                            <w:pPr>
                              <w:ind w:firstLine="0"/>
                              <w:jc w:val="center"/>
                              <w:rPr>
                                <w:rFonts w:cs="Gentium Plus"/>
                                <w:sz w:val="80"/>
                                <w:szCs w:val="80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03802CF" wp14:editId="78849DC3">
                                  <wp:extent cx="1515110" cy="891993"/>
                                  <wp:effectExtent l="0" t="0" r="0" b="3810"/>
                                  <wp:docPr id="200" name="Resim 200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60" name="Resim 260"/>
                                          <pic:cNvPicPr/>
                                        </pic:nvPicPr>
                                        <pic:blipFill>
                                          <a:blip r:embed="rId1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1515110" cy="891993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B6B771" id="İç Kapak Başlık" o:spid="_x0000_s1028" type="#_x0000_t202" style="position:absolute;left:0;text-align:left;margin-left:1.25pt;margin-top:3.6pt;width:594.85pt;height:88.85pt;z-index:251667476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" filled="f" stroked="f">
                <v:textbox>
                  <w:txbxContent>
                    <w:p w14:paraId="43140B77" w14:textId="1AA8FE7F" w:rsidR="0004440D" w:rsidRPr="006A7DEE" w:rsidRDefault="0004440D" w:rsidP="003C5E39">
                      <w:pPr>
                        <w:ind w:firstLine="0"/>
                        <w:jc w:val="center"/>
                        <w:rPr>
                          <w:rFonts w:cs="Gentium Plus"/>
                          <w:sz w:val="80"/>
                          <w:szCs w:val="80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603802CF" wp14:editId="78849DC3">
                            <wp:extent cx="1515110" cy="891993"/>
                            <wp:effectExtent l="0" t="0" r="0" b="3810"/>
                            <wp:docPr id="200" name="Resim 200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60" name="Resim 260"/>
                                    <pic:cNvPicPr/>
                                  </pic:nvPicPr>
                                  <pic:blipFill>
                                    <a:blip r:embed="rId1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1515110" cy="891993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CA6AB7" w:rsidRPr="00694F90">
        <w:rPr>
          <w:rFonts w:cs="Gentium Plus"/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653140" behindDoc="0" locked="0" layoutInCell="1" allowOverlap="1" wp14:anchorId="261A9D24" wp14:editId="757938C7">
                <wp:simplePos x="0" y="0"/>
                <wp:positionH relativeFrom="margin">
                  <wp:posOffset>-900430</wp:posOffset>
                </wp:positionH>
                <wp:positionV relativeFrom="paragraph">
                  <wp:posOffset>4032250</wp:posOffset>
                </wp:positionV>
                <wp:extent cx="7570470" cy="625475"/>
                <wp:effectExtent l="0" t="0" r="11430" b="3175"/>
                <wp:wrapSquare wrapText="bothSides"/>
                <wp:docPr id="2" name="Sürüm Bilgisi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470" cy="6254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8C03A33" w14:textId="77777777" w:rsidR="0004440D" w:rsidRPr="006A7DEE" w:rsidRDefault="0004440D" w:rsidP="003C5E39">
                            <w:pPr>
                              <w:ind w:firstLine="0"/>
                              <w:jc w:val="center"/>
                              <w:rPr>
                                <w:rFonts w:cs="Gentium Plus"/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  <w:r w:rsidRPr="006A7DEE">
                              <w:rPr>
                                <w:rFonts w:cs="Gentium Plus"/>
                                <w:color w:val="000000" w:themeColor="text1"/>
                                <w:sz w:val="40"/>
                                <w:szCs w:val="40"/>
                              </w:rPr>
                              <w:t>2. Edisyon</w:t>
                            </w:r>
                          </w:p>
                        </w:txbxContent>
                      </wps:txbx>
                      <wps:bodyPr rot="0" vert="horz" wrap="square" lIns="0" tIns="0" rIns="0" bIns="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1A9D24" id="_x0000_s1029" type="#_x0000_t202" style="position:absolute;left:0;text-align:left;margin-left:-70.9pt;margin-top:317.5pt;width:596.1pt;height:49.25pt;z-index:25165314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" filled="f" stroked="f">
                <v:textbox inset="0,0,0,0">
                  <w:txbxContent>
                    <w:p w14:paraId="08C03A33" w14:textId="77777777" w:rsidR="0004440D" w:rsidRPr="006A7DEE" w:rsidRDefault="0004440D" w:rsidP="003C5E39">
                      <w:pPr>
                        <w:ind w:firstLine="0"/>
                        <w:jc w:val="center"/>
                        <w:rPr>
                          <w:rFonts w:cs="Gentium Plus"/>
                          <w:color w:val="000000" w:themeColor="text1"/>
                          <w:sz w:val="40"/>
                          <w:szCs w:val="40"/>
                        </w:rPr>
                      </w:pPr>
                      <w:r w:rsidRPr="006A7DEE">
                        <w:rPr>
                          <w:rFonts w:cs="Gentium Plus"/>
                          <w:color w:val="000000" w:themeColor="text1"/>
                          <w:sz w:val="40"/>
                          <w:szCs w:val="40"/>
                        </w:rPr>
                        <w:t>2. Edisyon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CA6AB7" w:rsidRPr="00694F90">
        <w:rPr>
          <w:rFonts w:cs="Gentium Plus"/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653129" behindDoc="0" locked="0" layoutInCell="1" allowOverlap="1" wp14:anchorId="3E6DD189" wp14:editId="33044B32">
                <wp:simplePos x="0" y="0"/>
                <wp:positionH relativeFrom="page">
                  <wp:posOffset>0</wp:posOffset>
                </wp:positionH>
                <wp:positionV relativeFrom="paragraph">
                  <wp:posOffset>1578075</wp:posOffset>
                </wp:positionV>
                <wp:extent cx="7571005" cy="1716405"/>
                <wp:effectExtent l="0" t="0" r="0" b="0"/>
                <wp:wrapNone/>
                <wp:docPr id="1" name="İç Kapak Başlık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1005" cy="171640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F91780" w14:textId="35D36485" w:rsidR="0004440D" w:rsidRPr="006A7DEE" w:rsidRDefault="0004440D" w:rsidP="003C5E39">
                            <w:pPr>
                              <w:ind w:firstLine="0"/>
                              <w:jc w:val="center"/>
                              <w:rPr>
                                <w:rFonts w:cs="Gentium Plus"/>
                                <w:sz w:val="80"/>
                                <w:szCs w:val="80"/>
                              </w:rPr>
                            </w:pPr>
                            <w:r w:rsidRPr="006A7DEE">
                              <w:rPr>
                                <w:rFonts w:cs="Gentium Plus"/>
                                <w:sz w:val="80"/>
                                <w:szCs w:val="80"/>
                              </w:rPr>
                              <w:t>İSNAD</w:t>
                            </w:r>
                          </w:p>
                          <w:p w14:paraId="4DCEE41B" w14:textId="1C56AECF" w:rsidR="0004440D" w:rsidRPr="006A7DEE" w:rsidRDefault="0004440D" w:rsidP="003C5E39">
                            <w:pPr>
                              <w:ind w:firstLine="0"/>
                              <w:jc w:val="center"/>
                              <w:rPr>
                                <w:rFonts w:cs="Gentium Plus"/>
                                <w:sz w:val="80"/>
                                <w:szCs w:val="80"/>
                              </w:rPr>
                            </w:pPr>
                            <w:r w:rsidRPr="006A7DEE">
                              <w:rPr>
                                <w:rFonts w:cs="Gentium Plus"/>
                                <w:sz w:val="80"/>
                                <w:szCs w:val="80"/>
                              </w:rPr>
                              <w:t>Atıf Sistem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6DD189" id="_x0000_s1030" type="#_x0000_t202" style="position:absolute;left:0;text-align:left;margin-left:0;margin-top:124.25pt;width:596.15pt;height:135.15pt;z-index:251653129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" filled="f" stroked="f">
                <v:textbox>
                  <w:txbxContent>
                    <w:p w14:paraId="3FF91780" w14:textId="35D36485" w:rsidR="0004440D" w:rsidRPr="006A7DEE" w:rsidRDefault="0004440D" w:rsidP="003C5E39">
                      <w:pPr>
                        <w:ind w:firstLine="0"/>
                        <w:jc w:val="center"/>
                        <w:rPr>
                          <w:rFonts w:cs="Gentium Plus"/>
                          <w:sz w:val="80"/>
                          <w:szCs w:val="80"/>
                        </w:rPr>
                      </w:pPr>
                      <w:r w:rsidRPr="006A7DEE">
                        <w:rPr>
                          <w:rFonts w:cs="Gentium Plus"/>
                          <w:sz w:val="80"/>
                          <w:szCs w:val="80"/>
                        </w:rPr>
                        <w:t>İSNAD</w:t>
                      </w:r>
                    </w:p>
                    <w:p w14:paraId="4DCEE41B" w14:textId="1C56AECF" w:rsidR="0004440D" w:rsidRPr="006A7DEE" w:rsidRDefault="0004440D" w:rsidP="003C5E39">
                      <w:pPr>
                        <w:ind w:firstLine="0"/>
                        <w:jc w:val="center"/>
                        <w:rPr>
                          <w:rFonts w:cs="Gentium Plus"/>
                          <w:sz w:val="80"/>
                          <w:szCs w:val="80"/>
                        </w:rPr>
                      </w:pPr>
                      <w:r w:rsidRPr="006A7DEE">
                        <w:rPr>
                          <w:rFonts w:cs="Gentium Plus"/>
                          <w:sz w:val="80"/>
                          <w:szCs w:val="80"/>
                        </w:rPr>
                        <w:t>Atıf Sistemi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CA6AB7" w:rsidRPr="00694F90">
        <w:rPr>
          <w:rFonts w:cs="Gentium Plus"/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653139" behindDoc="0" locked="0" layoutInCell="1" allowOverlap="1" wp14:anchorId="7B837BCA" wp14:editId="3BE0146F">
                <wp:simplePos x="0" y="0"/>
                <wp:positionH relativeFrom="page">
                  <wp:posOffset>-1</wp:posOffset>
                </wp:positionH>
                <wp:positionV relativeFrom="paragraph">
                  <wp:posOffset>3118117</wp:posOffset>
                </wp:positionV>
                <wp:extent cx="7571005" cy="487680"/>
                <wp:effectExtent l="0" t="0" r="0" b="0"/>
                <wp:wrapNone/>
                <wp:docPr id="25" name="İç Kapak Sürüm Numarası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1005" cy="48768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28083D" w14:textId="34AE9EE4" w:rsidR="0004440D" w:rsidRPr="006D133F" w:rsidRDefault="0004440D" w:rsidP="003C5E39">
                            <w:pPr>
                              <w:ind w:firstLine="0"/>
                              <w:jc w:val="center"/>
                              <w:rPr>
                                <w:rFonts w:cs="Gentium Plus"/>
                                <w:spacing w:val="70"/>
                                <w:sz w:val="24"/>
                                <w:lang w:val="en-US"/>
                              </w:rPr>
                            </w:pPr>
                            <w:r w:rsidRPr="006D133F">
                              <w:rPr>
                                <w:rFonts w:cs="Gentium Plus"/>
                                <w:spacing w:val="70"/>
                                <w:sz w:val="24"/>
                                <w:lang w:val="en-US"/>
                              </w:rPr>
                              <w:t>The Isnad Citation Sty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837BCA" id="İç Kapak Sürüm Numarası" o:spid="_x0000_s1031" type="#_x0000_t202" style="position:absolute;left:0;text-align:left;margin-left:0;margin-top:245.5pt;width:596.15pt;height:38.4pt;z-index:251653139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" filled="f" stroked="f">
                <v:textbox>
                  <w:txbxContent>
                    <w:p w14:paraId="0A28083D" w14:textId="34AE9EE4" w:rsidR="0004440D" w:rsidRPr="006D133F" w:rsidRDefault="0004440D" w:rsidP="003C5E39">
                      <w:pPr>
                        <w:ind w:firstLine="0"/>
                        <w:jc w:val="center"/>
                        <w:rPr>
                          <w:rFonts w:cs="Gentium Plus"/>
                          <w:spacing w:val="70"/>
                          <w:sz w:val="24"/>
                          <w:lang w:val="en-US"/>
                        </w:rPr>
                      </w:pPr>
                      <w:r w:rsidRPr="006D133F">
                        <w:rPr>
                          <w:rFonts w:cs="Gentium Plus"/>
                          <w:spacing w:val="70"/>
                          <w:sz w:val="24"/>
                          <w:lang w:val="en-US"/>
                        </w:rPr>
                        <w:t>The Isnad Citation Style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 w:rsidR="003F0042" w:rsidRPr="00694F90">
        <w:rPr>
          <w:rFonts w:cs="Gentium Plus"/>
          <w:noProof/>
          <w:szCs w:val="20"/>
        </w:rPr>
        <mc:AlternateContent>
          <mc:Choice Requires="wps">
            <w:drawing>
              <wp:anchor distT="45720" distB="45720" distL="114300" distR="114300" simplePos="0" relativeHeight="251683860" behindDoc="0" locked="0" layoutInCell="1" allowOverlap="1" wp14:anchorId="0F50C539" wp14:editId="08215A8A">
                <wp:simplePos x="0" y="0"/>
                <wp:positionH relativeFrom="margin">
                  <wp:align>center</wp:align>
                </wp:positionH>
                <wp:positionV relativeFrom="paragraph">
                  <wp:posOffset>6799580</wp:posOffset>
                </wp:positionV>
                <wp:extent cx="2106118" cy="185057"/>
                <wp:effectExtent l="0" t="0" r="8890" b="0"/>
                <wp:wrapNone/>
                <wp:docPr id="5" name="İç Kapak Web Adresi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06118" cy="185057"/>
                        </a:xfrm>
                        <a:prstGeom prst="rect">
                          <a:avLst/>
                        </a:prstGeom>
                        <a:solidFill>
                          <a:srgbClr val="1ABAC8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F9F8E4" w14:textId="77777777" w:rsidR="0004440D" w:rsidRPr="009A384A" w:rsidRDefault="002F6D85" w:rsidP="009A384A">
                            <w:pPr>
                              <w:spacing w:before="0"/>
                              <w:ind w:firstLine="0"/>
                              <w:jc w:val="center"/>
                              <w:rPr>
                                <w:color w:val="FFFFFF" w:themeColor="background1"/>
                                <w:spacing w:val="60"/>
                              </w:rPr>
                            </w:pPr>
                            <w:hyperlink r:id="rId14" w:history="1">
                              <w:r w:rsidR="0004440D" w:rsidRPr="009A384A">
                                <w:rPr>
                                  <w:rStyle w:val="Kpr"/>
                                  <w:color w:val="FFFFFF" w:themeColor="background1"/>
                                  <w:spacing w:val="60"/>
                                  <w:u w:val="none"/>
                                </w:rPr>
                                <w:t>www.isnadsistemi.org</w:t>
                              </w:r>
                            </w:hyperlink>
                          </w:p>
                        </w:txbxContent>
                      </wps:txbx>
                      <wps:bodyPr rot="0" vert="horz" wrap="square" lIns="0" tIns="0" rIns="0" bIns="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50C539" id="İç Kapak Web Adresi" o:spid="_x0000_s1032" type="#_x0000_t202" style="position:absolute;left:0;text-align:left;margin-left:0;margin-top:535.4pt;width:165.85pt;height:14.55pt;z-index:251683860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" fillcolor="#1abac8" stroked="f">
                <v:textbox style="mso-fit-shape-to-text:t" inset="0,0,0,0">
                  <w:txbxContent>
                    <w:p w14:paraId="47F9F8E4" w14:textId="77777777" w:rsidR="0004440D" w:rsidRPr="009A384A" w:rsidRDefault="002F6D85" w:rsidP="009A384A">
                      <w:pPr>
                        <w:spacing w:before="0"/>
                        <w:ind w:firstLine="0"/>
                        <w:jc w:val="center"/>
                        <w:rPr>
                          <w:color w:val="FFFFFF" w:themeColor="background1"/>
                          <w:spacing w:val="60"/>
                        </w:rPr>
                      </w:pPr>
                      <w:hyperlink r:id="rId15" w:history="1">
                        <w:r w:rsidR="0004440D" w:rsidRPr="009A384A">
                          <w:rPr>
                            <w:rStyle w:val="Kpr"/>
                            <w:color w:val="FFFFFF" w:themeColor="background1"/>
                            <w:spacing w:val="60"/>
                            <w:u w:val="none"/>
                          </w:rPr>
                          <w:t>www.isnadsistemi.org</w:t>
                        </w:r>
                      </w:hyperlink>
                    </w:p>
                  </w:txbxContent>
                </v:textbox>
                <w10:wrap anchorx="margin"/>
              </v:shape>
            </w:pict>
          </mc:Fallback>
        </mc:AlternateContent>
      </w:r>
      <w:r w:rsidR="001A5391" w:rsidRPr="00694F90">
        <w:rPr>
          <w:rFonts w:cs="Gentium Plus"/>
          <w:szCs w:val="20"/>
        </w:rPr>
        <w:br w:type="page"/>
      </w:r>
    </w:p>
    <w:p w14:paraId="1619E679" w14:textId="479A0D81" w:rsidR="001B1B6F" w:rsidRDefault="001B1B6F">
      <w:pPr>
        <w:spacing w:before="0" w:after="160" w:line="259" w:lineRule="auto"/>
        <w:ind w:firstLine="0"/>
        <w:jc w:val="left"/>
        <w:rPr>
          <w:rFonts w:cs="Gentium Plus"/>
          <w:szCs w:val="20"/>
        </w:rPr>
      </w:pPr>
    </w:p>
    <w:p w14:paraId="459E99DF" w14:textId="0DC3BE18" w:rsidR="00B412AD" w:rsidRPr="00D453EF" w:rsidRDefault="00BC222F" w:rsidP="00902FD8">
      <w:pPr>
        <w:pStyle w:val="Balk1"/>
        <w:rPr>
          <w:i/>
          <w:iCs/>
        </w:rPr>
      </w:pPr>
      <w:bookmarkStart w:id="0" w:name="_Toc37480854"/>
      <w:r w:rsidRPr="00D453EF">
        <w:rPr>
          <w:i/>
          <w:iCs/>
        </w:rPr>
        <w:t>İ</w:t>
      </w:r>
      <w:r w:rsidR="000E2530" w:rsidRPr="00D453EF">
        <w:rPr>
          <w:i/>
          <w:iCs/>
        </w:rPr>
        <w:t>SNAD</w:t>
      </w:r>
      <w:r w:rsidR="00590586" w:rsidRPr="00D453EF">
        <w:rPr>
          <w:i/>
          <w:iCs/>
        </w:rPr>
        <w:t xml:space="preserve"> </w:t>
      </w:r>
      <w:r w:rsidRPr="00D453EF">
        <w:rPr>
          <w:i/>
          <w:iCs/>
        </w:rPr>
        <w:t>Dipnotlu</w:t>
      </w:r>
      <w:bookmarkEnd w:id="0"/>
    </w:p>
    <w:p w14:paraId="5D10EC12" w14:textId="619D2100" w:rsidR="002A3039" w:rsidRPr="00694F90" w:rsidRDefault="002A3039" w:rsidP="003E02E1">
      <w:pPr>
        <w:pStyle w:val="Balk2"/>
        <w:numPr>
          <w:ilvl w:val="0"/>
          <w:numId w:val="61"/>
        </w:numPr>
      </w:pPr>
      <w:bookmarkStart w:id="1" w:name="_Toc37480855"/>
      <w:r w:rsidRPr="00694F90">
        <w:t>Genel İlkeler</w:t>
      </w:r>
      <w:bookmarkEnd w:id="1"/>
    </w:p>
    <w:p w14:paraId="48704072" w14:textId="51083D5D" w:rsidR="003A49E8" w:rsidRPr="00C20261" w:rsidRDefault="00C62BAB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İki y</w:t>
      </w:r>
      <w:r w:rsidR="00DD3F40" w:rsidRPr="00C20261">
        <w:rPr>
          <w:rFonts w:cs="Gentium Plus"/>
          <w:szCs w:val="20"/>
        </w:rPr>
        <w:t>azar is</w:t>
      </w:r>
      <w:r w:rsidRPr="00C20261">
        <w:rPr>
          <w:rFonts w:cs="Gentium Plus"/>
          <w:szCs w:val="20"/>
        </w:rPr>
        <w:t xml:space="preserve">minin </w:t>
      </w:r>
      <w:r w:rsidR="00DD3F40" w:rsidRPr="00C20261">
        <w:rPr>
          <w:rFonts w:cs="Gentium Plus"/>
          <w:szCs w:val="20"/>
        </w:rPr>
        <w:t xml:space="preserve">arasında, öncesi ve sonrasında boşluk bırakılarak </w:t>
      </w:r>
      <w:r w:rsidR="00D1555A" w:rsidRPr="00C20261">
        <w:rPr>
          <w:rFonts w:cs="Gentium Plus"/>
          <w:szCs w:val="20"/>
        </w:rPr>
        <w:t>“</w:t>
      </w:r>
      <w:r w:rsidR="00344F83">
        <w:rPr>
          <w:rFonts w:cs="Gentium Plus"/>
          <w:szCs w:val="20"/>
        </w:rPr>
        <w:t>tire/kısa çizgi işareti (-)</w:t>
      </w:r>
      <w:r w:rsidR="00DD3F40" w:rsidRPr="00C20261">
        <w:rPr>
          <w:rFonts w:cs="Gentium Plus"/>
          <w:szCs w:val="20"/>
        </w:rPr>
        <w:t>” kullanılır.</w:t>
      </w:r>
    </w:p>
    <w:p w14:paraId="0B64C5DD" w14:textId="77777777" w:rsidR="00692ACF" w:rsidRDefault="003A49E8" w:rsidP="00706873">
      <w:pPr>
        <w:pStyle w:val="ListeParagraf"/>
        <w:numPr>
          <w:ilvl w:val="0"/>
          <w:numId w:val="0"/>
        </w:numPr>
        <w:spacing w:before="0"/>
        <w:ind w:left="708"/>
        <w:rPr>
          <w:rStyle w:val="RenkliMetinChar"/>
          <w:b/>
          <w:bCs/>
          <w:sz w:val="18"/>
          <w:szCs w:val="18"/>
        </w:rPr>
      </w:pPr>
      <w:r w:rsidRPr="00694F90">
        <w:rPr>
          <w:rStyle w:val="RenkliMetinChar"/>
          <w:b/>
          <w:bCs/>
          <w:sz w:val="18"/>
          <w:szCs w:val="18"/>
        </w:rPr>
        <w:t>Örnek:</w:t>
      </w:r>
    </w:p>
    <w:p w14:paraId="68E81937" w14:textId="5AB16E17" w:rsidR="003A49E8" w:rsidRPr="00694F90" w:rsidRDefault="003A49E8" w:rsidP="00706873">
      <w:pPr>
        <w:pStyle w:val="ListeParagraf"/>
        <w:numPr>
          <w:ilvl w:val="0"/>
          <w:numId w:val="0"/>
        </w:numPr>
        <w:spacing w:before="0"/>
        <w:ind w:left="708"/>
        <w:rPr>
          <w:rFonts w:cs="Gentium Plus"/>
          <w:sz w:val="18"/>
          <w:szCs w:val="18"/>
        </w:rPr>
      </w:pPr>
      <w:r w:rsidRPr="00694F90">
        <w:rPr>
          <w:rFonts w:cs="Gentium Plus"/>
          <w:sz w:val="18"/>
          <w:szCs w:val="18"/>
        </w:rPr>
        <w:t xml:space="preserve">Bekir Topaloğlu </w:t>
      </w:r>
      <w:r w:rsidR="00CB3467">
        <w:rPr>
          <w:rFonts w:cs="Gentium Plus"/>
          <w:sz w:val="18"/>
          <w:szCs w:val="18"/>
        </w:rPr>
        <w:t>-</w:t>
      </w:r>
      <w:r w:rsidRPr="00694F90">
        <w:rPr>
          <w:rFonts w:cs="Gentium Plus"/>
          <w:sz w:val="18"/>
          <w:szCs w:val="18"/>
        </w:rPr>
        <w:t xml:space="preserve"> İlyas Çelebi, </w:t>
      </w:r>
      <w:r w:rsidRPr="00694F90">
        <w:rPr>
          <w:rFonts w:cs="Gentium Plus"/>
          <w:i/>
          <w:iCs/>
          <w:sz w:val="18"/>
          <w:szCs w:val="18"/>
        </w:rPr>
        <w:t>Kelâm Terimleri Sözlüğü</w:t>
      </w:r>
      <w:r w:rsidRPr="00694F90">
        <w:rPr>
          <w:rFonts w:cs="Gentium Plus"/>
          <w:sz w:val="18"/>
          <w:szCs w:val="18"/>
        </w:rPr>
        <w:t xml:space="preserve"> (İstanbul: İSAM Yayınları, 4. Basım, 2015), 55.</w:t>
      </w:r>
    </w:p>
    <w:tbl>
      <w:tblPr>
        <w:tblStyle w:val="SNADBilgiTablosu"/>
        <w:tblW w:w="5000" w:type="pct"/>
        <w:tblLook w:val="04A0" w:firstRow="1" w:lastRow="0" w:firstColumn="1" w:lastColumn="0" w:noHBand="0" w:noVBand="1"/>
      </w:tblPr>
      <w:tblGrid>
        <w:gridCol w:w="9345"/>
      </w:tblGrid>
      <w:tr w:rsidR="00DB3D0F" w:rsidRPr="00CE4031" w14:paraId="1FAE455B" w14:textId="77777777" w:rsidTr="00E33117">
        <w:tc>
          <w:tcPr>
            <w:tcW w:w="5000" w:type="pct"/>
          </w:tcPr>
          <w:p w14:paraId="7B3F6DE6" w14:textId="31E66B85" w:rsidR="00DB3D0F" w:rsidRPr="00CE4031" w:rsidRDefault="002E1DF6" w:rsidP="00CE4031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ab/>
            </w:r>
            <w:r w:rsidR="00DB3D0F" w:rsidRPr="00CE4031">
              <w:rPr>
                <w:rFonts w:cs="Gentium Plus"/>
                <w:sz w:val="17"/>
                <w:szCs w:val="17"/>
              </w:rPr>
              <w:t>Öme</w:t>
            </w:r>
            <w:r w:rsidR="00CE4031" w:rsidRPr="00CE4031">
              <w:rPr>
                <w:rFonts w:cs="Gentium Plus"/>
                <w:sz w:val="17"/>
                <w:szCs w:val="17"/>
              </w:rPr>
              <w:t xml:space="preserve">r Seyfettin, </w:t>
            </w:r>
            <w:proofErr w:type="spellStart"/>
            <w:r w:rsidR="00CE4031" w:rsidRPr="00CE4031">
              <w:rPr>
                <w:rFonts w:cs="Gentium Plus"/>
                <w:sz w:val="17"/>
                <w:szCs w:val="17"/>
              </w:rPr>
              <w:t>Ahmed</w:t>
            </w:r>
            <w:proofErr w:type="spellEnd"/>
            <w:r w:rsidR="00CE4031" w:rsidRPr="00CE4031">
              <w:rPr>
                <w:rFonts w:cs="Gentium Plus"/>
                <w:sz w:val="17"/>
                <w:szCs w:val="17"/>
              </w:rPr>
              <w:t xml:space="preserve"> Cevdet Paşa </w:t>
            </w:r>
            <w:r w:rsidR="00DB3D0F" w:rsidRPr="00CE4031">
              <w:rPr>
                <w:rFonts w:cs="Gentium Plus"/>
                <w:sz w:val="17"/>
                <w:szCs w:val="17"/>
              </w:rPr>
              <w:t>vb. ad-</w:t>
            </w:r>
            <w:proofErr w:type="spellStart"/>
            <w:r w:rsidR="00DB3D0F" w:rsidRPr="00CE4031">
              <w:rPr>
                <w:rFonts w:cs="Gentium Plus"/>
                <w:sz w:val="17"/>
                <w:szCs w:val="17"/>
              </w:rPr>
              <w:t>soyad</w:t>
            </w:r>
            <w:proofErr w:type="spellEnd"/>
            <w:r w:rsidR="00DB3D0F" w:rsidRPr="00CE4031">
              <w:rPr>
                <w:rFonts w:cs="Gentium Plus"/>
                <w:sz w:val="17"/>
                <w:szCs w:val="17"/>
              </w:rPr>
              <w:t xml:space="preserve"> ayrımı yapılamayan yazar adları </w:t>
            </w:r>
            <w:proofErr w:type="spellStart"/>
            <w:r w:rsidR="00DB3D0F" w:rsidRPr="00CE4031">
              <w:rPr>
                <w:rFonts w:cs="Gentium Plus"/>
                <w:sz w:val="17"/>
                <w:szCs w:val="17"/>
              </w:rPr>
              <w:t>EndNote’a</w:t>
            </w:r>
            <w:proofErr w:type="spellEnd"/>
            <w:r w:rsidR="00DB3D0F" w:rsidRPr="00CE4031">
              <w:rPr>
                <w:rFonts w:cs="Gentium Plus"/>
                <w:sz w:val="17"/>
                <w:szCs w:val="17"/>
              </w:rPr>
              <w:t xml:space="preserve"> isimden sonra </w:t>
            </w:r>
            <w:r w:rsidR="008F5D67">
              <w:rPr>
                <w:rFonts w:cs="Gentium Plus"/>
                <w:sz w:val="17"/>
                <w:szCs w:val="17"/>
              </w:rPr>
              <w:t>virgül (,) eklenerek</w:t>
            </w:r>
            <w:r w:rsidR="00DB3D0F" w:rsidRPr="00CE4031">
              <w:rPr>
                <w:rFonts w:cs="Gentium Plus"/>
                <w:sz w:val="17"/>
                <w:szCs w:val="17"/>
              </w:rPr>
              <w:t xml:space="preserve"> kaydedilir. </w:t>
            </w:r>
            <w:proofErr w:type="spellStart"/>
            <w:r w:rsidR="00DB3D0F" w:rsidRPr="00CE4031">
              <w:rPr>
                <w:rFonts w:cs="Gentium Plus"/>
                <w:sz w:val="17"/>
                <w:szCs w:val="17"/>
              </w:rPr>
              <w:t>Zotero’da</w:t>
            </w:r>
            <w:proofErr w:type="spellEnd"/>
            <w:r w:rsidR="00DB3D0F" w:rsidRPr="00CE4031">
              <w:rPr>
                <w:rFonts w:cs="Gentium Plus"/>
                <w:sz w:val="17"/>
                <w:szCs w:val="17"/>
              </w:rPr>
              <w:t xml:space="preserve"> ise ad alanına olduğu gibi yazılır. </w:t>
            </w:r>
          </w:p>
          <w:p w14:paraId="4B67F7CE" w14:textId="77777777" w:rsidR="00DB3D0F" w:rsidRPr="00CE4031" w:rsidRDefault="00DB3D0F" w:rsidP="00706873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 w:rsidRPr="00CE4031">
              <w:rPr>
                <w:rFonts w:cs="Gentium Plus"/>
                <w:sz w:val="17"/>
                <w:szCs w:val="17"/>
              </w:rPr>
              <w:tab/>
            </w:r>
            <w:proofErr w:type="spellStart"/>
            <w:r w:rsidRPr="00CE4031">
              <w:rPr>
                <w:rFonts w:cs="Gentium Plus"/>
                <w:b/>
                <w:bCs/>
                <w:color w:val="1ABAC8"/>
                <w:sz w:val="17"/>
                <w:szCs w:val="17"/>
              </w:rPr>
              <w:t>EndNote</w:t>
            </w:r>
            <w:proofErr w:type="spellEnd"/>
            <w:r w:rsidRPr="00CE4031">
              <w:rPr>
                <w:rFonts w:cs="Gentium Plus"/>
                <w:b/>
                <w:bCs/>
                <w:color w:val="1ABAC8"/>
                <w:sz w:val="17"/>
                <w:szCs w:val="17"/>
              </w:rPr>
              <w:t xml:space="preserve"> Ad Alanı</w:t>
            </w:r>
            <w:r w:rsidRPr="00CE4031">
              <w:rPr>
                <w:rFonts w:cs="Gentium Plus"/>
                <w:color w:val="1ABAC8"/>
                <w:sz w:val="17"/>
                <w:szCs w:val="17"/>
              </w:rPr>
              <w:tab/>
            </w:r>
            <w:r w:rsidRPr="00CE4031">
              <w:rPr>
                <w:rFonts w:cs="Gentium Plus"/>
                <w:b/>
                <w:bCs/>
                <w:color w:val="1ABAC8"/>
                <w:sz w:val="17"/>
                <w:szCs w:val="17"/>
              </w:rPr>
              <w:t>:</w:t>
            </w:r>
            <w:r w:rsidRPr="00CE4031">
              <w:rPr>
                <w:rFonts w:cs="Gentium Plus"/>
                <w:color w:val="1ABAC8"/>
                <w:sz w:val="17"/>
                <w:szCs w:val="17"/>
              </w:rPr>
              <w:t xml:space="preserve"> </w:t>
            </w:r>
            <w:r w:rsidRPr="00CE4031">
              <w:rPr>
                <w:rFonts w:cs="Gentium Plus"/>
                <w:sz w:val="17"/>
                <w:szCs w:val="17"/>
              </w:rPr>
              <w:t>Ömer Seyfettin,</w:t>
            </w:r>
          </w:p>
          <w:p w14:paraId="2B7D65AF" w14:textId="0D86AA4D" w:rsidR="00DB3D0F" w:rsidRPr="00CE4031" w:rsidRDefault="00DB3D0F" w:rsidP="00CE4031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 w:rsidRPr="00CE4031">
              <w:rPr>
                <w:rFonts w:cs="Gentium Plus"/>
                <w:sz w:val="17"/>
                <w:szCs w:val="17"/>
              </w:rPr>
              <w:tab/>
            </w:r>
            <w:r w:rsidRPr="00CE4031">
              <w:rPr>
                <w:rFonts w:cs="Gentium Plus"/>
                <w:sz w:val="17"/>
                <w:szCs w:val="17"/>
              </w:rPr>
              <w:tab/>
            </w:r>
            <w:r w:rsidRPr="00CE4031">
              <w:rPr>
                <w:rFonts w:cs="Gentium Plus"/>
                <w:sz w:val="17"/>
                <w:szCs w:val="17"/>
              </w:rPr>
              <w:tab/>
            </w:r>
            <w:r w:rsidRPr="00CE4031">
              <w:rPr>
                <w:rFonts w:cs="Gentium Plus"/>
                <w:sz w:val="17"/>
                <w:szCs w:val="17"/>
              </w:rPr>
              <w:tab/>
              <w:t xml:space="preserve">  </w:t>
            </w:r>
            <w:proofErr w:type="spellStart"/>
            <w:r w:rsidRPr="00CE4031">
              <w:rPr>
                <w:rFonts w:cs="Gentium Plus"/>
                <w:sz w:val="17"/>
                <w:szCs w:val="17"/>
              </w:rPr>
              <w:t>Ahmed</w:t>
            </w:r>
            <w:proofErr w:type="spellEnd"/>
            <w:r w:rsidRPr="00CE4031">
              <w:rPr>
                <w:rFonts w:cs="Gentium Plus"/>
                <w:sz w:val="17"/>
                <w:szCs w:val="17"/>
              </w:rPr>
              <w:t xml:space="preserve"> Cevdet Paşa, </w:t>
            </w:r>
          </w:p>
          <w:p w14:paraId="3814F158" w14:textId="77777777" w:rsidR="00DB3D0F" w:rsidRPr="00CE4031" w:rsidRDefault="00DB3D0F" w:rsidP="00706873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 w:rsidRPr="00CE4031">
              <w:rPr>
                <w:rFonts w:cs="Gentium Plus"/>
                <w:sz w:val="17"/>
                <w:szCs w:val="17"/>
              </w:rPr>
              <w:tab/>
            </w:r>
            <w:proofErr w:type="spellStart"/>
            <w:r w:rsidRPr="00CE4031">
              <w:rPr>
                <w:rFonts w:cs="Gentium Plus"/>
                <w:b/>
                <w:bCs/>
                <w:color w:val="1ABAC8"/>
                <w:sz w:val="17"/>
                <w:szCs w:val="17"/>
              </w:rPr>
              <w:t>Zotero</w:t>
            </w:r>
            <w:proofErr w:type="spellEnd"/>
            <w:r w:rsidRPr="00CE4031">
              <w:rPr>
                <w:rFonts w:cs="Gentium Plus"/>
                <w:b/>
                <w:bCs/>
                <w:color w:val="1ABAC8"/>
                <w:sz w:val="17"/>
                <w:szCs w:val="17"/>
              </w:rPr>
              <w:t xml:space="preserve"> Ad </w:t>
            </w:r>
            <w:proofErr w:type="spellStart"/>
            <w:r w:rsidRPr="00CE4031">
              <w:rPr>
                <w:rFonts w:cs="Gentium Plus"/>
                <w:b/>
                <w:bCs/>
                <w:color w:val="1ABAC8"/>
                <w:sz w:val="17"/>
                <w:szCs w:val="17"/>
              </w:rPr>
              <w:t>Soyad</w:t>
            </w:r>
            <w:proofErr w:type="spellEnd"/>
            <w:r w:rsidRPr="00CE4031">
              <w:rPr>
                <w:rFonts w:cs="Gentium Plus"/>
                <w:b/>
                <w:bCs/>
                <w:color w:val="1ABAC8"/>
                <w:sz w:val="17"/>
                <w:szCs w:val="17"/>
              </w:rPr>
              <w:t xml:space="preserve"> Alanı</w:t>
            </w:r>
            <w:r w:rsidRPr="00CE4031">
              <w:rPr>
                <w:rFonts w:cs="Gentium Plus"/>
                <w:color w:val="1ABAC8"/>
                <w:sz w:val="17"/>
                <w:szCs w:val="17"/>
              </w:rPr>
              <w:tab/>
            </w:r>
            <w:r w:rsidRPr="00CE4031">
              <w:rPr>
                <w:rFonts w:cs="Gentium Plus"/>
                <w:b/>
                <w:bCs/>
                <w:color w:val="1ABAC8"/>
                <w:sz w:val="17"/>
                <w:szCs w:val="17"/>
              </w:rPr>
              <w:t>:</w:t>
            </w:r>
            <w:r w:rsidRPr="00CE4031">
              <w:rPr>
                <w:rFonts w:cs="Gentium Plus"/>
                <w:color w:val="1ABAC8"/>
                <w:sz w:val="17"/>
                <w:szCs w:val="17"/>
              </w:rPr>
              <w:t xml:space="preserve"> </w:t>
            </w:r>
            <w:r w:rsidRPr="00CE4031">
              <w:rPr>
                <w:rFonts w:cs="Gentium Plus"/>
                <w:sz w:val="17"/>
                <w:szCs w:val="17"/>
              </w:rPr>
              <w:t>Ömer Seyfettin</w:t>
            </w:r>
          </w:p>
          <w:p w14:paraId="167B9FCD" w14:textId="41D88709" w:rsidR="00DB3D0F" w:rsidRPr="00CE4031" w:rsidRDefault="00DB3D0F" w:rsidP="00CE4031">
            <w:pPr>
              <w:spacing w:before="0"/>
              <w:ind w:left="227" w:hanging="227"/>
              <w:rPr>
                <w:rFonts w:cs="Gentium Plus"/>
                <w:b/>
                <w:bCs/>
                <w:sz w:val="17"/>
                <w:szCs w:val="17"/>
              </w:rPr>
            </w:pPr>
            <w:r w:rsidRPr="00CE4031">
              <w:rPr>
                <w:rFonts w:cs="Gentium Plus"/>
                <w:sz w:val="17"/>
                <w:szCs w:val="17"/>
              </w:rPr>
              <w:tab/>
            </w:r>
            <w:r w:rsidRPr="00CE4031">
              <w:rPr>
                <w:rFonts w:cs="Gentium Plus"/>
                <w:sz w:val="17"/>
                <w:szCs w:val="17"/>
              </w:rPr>
              <w:tab/>
            </w:r>
            <w:r w:rsidRPr="00CE4031">
              <w:rPr>
                <w:rFonts w:cs="Gentium Plus"/>
                <w:sz w:val="17"/>
                <w:szCs w:val="17"/>
              </w:rPr>
              <w:tab/>
            </w:r>
            <w:r w:rsidRPr="00CE4031">
              <w:rPr>
                <w:rFonts w:cs="Gentium Plus"/>
                <w:sz w:val="17"/>
                <w:szCs w:val="17"/>
              </w:rPr>
              <w:tab/>
              <w:t xml:space="preserve">  </w:t>
            </w:r>
            <w:proofErr w:type="spellStart"/>
            <w:r w:rsidRPr="00CE4031">
              <w:rPr>
                <w:rFonts w:cs="Gentium Plus"/>
                <w:sz w:val="17"/>
                <w:szCs w:val="17"/>
              </w:rPr>
              <w:t>Ahmed</w:t>
            </w:r>
            <w:proofErr w:type="spellEnd"/>
            <w:r w:rsidRPr="00CE4031">
              <w:rPr>
                <w:rFonts w:cs="Gentium Plus"/>
                <w:sz w:val="17"/>
                <w:szCs w:val="17"/>
              </w:rPr>
              <w:t xml:space="preserve"> Cevdet Paşa</w:t>
            </w:r>
          </w:p>
        </w:tc>
      </w:tr>
    </w:tbl>
    <w:p w14:paraId="2213EDC0" w14:textId="2B71C352" w:rsidR="00F15805" w:rsidRPr="00C20261" w:rsidRDefault="00F15805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Aynı yazarın aynı dipnotta birden fazla </w:t>
      </w:r>
      <w:r w:rsidR="00BC703E" w:rsidRPr="00C20261">
        <w:rPr>
          <w:rFonts w:cs="Gentium Plus"/>
          <w:szCs w:val="20"/>
        </w:rPr>
        <w:t>çalışması</w:t>
      </w:r>
      <w:r w:rsidRPr="00C20261">
        <w:rPr>
          <w:rFonts w:cs="Gentium Plus"/>
          <w:szCs w:val="20"/>
        </w:rPr>
        <w:t xml:space="preserve"> peş peşe kaynak olarak belirtilecekse ikinci ve sonraki eserin “Yazar Adı Soyadı” alanına “</w:t>
      </w:r>
      <w:proofErr w:type="spellStart"/>
      <w:r w:rsidRPr="00C20261">
        <w:rPr>
          <w:rFonts w:cs="Gentium Plus"/>
          <w:szCs w:val="20"/>
        </w:rPr>
        <w:t>a.mlf</w:t>
      </w:r>
      <w:proofErr w:type="spellEnd"/>
      <w:r w:rsidRPr="00C20261">
        <w:rPr>
          <w:rFonts w:cs="Gentium Plus"/>
          <w:szCs w:val="20"/>
        </w:rPr>
        <w:t xml:space="preserve">.” </w:t>
      </w:r>
      <w:r w:rsidR="0008383E" w:rsidRPr="00C20261">
        <w:rPr>
          <w:rFonts w:cs="Gentium Plus"/>
          <w:szCs w:val="20"/>
        </w:rPr>
        <w:t>(</w:t>
      </w:r>
      <w:r w:rsidRPr="00C20261">
        <w:rPr>
          <w:rFonts w:cs="Gentium Plus"/>
          <w:szCs w:val="20"/>
        </w:rPr>
        <w:t>aynı müellif</w:t>
      </w:r>
      <w:r w:rsidR="0008383E" w:rsidRPr="00C20261">
        <w:rPr>
          <w:rFonts w:cs="Gentium Plus"/>
          <w:szCs w:val="20"/>
        </w:rPr>
        <w:t>)</w:t>
      </w:r>
      <w:r w:rsidRPr="00C20261">
        <w:rPr>
          <w:rFonts w:cs="Gentium Plus"/>
          <w:szCs w:val="20"/>
        </w:rPr>
        <w:t xml:space="preserve"> kısaltması kullanılır.</w:t>
      </w:r>
    </w:p>
    <w:p w14:paraId="4D852A8F" w14:textId="77777777" w:rsidR="00692ACF" w:rsidRDefault="009E2E62" w:rsidP="00706873">
      <w:pPr>
        <w:pStyle w:val="ListeParagraf"/>
        <w:numPr>
          <w:ilvl w:val="0"/>
          <w:numId w:val="0"/>
        </w:numPr>
        <w:spacing w:before="0"/>
        <w:ind w:left="720"/>
        <w:rPr>
          <w:rStyle w:val="RenkliMetinChar"/>
          <w:b/>
          <w:bCs/>
          <w:sz w:val="18"/>
          <w:szCs w:val="18"/>
        </w:rPr>
      </w:pPr>
      <w:r w:rsidRPr="00692ACF">
        <w:rPr>
          <w:rStyle w:val="RenkliMetinChar"/>
          <w:b/>
          <w:bCs/>
          <w:sz w:val="18"/>
          <w:szCs w:val="18"/>
        </w:rPr>
        <w:t>Örnek:</w:t>
      </w:r>
    </w:p>
    <w:p w14:paraId="16438078" w14:textId="701E17D5" w:rsidR="009E2E62" w:rsidRPr="00692ACF" w:rsidRDefault="009E2E62" w:rsidP="00706873">
      <w:pPr>
        <w:pStyle w:val="ListeParagraf"/>
        <w:numPr>
          <w:ilvl w:val="0"/>
          <w:numId w:val="0"/>
        </w:numPr>
        <w:spacing w:before="0"/>
        <w:ind w:left="720"/>
        <w:rPr>
          <w:rFonts w:cs="Gentium Plus"/>
          <w:sz w:val="18"/>
          <w:szCs w:val="18"/>
        </w:rPr>
      </w:pPr>
      <w:r w:rsidRPr="00692ACF">
        <w:rPr>
          <w:rFonts w:cs="Gentium Plus"/>
          <w:sz w:val="18"/>
          <w:szCs w:val="18"/>
        </w:rPr>
        <w:t xml:space="preserve">Sönmez Kutlu, </w:t>
      </w:r>
      <w:r w:rsidRPr="00786B2E">
        <w:rPr>
          <w:rFonts w:cs="Gentium Plus"/>
          <w:i/>
          <w:iCs/>
          <w:sz w:val="18"/>
          <w:szCs w:val="18"/>
        </w:rPr>
        <w:t xml:space="preserve">Türklerin </w:t>
      </w:r>
      <w:proofErr w:type="spellStart"/>
      <w:r w:rsidRPr="00786B2E">
        <w:rPr>
          <w:rFonts w:cs="Gentium Plus"/>
          <w:i/>
          <w:iCs/>
          <w:sz w:val="18"/>
          <w:szCs w:val="18"/>
        </w:rPr>
        <w:t>İslâmlaşma</w:t>
      </w:r>
      <w:proofErr w:type="spellEnd"/>
      <w:r w:rsidRPr="00786B2E">
        <w:rPr>
          <w:rFonts w:cs="Gentium Plus"/>
          <w:i/>
          <w:iCs/>
          <w:sz w:val="18"/>
          <w:szCs w:val="18"/>
        </w:rPr>
        <w:t xml:space="preserve"> Sürecinde </w:t>
      </w:r>
      <w:proofErr w:type="spellStart"/>
      <w:r w:rsidRPr="00786B2E">
        <w:rPr>
          <w:rFonts w:cs="Gentium Plus"/>
          <w:i/>
          <w:iCs/>
          <w:sz w:val="18"/>
          <w:szCs w:val="18"/>
        </w:rPr>
        <w:t>Mürcie</w:t>
      </w:r>
      <w:proofErr w:type="spellEnd"/>
      <w:r w:rsidRPr="00786B2E">
        <w:rPr>
          <w:rFonts w:cs="Gentium Plus"/>
          <w:i/>
          <w:iCs/>
          <w:sz w:val="18"/>
          <w:szCs w:val="18"/>
        </w:rPr>
        <w:t xml:space="preserve"> ve Tesirleri</w:t>
      </w:r>
      <w:r w:rsidRPr="00692ACF">
        <w:rPr>
          <w:rFonts w:cs="Gentium Plus"/>
          <w:sz w:val="18"/>
          <w:szCs w:val="18"/>
        </w:rPr>
        <w:t xml:space="preserve"> (Ankara: TDV Yay., 2010), 56; </w:t>
      </w:r>
      <w:proofErr w:type="spellStart"/>
      <w:r w:rsidRPr="00692ACF">
        <w:rPr>
          <w:rFonts w:cs="Gentium Plus"/>
          <w:sz w:val="18"/>
          <w:szCs w:val="18"/>
        </w:rPr>
        <w:t>a.mlf</w:t>
      </w:r>
      <w:proofErr w:type="spellEnd"/>
      <w:r w:rsidRPr="00692ACF">
        <w:rPr>
          <w:rFonts w:cs="Gentium Plus"/>
          <w:sz w:val="18"/>
          <w:szCs w:val="18"/>
        </w:rPr>
        <w:t xml:space="preserve">., “İlk </w:t>
      </w:r>
      <w:proofErr w:type="spellStart"/>
      <w:r w:rsidRPr="00692ACF">
        <w:rPr>
          <w:rFonts w:cs="Gentium Plus"/>
          <w:sz w:val="18"/>
          <w:szCs w:val="18"/>
        </w:rPr>
        <w:t>Mürciî</w:t>
      </w:r>
      <w:proofErr w:type="spellEnd"/>
      <w:r w:rsidRPr="00692ACF">
        <w:rPr>
          <w:rFonts w:cs="Gentium Plus"/>
          <w:sz w:val="18"/>
          <w:szCs w:val="18"/>
        </w:rPr>
        <w:t xml:space="preserve"> Metinler ve </w:t>
      </w:r>
      <w:proofErr w:type="spellStart"/>
      <w:r w:rsidRPr="00692ACF">
        <w:rPr>
          <w:rFonts w:cs="Gentium Plus"/>
          <w:sz w:val="18"/>
          <w:szCs w:val="18"/>
        </w:rPr>
        <w:t>Kitâbü’l-İrcâ</w:t>
      </w:r>
      <w:proofErr w:type="spellEnd"/>
      <w:r w:rsidRPr="00692ACF">
        <w:rPr>
          <w:rFonts w:cs="Gentium Plus"/>
          <w:sz w:val="18"/>
          <w:szCs w:val="18"/>
        </w:rPr>
        <w:t xml:space="preserve">”, </w:t>
      </w:r>
      <w:r w:rsidRPr="00692ACF">
        <w:rPr>
          <w:rFonts w:cs="Gentium Plus"/>
          <w:i/>
          <w:iCs/>
          <w:sz w:val="18"/>
          <w:szCs w:val="18"/>
        </w:rPr>
        <w:t>Ankara Üniversitesi İlahiyat Fakültesi Dergisi</w:t>
      </w:r>
      <w:r w:rsidRPr="00692ACF">
        <w:rPr>
          <w:rFonts w:cs="Gentium Plus"/>
          <w:sz w:val="18"/>
          <w:szCs w:val="18"/>
        </w:rPr>
        <w:t xml:space="preserve"> 37 (1997), 317-331.</w:t>
      </w:r>
    </w:p>
    <w:p w14:paraId="28A3341D" w14:textId="4F525DCE" w:rsidR="001E46BE" w:rsidRPr="00C20261" w:rsidRDefault="001E46BE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Yazar sayısı üç veya daha fazla ise dipnotta ilk yazarın adı ve soyadına yer verildikten sonra </w:t>
      </w:r>
      <w:r w:rsidR="00786B2E" w:rsidRPr="00C20261">
        <w:rPr>
          <w:rFonts w:cs="Gentium Plus"/>
          <w:szCs w:val="20"/>
        </w:rPr>
        <w:t>“vd.” kısaltması kullanılır</w:t>
      </w:r>
      <w:r w:rsidRPr="00C20261">
        <w:rPr>
          <w:rFonts w:cs="Gentium Plus"/>
          <w:szCs w:val="20"/>
        </w:rPr>
        <w:t>. Benzer şekilde kaynakçada ilk yazarın soyadı ve adı belirtildikten sonra vd. kısaltması yazılır.</w:t>
      </w:r>
    </w:p>
    <w:p w14:paraId="4AEDEA6F" w14:textId="58F5FE8C" w:rsidR="00A86697" w:rsidRDefault="00A86697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Editör sayısı üç veya daha</w:t>
      </w:r>
      <w:r w:rsidR="000313F5" w:rsidRPr="00C20261">
        <w:rPr>
          <w:rFonts w:cs="Gentium Plus"/>
          <w:szCs w:val="20"/>
        </w:rPr>
        <w:t xml:space="preserve"> fazla</w:t>
      </w:r>
      <w:r w:rsidRPr="00C20261">
        <w:rPr>
          <w:rFonts w:cs="Gentium Plus"/>
          <w:szCs w:val="20"/>
        </w:rPr>
        <w:t xml:space="preserve"> ise dipnotta ilk editörün adı ve soyadına yer verildikten sonra </w:t>
      </w:r>
      <w:r w:rsidR="00786B2E" w:rsidRPr="00C20261">
        <w:rPr>
          <w:rFonts w:cs="Gentium Plus"/>
          <w:szCs w:val="20"/>
        </w:rPr>
        <w:t>“vd.” kısaltması kullanılır</w:t>
      </w:r>
      <w:r w:rsidRPr="00C20261">
        <w:rPr>
          <w:rFonts w:cs="Gentium Plus"/>
          <w:szCs w:val="20"/>
        </w:rPr>
        <w:t xml:space="preserve">. Benzer şekilde kaynakçada ilk editörün soyadı ve adı belirtildikten sonra </w:t>
      </w:r>
      <w:r w:rsidR="00C81216" w:rsidRPr="00C20261">
        <w:rPr>
          <w:rFonts w:cs="Gentium Plus"/>
          <w:szCs w:val="20"/>
        </w:rPr>
        <w:t>vd.</w:t>
      </w:r>
      <w:r w:rsidRPr="00C20261">
        <w:rPr>
          <w:rFonts w:cs="Gentium Plus"/>
          <w:szCs w:val="20"/>
        </w:rPr>
        <w:t xml:space="preserve"> kısaltması yazılır.</w:t>
      </w:r>
    </w:p>
    <w:p w14:paraId="147118F4" w14:textId="43E053E7" w:rsidR="006552E7" w:rsidRPr="006552E7" w:rsidRDefault="006552E7" w:rsidP="006552E7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>
        <w:rPr>
          <w:rFonts w:cs="Gentium Plus"/>
          <w:szCs w:val="20"/>
        </w:rPr>
        <w:t xml:space="preserve">Kaynakçada </w:t>
      </w:r>
      <w:r w:rsidR="00E64E3E">
        <w:rPr>
          <w:rFonts w:cs="Gentium Plus"/>
          <w:szCs w:val="20"/>
        </w:rPr>
        <w:t xml:space="preserve">künye bilgileri ayrılırken, </w:t>
      </w:r>
      <w:r>
        <w:rPr>
          <w:rFonts w:cs="Gentium Plus"/>
          <w:szCs w:val="20"/>
        </w:rPr>
        <w:t xml:space="preserve">vd., </w:t>
      </w:r>
      <w:proofErr w:type="spellStart"/>
      <w:r>
        <w:rPr>
          <w:rFonts w:cs="Gentium Plus"/>
          <w:szCs w:val="20"/>
        </w:rPr>
        <w:t>ts</w:t>
      </w:r>
      <w:proofErr w:type="spellEnd"/>
      <w:r>
        <w:rPr>
          <w:rFonts w:cs="Gentium Plus"/>
          <w:szCs w:val="20"/>
        </w:rPr>
        <w:t xml:space="preserve">. </w:t>
      </w:r>
      <w:r w:rsidR="007B141B">
        <w:rPr>
          <w:rFonts w:cs="Gentium Plus"/>
          <w:szCs w:val="20"/>
        </w:rPr>
        <w:t>g</w:t>
      </w:r>
      <w:r>
        <w:rPr>
          <w:rFonts w:cs="Gentium Plus"/>
          <w:szCs w:val="20"/>
        </w:rPr>
        <w:t>ibi sonu nokta ile biten kısaltmalardan sonra ikinci bir nokta kullanılmaz.</w:t>
      </w:r>
    </w:p>
    <w:p w14:paraId="372F3FA0" w14:textId="666A5053" w:rsidR="002A3039" w:rsidRPr="00C20261" w:rsidRDefault="002A3039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Genel kural olarak dipnotlarda eser künye bilgileri </w:t>
      </w:r>
      <w:r w:rsidRPr="00C20261">
        <w:rPr>
          <w:rFonts w:cs="Gentium Plus"/>
          <w:i/>
          <w:iCs/>
          <w:szCs w:val="20"/>
        </w:rPr>
        <w:t>virgül</w:t>
      </w:r>
      <w:r w:rsidR="00786B2E" w:rsidRPr="00C20261">
        <w:rPr>
          <w:rFonts w:cs="Gentium Plus"/>
          <w:szCs w:val="20"/>
        </w:rPr>
        <w:t xml:space="preserve"> (,)</w:t>
      </w:r>
      <w:r w:rsidRPr="00C20261">
        <w:rPr>
          <w:rFonts w:cs="Gentium Plus"/>
          <w:szCs w:val="20"/>
        </w:rPr>
        <w:t xml:space="preserve"> ile kaynakçada ise </w:t>
      </w:r>
      <w:r w:rsidRPr="00C20261">
        <w:rPr>
          <w:rFonts w:cs="Gentium Plus"/>
          <w:i/>
          <w:iCs/>
          <w:szCs w:val="20"/>
        </w:rPr>
        <w:t>nokta</w:t>
      </w:r>
      <w:r w:rsidRPr="00C20261">
        <w:rPr>
          <w:rFonts w:cs="Gentium Plus"/>
          <w:szCs w:val="20"/>
        </w:rPr>
        <w:t xml:space="preserve"> </w:t>
      </w:r>
      <w:r w:rsidR="00786B2E" w:rsidRPr="00C20261">
        <w:rPr>
          <w:rFonts w:cs="Gentium Plus"/>
          <w:szCs w:val="20"/>
        </w:rPr>
        <w:t xml:space="preserve">(.) </w:t>
      </w:r>
      <w:r w:rsidR="00B37511" w:rsidRPr="00C20261">
        <w:rPr>
          <w:rFonts w:cs="Gentium Plus"/>
          <w:szCs w:val="20"/>
        </w:rPr>
        <w:t xml:space="preserve">işareti </w:t>
      </w:r>
      <w:r w:rsidRPr="00C20261">
        <w:rPr>
          <w:rFonts w:cs="Gentium Plus"/>
          <w:szCs w:val="20"/>
        </w:rPr>
        <w:t>ile ayrılır.</w:t>
      </w:r>
    </w:p>
    <w:p w14:paraId="1155A8DE" w14:textId="7EFF0237" w:rsidR="00021BA1" w:rsidRPr="00C20261" w:rsidRDefault="008F1337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Birden fazla esere atıf yapılırken iki eserin künye bilgileri noktalı virgülle</w:t>
      </w:r>
      <w:r w:rsidR="00590586" w:rsidRPr="00C20261">
        <w:rPr>
          <w:rFonts w:cs="Gentium Plus"/>
          <w:szCs w:val="20"/>
        </w:rPr>
        <w:t xml:space="preserve"> (;)</w:t>
      </w:r>
      <w:r w:rsidRPr="00C20261">
        <w:rPr>
          <w:rFonts w:cs="Gentium Plus"/>
          <w:szCs w:val="20"/>
        </w:rPr>
        <w:t xml:space="preserve"> ayrılır.</w:t>
      </w:r>
    </w:p>
    <w:p w14:paraId="20F8D46F" w14:textId="47A7F458" w:rsidR="008F1337" w:rsidRPr="00694F90" w:rsidRDefault="008F1337" w:rsidP="00706873">
      <w:pPr>
        <w:spacing w:before="0"/>
        <w:ind w:left="1066" w:hanging="357"/>
        <w:rPr>
          <w:rFonts w:cs="Gentium Plus"/>
          <w:sz w:val="18"/>
          <w:szCs w:val="18"/>
        </w:rPr>
      </w:pPr>
      <w:r w:rsidRPr="00694F90">
        <w:rPr>
          <w:rStyle w:val="RenkliMetinChar"/>
          <w:b/>
          <w:bCs/>
          <w:sz w:val="18"/>
          <w:szCs w:val="18"/>
        </w:rPr>
        <w:t>Örnek:</w:t>
      </w:r>
      <w:r w:rsidRPr="00694F90">
        <w:rPr>
          <w:rFonts w:cs="Gentium Plus"/>
          <w:sz w:val="18"/>
          <w:szCs w:val="18"/>
        </w:rPr>
        <w:t xml:space="preserve"> Yazar soyadı, </w:t>
      </w:r>
      <w:r w:rsidRPr="00694F90">
        <w:rPr>
          <w:rFonts w:cs="Gentium Plus"/>
          <w:i/>
          <w:iCs/>
          <w:sz w:val="18"/>
          <w:szCs w:val="18"/>
        </w:rPr>
        <w:t>yayın adı</w:t>
      </w:r>
      <w:r w:rsidRPr="00694F90">
        <w:rPr>
          <w:rFonts w:cs="Gentium Plus"/>
          <w:sz w:val="18"/>
          <w:szCs w:val="18"/>
        </w:rPr>
        <w:t xml:space="preserve">, sayfa; Yazar soyadı, </w:t>
      </w:r>
      <w:r w:rsidRPr="00694F90">
        <w:rPr>
          <w:rFonts w:cs="Gentium Plus"/>
          <w:i/>
          <w:iCs/>
          <w:sz w:val="18"/>
          <w:szCs w:val="18"/>
        </w:rPr>
        <w:t>yayın adı</w:t>
      </w:r>
      <w:r w:rsidRPr="00694F90">
        <w:rPr>
          <w:rFonts w:cs="Gentium Plus"/>
          <w:sz w:val="18"/>
          <w:szCs w:val="18"/>
        </w:rPr>
        <w:t>, sayfa.</w:t>
      </w:r>
    </w:p>
    <w:p w14:paraId="5FD6AF73" w14:textId="3ACEC24E" w:rsidR="00E67E8F" w:rsidRPr="00C20261" w:rsidRDefault="00E67E8F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Sayfayı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ifade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etmek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üzere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“s.”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kısaltması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kullanılmaz.</w:t>
      </w:r>
    </w:p>
    <w:p w14:paraId="7DB58A9D" w14:textId="77777777" w:rsidR="00021BA1" w:rsidRPr="00C20261" w:rsidRDefault="00E67E8F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Cilt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numarası,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“</w:t>
      </w:r>
      <w:r w:rsidR="001E066E" w:rsidRPr="00C20261">
        <w:rPr>
          <w:rFonts w:cs="Gentium Plus"/>
          <w:szCs w:val="20"/>
        </w:rPr>
        <w:t>C</w:t>
      </w:r>
      <w:r w:rsidRPr="00C20261">
        <w:rPr>
          <w:rFonts w:cs="Gentium Plus"/>
          <w:szCs w:val="20"/>
        </w:rPr>
        <w:t>”</w:t>
      </w:r>
      <w:r w:rsidR="00AB04A8" w:rsidRPr="00C20261">
        <w:rPr>
          <w:rFonts w:cs="Gentium Plus"/>
          <w:szCs w:val="20"/>
        </w:rPr>
        <w:t xml:space="preserve"> </w:t>
      </w:r>
      <w:r w:rsidR="00590586" w:rsidRPr="00C20261">
        <w:rPr>
          <w:rFonts w:cs="Gentium Plus"/>
          <w:szCs w:val="20"/>
        </w:rPr>
        <w:t>k</w:t>
      </w:r>
      <w:r w:rsidRPr="00C20261">
        <w:rPr>
          <w:rFonts w:cs="Gentium Plus"/>
          <w:szCs w:val="20"/>
        </w:rPr>
        <w:t>ısaltması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kullanılmadan</w:t>
      </w:r>
      <w:r w:rsidR="00AB04A8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yazılır.</w:t>
      </w:r>
      <w:r w:rsidR="00AB04A8" w:rsidRPr="00C20261">
        <w:rPr>
          <w:rFonts w:cs="Gentium Plus"/>
          <w:szCs w:val="20"/>
        </w:rPr>
        <w:t xml:space="preserve"> </w:t>
      </w:r>
      <w:r w:rsidR="00C85D69" w:rsidRPr="00C20261">
        <w:rPr>
          <w:rFonts w:cs="Gentium Plus"/>
          <w:szCs w:val="20"/>
        </w:rPr>
        <w:t>Cilt ve sayfa numarası arasında eğik çizgi (/) kullanılır.</w:t>
      </w:r>
    </w:p>
    <w:p w14:paraId="0B56F9BA" w14:textId="1E3BF869" w:rsidR="002A3039" w:rsidRPr="00694F90" w:rsidRDefault="00C85D69" w:rsidP="00706873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8"/>
          <w:szCs w:val="18"/>
        </w:rPr>
      </w:pPr>
      <w:r w:rsidRPr="00694F90">
        <w:rPr>
          <w:rStyle w:val="RenkliMetinChar"/>
          <w:b/>
          <w:bCs/>
          <w:sz w:val="18"/>
          <w:szCs w:val="18"/>
        </w:rPr>
        <w:t>Örnek</w:t>
      </w:r>
      <w:r w:rsidR="00F11984" w:rsidRPr="00694F90">
        <w:rPr>
          <w:rStyle w:val="RenkliMetinChar"/>
          <w:b/>
          <w:bCs/>
          <w:sz w:val="18"/>
          <w:szCs w:val="18"/>
        </w:rPr>
        <w:t>:</w:t>
      </w:r>
      <w:r w:rsidRPr="00694F90">
        <w:rPr>
          <w:rFonts w:cs="Gentium Plus"/>
          <w:sz w:val="18"/>
          <w:szCs w:val="18"/>
        </w:rPr>
        <w:t xml:space="preserve"> </w:t>
      </w:r>
      <w:r w:rsidR="002A3039" w:rsidRPr="00694F90">
        <w:rPr>
          <w:rFonts w:cs="Gentium Plus"/>
          <w:sz w:val="18"/>
          <w:szCs w:val="18"/>
        </w:rPr>
        <w:t>Ömer Faruk Akün, “</w:t>
      </w:r>
      <w:proofErr w:type="spellStart"/>
      <w:r w:rsidR="002A3039" w:rsidRPr="00694F90">
        <w:rPr>
          <w:rFonts w:cs="Gentium Plus"/>
          <w:sz w:val="18"/>
          <w:szCs w:val="18"/>
        </w:rPr>
        <w:t>Âlî</w:t>
      </w:r>
      <w:proofErr w:type="spellEnd"/>
      <w:r w:rsidR="002A3039" w:rsidRPr="00694F90">
        <w:rPr>
          <w:rFonts w:cs="Gentium Plus"/>
          <w:sz w:val="18"/>
          <w:szCs w:val="18"/>
        </w:rPr>
        <w:t xml:space="preserve"> Mustafa Efendi”, </w:t>
      </w:r>
      <w:r w:rsidR="004A1D3E" w:rsidRPr="00694F90">
        <w:rPr>
          <w:rFonts w:cs="Gentium Plus"/>
          <w:i/>
          <w:iCs/>
          <w:sz w:val="18"/>
          <w:szCs w:val="18"/>
        </w:rPr>
        <w:t xml:space="preserve">Türkiye Diyanet Vakfı İslâm Ansiklopedisi </w:t>
      </w:r>
      <w:r w:rsidR="002A3039" w:rsidRPr="00694F90">
        <w:rPr>
          <w:rFonts w:cs="Gentium Plus"/>
          <w:sz w:val="18"/>
          <w:szCs w:val="18"/>
        </w:rPr>
        <w:t>(Ankara: TDV Yayınları, 1989), 2/416.</w:t>
      </w:r>
    </w:p>
    <w:p w14:paraId="141DF77E" w14:textId="77777777" w:rsidR="00021BA1" w:rsidRPr="00C20261" w:rsidRDefault="00590586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Cilt numarasının belirtilmesinde Romen rakamı kullanılmaz. </w:t>
      </w:r>
    </w:p>
    <w:p w14:paraId="184E1089" w14:textId="11864D73" w:rsidR="00EA7551" w:rsidRPr="00706873" w:rsidRDefault="00706873" w:rsidP="0019287E">
      <w:pPr>
        <w:ind w:left="709" w:firstLine="0"/>
        <w:rPr>
          <w:rFonts w:cs="Gentium Plus"/>
          <w:sz w:val="18"/>
          <w:szCs w:val="18"/>
          <w:vertAlign w:val="superscript"/>
        </w:rPr>
      </w:pPr>
      <w:r w:rsidRPr="00E65E93">
        <w:rPr>
          <w:rFonts w:ascii="Font Awesome 5 Free Solid" w:hAnsi="Font Awesome 5 Free Solid" w:cs="Gentium Plus"/>
          <w:color w:val="FF0000"/>
          <w:sz w:val="18"/>
          <w:szCs w:val="18"/>
        </w:rPr>
        <w:t></w:t>
      </w:r>
      <w:r>
        <w:rPr>
          <w:rFonts w:cs="Gentium Plus"/>
          <w:color w:val="FF0000"/>
          <w:sz w:val="18"/>
          <w:szCs w:val="18"/>
        </w:rPr>
        <w:t xml:space="preserve"> </w:t>
      </w:r>
      <w:r w:rsidR="00EA7551" w:rsidRPr="00706873">
        <w:rPr>
          <w:rFonts w:cs="Gentium Plus"/>
          <w:sz w:val="18"/>
          <w:szCs w:val="18"/>
        </w:rPr>
        <w:t xml:space="preserve">Hatalı Kullanım: V/11 </w:t>
      </w:r>
      <w:r>
        <w:rPr>
          <w:rFonts w:cs="Gentium Plus"/>
          <w:sz w:val="18"/>
          <w:szCs w:val="18"/>
        </w:rPr>
        <w:tab/>
      </w:r>
      <w:r w:rsidRPr="00E65E93">
        <w:rPr>
          <w:rFonts w:ascii="Font Awesome 5 Free Solid" w:hAnsi="Font Awesome 5 Free Solid" w:cs="Calibri"/>
          <w:color w:val="00B050"/>
          <w:sz w:val="18"/>
          <w:szCs w:val="18"/>
        </w:rPr>
        <w:t></w:t>
      </w:r>
      <w:r>
        <w:rPr>
          <w:rFonts w:cs="Gentium Plus"/>
          <w:color w:val="00B050"/>
          <w:sz w:val="18"/>
          <w:szCs w:val="18"/>
        </w:rPr>
        <w:t xml:space="preserve"> </w:t>
      </w:r>
      <w:r w:rsidR="00EA7551" w:rsidRPr="00706873">
        <w:rPr>
          <w:rFonts w:cs="Gentium Plus"/>
          <w:sz w:val="18"/>
          <w:szCs w:val="18"/>
        </w:rPr>
        <w:t>Doğru Kullanım: 5/11</w:t>
      </w:r>
    </w:p>
    <w:p w14:paraId="22657788" w14:textId="767CA666" w:rsidR="002B4D8A" w:rsidRPr="00C20261" w:rsidRDefault="002B4D8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İki kısımdan müteşekkil ciltleri olan eserlerin cilt</w:t>
      </w:r>
      <w:r w:rsidR="00664257" w:rsidRPr="00C20261">
        <w:rPr>
          <w:rFonts w:cs="Gentium Plus"/>
          <w:szCs w:val="20"/>
        </w:rPr>
        <w:t>lerinin kısım</w:t>
      </w:r>
      <w:r w:rsidRPr="00C20261">
        <w:rPr>
          <w:rFonts w:cs="Gentium Plus"/>
          <w:szCs w:val="20"/>
        </w:rPr>
        <w:t xml:space="preserve"> numaraları, parantez içinde belirtilir.</w:t>
      </w:r>
    </w:p>
    <w:p w14:paraId="26A884BC" w14:textId="14267FCE" w:rsidR="002B4D8A" w:rsidRPr="002B4D8A" w:rsidRDefault="002B4D8A" w:rsidP="002B4D8A">
      <w:pPr>
        <w:pStyle w:val="ListeParagraf"/>
        <w:numPr>
          <w:ilvl w:val="0"/>
          <w:numId w:val="0"/>
        </w:numPr>
        <w:ind w:left="708"/>
        <w:rPr>
          <w:rFonts w:cs="Gentium Plus"/>
          <w:sz w:val="18"/>
          <w:szCs w:val="18"/>
        </w:rPr>
      </w:pPr>
      <w:r w:rsidRPr="002B4D8A">
        <w:rPr>
          <w:rFonts w:cs="Gentium Plus"/>
          <w:b/>
          <w:bCs/>
          <w:color w:val="1ABAC8"/>
          <w:sz w:val="18"/>
          <w:szCs w:val="18"/>
        </w:rPr>
        <w:t>Örnek:</w:t>
      </w:r>
      <w:r w:rsidRPr="002B4D8A">
        <w:rPr>
          <w:rFonts w:cs="Gentium Plus"/>
          <w:color w:val="1ABAC8"/>
          <w:sz w:val="18"/>
          <w:szCs w:val="18"/>
        </w:rPr>
        <w:t xml:space="preserve"> </w:t>
      </w:r>
      <w:r w:rsidRPr="00242834">
        <w:rPr>
          <w:rFonts w:cs="Gentium Plus"/>
          <w:i/>
          <w:iCs/>
          <w:sz w:val="18"/>
          <w:szCs w:val="18"/>
        </w:rPr>
        <w:t>el-</w:t>
      </w:r>
      <w:proofErr w:type="spellStart"/>
      <w:r w:rsidRPr="00242834">
        <w:rPr>
          <w:rFonts w:cs="Gentium Plus"/>
          <w:i/>
          <w:iCs/>
          <w:sz w:val="18"/>
          <w:szCs w:val="18"/>
        </w:rPr>
        <w:t>Muğnî</w:t>
      </w:r>
      <w:proofErr w:type="spellEnd"/>
      <w:r w:rsidRPr="002B4D8A">
        <w:rPr>
          <w:rFonts w:cs="Gentium Plus"/>
          <w:sz w:val="18"/>
          <w:szCs w:val="18"/>
        </w:rPr>
        <w:t xml:space="preserve"> 6(1)/33-34; </w:t>
      </w:r>
      <w:r w:rsidRPr="00242834">
        <w:rPr>
          <w:rFonts w:cs="Gentium Plus"/>
          <w:i/>
          <w:iCs/>
          <w:sz w:val="18"/>
          <w:szCs w:val="18"/>
        </w:rPr>
        <w:t>el-</w:t>
      </w:r>
      <w:proofErr w:type="spellStart"/>
      <w:r w:rsidRPr="00242834">
        <w:rPr>
          <w:rFonts w:cs="Gentium Plus"/>
          <w:i/>
          <w:iCs/>
          <w:sz w:val="18"/>
          <w:szCs w:val="18"/>
        </w:rPr>
        <w:t>Muğnî</w:t>
      </w:r>
      <w:proofErr w:type="spellEnd"/>
      <w:r w:rsidRPr="002B4D8A">
        <w:rPr>
          <w:rFonts w:cs="Gentium Plus"/>
          <w:sz w:val="18"/>
          <w:szCs w:val="18"/>
        </w:rPr>
        <w:t xml:space="preserve"> 6(2)/121; </w:t>
      </w:r>
      <w:r w:rsidRPr="00242834">
        <w:rPr>
          <w:rFonts w:cs="Gentium Plus"/>
          <w:i/>
          <w:iCs/>
          <w:sz w:val="18"/>
          <w:szCs w:val="18"/>
        </w:rPr>
        <w:t>MEB İslam Ansiklopedisi</w:t>
      </w:r>
      <w:r w:rsidRPr="002B4D8A">
        <w:rPr>
          <w:rFonts w:cs="Gentium Plus"/>
          <w:sz w:val="18"/>
          <w:szCs w:val="18"/>
        </w:rPr>
        <w:t xml:space="preserve"> 5(1)/13</w:t>
      </w:r>
      <w:r>
        <w:rPr>
          <w:rFonts w:cs="Gentium Plus"/>
          <w:sz w:val="18"/>
          <w:szCs w:val="18"/>
        </w:rPr>
        <w:t>.</w:t>
      </w:r>
    </w:p>
    <w:p w14:paraId="5C277B0C" w14:textId="6591D515" w:rsidR="00021BA1" w:rsidRPr="00C20261" w:rsidRDefault="00590586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Makale atıflarında dergi c</w:t>
      </w:r>
      <w:r w:rsidR="002A3039" w:rsidRPr="00C20261">
        <w:rPr>
          <w:rFonts w:cs="Gentium Plus"/>
          <w:szCs w:val="20"/>
        </w:rPr>
        <w:t xml:space="preserve">ilt ve sayı numarası arasında eğik çizgi (/) kullanılır. </w:t>
      </w:r>
    </w:p>
    <w:p w14:paraId="543B3715" w14:textId="5CAC618E" w:rsidR="00B04FC5" w:rsidRPr="00694F90" w:rsidRDefault="00F15C27" w:rsidP="00706873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8"/>
          <w:szCs w:val="18"/>
        </w:rPr>
      </w:pPr>
      <w:r w:rsidRPr="00694F90">
        <w:rPr>
          <w:rStyle w:val="RenkliMetinChar"/>
          <w:b/>
          <w:bCs/>
          <w:sz w:val="18"/>
          <w:szCs w:val="18"/>
        </w:rPr>
        <w:t>Örnek:</w:t>
      </w:r>
      <w:r w:rsidRPr="00694F90">
        <w:rPr>
          <w:rFonts w:cs="Gentium Plus"/>
          <w:sz w:val="18"/>
          <w:szCs w:val="18"/>
        </w:rPr>
        <w:t xml:space="preserve"> </w:t>
      </w:r>
      <w:r w:rsidR="002A3039" w:rsidRPr="00694F90">
        <w:rPr>
          <w:rFonts w:cs="Gentium Plus"/>
          <w:i/>
          <w:iCs/>
          <w:sz w:val="18"/>
          <w:szCs w:val="18"/>
        </w:rPr>
        <w:t>Cumhuriyet İlahiyat Dergisi</w:t>
      </w:r>
      <w:r w:rsidR="002A3039" w:rsidRPr="00694F90">
        <w:rPr>
          <w:rFonts w:cs="Gentium Plus"/>
          <w:sz w:val="18"/>
          <w:szCs w:val="18"/>
        </w:rPr>
        <w:t xml:space="preserve"> 19/1 (Haziran 2015)</w:t>
      </w:r>
      <w:r w:rsidR="00893335" w:rsidRPr="00694F90">
        <w:rPr>
          <w:rFonts w:cs="Gentium Plus"/>
          <w:sz w:val="18"/>
          <w:szCs w:val="18"/>
        </w:rPr>
        <w:t>,</w:t>
      </w:r>
      <w:r w:rsidR="002A3039" w:rsidRPr="00694F90">
        <w:rPr>
          <w:rFonts w:cs="Gentium Plus"/>
          <w:sz w:val="18"/>
          <w:szCs w:val="18"/>
        </w:rPr>
        <w:t xml:space="preserve"> 23.</w:t>
      </w:r>
    </w:p>
    <w:p w14:paraId="108ABF48" w14:textId="4AF1B16B" w:rsidR="00706873" w:rsidRPr="00C20261" w:rsidRDefault="00706873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Eserin basım sayısı, “bs.” kısaltması kullanılmadan “8. Basım” şeklinde açık olarak yazılır. Bu bilgi kaynakçada basım tarihinden önce belirtilir. Eserin ilk baskısının “1. Basım” şeklinde belirtilmesine gerek yoktur. </w:t>
      </w:r>
    </w:p>
    <w:tbl>
      <w:tblPr>
        <w:tblStyle w:val="SNADBilgiTablosu"/>
        <w:tblW w:w="5000" w:type="pct"/>
        <w:tblLook w:val="04A0" w:firstRow="1" w:lastRow="0" w:firstColumn="1" w:lastColumn="0" w:noHBand="0" w:noVBand="1"/>
      </w:tblPr>
      <w:tblGrid>
        <w:gridCol w:w="9345"/>
      </w:tblGrid>
      <w:tr w:rsidR="00706873" w14:paraId="5E08C32F" w14:textId="77777777" w:rsidTr="00E33117">
        <w:tc>
          <w:tcPr>
            <w:tcW w:w="5000" w:type="pct"/>
          </w:tcPr>
          <w:p w14:paraId="35D8ECFF" w14:textId="721BEC24" w:rsidR="00706873" w:rsidRDefault="002E1DF6" w:rsidP="00706873">
            <w:pPr>
              <w:spacing w:before="0"/>
              <w:ind w:left="227" w:hanging="227"/>
              <w:rPr>
                <w:rFonts w:cs="Gentium Plus"/>
                <w:b/>
                <w:bCs/>
                <w:sz w:val="18"/>
                <w:szCs w:val="18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8"/>
                <w:szCs w:val="18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8"/>
                <w:szCs w:val="18"/>
              </w:rPr>
              <w:tab/>
            </w:r>
            <w:proofErr w:type="spellStart"/>
            <w:r w:rsidR="00706873" w:rsidRPr="00706873">
              <w:rPr>
                <w:rFonts w:cs="Gentium Plus"/>
                <w:sz w:val="18"/>
                <w:szCs w:val="18"/>
              </w:rPr>
              <w:t>EndNote</w:t>
            </w:r>
            <w:proofErr w:type="spellEnd"/>
            <w:r w:rsidR="00706873" w:rsidRPr="00706873">
              <w:rPr>
                <w:rFonts w:cs="Gentium Plus"/>
                <w:sz w:val="18"/>
                <w:szCs w:val="18"/>
              </w:rPr>
              <w:t xml:space="preserve"> ve </w:t>
            </w:r>
            <w:proofErr w:type="spellStart"/>
            <w:r w:rsidR="00706873" w:rsidRPr="00706873">
              <w:rPr>
                <w:rFonts w:cs="Gentium Plus"/>
                <w:sz w:val="18"/>
                <w:szCs w:val="18"/>
              </w:rPr>
              <w:t>Zotero</w:t>
            </w:r>
            <w:proofErr w:type="spellEnd"/>
            <w:r w:rsidR="00706873">
              <w:rPr>
                <w:rFonts w:cs="Gentium Plus"/>
                <w:sz w:val="18"/>
                <w:szCs w:val="18"/>
              </w:rPr>
              <w:t xml:space="preserve"> </w:t>
            </w:r>
            <w:r w:rsidR="0017793F">
              <w:rPr>
                <w:rFonts w:cs="Gentium Plus"/>
                <w:sz w:val="18"/>
                <w:szCs w:val="18"/>
              </w:rPr>
              <w:t>gibi programlarda</w:t>
            </w:r>
            <w:r w:rsidR="00706873" w:rsidRPr="00706873">
              <w:rPr>
                <w:rFonts w:cs="Gentium Plus"/>
                <w:sz w:val="18"/>
                <w:szCs w:val="18"/>
              </w:rPr>
              <w:t xml:space="preserve"> basım sayısı sadece rakam ile yazılır; Nokta ve basım ifadesi (. Basım) yazılmaz. Baskı bilgisi belirtilmeyen eserler için “Basım </w:t>
            </w:r>
            <w:r w:rsidR="00542A83">
              <w:rPr>
                <w:rFonts w:cs="Gentium Plus"/>
                <w:sz w:val="18"/>
                <w:szCs w:val="18"/>
              </w:rPr>
              <w:t>Sayısı</w:t>
            </w:r>
            <w:r w:rsidR="00706873" w:rsidRPr="00706873">
              <w:rPr>
                <w:rFonts w:cs="Gentium Plus"/>
                <w:sz w:val="18"/>
                <w:szCs w:val="18"/>
              </w:rPr>
              <w:t xml:space="preserve"> Yok” bilgisi eklenmez.</w:t>
            </w:r>
          </w:p>
        </w:tc>
      </w:tr>
    </w:tbl>
    <w:p w14:paraId="539A7F83" w14:textId="77777777" w:rsidR="00021BA1" w:rsidRDefault="006204F6" w:rsidP="00706873">
      <w:pPr>
        <w:pStyle w:val="ListeParagraf"/>
        <w:numPr>
          <w:ilvl w:val="0"/>
          <w:numId w:val="0"/>
        </w:numPr>
        <w:spacing w:before="0"/>
        <w:ind w:left="708"/>
        <w:rPr>
          <w:rFonts w:cs="Gentium Plus"/>
          <w:sz w:val="18"/>
          <w:szCs w:val="18"/>
        </w:rPr>
      </w:pPr>
      <w:r w:rsidRPr="00694F90">
        <w:rPr>
          <w:rStyle w:val="RenkliMetinChar"/>
          <w:b/>
          <w:bCs/>
          <w:sz w:val="18"/>
          <w:szCs w:val="18"/>
        </w:rPr>
        <w:t>Örne</w:t>
      </w:r>
      <w:r w:rsidR="00F15C27" w:rsidRPr="00694F90">
        <w:rPr>
          <w:rStyle w:val="RenkliMetinChar"/>
          <w:b/>
          <w:bCs/>
          <w:sz w:val="18"/>
          <w:szCs w:val="18"/>
        </w:rPr>
        <w:t>k:</w:t>
      </w:r>
    </w:p>
    <w:p w14:paraId="3F1D229A" w14:textId="475EEC06" w:rsidR="00E67E8F" w:rsidRPr="00694F90" w:rsidRDefault="006204F6" w:rsidP="00706873">
      <w:pPr>
        <w:pStyle w:val="ListeParagraf"/>
        <w:numPr>
          <w:ilvl w:val="0"/>
          <w:numId w:val="0"/>
        </w:numPr>
        <w:spacing w:before="0"/>
        <w:ind w:left="1417" w:hanging="709"/>
        <w:rPr>
          <w:rFonts w:cs="Gentium Plus"/>
          <w:sz w:val="18"/>
          <w:szCs w:val="18"/>
        </w:rPr>
      </w:pPr>
      <w:proofErr w:type="spellStart"/>
      <w:r w:rsidRPr="00694F90">
        <w:rPr>
          <w:rFonts w:cs="Gentium Plus"/>
          <w:sz w:val="18"/>
          <w:szCs w:val="18"/>
        </w:rPr>
        <w:t>Saffâr</w:t>
      </w:r>
      <w:proofErr w:type="spellEnd"/>
      <w:r w:rsidRPr="00694F90">
        <w:rPr>
          <w:rFonts w:cs="Gentium Plus"/>
          <w:sz w:val="18"/>
          <w:szCs w:val="18"/>
        </w:rPr>
        <w:t xml:space="preserve">, </w:t>
      </w:r>
      <w:proofErr w:type="spellStart"/>
      <w:r w:rsidRPr="00694F90">
        <w:rPr>
          <w:rFonts w:cs="Gentium Plus"/>
          <w:sz w:val="18"/>
          <w:szCs w:val="18"/>
        </w:rPr>
        <w:t>Ebû</w:t>
      </w:r>
      <w:proofErr w:type="spellEnd"/>
      <w:r w:rsidRPr="00694F90">
        <w:rPr>
          <w:rFonts w:cs="Gentium Plus"/>
          <w:sz w:val="18"/>
          <w:szCs w:val="18"/>
        </w:rPr>
        <w:t xml:space="preserve"> </w:t>
      </w:r>
      <w:proofErr w:type="spellStart"/>
      <w:r w:rsidRPr="00694F90">
        <w:rPr>
          <w:rFonts w:cs="Gentium Plus"/>
          <w:sz w:val="18"/>
          <w:szCs w:val="18"/>
        </w:rPr>
        <w:t>İshâk</w:t>
      </w:r>
      <w:proofErr w:type="spellEnd"/>
      <w:r w:rsidRPr="00694F90">
        <w:rPr>
          <w:rFonts w:cs="Gentium Plus"/>
          <w:sz w:val="18"/>
          <w:szCs w:val="18"/>
        </w:rPr>
        <w:t xml:space="preserve"> </w:t>
      </w:r>
      <w:proofErr w:type="spellStart"/>
      <w:r w:rsidRPr="00694F90">
        <w:rPr>
          <w:rFonts w:cs="Gentium Plus"/>
          <w:sz w:val="18"/>
          <w:szCs w:val="18"/>
        </w:rPr>
        <w:t>İbrâhim</w:t>
      </w:r>
      <w:proofErr w:type="spellEnd"/>
      <w:r w:rsidRPr="00694F90">
        <w:rPr>
          <w:rFonts w:cs="Gentium Plus"/>
          <w:sz w:val="18"/>
          <w:szCs w:val="18"/>
        </w:rPr>
        <w:t xml:space="preserve"> ez-</w:t>
      </w:r>
      <w:proofErr w:type="spellStart"/>
      <w:r w:rsidRPr="00694F90">
        <w:rPr>
          <w:rFonts w:cs="Gentium Plus"/>
          <w:sz w:val="18"/>
          <w:szCs w:val="18"/>
        </w:rPr>
        <w:t>Zâhid</w:t>
      </w:r>
      <w:proofErr w:type="spellEnd"/>
      <w:r w:rsidRPr="00694F90">
        <w:rPr>
          <w:rFonts w:cs="Gentium Plus"/>
          <w:sz w:val="18"/>
          <w:szCs w:val="18"/>
        </w:rPr>
        <w:t xml:space="preserve">. </w:t>
      </w:r>
      <w:proofErr w:type="spellStart"/>
      <w:r w:rsidRPr="00694F90">
        <w:rPr>
          <w:rFonts w:cs="Gentium Plus"/>
          <w:i/>
          <w:iCs/>
          <w:sz w:val="18"/>
          <w:szCs w:val="18"/>
        </w:rPr>
        <w:t>Telḫîṣü’l-edille</w:t>
      </w:r>
      <w:proofErr w:type="spellEnd"/>
      <w:r w:rsidRPr="00694F90">
        <w:rPr>
          <w:rFonts w:cs="Gentium Plus"/>
          <w:i/>
          <w:iCs/>
          <w:sz w:val="18"/>
          <w:szCs w:val="18"/>
        </w:rPr>
        <w:t xml:space="preserve"> li-</w:t>
      </w:r>
      <w:proofErr w:type="spellStart"/>
      <w:r w:rsidRPr="00694F90">
        <w:rPr>
          <w:rFonts w:cs="Gentium Plus"/>
          <w:i/>
          <w:iCs/>
          <w:sz w:val="18"/>
          <w:szCs w:val="18"/>
        </w:rPr>
        <w:t>ḳavâʿidi’t</w:t>
      </w:r>
      <w:proofErr w:type="spellEnd"/>
      <w:r w:rsidRPr="00694F90">
        <w:rPr>
          <w:rFonts w:cs="Gentium Plus"/>
          <w:i/>
          <w:iCs/>
          <w:sz w:val="18"/>
          <w:szCs w:val="18"/>
        </w:rPr>
        <w:t>-</w:t>
      </w:r>
      <w:proofErr w:type="spellStart"/>
      <w:r w:rsidRPr="00694F90">
        <w:rPr>
          <w:rFonts w:cs="Gentium Plus"/>
          <w:i/>
          <w:iCs/>
          <w:sz w:val="18"/>
          <w:szCs w:val="18"/>
        </w:rPr>
        <w:t>tevḥîd</w:t>
      </w:r>
      <w:proofErr w:type="spellEnd"/>
      <w:r w:rsidRPr="00694F90">
        <w:rPr>
          <w:rFonts w:cs="Gentium Plus"/>
          <w:sz w:val="18"/>
          <w:szCs w:val="18"/>
        </w:rPr>
        <w:t xml:space="preserve">. </w:t>
      </w:r>
      <w:proofErr w:type="spellStart"/>
      <w:r w:rsidR="00EF4139">
        <w:rPr>
          <w:rFonts w:cs="Gentium Plus"/>
          <w:sz w:val="18"/>
          <w:szCs w:val="18"/>
        </w:rPr>
        <w:t>t</w:t>
      </w:r>
      <w:r w:rsidRPr="00694F90">
        <w:rPr>
          <w:rFonts w:cs="Gentium Plus"/>
          <w:sz w:val="18"/>
          <w:szCs w:val="18"/>
        </w:rPr>
        <w:t>hk</w:t>
      </w:r>
      <w:proofErr w:type="spellEnd"/>
      <w:r w:rsidRPr="00694F90">
        <w:rPr>
          <w:rFonts w:cs="Gentium Plus"/>
          <w:sz w:val="18"/>
          <w:szCs w:val="18"/>
        </w:rPr>
        <w:t xml:space="preserve">. Angelika </w:t>
      </w:r>
      <w:proofErr w:type="spellStart"/>
      <w:r w:rsidRPr="00694F90">
        <w:rPr>
          <w:rFonts w:cs="Gentium Plus"/>
          <w:sz w:val="18"/>
          <w:szCs w:val="18"/>
        </w:rPr>
        <w:t>Brodersen</w:t>
      </w:r>
      <w:proofErr w:type="spellEnd"/>
      <w:r w:rsidRPr="00694F90">
        <w:rPr>
          <w:rFonts w:cs="Gentium Plus"/>
          <w:sz w:val="18"/>
          <w:szCs w:val="18"/>
        </w:rPr>
        <w:t xml:space="preserve">. </w:t>
      </w:r>
      <w:r w:rsidR="001F31AD" w:rsidRPr="00694F90">
        <w:rPr>
          <w:rFonts w:cs="Gentium Plus"/>
          <w:sz w:val="18"/>
          <w:szCs w:val="18"/>
        </w:rPr>
        <w:t xml:space="preserve">2 </w:t>
      </w:r>
      <w:r w:rsidRPr="00694F90">
        <w:rPr>
          <w:rFonts w:cs="Gentium Plus"/>
          <w:sz w:val="18"/>
          <w:szCs w:val="18"/>
        </w:rPr>
        <w:t>Cilt. Beyrut: el-</w:t>
      </w:r>
      <w:proofErr w:type="spellStart"/>
      <w:r w:rsidRPr="00694F90">
        <w:rPr>
          <w:rFonts w:cs="Gentium Plus"/>
          <w:sz w:val="18"/>
          <w:szCs w:val="18"/>
        </w:rPr>
        <w:t>Ma‘hedü’l</w:t>
      </w:r>
      <w:proofErr w:type="spellEnd"/>
      <w:r w:rsidRPr="00694F90">
        <w:rPr>
          <w:rFonts w:cs="Gentium Plus"/>
          <w:sz w:val="18"/>
          <w:szCs w:val="18"/>
        </w:rPr>
        <w:t>-</w:t>
      </w:r>
      <w:proofErr w:type="spellStart"/>
      <w:r w:rsidRPr="00694F90">
        <w:rPr>
          <w:rFonts w:cs="Gentium Plus"/>
          <w:sz w:val="18"/>
          <w:szCs w:val="18"/>
        </w:rPr>
        <w:t>Almânî</w:t>
      </w:r>
      <w:proofErr w:type="spellEnd"/>
      <w:r w:rsidRPr="00694F90">
        <w:rPr>
          <w:rFonts w:cs="Gentium Plus"/>
          <w:sz w:val="18"/>
          <w:szCs w:val="18"/>
        </w:rPr>
        <w:t xml:space="preserve"> </w:t>
      </w:r>
      <w:proofErr w:type="spellStart"/>
      <w:r w:rsidR="00615162">
        <w:rPr>
          <w:rFonts w:cs="Gentium Plus"/>
          <w:sz w:val="18"/>
          <w:szCs w:val="18"/>
        </w:rPr>
        <w:t>li’l-Ebhâsi’l-Şarkiyye</w:t>
      </w:r>
      <w:proofErr w:type="spellEnd"/>
      <w:r w:rsidRPr="00694F90">
        <w:rPr>
          <w:rFonts w:cs="Gentium Plus"/>
          <w:sz w:val="18"/>
          <w:szCs w:val="18"/>
        </w:rPr>
        <w:t>, 2011.</w:t>
      </w:r>
    </w:p>
    <w:p w14:paraId="130044AB" w14:textId="4732F0C0" w:rsidR="001F31AD" w:rsidRPr="00694F90" w:rsidRDefault="00711417" w:rsidP="00706873">
      <w:pPr>
        <w:spacing w:before="0"/>
        <w:ind w:left="1417" w:hanging="709"/>
        <w:rPr>
          <w:rFonts w:cs="Gentium Plus"/>
          <w:color w:val="000000" w:themeColor="text1"/>
          <w:sz w:val="18"/>
          <w:szCs w:val="18"/>
        </w:rPr>
      </w:pPr>
      <w:proofErr w:type="spellStart"/>
      <w:r w:rsidRPr="00694F90">
        <w:rPr>
          <w:rFonts w:cs="Gentium Plus"/>
          <w:color w:val="000000" w:themeColor="text1"/>
          <w:sz w:val="18"/>
          <w:szCs w:val="18"/>
        </w:rPr>
        <w:t>Buhârî</w:t>
      </w:r>
      <w:proofErr w:type="spellEnd"/>
      <w:r w:rsidRPr="00694F90">
        <w:rPr>
          <w:rFonts w:cs="Gentium Plus"/>
          <w:color w:val="000000" w:themeColor="text1"/>
          <w:sz w:val="18"/>
          <w:szCs w:val="18"/>
        </w:rPr>
        <w:t xml:space="preserve">, </w:t>
      </w:r>
      <w:proofErr w:type="spellStart"/>
      <w:r w:rsidR="00B5519F">
        <w:rPr>
          <w:rFonts w:cs="Gentium Plus"/>
          <w:color w:val="000000" w:themeColor="text1"/>
          <w:sz w:val="18"/>
          <w:szCs w:val="18"/>
        </w:rPr>
        <w:t>Ebû</w:t>
      </w:r>
      <w:proofErr w:type="spellEnd"/>
      <w:r w:rsidR="00B5519F">
        <w:rPr>
          <w:rFonts w:cs="Gentium Plus"/>
          <w:color w:val="000000" w:themeColor="text1"/>
          <w:sz w:val="18"/>
          <w:szCs w:val="18"/>
        </w:rPr>
        <w:t xml:space="preserve"> </w:t>
      </w:r>
      <w:proofErr w:type="spellStart"/>
      <w:r w:rsidR="00B5519F">
        <w:rPr>
          <w:rFonts w:cs="Gentium Plus"/>
          <w:color w:val="000000" w:themeColor="text1"/>
          <w:sz w:val="18"/>
          <w:szCs w:val="18"/>
        </w:rPr>
        <w:t>Abdillâh</w:t>
      </w:r>
      <w:proofErr w:type="spellEnd"/>
      <w:r w:rsidRPr="00694F90">
        <w:rPr>
          <w:rFonts w:cs="Gentium Plus"/>
          <w:color w:val="000000" w:themeColor="text1"/>
          <w:sz w:val="18"/>
          <w:szCs w:val="18"/>
        </w:rPr>
        <w:t xml:space="preserve"> Muhammed b. İsmail. </w:t>
      </w:r>
      <w:r w:rsidRPr="00694F90">
        <w:rPr>
          <w:rFonts w:cs="Gentium Plus"/>
          <w:i/>
          <w:iCs/>
          <w:color w:val="000000" w:themeColor="text1"/>
          <w:sz w:val="18"/>
          <w:szCs w:val="18"/>
        </w:rPr>
        <w:t>el-</w:t>
      </w:r>
      <w:proofErr w:type="spellStart"/>
      <w:r w:rsidRPr="00694F90">
        <w:rPr>
          <w:rFonts w:cs="Gentium Plus"/>
          <w:i/>
          <w:iCs/>
          <w:color w:val="000000" w:themeColor="text1"/>
          <w:sz w:val="18"/>
          <w:szCs w:val="18"/>
        </w:rPr>
        <w:t>Câmiʿu’ṣ</w:t>
      </w:r>
      <w:proofErr w:type="spellEnd"/>
      <w:r w:rsidRPr="00694F90">
        <w:rPr>
          <w:rFonts w:cs="Gentium Plus"/>
          <w:i/>
          <w:iCs/>
          <w:color w:val="000000" w:themeColor="text1"/>
          <w:sz w:val="18"/>
          <w:szCs w:val="18"/>
        </w:rPr>
        <w:t>-</w:t>
      </w:r>
      <w:proofErr w:type="spellStart"/>
      <w:r w:rsidRPr="00694F90">
        <w:rPr>
          <w:rFonts w:cs="Gentium Plus"/>
          <w:i/>
          <w:iCs/>
          <w:color w:val="000000" w:themeColor="text1"/>
          <w:sz w:val="18"/>
          <w:szCs w:val="18"/>
        </w:rPr>
        <w:t>ṣaḥîḥ</w:t>
      </w:r>
      <w:proofErr w:type="spellEnd"/>
      <w:r w:rsidRPr="00694F90">
        <w:rPr>
          <w:rFonts w:cs="Gentium Plus"/>
          <w:i/>
          <w:iCs/>
          <w:color w:val="000000" w:themeColor="text1"/>
          <w:sz w:val="18"/>
          <w:szCs w:val="18"/>
        </w:rPr>
        <w:t>.</w:t>
      </w:r>
      <w:r w:rsidRPr="00694F90">
        <w:rPr>
          <w:rFonts w:cs="Gentium Plus"/>
          <w:color w:val="000000" w:themeColor="text1"/>
          <w:sz w:val="18"/>
          <w:szCs w:val="18"/>
        </w:rPr>
        <w:t xml:space="preserve"> </w:t>
      </w:r>
      <w:proofErr w:type="spellStart"/>
      <w:r w:rsidR="001A1A40">
        <w:rPr>
          <w:rFonts w:cs="Gentium Plus"/>
          <w:color w:val="000000" w:themeColor="text1"/>
          <w:sz w:val="18"/>
          <w:szCs w:val="18"/>
        </w:rPr>
        <w:t>nşr</w:t>
      </w:r>
      <w:proofErr w:type="spellEnd"/>
      <w:r w:rsidRPr="00694F90">
        <w:rPr>
          <w:rFonts w:cs="Gentium Plus"/>
          <w:color w:val="000000" w:themeColor="text1"/>
          <w:sz w:val="18"/>
          <w:szCs w:val="18"/>
        </w:rPr>
        <w:t xml:space="preserve">. Muhammed </w:t>
      </w:r>
      <w:proofErr w:type="spellStart"/>
      <w:r w:rsidRPr="00694F90">
        <w:rPr>
          <w:rFonts w:cs="Gentium Plus"/>
          <w:color w:val="000000" w:themeColor="text1"/>
          <w:sz w:val="18"/>
          <w:szCs w:val="18"/>
        </w:rPr>
        <w:t>Züheyr</w:t>
      </w:r>
      <w:proofErr w:type="spellEnd"/>
      <w:r w:rsidRPr="00694F90">
        <w:rPr>
          <w:rFonts w:cs="Gentium Plus"/>
          <w:color w:val="000000" w:themeColor="text1"/>
          <w:sz w:val="18"/>
          <w:szCs w:val="18"/>
        </w:rPr>
        <w:t xml:space="preserve"> b. </w:t>
      </w:r>
      <w:proofErr w:type="spellStart"/>
      <w:r w:rsidRPr="00694F90">
        <w:rPr>
          <w:rFonts w:cs="Gentium Plus"/>
          <w:color w:val="000000" w:themeColor="text1"/>
          <w:sz w:val="18"/>
          <w:szCs w:val="18"/>
        </w:rPr>
        <w:t>Nasr</w:t>
      </w:r>
      <w:proofErr w:type="spellEnd"/>
      <w:r w:rsidRPr="00694F90">
        <w:rPr>
          <w:rFonts w:cs="Gentium Plus"/>
          <w:color w:val="000000" w:themeColor="text1"/>
          <w:sz w:val="18"/>
          <w:szCs w:val="18"/>
        </w:rPr>
        <w:t xml:space="preserve">. 8 Cilt. </w:t>
      </w:r>
      <w:proofErr w:type="spellStart"/>
      <w:r w:rsidRPr="00694F90">
        <w:rPr>
          <w:rFonts w:cs="Gentium Plus"/>
          <w:color w:val="000000" w:themeColor="text1"/>
          <w:sz w:val="18"/>
          <w:szCs w:val="18"/>
        </w:rPr>
        <w:t>b.y</w:t>
      </w:r>
      <w:proofErr w:type="spellEnd"/>
      <w:r w:rsidRPr="00694F90">
        <w:rPr>
          <w:rFonts w:cs="Gentium Plus"/>
          <w:color w:val="000000" w:themeColor="text1"/>
          <w:sz w:val="18"/>
          <w:szCs w:val="18"/>
        </w:rPr>
        <w:t xml:space="preserve">.: </w:t>
      </w:r>
      <w:proofErr w:type="spellStart"/>
      <w:r w:rsidRPr="00694F90">
        <w:rPr>
          <w:rFonts w:cs="Gentium Plus"/>
          <w:color w:val="000000" w:themeColor="text1"/>
          <w:sz w:val="18"/>
          <w:szCs w:val="18"/>
        </w:rPr>
        <w:t>Dâru</w:t>
      </w:r>
      <w:proofErr w:type="spellEnd"/>
      <w:r w:rsidRPr="00694F90">
        <w:rPr>
          <w:rFonts w:cs="Gentium Plus"/>
          <w:color w:val="000000" w:themeColor="text1"/>
          <w:sz w:val="18"/>
          <w:szCs w:val="18"/>
        </w:rPr>
        <w:t xml:space="preserve"> </w:t>
      </w:r>
      <w:proofErr w:type="spellStart"/>
      <w:r w:rsidRPr="00694F90">
        <w:rPr>
          <w:rFonts w:cs="Gentium Plus"/>
          <w:color w:val="000000" w:themeColor="text1"/>
          <w:sz w:val="18"/>
          <w:szCs w:val="18"/>
        </w:rPr>
        <w:t>Tavk</w:t>
      </w:r>
      <w:r w:rsidR="00542A83">
        <w:rPr>
          <w:rFonts w:cs="Gentium Plus"/>
          <w:color w:val="000000" w:themeColor="text1"/>
          <w:sz w:val="18"/>
          <w:szCs w:val="18"/>
        </w:rPr>
        <w:t>i</w:t>
      </w:r>
      <w:r w:rsidRPr="00694F90">
        <w:rPr>
          <w:rFonts w:cs="Gentium Plus"/>
          <w:color w:val="000000" w:themeColor="text1"/>
          <w:sz w:val="18"/>
          <w:szCs w:val="18"/>
        </w:rPr>
        <w:t>’n-Necât</w:t>
      </w:r>
      <w:proofErr w:type="spellEnd"/>
      <w:r w:rsidRPr="00694F90">
        <w:rPr>
          <w:rFonts w:cs="Gentium Plus"/>
          <w:color w:val="000000" w:themeColor="text1"/>
          <w:sz w:val="18"/>
          <w:szCs w:val="18"/>
        </w:rPr>
        <w:t xml:space="preserve">, </w:t>
      </w:r>
      <w:r w:rsidR="00FE5EC3">
        <w:rPr>
          <w:rFonts w:cs="Gentium Plus"/>
          <w:color w:val="000000" w:themeColor="text1"/>
          <w:sz w:val="18"/>
          <w:szCs w:val="18"/>
        </w:rPr>
        <w:t xml:space="preserve">2. </w:t>
      </w:r>
      <w:r w:rsidR="00B66F97">
        <w:rPr>
          <w:rFonts w:cs="Gentium Plus"/>
          <w:color w:val="000000" w:themeColor="text1"/>
          <w:sz w:val="18"/>
          <w:szCs w:val="18"/>
        </w:rPr>
        <w:t>Basım</w:t>
      </w:r>
      <w:r w:rsidRPr="00694F90">
        <w:rPr>
          <w:rFonts w:cs="Gentium Plus"/>
          <w:color w:val="000000" w:themeColor="text1"/>
          <w:sz w:val="18"/>
          <w:szCs w:val="18"/>
        </w:rPr>
        <w:t>, 1422/2001.</w:t>
      </w:r>
    </w:p>
    <w:p w14:paraId="2F6FE853" w14:textId="51F04D38" w:rsidR="00EA7551" w:rsidRPr="00C20261" w:rsidRDefault="00437126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lastRenderedPageBreak/>
        <w:t>Eser isimleri (Kitap,</w:t>
      </w:r>
      <w:r w:rsidR="00F71818" w:rsidRPr="00C20261">
        <w:rPr>
          <w:rFonts w:cs="Gentium Plus"/>
          <w:szCs w:val="20"/>
        </w:rPr>
        <w:t xml:space="preserve"> Dergi, Ansiklopedi, Sözlük, Yazma Eser, Tez, Rapor, Gazete vb.) eğik</w:t>
      </w:r>
      <w:r w:rsidR="003F74B1" w:rsidRPr="00C20261">
        <w:rPr>
          <w:rFonts w:cs="Gentium Plus"/>
          <w:szCs w:val="20"/>
        </w:rPr>
        <w:t xml:space="preserve"> yazılır</w:t>
      </w:r>
      <w:r w:rsidR="00F71818" w:rsidRPr="00C20261">
        <w:rPr>
          <w:rFonts w:cs="Gentium Plus"/>
          <w:szCs w:val="20"/>
        </w:rPr>
        <w:t xml:space="preserve"> </w:t>
      </w:r>
      <w:r w:rsidR="00F71818" w:rsidRPr="00C20261">
        <w:rPr>
          <w:rFonts w:cs="Gentium Plus"/>
          <w:i/>
          <w:iCs/>
          <w:szCs w:val="20"/>
        </w:rPr>
        <w:t>(</w:t>
      </w:r>
      <w:proofErr w:type="spellStart"/>
      <w:r w:rsidR="00F71818" w:rsidRPr="00C20261">
        <w:rPr>
          <w:rFonts w:cs="Gentium Plus"/>
          <w:i/>
          <w:iCs/>
          <w:szCs w:val="20"/>
        </w:rPr>
        <w:t>Italicized</w:t>
      </w:r>
      <w:proofErr w:type="spellEnd"/>
      <w:r w:rsidR="00F71818" w:rsidRPr="00C20261">
        <w:rPr>
          <w:rFonts w:cs="Gentium Plus"/>
          <w:i/>
          <w:iCs/>
          <w:szCs w:val="20"/>
        </w:rPr>
        <w:t xml:space="preserve"> </w:t>
      </w:r>
      <w:proofErr w:type="spellStart"/>
      <w:r w:rsidR="00F71818" w:rsidRPr="00C20261">
        <w:rPr>
          <w:rFonts w:cs="Gentium Plus"/>
          <w:i/>
          <w:iCs/>
          <w:szCs w:val="20"/>
        </w:rPr>
        <w:t>Titles</w:t>
      </w:r>
      <w:proofErr w:type="spellEnd"/>
      <w:r w:rsidR="00F71818" w:rsidRPr="00C20261">
        <w:rPr>
          <w:rFonts w:cs="Gentium Plus"/>
          <w:i/>
          <w:iCs/>
          <w:szCs w:val="20"/>
        </w:rPr>
        <w:t>)</w:t>
      </w:r>
      <w:r w:rsidR="00F71818" w:rsidRPr="00C20261">
        <w:rPr>
          <w:rFonts w:cs="Gentium Plus"/>
          <w:szCs w:val="20"/>
        </w:rPr>
        <w:t>.</w:t>
      </w:r>
      <w:r w:rsidR="007B2684" w:rsidRPr="00C20261">
        <w:rPr>
          <w:rFonts w:cs="Gentium Plus"/>
          <w:szCs w:val="20"/>
        </w:rPr>
        <w:t xml:space="preserve"> </w:t>
      </w:r>
      <w:r w:rsidR="006C0726" w:rsidRPr="00C20261">
        <w:rPr>
          <w:rFonts w:cs="Gentium Plus"/>
          <w:szCs w:val="20"/>
        </w:rPr>
        <w:t>Eser isimleri, “age.” veya “agm.” şeklinde kısaltılma</w:t>
      </w:r>
      <w:r w:rsidR="00590586" w:rsidRPr="00C20261">
        <w:rPr>
          <w:rFonts w:cs="Gentium Plus"/>
          <w:szCs w:val="20"/>
        </w:rPr>
        <w:t>z</w:t>
      </w:r>
      <w:r w:rsidR="006C0726" w:rsidRPr="00C20261">
        <w:rPr>
          <w:rFonts w:cs="Gentium Plus"/>
          <w:szCs w:val="20"/>
        </w:rPr>
        <w:t xml:space="preserve">. Bunun yerine eser </w:t>
      </w:r>
      <w:r w:rsidR="00150D52" w:rsidRPr="00C20261">
        <w:rPr>
          <w:rFonts w:cs="Gentium Plus"/>
          <w:szCs w:val="20"/>
        </w:rPr>
        <w:t xml:space="preserve">başlığı </w:t>
      </w:r>
      <w:r w:rsidR="006C0726" w:rsidRPr="00C20261">
        <w:rPr>
          <w:rFonts w:cs="Gentium Plus"/>
          <w:szCs w:val="20"/>
        </w:rPr>
        <w:t>uygun şekilde kısaltılarak</w:t>
      </w:r>
      <w:r w:rsidR="00150D52" w:rsidRPr="00C20261">
        <w:rPr>
          <w:rFonts w:cs="Gentium Plus"/>
          <w:szCs w:val="20"/>
        </w:rPr>
        <w:t xml:space="preserve"> “Kısa Başlık (</w:t>
      </w:r>
      <w:proofErr w:type="spellStart"/>
      <w:r w:rsidR="00150D52" w:rsidRPr="00D71ED1">
        <w:rPr>
          <w:rFonts w:cs="Gentium Plus"/>
          <w:i/>
          <w:iCs/>
          <w:szCs w:val="20"/>
        </w:rPr>
        <w:t>Short</w:t>
      </w:r>
      <w:proofErr w:type="spellEnd"/>
      <w:r w:rsidR="00150D52" w:rsidRPr="00D71ED1">
        <w:rPr>
          <w:rFonts w:cs="Gentium Plus"/>
          <w:i/>
          <w:iCs/>
          <w:szCs w:val="20"/>
        </w:rPr>
        <w:t xml:space="preserve"> </w:t>
      </w:r>
      <w:proofErr w:type="spellStart"/>
      <w:r w:rsidR="00150D52" w:rsidRPr="00D71ED1">
        <w:rPr>
          <w:rFonts w:cs="Gentium Plus"/>
          <w:i/>
          <w:iCs/>
          <w:szCs w:val="20"/>
        </w:rPr>
        <w:t>Title</w:t>
      </w:r>
      <w:proofErr w:type="spellEnd"/>
      <w:r w:rsidR="00150D52" w:rsidRPr="00C20261">
        <w:rPr>
          <w:rFonts w:cs="Gentium Plus"/>
          <w:szCs w:val="20"/>
        </w:rPr>
        <w:t>)”</w:t>
      </w:r>
      <w:r w:rsidR="006C0726" w:rsidRPr="00C20261">
        <w:rPr>
          <w:rFonts w:cs="Gentium Plus"/>
          <w:szCs w:val="20"/>
        </w:rPr>
        <w:t xml:space="preserve"> </w:t>
      </w:r>
      <w:r w:rsidR="00150D52" w:rsidRPr="00C20261">
        <w:rPr>
          <w:rFonts w:cs="Gentium Plus"/>
          <w:szCs w:val="20"/>
        </w:rPr>
        <w:t>kullanılır.</w:t>
      </w:r>
    </w:p>
    <w:p w14:paraId="3F47DC19" w14:textId="28A93C03" w:rsidR="00021BA1" w:rsidRDefault="005C6D70" w:rsidP="00706873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8"/>
          <w:szCs w:val="18"/>
        </w:rPr>
      </w:pPr>
      <w:r w:rsidRPr="005628B3">
        <w:rPr>
          <w:rStyle w:val="RenkliMetinChar"/>
          <w:b/>
          <w:bCs/>
          <w:sz w:val="18"/>
          <w:szCs w:val="18"/>
        </w:rPr>
        <w:t>İlk kullanıma örnek:</w:t>
      </w:r>
      <w:r w:rsidRPr="005C6D70">
        <w:rPr>
          <w:rFonts w:cs="Gentium Plus"/>
          <w:sz w:val="18"/>
          <w:szCs w:val="18"/>
        </w:rPr>
        <w:t xml:space="preserve"> </w:t>
      </w:r>
      <w:proofErr w:type="spellStart"/>
      <w:r w:rsidR="00590586" w:rsidRPr="005C6D70">
        <w:rPr>
          <w:rFonts w:cs="Gentium Plus"/>
          <w:sz w:val="18"/>
          <w:szCs w:val="18"/>
        </w:rPr>
        <w:t>Ebû</w:t>
      </w:r>
      <w:proofErr w:type="spellEnd"/>
      <w:r w:rsidR="00590586" w:rsidRPr="005C6D70">
        <w:rPr>
          <w:rFonts w:cs="Gentium Plus"/>
          <w:sz w:val="18"/>
          <w:szCs w:val="18"/>
        </w:rPr>
        <w:t xml:space="preserve"> </w:t>
      </w:r>
      <w:proofErr w:type="spellStart"/>
      <w:r w:rsidR="00590586" w:rsidRPr="005C6D70">
        <w:rPr>
          <w:rFonts w:cs="Gentium Plus"/>
          <w:sz w:val="18"/>
          <w:szCs w:val="18"/>
        </w:rPr>
        <w:t>İshâk</w:t>
      </w:r>
      <w:proofErr w:type="spellEnd"/>
      <w:r w:rsidR="00590586" w:rsidRPr="005C6D70">
        <w:rPr>
          <w:rFonts w:cs="Gentium Plus"/>
          <w:sz w:val="18"/>
          <w:szCs w:val="18"/>
        </w:rPr>
        <w:t xml:space="preserve"> </w:t>
      </w:r>
      <w:proofErr w:type="spellStart"/>
      <w:r w:rsidR="00590586" w:rsidRPr="005C6D70">
        <w:rPr>
          <w:rFonts w:cs="Gentium Plus"/>
          <w:sz w:val="18"/>
          <w:szCs w:val="18"/>
        </w:rPr>
        <w:t>İbrâhim</w:t>
      </w:r>
      <w:proofErr w:type="spellEnd"/>
      <w:r w:rsidR="00590586" w:rsidRPr="005C6D70">
        <w:rPr>
          <w:rFonts w:cs="Gentium Plus"/>
          <w:sz w:val="18"/>
          <w:szCs w:val="18"/>
        </w:rPr>
        <w:t xml:space="preserve"> ez-</w:t>
      </w:r>
      <w:proofErr w:type="spellStart"/>
      <w:r w:rsidR="00590586" w:rsidRPr="005C6D70">
        <w:rPr>
          <w:rFonts w:cs="Gentium Plus"/>
          <w:sz w:val="18"/>
          <w:szCs w:val="18"/>
        </w:rPr>
        <w:t>Zâhid</w:t>
      </w:r>
      <w:proofErr w:type="spellEnd"/>
      <w:r w:rsidR="00590586" w:rsidRPr="005C6D70">
        <w:rPr>
          <w:rFonts w:cs="Gentium Plus"/>
          <w:sz w:val="18"/>
          <w:szCs w:val="18"/>
        </w:rPr>
        <w:t xml:space="preserve"> es-</w:t>
      </w:r>
      <w:proofErr w:type="spellStart"/>
      <w:r w:rsidR="00590586" w:rsidRPr="005C6D70">
        <w:rPr>
          <w:rFonts w:cs="Gentium Plus"/>
          <w:sz w:val="18"/>
          <w:szCs w:val="18"/>
        </w:rPr>
        <w:t>Saffâr</w:t>
      </w:r>
      <w:proofErr w:type="spellEnd"/>
      <w:r w:rsidR="00590586" w:rsidRPr="005C6D70">
        <w:rPr>
          <w:rFonts w:cs="Gentium Plus"/>
          <w:sz w:val="18"/>
          <w:szCs w:val="18"/>
        </w:rPr>
        <w:t xml:space="preserve">, </w:t>
      </w:r>
      <w:proofErr w:type="spellStart"/>
      <w:r w:rsidR="00590586" w:rsidRPr="005C6D70">
        <w:rPr>
          <w:rFonts w:cs="Gentium Plus"/>
          <w:i/>
          <w:iCs/>
          <w:sz w:val="18"/>
          <w:szCs w:val="18"/>
        </w:rPr>
        <w:t>Telḫîṣü’l-edille</w:t>
      </w:r>
      <w:proofErr w:type="spellEnd"/>
      <w:r w:rsidR="00590586" w:rsidRPr="005C6D70">
        <w:rPr>
          <w:rFonts w:cs="Gentium Plus"/>
          <w:i/>
          <w:iCs/>
          <w:sz w:val="18"/>
          <w:szCs w:val="18"/>
        </w:rPr>
        <w:t xml:space="preserve"> li-</w:t>
      </w:r>
      <w:proofErr w:type="spellStart"/>
      <w:r w:rsidR="00590586" w:rsidRPr="005C6D70">
        <w:rPr>
          <w:rFonts w:cs="Gentium Plus"/>
          <w:i/>
          <w:iCs/>
          <w:sz w:val="18"/>
          <w:szCs w:val="18"/>
        </w:rPr>
        <w:t>ḳavâʿidi’t</w:t>
      </w:r>
      <w:proofErr w:type="spellEnd"/>
      <w:r w:rsidR="00590586" w:rsidRPr="005C6D70">
        <w:rPr>
          <w:rFonts w:cs="Gentium Plus"/>
          <w:i/>
          <w:iCs/>
          <w:sz w:val="18"/>
          <w:szCs w:val="18"/>
        </w:rPr>
        <w:t>-</w:t>
      </w:r>
      <w:proofErr w:type="spellStart"/>
      <w:r w:rsidR="00590586" w:rsidRPr="005C6D70">
        <w:rPr>
          <w:rFonts w:cs="Gentium Plus"/>
          <w:i/>
          <w:iCs/>
          <w:sz w:val="18"/>
          <w:szCs w:val="18"/>
        </w:rPr>
        <w:t>tevḥîd</w:t>
      </w:r>
      <w:proofErr w:type="spellEnd"/>
      <w:r w:rsidR="00590586" w:rsidRPr="005C6D70">
        <w:rPr>
          <w:rFonts w:cs="Gentium Plus"/>
          <w:sz w:val="18"/>
          <w:szCs w:val="18"/>
        </w:rPr>
        <w:t xml:space="preserve">, </w:t>
      </w:r>
      <w:proofErr w:type="spellStart"/>
      <w:r w:rsidR="00590586" w:rsidRPr="005C6D70">
        <w:rPr>
          <w:rFonts w:cs="Gentium Plus"/>
          <w:sz w:val="18"/>
          <w:szCs w:val="18"/>
        </w:rPr>
        <w:t>thk</w:t>
      </w:r>
      <w:proofErr w:type="spellEnd"/>
      <w:r w:rsidR="00590586" w:rsidRPr="005C6D70">
        <w:rPr>
          <w:rFonts w:cs="Gentium Plus"/>
          <w:sz w:val="18"/>
          <w:szCs w:val="18"/>
        </w:rPr>
        <w:t xml:space="preserve">. Angelika </w:t>
      </w:r>
      <w:proofErr w:type="spellStart"/>
      <w:r w:rsidR="00590586" w:rsidRPr="005C6D70">
        <w:rPr>
          <w:rFonts w:cs="Gentium Plus"/>
          <w:sz w:val="18"/>
          <w:szCs w:val="18"/>
        </w:rPr>
        <w:t>Brodersen</w:t>
      </w:r>
      <w:proofErr w:type="spellEnd"/>
      <w:r w:rsidR="00590586" w:rsidRPr="005C6D70">
        <w:rPr>
          <w:rFonts w:cs="Gentium Plus"/>
          <w:sz w:val="18"/>
          <w:szCs w:val="18"/>
        </w:rPr>
        <w:t xml:space="preserve"> (Beyrut: el-</w:t>
      </w:r>
      <w:proofErr w:type="spellStart"/>
      <w:r w:rsidR="00590586" w:rsidRPr="005C6D70">
        <w:rPr>
          <w:rFonts w:cs="Gentium Plus"/>
          <w:sz w:val="18"/>
          <w:szCs w:val="18"/>
        </w:rPr>
        <w:t>Ma‘hedü’l</w:t>
      </w:r>
      <w:proofErr w:type="spellEnd"/>
      <w:r w:rsidR="00590586" w:rsidRPr="005C6D70">
        <w:rPr>
          <w:rFonts w:cs="Gentium Plus"/>
          <w:sz w:val="18"/>
          <w:szCs w:val="18"/>
        </w:rPr>
        <w:t>-</w:t>
      </w:r>
      <w:proofErr w:type="spellStart"/>
      <w:r w:rsidR="00590586" w:rsidRPr="005C6D70">
        <w:rPr>
          <w:rFonts w:cs="Gentium Plus"/>
          <w:sz w:val="18"/>
          <w:szCs w:val="18"/>
        </w:rPr>
        <w:t>Almânî</w:t>
      </w:r>
      <w:proofErr w:type="spellEnd"/>
      <w:r w:rsidR="00590586" w:rsidRPr="005C6D70">
        <w:rPr>
          <w:rFonts w:cs="Gentium Plus"/>
          <w:sz w:val="18"/>
          <w:szCs w:val="18"/>
        </w:rPr>
        <w:t xml:space="preserve"> </w:t>
      </w:r>
      <w:proofErr w:type="spellStart"/>
      <w:r w:rsidR="00615162">
        <w:rPr>
          <w:rFonts w:cs="Gentium Plus"/>
          <w:sz w:val="18"/>
          <w:szCs w:val="18"/>
        </w:rPr>
        <w:t>li’l-Ebhâsi’l-Şarkiyye</w:t>
      </w:r>
      <w:proofErr w:type="spellEnd"/>
      <w:r w:rsidR="00590586" w:rsidRPr="005C6D70">
        <w:rPr>
          <w:rFonts w:cs="Gentium Plus"/>
          <w:sz w:val="18"/>
          <w:szCs w:val="18"/>
        </w:rPr>
        <w:t>, 2011), 2/143.</w:t>
      </w:r>
    </w:p>
    <w:p w14:paraId="7E2F699B" w14:textId="1FA2B991" w:rsidR="005C6D70" w:rsidRPr="005C6D70" w:rsidRDefault="00590586" w:rsidP="00CE4031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8"/>
          <w:szCs w:val="18"/>
        </w:rPr>
      </w:pPr>
      <w:r w:rsidRPr="005628B3">
        <w:rPr>
          <w:rStyle w:val="RenkliMetinChar"/>
          <w:b/>
          <w:bCs/>
          <w:sz w:val="18"/>
          <w:szCs w:val="18"/>
        </w:rPr>
        <w:t>İkinci kullanıma örnek:</w:t>
      </w:r>
      <w:r w:rsidRPr="005C6D70">
        <w:rPr>
          <w:rFonts w:cs="Gentium Plus"/>
          <w:sz w:val="18"/>
          <w:szCs w:val="18"/>
        </w:rPr>
        <w:t xml:space="preserve"> </w:t>
      </w:r>
      <w:proofErr w:type="spellStart"/>
      <w:r w:rsidRPr="005C6D70">
        <w:rPr>
          <w:rFonts w:cs="Gentium Plus"/>
          <w:sz w:val="18"/>
          <w:szCs w:val="18"/>
        </w:rPr>
        <w:t>Saffâr</w:t>
      </w:r>
      <w:proofErr w:type="spellEnd"/>
      <w:r w:rsidRPr="005C6D70">
        <w:rPr>
          <w:rFonts w:cs="Gentium Plus"/>
          <w:sz w:val="18"/>
          <w:szCs w:val="18"/>
        </w:rPr>
        <w:t xml:space="preserve">, </w:t>
      </w:r>
      <w:proofErr w:type="spellStart"/>
      <w:r w:rsidRPr="005C6D70">
        <w:rPr>
          <w:rFonts w:cs="Gentium Plus"/>
          <w:i/>
          <w:iCs/>
          <w:sz w:val="18"/>
          <w:szCs w:val="18"/>
        </w:rPr>
        <w:t>Telḫîṣü’l-edille</w:t>
      </w:r>
      <w:proofErr w:type="spellEnd"/>
      <w:r w:rsidRPr="005C6D70">
        <w:rPr>
          <w:rFonts w:cs="Gentium Plus"/>
          <w:i/>
          <w:iCs/>
          <w:sz w:val="18"/>
          <w:szCs w:val="18"/>
        </w:rPr>
        <w:t xml:space="preserve">, </w:t>
      </w:r>
      <w:r w:rsidRPr="005C6D70">
        <w:rPr>
          <w:rFonts w:cs="Gentium Plus"/>
          <w:sz w:val="18"/>
          <w:szCs w:val="18"/>
        </w:rPr>
        <w:t>2/143.</w:t>
      </w:r>
    </w:p>
    <w:p w14:paraId="53C06106" w14:textId="08C07C31" w:rsidR="007B2684" w:rsidRPr="00C20261" w:rsidRDefault="009B13CF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Kitap Bölümü, Sözlük Maddesi, Ansiklopedi Maddesi, Makale</w:t>
      </w:r>
      <w:r w:rsidR="00B74F80" w:rsidRPr="00C20261">
        <w:rPr>
          <w:rFonts w:cs="Gentium Plus"/>
          <w:szCs w:val="20"/>
        </w:rPr>
        <w:t xml:space="preserve"> Adı</w:t>
      </w:r>
      <w:r w:rsidRPr="00C20261">
        <w:rPr>
          <w:rFonts w:cs="Gentium Plus"/>
          <w:szCs w:val="20"/>
        </w:rPr>
        <w:t>, Bildiri</w:t>
      </w:r>
      <w:r w:rsidR="00270246" w:rsidRPr="00C20261">
        <w:rPr>
          <w:rFonts w:cs="Gentium Plus"/>
          <w:szCs w:val="20"/>
        </w:rPr>
        <w:t xml:space="preserve"> Başlığı</w:t>
      </w:r>
      <w:r w:rsidRPr="00C20261">
        <w:rPr>
          <w:rFonts w:cs="Gentium Plus"/>
          <w:szCs w:val="20"/>
        </w:rPr>
        <w:t>,</w:t>
      </w:r>
      <w:r w:rsidR="00F51D5F" w:rsidRPr="00C20261">
        <w:rPr>
          <w:rFonts w:cs="Gentium Plus"/>
          <w:szCs w:val="20"/>
        </w:rPr>
        <w:t xml:space="preserve"> Sosyal Medya İletisi, TV Program Ad</w:t>
      </w:r>
      <w:r w:rsidR="00270246" w:rsidRPr="00C20261">
        <w:rPr>
          <w:rFonts w:cs="Gentium Plus"/>
          <w:szCs w:val="20"/>
        </w:rPr>
        <w:t>ı ve</w:t>
      </w:r>
      <w:r w:rsidR="00BD6641" w:rsidRPr="00C20261">
        <w:rPr>
          <w:rFonts w:cs="Gentium Plus"/>
          <w:szCs w:val="20"/>
        </w:rPr>
        <w:t xml:space="preserve"> Müzik eseri çift tırnak içinde yazılır</w:t>
      </w:r>
      <w:r w:rsidR="005628B3" w:rsidRPr="00C20261">
        <w:rPr>
          <w:rFonts w:cs="Gentium Plus"/>
          <w:szCs w:val="20"/>
        </w:rPr>
        <w:t>.</w:t>
      </w:r>
    </w:p>
    <w:p w14:paraId="5B502B13" w14:textId="77777777" w:rsidR="00CD0579" w:rsidRPr="00C20261" w:rsidRDefault="00CD0579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Kitap Bölümü, Basılı Bildiri ve Ansiklopedi Maddesi türündeki çalışmalar kaynakçada yazılırken sayfa aralığı en sonda değil basım bilgilerinden önce belirtilir. Yalnızca makale türü çalışmalarda sayfa aralığı en sonda yazılır.</w:t>
      </w:r>
    </w:p>
    <w:p w14:paraId="2D91556A" w14:textId="77777777" w:rsidR="00CD0579" w:rsidRPr="00CC68D4" w:rsidRDefault="00CD0579" w:rsidP="00CD0579">
      <w:pPr>
        <w:pStyle w:val="ListeParagraf"/>
        <w:numPr>
          <w:ilvl w:val="0"/>
          <w:numId w:val="0"/>
        </w:numPr>
        <w:spacing w:before="0"/>
        <w:ind w:left="1985" w:hanging="1276"/>
        <w:rPr>
          <w:rFonts w:cs="Gentium Plus"/>
          <w:sz w:val="18"/>
          <w:szCs w:val="18"/>
        </w:rPr>
      </w:pPr>
      <w:r w:rsidRPr="00CC68D4">
        <w:rPr>
          <w:rStyle w:val="RenkliMetinChar"/>
          <w:b/>
          <w:bCs/>
          <w:sz w:val="18"/>
          <w:szCs w:val="18"/>
        </w:rPr>
        <w:t>Örnek:</w:t>
      </w:r>
      <w:r w:rsidRPr="00CC68D4">
        <w:rPr>
          <w:rFonts w:cs="Gentium Plus"/>
          <w:sz w:val="18"/>
          <w:szCs w:val="18"/>
        </w:rPr>
        <w:t xml:space="preserve">  Akün, Ömer Faruk. “</w:t>
      </w:r>
      <w:proofErr w:type="spellStart"/>
      <w:r w:rsidRPr="00CC68D4">
        <w:rPr>
          <w:rFonts w:cs="Gentium Plus"/>
          <w:sz w:val="18"/>
          <w:szCs w:val="18"/>
        </w:rPr>
        <w:t>Âlî</w:t>
      </w:r>
      <w:proofErr w:type="spellEnd"/>
      <w:r w:rsidRPr="00CC68D4">
        <w:rPr>
          <w:rFonts w:cs="Gentium Plus"/>
          <w:sz w:val="18"/>
          <w:szCs w:val="18"/>
        </w:rPr>
        <w:t xml:space="preserve"> Mustafa Efendi”. </w:t>
      </w:r>
      <w:r w:rsidRPr="00CC68D4">
        <w:rPr>
          <w:rFonts w:cs="Gentium Plus"/>
          <w:i/>
          <w:iCs/>
          <w:sz w:val="18"/>
          <w:szCs w:val="18"/>
        </w:rPr>
        <w:t>Türkiye Diyanet Vakfı İslâm Ansiklopedisi</w:t>
      </w:r>
      <w:r w:rsidRPr="00CC68D4">
        <w:rPr>
          <w:rFonts w:cs="Gentium Plus"/>
          <w:sz w:val="18"/>
          <w:szCs w:val="18"/>
        </w:rPr>
        <w:t>. 2/</w:t>
      </w:r>
      <w:r w:rsidRPr="00F01FAF">
        <w:rPr>
          <w:rFonts w:cs="Gentium Plus"/>
          <w:color w:val="FF0000"/>
          <w:sz w:val="18"/>
          <w:szCs w:val="18"/>
        </w:rPr>
        <w:t>416-417</w:t>
      </w:r>
      <w:r w:rsidRPr="00CC68D4">
        <w:rPr>
          <w:rFonts w:cs="Gentium Plus"/>
          <w:sz w:val="18"/>
          <w:szCs w:val="18"/>
        </w:rPr>
        <w:t>. Ankara: TDV Yayınları, 1989.</w:t>
      </w:r>
    </w:p>
    <w:p w14:paraId="3B86915C" w14:textId="77777777" w:rsidR="00CD0579" w:rsidRPr="00CC68D4" w:rsidRDefault="00CD0579" w:rsidP="00CD0579">
      <w:pPr>
        <w:pStyle w:val="ListeParagraf"/>
        <w:numPr>
          <w:ilvl w:val="0"/>
          <w:numId w:val="0"/>
        </w:numPr>
        <w:spacing w:before="0"/>
        <w:ind w:left="1983" w:hanging="567"/>
        <w:rPr>
          <w:rFonts w:cs="Gentium Plus"/>
          <w:sz w:val="18"/>
          <w:szCs w:val="18"/>
        </w:rPr>
      </w:pPr>
      <w:r w:rsidRPr="00CC68D4">
        <w:rPr>
          <w:rFonts w:cs="Gentium Plus"/>
          <w:sz w:val="18"/>
          <w:szCs w:val="18"/>
        </w:rPr>
        <w:t>Türcan, Galip. “</w:t>
      </w:r>
      <w:proofErr w:type="spellStart"/>
      <w:r w:rsidRPr="00CC68D4">
        <w:rPr>
          <w:rFonts w:cs="Gentium Plus"/>
          <w:sz w:val="18"/>
          <w:szCs w:val="18"/>
        </w:rPr>
        <w:t>Kelâm’ın</w:t>
      </w:r>
      <w:proofErr w:type="spellEnd"/>
      <w:r w:rsidRPr="00CC68D4">
        <w:rPr>
          <w:rFonts w:cs="Gentium Plus"/>
          <w:sz w:val="18"/>
          <w:szCs w:val="18"/>
        </w:rPr>
        <w:t xml:space="preserve"> </w:t>
      </w:r>
      <w:proofErr w:type="spellStart"/>
      <w:r w:rsidRPr="00CC68D4">
        <w:rPr>
          <w:rFonts w:cs="Gentium Plus"/>
          <w:sz w:val="18"/>
          <w:szCs w:val="18"/>
        </w:rPr>
        <w:t>Meşrûiyeti</w:t>
      </w:r>
      <w:proofErr w:type="spellEnd"/>
      <w:r w:rsidRPr="00CC68D4">
        <w:rPr>
          <w:rFonts w:cs="Gentium Plus"/>
          <w:sz w:val="18"/>
          <w:szCs w:val="18"/>
        </w:rPr>
        <w:t xml:space="preserve"> Sorunu: </w:t>
      </w:r>
      <w:proofErr w:type="spellStart"/>
      <w:r w:rsidRPr="00CC68D4">
        <w:rPr>
          <w:rFonts w:cs="Gentium Plus"/>
          <w:sz w:val="18"/>
          <w:szCs w:val="18"/>
        </w:rPr>
        <w:t>Ehl</w:t>
      </w:r>
      <w:proofErr w:type="spellEnd"/>
      <w:r w:rsidRPr="00CC68D4">
        <w:rPr>
          <w:rFonts w:cs="Gentium Plus"/>
          <w:sz w:val="18"/>
          <w:szCs w:val="18"/>
        </w:rPr>
        <w:t xml:space="preserve">-i Sünnet Kelâmı ve Olgusal Gerçeklik Arasındaki İlişki”. </w:t>
      </w:r>
      <w:proofErr w:type="spellStart"/>
      <w:r w:rsidRPr="00CC68D4">
        <w:rPr>
          <w:rFonts w:cs="Gentium Plus"/>
          <w:i/>
          <w:iCs/>
          <w:sz w:val="18"/>
          <w:szCs w:val="18"/>
        </w:rPr>
        <w:t>Marife</w:t>
      </w:r>
      <w:proofErr w:type="spellEnd"/>
      <w:r w:rsidRPr="00CC68D4">
        <w:rPr>
          <w:rFonts w:cs="Gentium Plus"/>
          <w:sz w:val="18"/>
          <w:szCs w:val="18"/>
        </w:rPr>
        <w:t xml:space="preserve"> 5/3 (2005), </w:t>
      </w:r>
      <w:r w:rsidRPr="00F01FAF">
        <w:rPr>
          <w:rFonts w:cs="Gentium Plus"/>
          <w:color w:val="FF0000"/>
          <w:sz w:val="18"/>
          <w:szCs w:val="18"/>
        </w:rPr>
        <w:t>175-193</w:t>
      </w:r>
      <w:r w:rsidRPr="00CC68D4">
        <w:rPr>
          <w:rFonts w:cs="Gentium Plus"/>
          <w:sz w:val="18"/>
          <w:szCs w:val="18"/>
        </w:rPr>
        <w:t xml:space="preserve">. </w:t>
      </w:r>
    </w:p>
    <w:p w14:paraId="02305312" w14:textId="77777777" w:rsidR="00021BA1" w:rsidRPr="00C20261" w:rsidRDefault="00493C91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İlk geçtiği yerde atıf yapılan yayının baskı bilgilerini içeren parantez işaretinden ön</w:t>
      </w:r>
      <w:r w:rsidR="00F15C27" w:rsidRPr="00C20261">
        <w:rPr>
          <w:rFonts w:cs="Gentium Plus"/>
          <w:szCs w:val="20"/>
        </w:rPr>
        <w:t>c</w:t>
      </w:r>
      <w:r w:rsidRPr="00C20261">
        <w:rPr>
          <w:rFonts w:cs="Gentium Plus"/>
          <w:szCs w:val="20"/>
        </w:rPr>
        <w:t>e virgül kullanılmaz</w:t>
      </w:r>
      <w:r w:rsidR="00F15C27" w:rsidRPr="00C20261">
        <w:rPr>
          <w:rFonts w:cs="Gentium Plus"/>
          <w:szCs w:val="20"/>
        </w:rPr>
        <w:t>.</w:t>
      </w:r>
    </w:p>
    <w:p w14:paraId="0BB6BBFC" w14:textId="77777777" w:rsidR="00021BA1" w:rsidRDefault="00F15C27" w:rsidP="00706873">
      <w:pPr>
        <w:pStyle w:val="ListeParagraf"/>
        <w:numPr>
          <w:ilvl w:val="0"/>
          <w:numId w:val="0"/>
        </w:numPr>
        <w:ind w:left="708"/>
        <w:rPr>
          <w:rFonts w:cs="Gentium Plus"/>
          <w:sz w:val="18"/>
          <w:szCs w:val="18"/>
        </w:rPr>
      </w:pPr>
      <w:r w:rsidRPr="00694F90">
        <w:rPr>
          <w:rStyle w:val="RenkliMetinChar"/>
          <w:b/>
          <w:bCs/>
          <w:sz w:val="18"/>
          <w:szCs w:val="18"/>
        </w:rPr>
        <w:t>Örnek:</w:t>
      </w:r>
    </w:p>
    <w:p w14:paraId="3A8BE454" w14:textId="18972B38" w:rsidR="00390F1D" w:rsidRPr="00706873" w:rsidRDefault="00706873" w:rsidP="001E7412">
      <w:pPr>
        <w:pStyle w:val="ListeParagraf"/>
        <w:numPr>
          <w:ilvl w:val="0"/>
          <w:numId w:val="0"/>
        </w:numPr>
        <w:ind w:left="936" w:hanging="227"/>
        <w:rPr>
          <w:rFonts w:cs="Gentium Plus"/>
          <w:sz w:val="18"/>
          <w:szCs w:val="18"/>
        </w:rPr>
      </w:pPr>
      <w:r w:rsidRPr="00E65E93">
        <w:rPr>
          <w:rFonts w:ascii="Font Awesome 5 Free Solid" w:hAnsi="Font Awesome 5 Free Solid" w:cs="Gentium Plus"/>
          <w:color w:val="FF0000"/>
          <w:sz w:val="18"/>
          <w:szCs w:val="18"/>
        </w:rPr>
        <w:t></w:t>
      </w:r>
      <w:r>
        <w:rPr>
          <w:rFonts w:cs="Gentium Plus"/>
          <w:color w:val="FF0000"/>
          <w:sz w:val="18"/>
          <w:szCs w:val="18"/>
        </w:rPr>
        <w:t xml:space="preserve"> </w:t>
      </w:r>
      <w:r w:rsidR="00390F1D" w:rsidRPr="00706873">
        <w:rPr>
          <w:rFonts w:cs="Gentium Plus"/>
          <w:sz w:val="18"/>
          <w:szCs w:val="18"/>
        </w:rPr>
        <w:t>Hatalı Kullanım: Halil İnalcık, “</w:t>
      </w:r>
      <w:proofErr w:type="spellStart"/>
      <w:r w:rsidR="00977689" w:rsidRPr="00977689">
        <w:rPr>
          <w:rFonts w:cs="Gentium Plus"/>
          <w:sz w:val="18"/>
          <w:szCs w:val="18"/>
        </w:rPr>
        <w:t>Selīm</w:t>
      </w:r>
      <w:proofErr w:type="spellEnd"/>
      <w:r w:rsidR="00977689">
        <w:rPr>
          <w:rFonts w:cs="Gentium Plus"/>
          <w:sz w:val="18"/>
          <w:szCs w:val="18"/>
        </w:rPr>
        <w:t xml:space="preserve"> </w:t>
      </w:r>
      <w:r w:rsidR="00390F1D" w:rsidRPr="00706873">
        <w:rPr>
          <w:rFonts w:cs="Gentium Plus"/>
          <w:sz w:val="18"/>
          <w:szCs w:val="18"/>
        </w:rPr>
        <w:t xml:space="preserve">I”, </w:t>
      </w:r>
      <w:proofErr w:type="spellStart"/>
      <w:r w:rsidR="00390F1D" w:rsidRPr="00706873">
        <w:rPr>
          <w:rFonts w:cs="Gentium Plus"/>
          <w:i/>
          <w:iCs/>
          <w:sz w:val="18"/>
          <w:szCs w:val="18"/>
        </w:rPr>
        <w:t>The</w:t>
      </w:r>
      <w:proofErr w:type="spellEnd"/>
      <w:r w:rsidR="00390F1D" w:rsidRPr="00706873">
        <w:rPr>
          <w:rFonts w:cs="Gentium Plus"/>
          <w:i/>
          <w:iCs/>
          <w:sz w:val="18"/>
          <w:szCs w:val="18"/>
        </w:rPr>
        <w:t xml:space="preserve"> </w:t>
      </w:r>
      <w:proofErr w:type="spellStart"/>
      <w:r w:rsidR="00390F1D" w:rsidRPr="00706873">
        <w:rPr>
          <w:rFonts w:cs="Gentium Plus"/>
          <w:i/>
          <w:iCs/>
          <w:sz w:val="18"/>
          <w:szCs w:val="18"/>
        </w:rPr>
        <w:t>Encyclopaedia</w:t>
      </w:r>
      <w:proofErr w:type="spellEnd"/>
      <w:r w:rsidR="00390F1D" w:rsidRPr="00706873">
        <w:rPr>
          <w:rFonts w:cs="Gentium Plus"/>
          <w:i/>
          <w:iCs/>
          <w:sz w:val="18"/>
          <w:szCs w:val="18"/>
        </w:rPr>
        <w:t xml:space="preserve"> of </w:t>
      </w:r>
      <w:proofErr w:type="spellStart"/>
      <w:r w:rsidR="00390F1D" w:rsidRPr="00706873">
        <w:rPr>
          <w:rFonts w:cs="Gentium Plus"/>
          <w:i/>
          <w:iCs/>
          <w:sz w:val="18"/>
          <w:szCs w:val="18"/>
        </w:rPr>
        <w:t>Islam</w:t>
      </w:r>
      <w:proofErr w:type="spellEnd"/>
      <w:r w:rsidR="00390F1D" w:rsidRPr="00706873">
        <w:rPr>
          <w:rFonts w:cs="Gentium Plus"/>
          <w:i/>
          <w:iCs/>
          <w:sz w:val="18"/>
          <w:szCs w:val="18"/>
        </w:rPr>
        <w:t xml:space="preserve"> New Edition</w:t>
      </w:r>
      <w:r w:rsidR="00390F1D" w:rsidRPr="00254057">
        <w:rPr>
          <w:rFonts w:cs="Gentium Plus"/>
          <w:i/>
          <w:iCs/>
          <w:color w:val="FF0000"/>
          <w:sz w:val="18"/>
          <w:szCs w:val="18"/>
        </w:rPr>
        <w:t>,</w:t>
      </w:r>
      <w:r w:rsidR="00390F1D" w:rsidRPr="00706873">
        <w:rPr>
          <w:rFonts w:cs="Gentium Plus"/>
          <w:sz w:val="18"/>
          <w:szCs w:val="18"/>
        </w:rPr>
        <w:t xml:space="preserve"> (</w:t>
      </w:r>
      <w:proofErr w:type="spellStart"/>
      <w:r w:rsidR="00390F1D" w:rsidRPr="00706873">
        <w:rPr>
          <w:rFonts w:cs="Gentium Plus"/>
          <w:sz w:val="18"/>
          <w:szCs w:val="18"/>
        </w:rPr>
        <w:t>Leiden</w:t>
      </w:r>
      <w:proofErr w:type="spellEnd"/>
      <w:r w:rsidR="00390F1D" w:rsidRPr="00706873">
        <w:rPr>
          <w:rFonts w:cs="Gentium Plus"/>
          <w:sz w:val="18"/>
          <w:szCs w:val="18"/>
        </w:rPr>
        <w:t xml:space="preserve">: </w:t>
      </w:r>
      <w:proofErr w:type="spellStart"/>
      <w:r w:rsidR="00390F1D" w:rsidRPr="00706873">
        <w:rPr>
          <w:rFonts w:cs="Gentium Plus"/>
          <w:sz w:val="18"/>
          <w:szCs w:val="18"/>
        </w:rPr>
        <w:t>Brill</w:t>
      </w:r>
      <w:proofErr w:type="spellEnd"/>
      <w:r w:rsidR="00390F1D" w:rsidRPr="00706873">
        <w:rPr>
          <w:rFonts w:cs="Gentium Plus"/>
          <w:sz w:val="18"/>
          <w:szCs w:val="18"/>
        </w:rPr>
        <w:t xml:space="preserve">, 1997), </w:t>
      </w:r>
      <w:r w:rsidR="00977689">
        <w:rPr>
          <w:rFonts w:cs="Gentium Plus"/>
          <w:sz w:val="18"/>
          <w:szCs w:val="18"/>
        </w:rPr>
        <w:t>9/127-131</w:t>
      </w:r>
      <w:r w:rsidR="00390F1D" w:rsidRPr="00706873">
        <w:rPr>
          <w:rFonts w:cs="Gentium Plus"/>
          <w:sz w:val="18"/>
          <w:szCs w:val="18"/>
        </w:rPr>
        <w:t>.</w:t>
      </w:r>
    </w:p>
    <w:p w14:paraId="7060C20F" w14:textId="58C0FA0A" w:rsidR="00F15C27" w:rsidRPr="00706873" w:rsidRDefault="00706873" w:rsidP="001E7412">
      <w:pPr>
        <w:pStyle w:val="ListeParagraf"/>
        <w:numPr>
          <w:ilvl w:val="0"/>
          <w:numId w:val="0"/>
        </w:numPr>
        <w:ind w:left="936" w:hanging="227"/>
        <w:rPr>
          <w:rFonts w:cs="Gentium Plus"/>
          <w:sz w:val="18"/>
          <w:szCs w:val="18"/>
        </w:rPr>
      </w:pPr>
      <w:r w:rsidRPr="00E65E93">
        <w:rPr>
          <w:rFonts w:ascii="Font Awesome 5 Free Solid" w:hAnsi="Font Awesome 5 Free Solid" w:cs="Calibri"/>
          <w:color w:val="00B050"/>
          <w:sz w:val="18"/>
          <w:szCs w:val="18"/>
        </w:rPr>
        <w:t></w:t>
      </w:r>
      <w:r>
        <w:rPr>
          <w:rFonts w:cs="Gentium Plus"/>
          <w:color w:val="00B050"/>
          <w:sz w:val="18"/>
          <w:szCs w:val="18"/>
        </w:rPr>
        <w:t xml:space="preserve"> </w:t>
      </w:r>
      <w:r w:rsidR="00390F1D" w:rsidRPr="00706873">
        <w:rPr>
          <w:rFonts w:cs="Gentium Plus"/>
          <w:sz w:val="18"/>
          <w:szCs w:val="18"/>
        </w:rPr>
        <w:t xml:space="preserve">Doğru Kullanım: </w:t>
      </w:r>
      <w:r w:rsidR="00493C91" w:rsidRPr="00706873">
        <w:rPr>
          <w:rFonts w:cs="Gentium Plus"/>
          <w:sz w:val="18"/>
          <w:szCs w:val="18"/>
        </w:rPr>
        <w:t>Halil İnalcık, “</w:t>
      </w:r>
      <w:proofErr w:type="spellStart"/>
      <w:r w:rsidR="00977689" w:rsidRPr="00977689">
        <w:rPr>
          <w:rFonts w:cs="Gentium Plus"/>
          <w:sz w:val="18"/>
          <w:szCs w:val="18"/>
        </w:rPr>
        <w:t>Selīm</w:t>
      </w:r>
      <w:proofErr w:type="spellEnd"/>
      <w:r w:rsidR="00977689">
        <w:rPr>
          <w:rFonts w:cs="Gentium Plus"/>
          <w:sz w:val="18"/>
          <w:szCs w:val="18"/>
        </w:rPr>
        <w:t xml:space="preserve"> </w:t>
      </w:r>
      <w:r w:rsidR="00493C91" w:rsidRPr="00706873">
        <w:rPr>
          <w:rFonts w:cs="Gentium Plus"/>
          <w:sz w:val="18"/>
          <w:szCs w:val="18"/>
        </w:rPr>
        <w:t xml:space="preserve">I”, </w:t>
      </w:r>
      <w:proofErr w:type="spellStart"/>
      <w:r w:rsidR="00493C91" w:rsidRPr="00706873">
        <w:rPr>
          <w:rFonts w:cs="Gentium Plus"/>
          <w:i/>
          <w:iCs/>
          <w:sz w:val="18"/>
          <w:szCs w:val="18"/>
        </w:rPr>
        <w:t>The</w:t>
      </w:r>
      <w:proofErr w:type="spellEnd"/>
      <w:r w:rsidR="00493C91" w:rsidRPr="00706873">
        <w:rPr>
          <w:rFonts w:cs="Gentium Plus"/>
          <w:i/>
          <w:iCs/>
          <w:sz w:val="18"/>
          <w:szCs w:val="18"/>
        </w:rPr>
        <w:t xml:space="preserve"> </w:t>
      </w:r>
      <w:proofErr w:type="spellStart"/>
      <w:r w:rsidR="00493C91" w:rsidRPr="00706873">
        <w:rPr>
          <w:rFonts w:cs="Gentium Plus"/>
          <w:i/>
          <w:iCs/>
          <w:sz w:val="18"/>
          <w:szCs w:val="18"/>
        </w:rPr>
        <w:t>Encyclopaedia</w:t>
      </w:r>
      <w:proofErr w:type="spellEnd"/>
      <w:r w:rsidR="00493C91" w:rsidRPr="00706873">
        <w:rPr>
          <w:rFonts w:cs="Gentium Plus"/>
          <w:i/>
          <w:iCs/>
          <w:sz w:val="18"/>
          <w:szCs w:val="18"/>
        </w:rPr>
        <w:t xml:space="preserve"> of </w:t>
      </w:r>
      <w:proofErr w:type="spellStart"/>
      <w:r w:rsidR="00493C91" w:rsidRPr="00706873">
        <w:rPr>
          <w:rFonts w:cs="Gentium Plus"/>
          <w:i/>
          <w:iCs/>
          <w:sz w:val="18"/>
          <w:szCs w:val="18"/>
        </w:rPr>
        <w:t>Islam</w:t>
      </w:r>
      <w:proofErr w:type="spellEnd"/>
      <w:r w:rsidR="00493C91" w:rsidRPr="00706873">
        <w:rPr>
          <w:rFonts w:cs="Gentium Plus"/>
          <w:i/>
          <w:iCs/>
          <w:sz w:val="18"/>
          <w:szCs w:val="18"/>
        </w:rPr>
        <w:t xml:space="preserve"> New Edition</w:t>
      </w:r>
      <w:r w:rsidR="00493C91" w:rsidRPr="00706873">
        <w:rPr>
          <w:rFonts w:cs="Gentium Plus"/>
          <w:sz w:val="18"/>
          <w:szCs w:val="18"/>
        </w:rPr>
        <w:t xml:space="preserve"> (</w:t>
      </w:r>
      <w:proofErr w:type="spellStart"/>
      <w:r w:rsidR="00493C91" w:rsidRPr="00706873">
        <w:rPr>
          <w:rFonts w:cs="Gentium Plus"/>
          <w:sz w:val="18"/>
          <w:szCs w:val="18"/>
        </w:rPr>
        <w:t>Leiden</w:t>
      </w:r>
      <w:proofErr w:type="spellEnd"/>
      <w:r w:rsidR="00493C91" w:rsidRPr="00706873">
        <w:rPr>
          <w:rFonts w:cs="Gentium Plus"/>
          <w:sz w:val="18"/>
          <w:szCs w:val="18"/>
        </w:rPr>
        <w:t xml:space="preserve">: </w:t>
      </w:r>
      <w:proofErr w:type="spellStart"/>
      <w:r w:rsidR="00493C91" w:rsidRPr="00706873">
        <w:rPr>
          <w:rFonts w:cs="Gentium Plus"/>
          <w:sz w:val="18"/>
          <w:szCs w:val="18"/>
        </w:rPr>
        <w:t>Brill</w:t>
      </w:r>
      <w:proofErr w:type="spellEnd"/>
      <w:r w:rsidR="00493C91" w:rsidRPr="00706873">
        <w:rPr>
          <w:rFonts w:cs="Gentium Plus"/>
          <w:sz w:val="18"/>
          <w:szCs w:val="18"/>
        </w:rPr>
        <w:t xml:space="preserve">, 1997), </w:t>
      </w:r>
      <w:r w:rsidR="00977689">
        <w:rPr>
          <w:rFonts w:cs="Gentium Plus"/>
          <w:sz w:val="18"/>
          <w:szCs w:val="18"/>
        </w:rPr>
        <w:t>9/127-131</w:t>
      </w:r>
      <w:r w:rsidR="00493C91" w:rsidRPr="00706873">
        <w:rPr>
          <w:rFonts w:cs="Gentium Plus"/>
          <w:sz w:val="18"/>
          <w:szCs w:val="18"/>
        </w:rPr>
        <w:t>.</w:t>
      </w:r>
    </w:p>
    <w:p w14:paraId="195F6DCA" w14:textId="085F8419" w:rsidR="000C5FF1" w:rsidRPr="00C20261" w:rsidRDefault="000C5FF1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Erişim adresi</w:t>
      </w:r>
      <w:r w:rsidR="005751DB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sadece kaynakçada yazılır.</w:t>
      </w:r>
      <w:r w:rsidR="00334C82" w:rsidRPr="00C20261">
        <w:rPr>
          <w:rFonts w:cs="Gentium Plus"/>
          <w:szCs w:val="20"/>
        </w:rPr>
        <w:t xml:space="preserve"> </w:t>
      </w:r>
      <w:r w:rsidR="0009030A" w:rsidRPr="00C20261">
        <w:rPr>
          <w:rFonts w:cs="Gentium Plus"/>
          <w:szCs w:val="20"/>
        </w:rPr>
        <w:t xml:space="preserve">Dipnotta yazılması, çalışmanın dizgisi yapılırken güçlüklere neden olmaktadır. </w:t>
      </w:r>
      <w:r w:rsidR="006857F5" w:rsidRPr="00C20261">
        <w:rPr>
          <w:rFonts w:cs="Gentium Plus"/>
          <w:szCs w:val="20"/>
        </w:rPr>
        <w:t>“Erişim” ifadesinde</w:t>
      </w:r>
      <w:r w:rsidR="00A63890" w:rsidRPr="00C20261">
        <w:rPr>
          <w:rFonts w:cs="Gentium Plus"/>
          <w:szCs w:val="20"/>
        </w:rPr>
        <w:t>n</w:t>
      </w:r>
      <w:r w:rsidR="006857F5" w:rsidRPr="00C20261">
        <w:rPr>
          <w:rFonts w:cs="Gentium Plus"/>
          <w:szCs w:val="20"/>
        </w:rPr>
        <w:t xml:space="preserve"> sonra iki nokta (:)</w:t>
      </w:r>
      <w:r w:rsidR="006857F5" w:rsidRPr="00C20261">
        <w:rPr>
          <w:rFonts w:cs="Gentium Plus"/>
          <w:b/>
          <w:bCs/>
          <w:szCs w:val="20"/>
        </w:rPr>
        <w:t xml:space="preserve"> </w:t>
      </w:r>
      <w:r w:rsidR="006857F5" w:rsidRPr="00C20261">
        <w:rPr>
          <w:rFonts w:cs="Gentium Plus"/>
          <w:szCs w:val="20"/>
        </w:rPr>
        <w:t>kullanılmaz.</w:t>
      </w:r>
      <w:r w:rsidR="00334C82" w:rsidRPr="00C20261">
        <w:rPr>
          <w:rFonts w:cs="Gentium Plus"/>
          <w:szCs w:val="20"/>
        </w:rPr>
        <w:t xml:space="preserve"> </w:t>
      </w:r>
      <w:r w:rsidRPr="00C20261">
        <w:rPr>
          <w:rFonts w:cs="Gentium Plus"/>
          <w:szCs w:val="20"/>
        </w:rPr>
        <w:t>Erişim adresinden sonra nokta</w:t>
      </w:r>
      <w:r w:rsidR="00563277" w:rsidRPr="00C20261">
        <w:rPr>
          <w:rFonts w:cs="Gentium Plus"/>
          <w:szCs w:val="20"/>
        </w:rPr>
        <w:t xml:space="preserve"> işareti</w:t>
      </w:r>
      <w:r w:rsidRPr="00C20261">
        <w:rPr>
          <w:rFonts w:cs="Gentium Plus"/>
          <w:szCs w:val="20"/>
        </w:rPr>
        <w:t xml:space="preserve"> konulmaz. Nokta konulması, URL </w:t>
      </w:r>
      <w:r w:rsidR="00E620CF" w:rsidRPr="00C20261">
        <w:rPr>
          <w:rFonts w:cs="Gentium Plus"/>
          <w:szCs w:val="20"/>
        </w:rPr>
        <w:t>(</w:t>
      </w:r>
      <w:proofErr w:type="spellStart"/>
      <w:r w:rsidR="00E620CF" w:rsidRPr="00C20261">
        <w:rPr>
          <w:rFonts w:cs="Gentium Plus"/>
          <w:szCs w:val="20"/>
        </w:rPr>
        <w:t>Uniform</w:t>
      </w:r>
      <w:proofErr w:type="spellEnd"/>
      <w:r w:rsidR="00E620CF" w:rsidRPr="00C20261">
        <w:rPr>
          <w:rFonts w:cs="Gentium Plus"/>
          <w:szCs w:val="20"/>
        </w:rPr>
        <w:t xml:space="preserve"> Resource </w:t>
      </w:r>
      <w:proofErr w:type="spellStart"/>
      <w:r w:rsidR="00E620CF" w:rsidRPr="00C20261">
        <w:rPr>
          <w:rFonts w:cs="Gentium Plus"/>
          <w:szCs w:val="20"/>
        </w:rPr>
        <w:t>Loader</w:t>
      </w:r>
      <w:proofErr w:type="spellEnd"/>
      <w:r w:rsidR="00E620CF" w:rsidRPr="00C20261">
        <w:rPr>
          <w:rFonts w:cs="Gentium Plus"/>
          <w:szCs w:val="20"/>
        </w:rPr>
        <w:t xml:space="preserve">) </w:t>
      </w:r>
      <w:r w:rsidRPr="00C20261">
        <w:rPr>
          <w:rFonts w:cs="Gentium Plus"/>
          <w:szCs w:val="20"/>
        </w:rPr>
        <w:t>bağlantısının bozulmasına yol açabilmektedir.</w:t>
      </w:r>
    </w:p>
    <w:tbl>
      <w:tblPr>
        <w:tblStyle w:val="SNADBilgiTablosu"/>
        <w:tblW w:w="5000" w:type="pct"/>
        <w:tblLook w:val="04A0" w:firstRow="1" w:lastRow="0" w:firstColumn="1" w:lastColumn="0" w:noHBand="0" w:noVBand="1"/>
      </w:tblPr>
      <w:tblGrid>
        <w:gridCol w:w="9345"/>
      </w:tblGrid>
      <w:tr w:rsidR="00706873" w:rsidRPr="00CE4031" w14:paraId="43BFEAA9" w14:textId="77777777" w:rsidTr="00E33117">
        <w:tc>
          <w:tcPr>
            <w:tcW w:w="5000" w:type="pct"/>
          </w:tcPr>
          <w:p w14:paraId="3151A43C" w14:textId="7D52CC86" w:rsidR="00706873" w:rsidRPr="00CE4031" w:rsidRDefault="002E1DF6" w:rsidP="00706873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ab/>
            </w:r>
            <w:proofErr w:type="spellStart"/>
            <w:r w:rsidR="00706873" w:rsidRPr="00CE4031">
              <w:rPr>
                <w:rFonts w:cs="Gentium Plus"/>
                <w:sz w:val="17"/>
                <w:szCs w:val="17"/>
              </w:rPr>
              <w:t>EndNote</w:t>
            </w:r>
            <w:r w:rsidR="001E3E61">
              <w:rPr>
                <w:rFonts w:cs="Gentium Plus"/>
                <w:sz w:val="17"/>
                <w:szCs w:val="17"/>
              </w:rPr>
              <w:t>’da</w:t>
            </w:r>
            <w:proofErr w:type="spellEnd"/>
            <w:r w:rsidR="001E3E61">
              <w:rPr>
                <w:rFonts w:cs="Gentium Plus"/>
                <w:sz w:val="17"/>
                <w:szCs w:val="17"/>
              </w:rPr>
              <w:t xml:space="preserve"> </w:t>
            </w:r>
            <w:r w:rsidR="00706873" w:rsidRPr="00CE4031">
              <w:rPr>
                <w:rFonts w:cs="Gentium Plus"/>
                <w:sz w:val="17"/>
                <w:szCs w:val="17"/>
              </w:rPr>
              <w:t>“Tahkik Eden”, “Neşreden”, “</w:t>
            </w:r>
            <w:r w:rsidR="005F454C">
              <w:rPr>
                <w:rFonts w:cs="Gentium Plus"/>
                <w:sz w:val="17"/>
                <w:szCs w:val="17"/>
              </w:rPr>
              <w:t>Sadeleştiren</w:t>
            </w:r>
            <w:r w:rsidR="005C312A">
              <w:rPr>
                <w:rFonts w:cs="Gentium Plus"/>
                <w:sz w:val="17"/>
                <w:szCs w:val="17"/>
              </w:rPr>
              <w:t>” ve “Hazırlayan”, aynı isimde olan veri alanına</w:t>
            </w:r>
            <w:r w:rsidR="005F454C">
              <w:rPr>
                <w:rFonts w:cs="Gentium Plus"/>
                <w:sz w:val="17"/>
                <w:szCs w:val="17"/>
              </w:rPr>
              <w:t>,</w:t>
            </w:r>
            <w:r w:rsidR="005C312A">
              <w:rPr>
                <w:rFonts w:cs="Gentium Plus"/>
                <w:sz w:val="17"/>
                <w:szCs w:val="17"/>
              </w:rPr>
              <w:t xml:space="preserve"> </w:t>
            </w:r>
            <w:r w:rsidR="00706873" w:rsidRPr="00CE4031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="00706873" w:rsidRPr="00CE4031">
              <w:rPr>
                <w:rFonts w:cs="Gentium Plus"/>
                <w:sz w:val="17"/>
                <w:szCs w:val="17"/>
              </w:rPr>
              <w:t>Zotero’da</w:t>
            </w:r>
            <w:proofErr w:type="spellEnd"/>
            <w:r w:rsidR="00706873" w:rsidRPr="00CE4031">
              <w:rPr>
                <w:rFonts w:cs="Gentium Plus"/>
                <w:sz w:val="17"/>
                <w:szCs w:val="17"/>
              </w:rPr>
              <w:t xml:space="preserve"> ise “Dizi Editörü/Series Editor” </w:t>
            </w:r>
            <w:r w:rsidR="00392325">
              <w:rPr>
                <w:rFonts w:cs="Gentium Plus"/>
                <w:sz w:val="17"/>
                <w:szCs w:val="17"/>
              </w:rPr>
              <w:t xml:space="preserve">veya “İlave/Ekstra” </w:t>
            </w:r>
            <w:r w:rsidR="00935975">
              <w:rPr>
                <w:rFonts w:cs="Gentium Plus"/>
                <w:sz w:val="17"/>
                <w:szCs w:val="17"/>
              </w:rPr>
              <w:t>alanına girilir.</w:t>
            </w:r>
          </w:p>
          <w:p w14:paraId="55358FD3" w14:textId="53919289" w:rsidR="00706873" w:rsidRPr="00CE4031" w:rsidRDefault="002E1DF6" w:rsidP="00706873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ab/>
            </w:r>
            <w:proofErr w:type="spellStart"/>
            <w:r w:rsidR="00706873" w:rsidRPr="00CE4031">
              <w:rPr>
                <w:rFonts w:cs="Gentium Plus"/>
                <w:sz w:val="17"/>
                <w:szCs w:val="17"/>
              </w:rPr>
              <w:t>EndNote</w:t>
            </w:r>
            <w:proofErr w:type="spellEnd"/>
            <w:r w:rsidR="00706873" w:rsidRPr="00CE4031">
              <w:rPr>
                <w:rFonts w:cs="Gentium Plus"/>
                <w:sz w:val="17"/>
                <w:szCs w:val="17"/>
              </w:rPr>
              <w:t xml:space="preserve"> ve </w:t>
            </w:r>
            <w:proofErr w:type="spellStart"/>
            <w:r w:rsidR="00706873" w:rsidRPr="00CE4031">
              <w:rPr>
                <w:rFonts w:cs="Gentium Plus"/>
                <w:sz w:val="17"/>
                <w:szCs w:val="17"/>
              </w:rPr>
              <w:t>Zotero</w:t>
            </w:r>
            <w:proofErr w:type="spellEnd"/>
            <w:r w:rsidR="00706873" w:rsidRPr="00CE4031">
              <w:rPr>
                <w:rFonts w:cs="Gentium Plus"/>
                <w:sz w:val="17"/>
                <w:szCs w:val="17"/>
              </w:rPr>
              <w:t xml:space="preserve"> gibi programlarda cilt ve baskı sayısı kaydedilirken “Cilt” ile “x. Basım” sözcükleri yazılmaz. Bunlar şablonda yer almaktadır.</w:t>
            </w:r>
          </w:p>
          <w:p w14:paraId="114FF6E8" w14:textId="0E79C0A8" w:rsidR="008B6EFC" w:rsidRPr="00CE4031" w:rsidRDefault="002E1DF6" w:rsidP="00706873">
            <w:pPr>
              <w:spacing w:before="0"/>
              <w:ind w:left="227" w:hanging="227"/>
              <w:rPr>
                <w:rFonts w:cs="Gentium Plus"/>
                <w:b/>
                <w:bCs/>
                <w:sz w:val="17"/>
                <w:szCs w:val="17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ab/>
            </w:r>
            <w:r w:rsidR="008B6EFC" w:rsidRPr="00CE4031">
              <w:rPr>
                <w:rFonts w:cs="Gentium Plus"/>
                <w:sz w:val="17"/>
                <w:szCs w:val="17"/>
              </w:rPr>
              <w:t xml:space="preserve">Makale DOI </w:t>
            </w:r>
            <w:r w:rsidR="00E620CF">
              <w:rPr>
                <w:rFonts w:cs="Gentium Plus"/>
                <w:sz w:val="17"/>
                <w:szCs w:val="17"/>
              </w:rPr>
              <w:t>(</w:t>
            </w:r>
            <w:proofErr w:type="spellStart"/>
            <w:r w:rsidR="00E620CF">
              <w:rPr>
                <w:rFonts w:cs="Gentium Plus"/>
                <w:sz w:val="17"/>
                <w:szCs w:val="17"/>
              </w:rPr>
              <w:t>Digital</w:t>
            </w:r>
            <w:proofErr w:type="spellEnd"/>
            <w:r w:rsidR="00E620CF">
              <w:rPr>
                <w:rFonts w:cs="Gentium Plus"/>
                <w:sz w:val="17"/>
                <w:szCs w:val="17"/>
              </w:rPr>
              <w:t xml:space="preserve"> Object </w:t>
            </w:r>
            <w:proofErr w:type="spellStart"/>
            <w:r w:rsidR="00E620CF">
              <w:rPr>
                <w:rFonts w:cs="Gentium Plus"/>
                <w:sz w:val="17"/>
                <w:szCs w:val="17"/>
              </w:rPr>
              <w:t>Identifier</w:t>
            </w:r>
            <w:proofErr w:type="spellEnd"/>
            <w:r w:rsidR="00E620CF">
              <w:rPr>
                <w:rFonts w:cs="Gentium Plus"/>
                <w:sz w:val="17"/>
                <w:szCs w:val="17"/>
              </w:rPr>
              <w:t xml:space="preserve">) </w:t>
            </w:r>
            <w:r w:rsidR="008B6EFC" w:rsidRPr="00CE4031">
              <w:rPr>
                <w:rFonts w:cs="Gentium Plus"/>
                <w:sz w:val="17"/>
                <w:szCs w:val="17"/>
              </w:rPr>
              <w:t xml:space="preserve">numarası </w:t>
            </w:r>
            <w:proofErr w:type="spellStart"/>
            <w:r w:rsidR="008B6EFC" w:rsidRPr="00CE4031">
              <w:rPr>
                <w:rFonts w:cs="Gentium Plus"/>
                <w:sz w:val="17"/>
                <w:szCs w:val="17"/>
              </w:rPr>
              <w:t>EndNote</w:t>
            </w:r>
            <w:proofErr w:type="spellEnd"/>
            <w:r w:rsidR="008B6EFC" w:rsidRPr="00CE4031">
              <w:rPr>
                <w:rFonts w:cs="Gentium Plus"/>
                <w:sz w:val="17"/>
                <w:szCs w:val="17"/>
              </w:rPr>
              <w:t xml:space="preserve"> </w:t>
            </w:r>
            <w:r w:rsidR="00392325">
              <w:rPr>
                <w:rFonts w:cs="Gentium Plus"/>
                <w:sz w:val="17"/>
                <w:szCs w:val="17"/>
              </w:rPr>
              <w:t xml:space="preserve">ve </w:t>
            </w:r>
            <w:proofErr w:type="spellStart"/>
            <w:r w:rsidR="00392325">
              <w:rPr>
                <w:rFonts w:cs="Gentium Plus"/>
                <w:sz w:val="17"/>
                <w:szCs w:val="17"/>
              </w:rPr>
              <w:t>Zotero</w:t>
            </w:r>
            <w:proofErr w:type="spellEnd"/>
            <w:r w:rsidR="00392325">
              <w:rPr>
                <w:rFonts w:cs="Gentium Plus"/>
                <w:sz w:val="17"/>
                <w:szCs w:val="17"/>
              </w:rPr>
              <w:t xml:space="preserve"> </w:t>
            </w:r>
            <w:r w:rsidR="008B6EFC" w:rsidRPr="00CE4031">
              <w:rPr>
                <w:rFonts w:cs="Gentium Plus"/>
                <w:sz w:val="17"/>
                <w:szCs w:val="17"/>
              </w:rPr>
              <w:t>kütüphanesine https://doi.org/ uzantısı olmadan 10.18505/cuifd.12582 şeklinde kaydedilir, “https://doi.org/” ön eki şablonda yer almaktadır.</w:t>
            </w:r>
          </w:p>
        </w:tc>
      </w:tr>
    </w:tbl>
    <w:p w14:paraId="5AA59637" w14:textId="47235A64" w:rsidR="00F012EE" w:rsidRPr="00C20261" w:rsidRDefault="00FE3051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Klasik kaynakların </w:t>
      </w:r>
      <w:r w:rsidR="00B66F97" w:rsidRPr="00C20261">
        <w:rPr>
          <w:rFonts w:cs="Gentium Plus"/>
          <w:szCs w:val="20"/>
        </w:rPr>
        <w:t xml:space="preserve">basım </w:t>
      </w:r>
      <w:r w:rsidRPr="00C20261">
        <w:rPr>
          <w:rFonts w:cs="Gentium Plus"/>
          <w:szCs w:val="20"/>
        </w:rPr>
        <w:t>tarihi, Hicrî/Milâdî olarak “534/1139” şeklinde yazılır.</w:t>
      </w:r>
    </w:p>
    <w:p w14:paraId="1486298F" w14:textId="7D440E03" w:rsidR="006423F8" w:rsidRPr="00694F90" w:rsidRDefault="00FE3051" w:rsidP="00706873">
      <w:pPr>
        <w:pStyle w:val="ListeParagraf"/>
        <w:numPr>
          <w:ilvl w:val="0"/>
          <w:numId w:val="0"/>
        </w:numPr>
        <w:spacing w:before="0"/>
        <w:ind w:left="709"/>
        <w:rPr>
          <w:rStyle w:val="RenkliMetinChar"/>
          <w:b/>
          <w:bCs/>
          <w:sz w:val="18"/>
          <w:szCs w:val="18"/>
        </w:rPr>
      </w:pPr>
      <w:r w:rsidRPr="00694F90">
        <w:rPr>
          <w:rStyle w:val="RenkliMetinChar"/>
          <w:b/>
          <w:bCs/>
          <w:sz w:val="18"/>
          <w:szCs w:val="18"/>
        </w:rPr>
        <w:t>Örnek</w:t>
      </w:r>
      <w:r w:rsidR="00CE4031">
        <w:rPr>
          <w:rStyle w:val="RenkliMetinChar"/>
          <w:b/>
          <w:bCs/>
          <w:sz w:val="18"/>
          <w:szCs w:val="18"/>
        </w:rPr>
        <w:t>:</w:t>
      </w:r>
    </w:p>
    <w:p w14:paraId="54DFE613" w14:textId="363CF24F" w:rsidR="006552E7" w:rsidRPr="00694F90" w:rsidRDefault="00FE3051" w:rsidP="006552E7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b/>
          <w:bCs/>
          <w:sz w:val="18"/>
          <w:szCs w:val="18"/>
        </w:rPr>
      </w:pPr>
      <w:proofErr w:type="spellStart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>Hâfızüddin</w:t>
      </w:r>
      <w:proofErr w:type="spellEnd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 xml:space="preserve"> Muhammed el-</w:t>
      </w:r>
      <w:proofErr w:type="spellStart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>Bezzâzî</w:t>
      </w:r>
      <w:proofErr w:type="spellEnd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 xml:space="preserve">, </w:t>
      </w:r>
      <w:r w:rsidRPr="00694F90">
        <w:rPr>
          <w:rFonts w:eastAsiaTheme="minorHAnsi" w:cs="Gentium Plus"/>
          <w:i/>
          <w:iCs/>
          <w:color w:val="000000"/>
          <w:sz w:val="18"/>
          <w:szCs w:val="18"/>
          <w:lang w:eastAsia="en-US"/>
        </w:rPr>
        <w:t>el-</w:t>
      </w:r>
      <w:proofErr w:type="spellStart"/>
      <w:r w:rsidRPr="00694F90">
        <w:rPr>
          <w:rFonts w:eastAsiaTheme="minorHAnsi" w:cs="Gentium Plus"/>
          <w:i/>
          <w:iCs/>
          <w:color w:val="000000"/>
          <w:sz w:val="18"/>
          <w:szCs w:val="18"/>
          <w:lang w:eastAsia="en-US"/>
        </w:rPr>
        <w:t>Fetâva’l</w:t>
      </w:r>
      <w:proofErr w:type="spellEnd"/>
      <w:r w:rsidRPr="00694F90">
        <w:rPr>
          <w:rFonts w:eastAsiaTheme="minorHAnsi" w:cs="Gentium Plus"/>
          <w:i/>
          <w:iCs/>
          <w:color w:val="000000"/>
          <w:sz w:val="18"/>
          <w:szCs w:val="18"/>
          <w:lang w:eastAsia="en-US"/>
        </w:rPr>
        <w:t>-</w:t>
      </w:r>
      <w:proofErr w:type="spellStart"/>
      <w:r w:rsidRPr="00694F90">
        <w:rPr>
          <w:rFonts w:eastAsiaTheme="minorHAnsi" w:cs="Gentium Plus"/>
          <w:i/>
          <w:iCs/>
          <w:color w:val="000000"/>
          <w:sz w:val="18"/>
          <w:szCs w:val="18"/>
          <w:lang w:eastAsia="en-US"/>
        </w:rPr>
        <w:t>Bezzâziyye</w:t>
      </w:r>
      <w:proofErr w:type="spellEnd"/>
      <w:r w:rsidRPr="00694F90">
        <w:rPr>
          <w:rFonts w:eastAsiaTheme="minorHAnsi" w:cs="Gentium Plus"/>
          <w:i/>
          <w:iCs/>
          <w:color w:val="000000"/>
          <w:sz w:val="18"/>
          <w:szCs w:val="18"/>
          <w:lang w:eastAsia="en-US"/>
        </w:rPr>
        <w:t xml:space="preserve"> </w:t>
      </w:r>
      <w:r w:rsidR="000B3FC1" w:rsidRPr="000B3FC1">
        <w:rPr>
          <w:rFonts w:eastAsiaTheme="minorHAnsi" w:cs="Gentium Plus"/>
          <w:color w:val="000000"/>
          <w:sz w:val="18"/>
          <w:szCs w:val="18"/>
          <w:lang w:eastAsia="en-US"/>
        </w:rPr>
        <w:t>(</w:t>
      </w:r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>Bulak: el-</w:t>
      </w:r>
      <w:proofErr w:type="spellStart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>Matbaatü’l</w:t>
      </w:r>
      <w:proofErr w:type="spellEnd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>-</w:t>
      </w:r>
      <w:proofErr w:type="spellStart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>Kübrâ</w:t>
      </w:r>
      <w:proofErr w:type="spellEnd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 xml:space="preserve"> el-</w:t>
      </w:r>
      <w:proofErr w:type="spellStart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>Emîriyye</w:t>
      </w:r>
      <w:proofErr w:type="spellEnd"/>
      <w:r w:rsidRPr="00694F90">
        <w:rPr>
          <w:rFonts w:eastAsiaTheme="minorHAnsi" w:cs="Gentium Plus"/>
          <w:color w:val="000000"/>
          <w:sz w:val="18"/>
          <w:szCs w:val="18"/>
          <w:lang w:eastAsia="en-US"/>
        </w:rPr>
        <w:t>, 1310/1892), 243.</w:t>
      </w:r>
      <w:r w:rsidR="006552E7" w:rsidRPr="006552E7">
        <w:rPr>
          <w:rFonts w:cs="Gentium Plus"/>
          <w:b/>
          <w:bCs/>
          <w:sz w:val="18"/>
          <w:szCs w:val="18"/>
        </w:rPr>
        <w:t xml:space="preserve"> </w:t>
      </w:r>
    </w:p>
    <w:tbl>
      <w:tblPr>
        <w:tblStyle w:val="SNADBilgiTablosu"/>
        <w:tblW w:w="5000" w:type="pct"/>
        <w:tblLook w:val="04A0" w:firstRow="1" w:lastRow="0" w:firstColumn="1" w:lastColumn="0" w:noHBand="0" w:noVBand="1"/>
      </w:tblPr>
      <w:tblGrid>
        <w:gridCol w:w="9345"/>
      </w:tblGrid>
      <w:tr w:rsidR="006552E7" w:rsidRPr="00CE4031" w14:paraId="52CAF4B1" w14:textId="77777777" w:rsidTr="00D01E61">
        <w:tc>
          <w:tcPr>
            <w:tcW w:w="5000" w:type="pct"/>
          </w:tcPr>
          <w:p w14:paraId="2C8A5AD2" w14:textId="77777777" w:rsidR="006552E7" w:rsidRPr="00CE4031" w:rsidRDefault="006552E7" w:rsidP="00D01E61">
            <w:pPr>
              <w:spacing w:before="0"/>
              <w:ind w:left="227" w:hanging="227"/>
              <w:rPr>
                <w:rFonts w:cs="Gentium Plus"/>
                <w:b/>
                <w:bCs/>
                <w:sz w:val="17"/>
                <w:szCs w:val="17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ab/>
            </w:r>
            <w:r w:rsidRPr="00CE4031">
              <w:rPr>
                <w:rFonts w:cs="Gentium Plus"/>
                <w:sz w:val="17"/>
                <w:szCs w:val="17"/>
              </w:rPr>
              <w:t xml:space="preserve">Eser baskı bilgilerinin Hicrî/Milâdî olarak kullanıldığı yayınlarda </w:t>
            </w:r>
            <w:proofErr w:type="spellStart"/>
            <w:r w:rsidRPr="00CE4031">
              <w:rPr>
                <w:rFonts w:cs="Gentium Plus"/>
                <w:sz w:val="17"/>
                <w:szCs w:val="17"/>
              </w:rPr>
              <w:t>EndNote</w:t>
            </w:r>
            <w:proofErr w:type="spellEnd"/>
            <w:r>
              <w:rPr>
                <w:rFonts w:cs="Gentium Plus"/>
                <w:sz w:val="17"/>
                <w:szCs w:val="17"/>
              </w:rPr>
              <w:t xml:space="preserve"> programında</w:t>
            </w:r>
            <w:r w:rsidRPr="00CE4031">
              <w:rPr>
                <w:rFonts w:cs="Gentium Plus"/>
                <w:sz w:val="17"/>
                <w:szCs w:val="17"/>
              </w:rPr>
              <w:t xml:space="preserve"> tarih bilgisi </w:t>
            </w:r>
            <w:r>
              <w:rPr>
                <w:rFonts w:cs="Gentium Plus"/>
                <w:sz w:val="17"/>
                <w:szCs w:val="17"/>
              </w:rPr>
              <w:t>1422</w:t>
            </w:r>
            <w:r w:rsidRPr="00CE4031">
              <w:rPr>
                <w:rFonts w:cs="Gentium Plus"/>
                <w:sz w:val="17"/>
                <w:szCs w:val="17"/>
              </w:rPr>
              <w:t>/</w:t>
            </w:r>
            <w:r>
              <w:rPr>
                <w:rFonts w:cs="Gentium Plus"/>
                <w:sz w:val="17"/>
                <w:szCs w:val="17"/>
              </w:rPr>
              <w:t>2001</w:t>
            </w:r>
            <w:r w:rsidRPr="00CE4031">
              <w:rPr>
                <w:rFonts w:cs="Gentium Plus"/>
                <w:sz w:val="17"/>
                <w:szCs w:val="17"/>
              </w:rPr>
              <w:t xml:space="preserve"> şeklinde Yıl (</w:t>
            </w:r>
            <w:proofErr w:type="spellStart"/>
            <w:r w:rsidRPr="00CE4031">
              <w:rPr>
                <w:rFonts w:cs="Gentium Plus"/>
                <w:sz w:val="17"/>
                <w:szCs w:val="17"/>
              </w:rPr>
              <w:t>Year</w:t>
            </w:r>
            <w:proofErr w:type="spellEnd"/>
            <w:r w:rsidRPr="00CE4031">
              <w:rPr>
                <w:rFonts w:cs="Gentium Plus"/>
                <w:sz w:val="17"/>
                <w:szCs w:val="17"/>
              </w:rPr>
              <w:t>) alanına yazılır.</w:t>
            </w:r>
          </w:p>
        </w:tc>
      </w:tr>
    </w:tbl>
    <w:p w14:paraId="04AC5FDF" w14:textId="77777777" w:rsidR="006552E7" w:rsidRPr="00694F90" w:rsidRDefault="006552E7" w:rsidP="00706873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b/>
          <w:bCs/>
          <w:sz w:val="18"/>
          <w:szCs w:val="18"/>
        </w:rPr>
      </w:pPr>
    </w:p>
    <w:p w14:paraId="31400316" w14:textId="3BF6F0B0" w:rsidR="003251DB" w:rsidRPr="00694F90" w:rsidRDefault="003251DB" w:rsidP="003E02E1">
      <w:pPr>
        <w:pStyle w:val="Balk2"/>
        <w:numPr>
          <w:ilvl w:val="0"/>
          <w:numId w:val="61"/>
        </w:numPr>
      </w:pPr>
      <w:bookmarkStart w:id="2" w:name="_Toc37480856"/>
      <w:r w:rsidRPr="00694F90">
        <w:lastRenderedPageBreak/>
        <w:t>Kitap</w:t>
      </w:r>
      <w:bookmarkEnd w:id="2"/>
    </w:p>
    <w:p w14:paraId="310B652E" w14:textId="7C4DF390" w:rsidR="00D4716C" w:rsidRPr="00694F90" w:rsidRDefault="00C11BA4" w:rsidP="002F6D85">
      <w:pPr>
        <w:pStyle w:val="Balk3"/>
        <w:numPr>
          <w:ilvl w:val="1"/>
          <w:numId w:val="61"/>
        </w:numPr>
      </w:pPr>
      <w:bookmarkStart w:id="3" w:name="_Toc37480857"/>
      <w:r w:rsidRPr="00694F90">
        <w:t>Kitap</w:t>
      </w:r>
      <w:r w:rsidR="00B26E3C" w:rsidRPr="00694F90">
        <w:t>-</w:t>
      </w:r>
      <w:r w:rsidR="00D4716C" w:rsidRPr="00694F90">
        <w:t>Yazar</w:t>
      </w:r>
      <w:r w:rsidRPr="00694F90">
        <w:t>sız</w:t>
      </w:r>
      <w:r w:rsidR="007D27B4" w:rsidRPr="00694F90">
        <w:t xml:space="preserve"> </w:t>
      </w:r>
      <w:r w:rsidR="00C6729E">
        <w:t>ve</w:t>
      </w:r>
      <w:r w:rsidR="003B482E" w:rsidRPr="00694F90">
        <w:t xml:space="preserve"> Anonim</w:t>
      </w:r>
      <w:bookmarkEnd w:id="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378"/>
        <w:gridCol w:w="6967"/>
      </w:tblGrid>
      <w:tr w:rsidR="00D4716C" w:rsidRPr="00694F90" w14:paraId="50B8644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D3575EC" w14:textId="77777777" w:rsidR="00D4716C" w:rsidRPr="004C3904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65" w:type="dxa"/>
          </w:tcPr>
          <w:p w14:paraId="26F99AE7" w14:textId="192C623D" w:rsidR="00D4716C" w:rsidRPr="00611A54" w:rsidRDefault="00D4716C" w:rsidP="000D4EA2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="005F1B25" w:rsidRPr="00611A54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5F1B25" w:rsidRPr="00611A54">
              <w:rPr>
                <w:rFonts w:cs="Gentium Plus"/>
                <w:sz w:val="19"/>
                <w:szCs w:val="19"/>
              </w:rPr>
              <w:t>ed. Editör/Neşreden</w:t>
            </w:r>
            <w:r w:rsidR="00254057">
              <w:rPr>
                <w:rFonts w:cs="Gentium Plus"/>
                <w:sz w:val="19"/>
                <w:szCs w:val="19"/>
              </w:rPr>
              <w:t>, çev. Çeviren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D4716C" w:rsidRPr="00694F90" w14:paraId="4E89FD9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CEC3297" w14:textId="77777777" w:rsidR="00D4716C" w:rsidRPr="004C3904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548321D5" w14:textId="77777777" w:rsidR="00D4716C" w:rsidRPr="00611A54" w:rsidRDefault="00D4716C" w:rsidP="000D4EA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İş Kanunları ve İlgili Mevzuatı</w:t>
            </w:r>
            <w:r w:rsidRPr="00611A54">
              <w:rPr>
                <w:rFonts w:cs="Gentium Plus"/>
                <w:sz w:val="19"/>
                <w:szCs w:val="19"/>
              </w:rPr>
              <w:t xml:space="preserve"> (Ankara: Adalet Yayınevi, 2014), 12.</w:t>
            </w:r>
          </w:p>
          <w:p w14:paraId="1C5D9E2E" w14:textId="6034F4A3" w:rsidR="003D41E2" w:rsidRPr="00611A54" w:rsidRDefault="005F1B25" w:rsidP="000D4EA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Resāʾilü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İḫvāni’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̣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̣afā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ḫullāni’l-vefāʾ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proofErr w:type="spellStart"/>
            <w:r w:rsidR="003F176B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="009441DA"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utru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l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ustânî</w:t>
            </w:r>
            <w:proofErr w:type="spellEnd"/>
            <w:r w:rsidR="009441DA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 xml:space="preserve">Beyrut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, 1376-1377/1957</w:t>
            </w:r>
            <w:r w:rsidR="009441DA" w:rsidRPr="00611A54">
              <w:rPr>
                <w:rFonts w:cs="Gentium Plus"/>
                <w:sz w:val="19"/>
                <w:szCs w:val="19"/>
              </w:rPr>
              <w:t xml:space="preserve">), </w:t>
            </w:r>
            <w:r w:rsidR="00ED2DC3">
              <w:rPr>
                <w:rFonts w:cs="Gentium Plus"/>
                <w:sz w:val="19"/>
                <w:szCs w:val="19"/>
              </w:rPr>
              <w:t>1/</w:t>
            </w:r>
            <w:r w:rsidR="009441DA" w:rsidRPr="00611A54">
              <w:rPr>
                <w:rFonts w:cs="Gentium Plus"/>
                <w:sz w:val="19"/>
                <w:szCs w:val="19"/>
              </w:rPr>
              <w:t>45.</w:t>
            </w:r>
          </w:p>
        </w:tc>
      </w:tr>
      <w:tr w:rsidR="00D4716C" w:rsidRPr="00694F90" w14:paraId="54A230E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ED24A25" w14:textId="77777777" w:rsidR="00D4716C" w:rsidRPr="004C3904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65" w:type="dxa"/>
          </w:tcPr>
          <w:p w14:paraId="04734171" w14:textId="6F2D4691" w:rsidR="00D4716C" w:rsidRPr="00611A54" w:rsidRDefault="00D4716C" w:rsidP="000D4EA2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Adı, </w:t>
            </w:r>
            <w:r w:rsidRPr="00611A54">
              <w:rPr>
                <w:rFonts w:cs="Gentium Plus"/>
                <w:sz w:val="19"/>
                <w:szCs w:val="19"/>
              </w:rPr>
              <w:t>Cilt/Sayfa Numarası.</w:t>
            </w:r>
          </w:p>
        </w:tc>
      </w:tr>
      <w:tr w:rsidR="00D4716C" w:rsidRPr="00694F90" w14:paraId="6C1DD9D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D3B68EE" w14:textId="77777777" w:rsidR="00D4716C" w:rsidRPr="004C3904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6F9E5960" w14:textId="77777777" w:rsidR="00D4716C" w:rsidRPr="00611A54" w:rsidRDefault="00D4716C" w:rsidP="000D4EA2">
            <w:pPr>
              <w:spacing w:before="0"/>
              <w:ind w:left="360" w:hanging="36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İş Kanunları ve İlgili Mevzuatı</w:t>
            </w:r>
            <w:r w:rsidRPr="00611A54">
              <w:rPr>
                <w:rFonts w:cs="Gentium Plus"/>
                <w:sz w:val="19"/>
                <w:szCs w:val="19"/>
              </w:rPr>
              <w:t>, 32.</w:t>
            </w:r>
          </w:p>
          <w:p w14:paraId="1B357031" w14:textId="3AA6F350" w:rsidR="009441DA" w:rsidRPr="00611A54" w:rsidRDefault="009441DA" w:rsidP="000D4EA2">
            <w:pPr>
              <w:spacing w:before="0"/>
              <w:ind w:left="360" w:hanging="36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Resāʾilü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İḫvāni’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̣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̣afā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ED2DC3">
              <w:rPr>
                <w:rFonts w:cs="Gentium Plus"/>
                <w:sz w:val="19"/>
                <w:szCs w:val="19"/>
              </w:rPr>
              <w:t>1/</w:t>
            </w:r>
            <w:r w:rsidRPr="00611A54">
              <w:rPr>
                <w:rFonts w:cs="Gentium Plus"/>
                <w:sz w:val="19"/>
                <w:szCs w:val="19"/>
              </w:rPr>
              <w:t>45-46.</w:t>
            </w:r>
          </w:p>
        </w:tc>
      </w:tr>
      <w:tr w:rsidR="00D4716C" w:rsidRPr="00694F90" w14:paraId="1E3BEE7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03B2FB3" w14:textId="77777777" w:rsidR="00D4716C" w:rsidRPr="004C3904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65" w:type="dxa"/>
          </w:tcPr>
          <w:p w14:paraId="09A1C62A" w14:textId="4CE0FED3" w:rsidR="00D4716C" w:rsidRPr="00611A54" w:rsidRDefault="00D4716C" w:rsidP="000D4E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DD0CD5" w:rsidRPr="00DD0CD5">
              <w:rPr>
                <w:rFonts w:cs="Gentium Plus"/>
                <w:sz w:val="19"/>
                <w:szCs w:val="19"/>
              </w:rPr>
              <w:t>ed. Editör/Neşreden, çev. Çeviren</w:t>
            </w:r>
            <w:r w:rsidR="00DD0CD5">
              <w:rPr>
                <w:rFonts w:cs="Gentium Plus"/>
                <w:sz w:val="19"/>
                <w:szCs w:val="19"/>
              </w:rPr>
              <w:t>.</w:t>
            </w:r>
            <w:r w:rsidR="00DD0CD5" w:rsidRPr="00DD0CD5">
              <w:rPr>
                <w:rFonts w:cs="Gentium Plus"/>
                <w:sz w:val="19"/>
                <w:szCs w:val="19"/>
              </w:rPr>
              <w:t xml:space="preserve"> </w:t>
            </w:r>
            <w:r w:rsidR="00261C40" w:rsidRPr="00611A54">
              <w:rPr>
                <w:rFonts w:cs="Gentium Plus"/>
                <w:sz w:val="19"/>
                <w:szCs w:val="19"/>
              </w:rPr>
              <w:t>x Cilt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D4716C" w:rsidRPr="00694F90" w14:paraId="791AEFE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C37D6FE" w14:textId="77777777" w:rsidR="00D4716C" w:rsidRPr="004C3904" w:rsidRDefault="00D4716C" w:rsidP="000D4EA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6657A22C" w14:textId="03E41CC7" w:rsidR="00D4716C" w:rsidRPr="00611A54" w:rsidRDefault="00D4716C" w:rsidP="000D4E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İş Kanunları ve İlgili Mevzuat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4E69F8" w:rsidRPr="00611A54">
              <w:rPr>
                <w:rFonts w:cs="Gentium Plus"/>
                <w:sz w:val="19"/>
                <w:szCs w:val="19"/>
              </w:rPr>
              <w:t xml:space="preserve">2 Cilt. </w:t>
            </w:r>
            <w:r w:rsidRPr="00611A54">
              <w:rPr>
                <w:rFonts w:cs="Gentium Plus"/>
                <w:sz w:val="19"/>
                <w:szCs w:val="19"/>
              </w:rPr>
              <w:t xml:space="preserve">Ankara: Adalet Yayınevi, </w:t>
            </w:r>
            <w:r w:rsidR="00FE5EC3" w:rsidRPr="00611A54">
              <w:rPr>
                <w:rFonts w:cs="Gentium Plus"/>
                <w:sz w:val="19"/>
                <w:szCs w:val="19"/>
              </w:rPr>
              <w:t>2.</w:t>
            </w:r>
            <w:r w:rsidR="00743A95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="00743A95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sz w:val="19"/>
                <w:szCs w:val="19"/>
              </w:rPr>
              <w:t>2014.</w:t>
            </w:r>
          </w:p>
          <w:p w14:paraId="053FBBF9" w14:textId="707042F2" w:rsidR="009441DA" w:rsidRPr="00611A54" w:rsidRDefault="009441DA" w:rsidP="000D4E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Resāʾilü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İḫvāni’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̣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̣afā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ḫullāni’l-vefāʾ</w:t>
            </w:r>
            <w:proofErr w:type="spellEnd"/>
            <w:r w:rsidR="00831B1E" w:rsidRPr="00611A54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3F176B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="00831B1E" w:rsidRPr="00611A54">
              <w:rPr>
                <w:rFonts w:cs="Gentium Plus"/>
                <w:sz w:val="19"/>
                <w:szCs w:val="19"/>
              </w:rPr>
              <w:t>.</w:t>
            </w:r>
            <w:r w:rsidR="00831B1E"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utru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l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ust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4 Cilt. Beyrut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, 1376-1377/1957.</w:t>
            </w:r>
          </w:p>
        </w:tc>
      </w:tr>
    </w:tbl>
    <w:p w14:paraId="659F807D" w14:textId="1B4D4DFD" w:rsidR="00D11BA9" w:rsidRPr="00694F90" w:rsidRDefault="00DE3619" w:rsidP="002F6D85">
      <w:pPr>
        <w:pStyle w:val="Balk3"/>
        <w:numPr>
          <w:ilvl w:val="1"/>
          <w:numId w:val="61"/>
        </w:numPr>
      </w:pPr>
      <w:bookmarkStart w:id="4" w:name="_Toc37480858"/>
      <w:r w:rsidRPr="00694F90">
        <w:t>Kitap</w:t>
      </w:r>
      <w:r w:rsidR="00B26E3C" w:rsidRPr="00694F90">
        <w:t>-</w:t>
      </w:r>
      <w:r w:rsidR="00C11BA4" w:rsidRPr="003A2930">
        <w:t>Tek</w:t>
      </w:r>
      <w:r w:rsidR="00C11BA4" w:rsidRPr="00694F90">
        <w:t xml:space="preserve"> Yazarlı</w:t>
      </w:r>
      <w:bookmarkEnd w:id="4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333"/>
        <w:gridCol w:w="7012"/>
      </w:tblGrid>
      <w:tr w:rsidR="00D11BA9" w:rsidRPr="00694F90" w14:paraId="3340BAB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66C553D" w14:textId="77777777" w:rsidR="00D11BA9" w:rsidRPr="004C3904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97" w:type="dxa"/>
          </w:tcPr>
          <w:p w14:paraId="550EC8F8" w14:textId="549EE028" w:rsidR="00D11BA9" w:rsidRPr="00611A54" w:rsidRDefault="00D11BA9" w:rsidP="008B372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D11BA9" w:rsidRPr="00694F90" w14:paraId="7473918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55470805" w14:textId="77777777" w:rsidR="00D11BA9" w:rsidRPr="004C3904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97" w:type="dxa"/>
          </w:tcPr>
          <w:p w14:paraId="7FF70DF9" w14:textId="77777777" w:rsidR="00F15C27" w:rsidRPr="00611A54" w:rsidRDefault="00D11BA9" w:rsidP="008B372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Afet İnan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Piri Reis'in Hayatı ve Eserleri</w:t>
            </w:r>
            <w:r w:rsidRPr="00611A54">
              <w:rPr>
                <w:rFonts w:cs="Gentium Plus"/>
                <w:sz w:val="19"/>
                <w:szCs w:val="19"/>
              </w:rPr>
              <w:t xml:space="preserve"> (Ankara: Türk Tarih Kurumu, 2018), 22</w:t>
            </w:r>
            <w:r w:rsidR="00F15C27" w:rsidRPr="00611A54">
              <w:rPr>
                <w:rFonts w:cs="Gentium Plus"/>
                <w:sz w:val="19"/>
                <w:szCs w:val="19"/>
              </w:rPr>
              <w:t>.</w:t>
            </w:r>
          </w:p>
          <w:p w14:paraId="507A0736" w14:textId="7A1E8DCC" w:rsidR="00BD5EC1" w:rsidRPr="00611A54" w:rsidRDefault="00BD5EC1" w:rsidP="008B372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Fuat Sezgin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Geschicht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de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rabische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chrifttum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Leide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ril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1967-2015), 1/44-45.</w:t>
            </w:r>
          </w:p>
        </w:tc>
      </w:tr>
      <w:tr w:rsidR="00D11BA9" w:rsidRPr="00694F90" w14:paraId="04DFFAB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0A221D7" w14:textId="77777777" w:rsidR="00D11BA9" w:rsidRPr="004C3904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97" w:type="dxa"/>
          </w:tcPr>
          <w:p w14:paraId="36F8E117" w14:textId="2A4650A9" w:rsidR="00D11BA9" w:rsidRPr="00611A54" w:rsidRDefault="00D11BA9" w:rsidP="008B372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Adı, 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D11BA9" w:rsidRPr="00694F90" w14:paraId="2EEC904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FA2CDCC" w14:textId="77777777" w:rsidR="00D11BA9" w:rsidRPr="004C3904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97" w:type="dxa"/>
          </w:tcPr>
          <w:p w14:paraId="100797D1" w14:textId="77777777" w:rsidR="00E5509C" w:rsidRPr="00611A54" w:rsidRDefault="00D11BA9" w:rsidP="008B372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İnan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Piri Reis’in Hayatı ve Eserleri</w:t>
            </w:r>
            <w:r w:rsidRPr="00611A54">
              <w:rPr>
                <w:rFonts w:cs="Gentium Plus"/>
                <w:sz w:val="19"/>
                <w:szCs w:val="19"/>
              </w:rPr>
              <w:t>, 34</w:t>
            </w:r>
            <w:r w:rsidR="00E5509C" w:rsidRPr="00611A54">
              <w:rPr>
                <w:rFonts w:cs="Gentium Plus"/>
                <w:sz w:val="19"/>
                <w:szCs w:val="19"/>
              </w:rPr>
              <w:t>.</w:t>
            </w:r>
          </w:p>
          <w:p w14:paraId="656A0271" w14:textId="34422F91" w:rsidR="00BD5EC1" w:rsidRPr="00611A54" w:rsidRDefault="00BD5EC1" w:rsidP="008B372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Sezgin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GAS</w:t>
            </w:r>
            <w:r w:rsidRPr="00611A54">
              <w:rPr>
                <w:rFonts w:cs="Gentium Plus"/>
                <w:sz w:val="19"/>
                <w:szCs w:val="19"/>
              </w:rPr>
              <w:t xml:space="preserve">, 1/48-56. </w:t>
            </w:r>
          </w:p>
        </w:tc>
      </w:tr>
      <w:tr w:rsidR="00D11BA9" w:rsidRPr="00694F90" w14:paraId="6755FE5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468BF5A" w14:textId="77777777" w:rsidR="00D11BA9" w:rsidRPr="004C3904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97" w:type="dxa"/>
          </w:tcPr>
          <w:p w14:paraId="0181B053" w14:textId="0750B9C1" w:rsidR="00D11BA9" w:rsidRPr="00611A54" w:rsidRDefault="00D11BA9" w:rsidP="008B372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BD5EC1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261C40" w:rsidRPr="00611A54">
              <w:rPr>
                <w:rFonts w:cs="Gentium Plus"/>
                <w:sz w:val="19"/>
                <w:szCs w:val="19"/>
              </w:rPr>
              <w:t>x Cilt</w:t>
            </w:r>
            <w:r w:rsidR="00BD5EC1"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D11BA9" w:rsidRPr="00694F90" w14:paraId="09C678B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690B7DE3" w14:textId="77777777" w:rsidR="00D11BA9" w:rsidRPr="004C3904" w:rsidRDefault="00D11BA9" w:rsidP="008B372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97" w:type="dxa"/>
          </w:tcPr>
          <w:p w14:paraId="034DF54E" w14:textId="4D321A03" w:rsidR="00D11BA9" w:rsidRPr="00611A54" w:rsidRDefault="00D11BA9" w:rsidP="008B372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İnan, Afet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Piri Reis’in Hayatı ve Eserleri</w:t>
            </w:r>
            <w:r w:rsidRPr="00611A54">
              <w:rPr>
                <w:rFonts w:cs="Gentium Plus"/>
                <w:sz w:val="19"/>
                <w:szCs w:val="19"/>
              </w:rPr>
              <w:t xml:space="preserve">. Ankara: Türk Tarih Kurumu, </w:t>
            </w:r>
            <w:r w:rsidR="008F10D0">
              <w:rPr>
                <w:rFonts w:cs="Gentium Plus"/>
                <w:sz w:val="19"/>
                <w:szCs w:val="19"/>
              </w:rPr>
              <w:t xml:space="preserve">2. Basım, </w:t>
            </w:r>
            <w:r w:rsidRPr="00611A54">
              <w:rPr>
                <w:rFonts w:cs="Gentium Plus"/>
                <w:sz w:val="19"/>
                <w:szCs w:val="19"/>
              </w:rPr>
              <w:t>2018.</w:t>
            </w:r>
          </w:p>
          <w:p w14:paraId="2CF33860" w14:textId="7839F06C" w:rsidR="00BD5EC1" w:rsidRPr="00611A54" w:rsidRDefault="00BD5EC1" w:rsidP="008B372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Sezgin, Fuat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Geschicht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de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rabische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chrifttum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17 Cilt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Leide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ril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1967-2015.</w:t>
            </w:r>
          </w:p>
        </w:tc>
      </w:tr>
    </w:tbl>
    <w:p w14:paraId="773CF115" w14:textId="4610877B" w:rsidR="00DE3619" w:rsidRPr="00694F90" w:rsidRDefault="00C11BA4" w:rsidP="002F6D85">
      <w:pPr>
        <w:pStyle w:val="Balk3"/>
        <w:numPr>
          <w:ilvl w:val="1"/>
          <w:numId w:val="61"/>
        </w:numPr>
      </w:pPr>
      <w:bookmarkStart w:id="5" w:name="_Toc37480859"/>
      <w:r w:rsidRPr="00694F90">
        <w:t>Kitap</w:t>
      </w:r>
      <w:r w:rsidR="00B26E3C" w:rsidRPr="00694F90">
        <w:t>-</w:t>
      </w:r>
      <w:r w:rsidR="00DE3619" w:rsidRPr="00694F90">
        <w:t>İki</w:t>
      </w:r>
      <w:r w:rsidR="00AB04A8" w:rsidRPr="00694F90">
        <w:t xml:space="preserve"> </w:t>
      </w:r>
      <w:r w:rsidR="00DE3619" w:rsidRPr="00694F90">
        <w:t>Yazarlı</w:t>
      </w:r>
      <w:bookmarkEnd w:id="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378"/>
        <w:gridCol w:w="6967"/>
      </w:tblGrid>
      <w:tr w:rsidR="00084002" w:rsidRPr="00694F90" w14:paraId="46CB51C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091B535" w14:textId="77777777" w:rsidR="00084002" w:rsidRPr="004C3904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65" w:type="dxa"/>
          </w:tcPr>
          <w:p w14:paraId="60E1857F" w14:textId="264A91C0" w:rsidR="00084002" w:rsidRPr="00611A54" w:rsidRDefault="00084002" w:rsidP="000900A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Adı Soyad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3532DD" w:rsidRPr="00611A54">
              <w:rPr>
                <w:rFonts w:cs="Gentium Plus"/>
                <w:sz w:val="19"/>
                <w:szCs w:val="19"/>
              </w:rPr>
              <w:t xml:space="preserve"> Yazar</w:t>
            </w:r>
            <w:r w:rsidRPr="00611A54">
              <w:rPr>
                <w:rFonts w:cs="Gentium Plus"/>
                <w:sz w:val="19"/>
                <w:szCs w:val="19"/>
              </w:rPr>
              <w:t xml:space="preserve"> Adı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D4716C" w:rsidRPr="00611A54">
              <w:rPr>
                <w:rFonts w:cs="Gentium Plus"/>
                <w:sz w:val="19"/>
                <w:szCs w:val="19"/>
              </w:rPr>
              <w:t>Cilt/Sayfa Numarası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084002" w:rsidRPr="00694F90" w14:paraId="7F8B4DD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10CDD58" w14:textId="77777777" w:rsidR="00084002" w:rsidRPr="004C3904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700C0D7E" w14:textId="0BE7DDEF" w:rsidR="003532DD" w:rsidRPr="00611A54" w:rsidRDefault="00084002" w:rsidP="000900A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Arı İnan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İsmet Parmaksızoğlu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Düşünceleriyle Atatürk</w:t>
            </w:r>
            <w:r w:rsidRPr="00611A54">
              <w:rPr>
                <w:rFonts w:cs="Gentium Plus"/>
                <w:sz w:val="19"/>
                <w:szCs w:val="19"/>
              </w:rPr>
              <w:t xml:space="preserve"> (Ankara: Türk Tarih Kurumu Yayınları, 2018), 54-58</w:t>
            </w:r>
            <w:r w:rsidR="003532DD" w:rsidRPr="00611A54">
              <w:rPr>
                <w:rFonts w:cs="Gentium Plus"/>
                <w:sz w:val="19"/>
                <w:szCs w:val="19"/>
              </w:rPr>
              <w:t>.</w:t>
            </w:r>
          </w:p>
          <w:p w14:paraId="65942639" w14:textId="4CCA46E6" w:rsidR="003532DD" w:rsidRPr="00611A54" w:rsidRDefault="00084002" w:rsidP="000900A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Ömer Lütfi Barkan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Ekrem Hakkı Ayverdi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İ</w:t>
            </w:r>
            <w:r w:rsidRPr="00274D84">
              <w:rPr>
                <w:rFonts w:cs="Gentium Plus"/>
                <w:i/>
                <w:iCs/>
                <w:sz w:val="18"/>
                <w:szCs w:val="18"/>
              </w:rPr>
              <w:t>stanbul Vakıfları Tahrir Defteri 953 Tarihli</w:t>
            </w:r>
            <w:r w:rsidRPr="00274D84">
              <w:rPr>
                <w:rFonts w:cs="Gentium Plus"/>
                <w:sz w:val="18"/>
                <w:szCs w:val="18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(</w:t>
            </w:r>
            <w:r w:rsidRPr="00274D84">
              <w:rPr>
                <w:rFonts w:cs="Gentium Plus"/>
                <w:sz w:val="18"/>
                <w:szCs w:val="18"/>
              </w:rPr>
              <w:t>İstanbul: İstanbul Fetih Cemiyeti, 1973</w:t>
            </w:r>
            <w:r w:rsidRPr="00611A54">
              <w:rPr>
                <w:rFonts w:cs="Gentium Plus"/>
                <w:sz w:val="19"/>
                <w:szCs w:val="19"/>
              </w:rPr>
              <w:t>), 520</w:t>
            </w:r>
            <w:r w:rsidR="003532DD"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084002" w:rsidRPr="00694F90" w14:paraId="6560CB4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E3552EC" w14:textId="77777777" w:rsidR="00084002" w:rsidRPr="004C3904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65" w:type="dxa"/>
          </w:tcPr>
          <w:p w14:paraId="7EBAF548" w14:textId="7A717000" w:rsidR="00084002" w:rsidRPr="00611A54" w:rsidRDefault="00084002" w:rsidP="000900A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Adı, </w:t>
            </w:r>
            <w:r w:rsidR="00D4716C" w:rsidRPr="00611A54">
              <w:rPr>
                <w:rFonts w:cs="Gentium Plus"/>
                <w:sz w:val="19"/>
                <w:szCs w:val="19"/>
              </w:rPr>
              <w:t>Cilt/Sayfa Numarası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084002" w:rsidRPr="00694F90" w14:paraId="360597F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D637A5F" w14:textId="77777777" w:rsidR="00084002" w:rsidRPr="004C3904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1694E577" w14:textId="29C3726D" w:rsidR="003532DD" w:rsidRPr="00611A54" w:rsidRDefault="00084002" w:rsidP="000900A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İnan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Parmaksızoğlu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Düşünceleriyle Atatürk</w:t>
            </w:r>
            <w:r w:rsidRPr="00611A54">
              <w:rPr>
                <w:rFonts w:cs="Gentium Plus"/>
                <w:sz w:val="19"/>
                <w:szCs w:val="19"/>
              </w:rPr>
              <w:t>, 62</w:t>
            </w:r>
            <w:r w:rsidR="003532DD" w:rsidRPr="00611A54">
              <w:rPr>
                <w:rFonts w:cs="Gentium Plus"/>
                <w:sz w:val="19"/>
                <w:szCs w:val="19"/>
              </w:rPr>
              <w:t>.</w:t>
            </w:r>
          </w:p>
          <w:p w14:paraId="7C5A79F5" w14:textId="1BD548EE" w:rsidR="00084002" w:rsidRPr="00611A54" w:rsidRDefault="00084002" w:rsidP="000900A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Barkan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Ayverdi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İstanbul Vakıfları Tahrir Defteri</w:t>
            </w:r>
            <w:r w:rsidRPr="00611A54">
              <w:rPr>
                <w:rFonts w:cs="Gentium Plus"/>
                <w:sz w:val="19"/>
                <w:szCs w:val="19"/>
              </w:rPr>
              <w:t>, 159</w:t>
            </w:r>
            <w:r w:rsidR="003532DD"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084002" w:rsidRPr="00694F90" w14:paraId="324BD3C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FA421EC" w14:textId="77777777" w:rsidR="00084002" w:rsidRPr="004C3904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65" w:type="dxa"/>
          </w:tcPr>
          <w:p w14:paraId="26B614E1" w14:textId="79AA38D6" w:rsidR="00084002" w:rsidRPr="00611A54" w:rsidRDefault="00084002" w:rsidP="000900A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261C40" w:rsidRPr="00611A54">
              <w:rPr>
                <w:rFonts w:cs="Gentium Plus"/>
                <w:sz w:val="19"/>
                <w:szCs w:val="19"/>
              </w:rPr>
              <w:t>x Cilt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084002" w:rsidRPr="00694F90" w14:paraId="3A5882A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208638B" w14:textId="77777777" w:rsidR="00084002" w:rsidRPr="004C3904" w:rsidRDefault="00084002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73EBE16A" w14:textId="5FEF64B0" w:rsidR="00084002" w:rsidRPr="00611A54" w:rsidRDefault="00084002" w:rsidP="000900A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Barkan, Ömer Lütfi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Ayverdi, Ekrem Hakk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İstanbul Vakıfları Tahrir Defteri 953 Tarihli</w:t>
            </w:r>
            <w:r w:rsidRPr="00611A54">
              <w:rPr>
                <w:rFonts w:cs="Gentium Plus"/>
                <w:sz w:val="19"/>
                <w:szCs w:val="19"/>
              </w:rPr>
              <w:t xml:space="preserve">.  İstanbul: İstanbul Fetih Cemiyeti, </w:t>
            </w:r>
            <w:r w:rsidR="008F10D0">
              <w:rPr>
                <w:rFonts w:cs="Gentium Plus"/>
                <w:sz w:val="19"/>
                <w:szCs w:val="19"/>
              </w:rPr>
              <w:t xml:space="preserve">2. Basım, </w:t>
            </w:r>
            <w:r w:rsidRPr="00611A54">
              <w:rPr>
                <w:rFonts w:cs="Gentium Plus"/>
                <w:sz w:val="19"/>
                <w:szCs w:val="19"/>
              </w:rPr>
              <w:t>1973.</w:t>
            </w:r>
          </w:p>
          <w:p w14:paraId="36DF94B4" w14:textId="0DA232E7" w:rsidR="003532DD" w:rsidRPr="00611A54" w:rsidRDefault="003532DD" w:rsidP="000900A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İnan, Ar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Parmaksızoğlu, İsmet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Düşünceleriyle Atatürk. </w:t>
            </w:r>
            <w:r w:rsidRPr="00611A54">
              <w:rPr>
                <w:rFonts w:cs="Gentium Plus"/>
                <w:sz w:val="19"/>
                <w:szCs w:val="19"/>
              </w:rPr>
              <w:t>Ankara: Türk Tarih Kurumu Yayınları, 2018.</w:t>
            </w:r>
          </w:p>
        </w:tc>
      </w:tr>
    </w:tbl>
    <w:p w14:paraId="364A20B6" w14:textId="59C8A558" w:rsidR="008059E8" w:rsidRPr="00694F90" w:rsidRDefault="00C11BA4" w:rsidP="002F6D85">
      <w:pPr>
        <w:pStyle w:val="Balk3"/>
        <w:numPr>
          <w:ilvl w:val="1"/>
          <w:numId w:val="61"/>
        </w:numPr>
      </w:pPr>
      <w:bookmarkStart w:id="6" w:name="_Toc37480860"/>
      <w:r w:rsidRPr="00694F90">
        <w:t>Kitap</w:t>
      </w:r>
      <w:r w:rsidR="00B26E3C" w:rsidRPr="00694F90">
        <w:t>-</w:t>
      </w:r>
      <w:r w:rsidR="008059E8" w:rsidRPr="00694F90">
        <w:t>Çok</w:t>
      </w:r>
      <w:r w:rsidR="00AB04A8" w:rsidRPr="00694F90">
        <w:t xml:space="preserve"> </w:t>
      </w:r>
      <w:r w:rsidR="008059E8" w:rsidRPr="00694F90">
        <w:t>Yazarlı</w:t>
      </w:r>
      <w:bookmarkEnd w:id="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378"/>
        <w:gridCol w:w="6967"/>
      </w:tblGrid>
      <w:tr w:rsidR="00D11BA9" w:rsidRPr="00694F90" w14:paraId="7CE053F0" w14:textId="77777777" w:rsidTr="005D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E4EF2F0" w14:textId="77777777" w:rsidR="00D11BA9" w:rsidRPr="004C3904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965" w:type="dxa"/>
          </w:tcPr>
          <w:p w14:paraId="75CAB721" w14:textId="5A8DCBA6" w:rsidR="00D11BA9" w:rsidRPr="00611A54" w:rsidRDefault="009D1934" w:rsidP="007016C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Adı Soyadı </w:t>
            </w:r>
            <w:r w:rsidR="00C81216" w:rsidRPr="00611A54">
              <w:rPr>
                <w:rFonts w:cs="Gentium Plus"/>
                <w:sz w:val="19"/>
                <w:szCs w:val="19"/>
              </w:rPr>
              <w:t>vd.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D4716C" w:rsidRPr="00611A54">
              <w:rPr>
                <w:rFonts w:cs="Gentium Plus"/>
                <w:sz w:val="19"/>
                <w:szCs w:val="19"/>
              </w:rPr>
              <w:t>Cilt/Sayfa Numarası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D11BA9" w:rsidRPr="00694F90" w14:paraId="6C5AC4E0" w14:textId="77777777" w:rsidTr="005D5D03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5010E35" w14:textId="77777777" w:rsidR="00D11BA9" w:rsidRPr="004C3904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7D1D448E" w14:textId="0DA5CC63" w:rsidR="000E3B77" w:rsidRPr="00611A54" w:rsidRDefault="009D1934" w:rsidP="007016C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Bekir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opaloğlu</w:t>
            </w:r>
            <w:proofErr w:type="spellEnd"/>
            <w:r w:rsidR="00C91AC9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81216" w:rsidRPr="00611A54">
              <w:rPr>
                <w:rFonts w:cs="Gentium Plus"/>
                <w:sz w:val="19"/>
                <w:szCs w:val="19"/>
              </w:rPr>
              <w:t>vd.</w:t>
            </w:r>
            <w:r w:rsidR="00E5509C" w:rsidRPr="00611A54">
              <w:rPr>
                <w:rFonts w:cs="Gentium Plus"/>
                <w:sz w:val="19"/>
                <w:szCs w:val="19"/>
              </w:rPr>
              <w:t>,</w:t>
            </w:r>
            <w:r w:rsidR="009206A0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İslam’da İnanç Esasları</w:t>
            </w:r>
            <w:r w:rsidRPr="00611A54">
              <w:rPr>
                <w:rFonts w:cs="Gentium Plus"/>
                <w:sz w:val="19"/>
                <w:szCs w:val="19"/>
              </w:rPr>
              <w:t xml:space="preserve"> (İstanbul: </w:t>
            </w:r>
            <w:r w:rsidR="00A204A8" w:rsidRPr="00611A54">
              <w:rPr>
                <w:rFonts w:cs="Gentium Plus"/>
                <w:sz w:val="19"/>
                <w:szCs w:val="19"/>
              </w:rPr>
              <w:t xml:space="preserve">MÜ </w:t>
            </w:r>
            <w:proofErr w:type="spellStart"/>
            <w:r w:rsidR="00A204A8" w:rsidRPr="00611A54">
              <w:rPr>
                <w:rFonts w:cs="Gentium Plus"/>
                <w:sz w:val="19"/>
                <w:szCs w:val="19"/>
              </w:rPr>
              <w:t>İlâhiyat</w:t>
            </w:r>
            <w:proofErr w:type="spellEnd"/>
            <w:r w:rsidR="00A204A8"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A204A8" w:rsidRPr="00611A54">
              <w:rPr>
                <w:rFonts w:cs="Gentium Plus"/>
                <w:sz w:val="19"/>
                <w:szCs w:val="19"/>
              </w:rPr>
              <w:t>Fakültesi</w:t>
            </w:r>
            <w:proofErr w:type="spellEnd"/>
            <w:r w:rsidR="00A204A8" w:rsidRPr="00611A54">
              <w:rPr>
                <w:rFonts w:cs="Gentium Plus"/>
                <w:sz w:val="19"/>
                <w:szCs w:val="19"/>
              </w:rPr>
              <w:t xml:space="preserve"> Vakfı Yayınları</w:t>
            </w:r>
            <w:r w:rsidRPr="00611A54">
              <w:rPr>
                <w:rFonts w:cs="Gentium Plus"/>
                <w:sz w:val="19"/>
                <w:szCs w:val="19"/>
              </w:rPr>
              <w:t>, 1998), 25</w:t>
            </w:r>
            <w:r w:rsidR="000E3B77" w:rsidRPr="00611A54">
              <w:rPr>
                <w:rFonts w:cs="Gentium Plus"/>
                <w:sz w:val="19"/>
                <w:szCs w:val="19"/>
              </w:rPr>
              <w:t>.</w:t>
            </w:r>
          </w:p>
          <w:p w14:paraId="548AD002" w14:textId="2748FB5C" w:rsidR="00D11BA9" w:rsidRPr="00611A54" w:rsidRDefault="009D1934" w:rsidP="007016C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Mitchel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L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ise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664257">
              <w:rPr>
                <w:rFonts w:cs="Gentium Plus"/>
                <w:sz w:val="19"/>
                <w:szCs w:val="19"/>
              </w:rPr>
              <w:t>vd</w:t>
            </w:r>
            <w:r w:rsidR="007A575F" w:rsidRPr="00611A54">
              <w:rPr>
                <w:rFonts w:cs="Gentium Plus"/>
                <w:sz w:val="19"/>
                <w:szCs w:val="19"/>
              </w:rPr>
              <w:t>.,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Memory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uggestibility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in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Forensic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nterview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ahwah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NJ: L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rlbau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ssoicate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2002), 65.</w:t>
            </w:r>
          </w:p>
        </w:tc>
      </w:tr>
      <w:tr w:rsidR="009D1934" w:rsidRPr="00694F90" w14:paraId="0E09CB1C" w14:textId="77777777" w:rsidTr="005D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13FB1A5" w14:textId="77777777" w:rsidR="009D1934" w:rsidRPr="004C3904" w:rsidRDefault="009D193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65" w:type="dxa"/>
          </w:tcPr>
          <w:p w14:paraId="338EF2EA" w14:textId="70258658" w:rsidR="009D1934" w:rsidRPr="00611A54" w:rsidRDefault="009D1934" w:rsidP="007016C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Yazar Soyadı v</w:t>
            </w:r>
            <w:r w:rsidR="009A43AC" w:rsidRPr="00611A54">
              <w:rPr>
                <w:rFonts w:cs="Gentium Plus"/>
                <w:sz w:val="19"/>
                <w:szCs w:val="19"/>
              </w:rPr>
              <w:t>d.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Adı, </w:t>
            </w:r>
            <w:r w:rsidR="00D4716C" w:rsidRPr="00611A54">
              <w:rPr>
                <w:rFonts w:cs="Gentium Plus"/>
                <w:sz w:val="19"/>
                <w:szCs w:val="19"/>
              </w:rPr>
              <w:t>Cilt/Sayfa Numarası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D1934" w:rsidRPr="00694F90" w14:paraId="38C2317B" w14:textId="77777777" w:rsidTr="005D5D03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8C1AB51" w14:textId="77777777" w:rsidR="009D1934" w:rsidRPr="004C3904" w:rsidRDefault="009D193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3FFC5FA6" w14:textId="1A361FDA" w:rsidR="007A575F" w:rsidRPr="00611A54" w:rsidRDefault="009D1934" w:rsidP="007016C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Topaloğlu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v</w:t>
            </w:r>
            <w:r w:rsidR="00E5509C" w:rsidRPr="00611A54">
              <w:rPr>
                <w:rFonts w:cs="Gentium Plus"/>
                <w:sz w:val="19"/>
                <w:szCs w:val="19"/>
              </w:rPr>
              <w:t>d</w:t>
            </w:r>
            <w:r w:rsidRPr="00611A54">
              <w:rPr>
                <w:rFonts w:cs="Gentium Plus"/>
                <w:sz w:val="19"/>
                <w:szCs w:val="19"/>
              </w:rPr>
              <w:t xml:space="preserve">.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İslam’da İnanç Esasları</w:t>
            </w:r>
            <w:r w:rsidRPr="00611A54">
              <w:rPr>
                <w:rFonts w:cs="Gentium Plus"/>
                <w:sz w:val="19"/>
                <w:szCs w:val="19"/>
              </w:rPr>
              <w:t>, 36</w:t>
            </w:r>
            <w:r w:rsidR="007A575F" w:rsidRPr="00611A54">
              <w:rPr>
                <w:rFonts w:cs="Gentium Plus"/>
                <w:sz w:val="19"/>
                <w:szCs w:val="19"/>
              </w:rPr>
              <w:t>.</w:t>
            </w:r>
          </w:p>
          <w:p w14:paraId="28D61A78" w14:textId="115D7E9C" w:rsidR="009D1934" w:rsidRPr="00611A54" w:rsidRDefault="009D1934" w:rsidP="007016C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Eise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6C27AF">
              <w:rPr>
                <w:rFonts w:cs="Gentium Plus"/>
                <w:sz w:val="19"/>
                <w:szCs w:val="19"/>
              </w:rPr>
              <w:t>vd</w:t>
            </w:r>
            <w:r w:rsidRPr="00611A54">
              <w:rPr>
                <w:rFonts w:cs="Gentium Plus"/>
                <w:sz w:val="19"/>
                <w:szCs w:val="19"/>
              </w:rPr>
              <w:t xml:space="preserve">.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Memory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uggestibility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in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Forensic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nterview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67.</w:t>
            </w:r>
          </w:p>
        </w:tc>
      </w:tr>
      <w:tr w:rsidR="009D1934" w:rsidRPr="00694F90" w14:paraId="07EC8D5C" w14:textId="77777777" w:rsidTr="005D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F104E4" w14:textId="77777777" w:rsidR="009D1934" w:rsidRPr="004C3904" w:rsidRDefault="009D193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65" w:type="dxa"/>
          </w:tcPr>
          <w:p w14:paraId="15556411" w14:textId="26596EAC" w:rsidR="009D1934" w:rsidRPr="00611A54" w:rsidRDefault="00AE3435" w:rsidP="00DA6B19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İlk </w:t>
            </w:r>
            <w:r w:rsidR="009D1934" w:rsidRPr="00611A54">
              <w:rPr>
                <w:rFonts w:cs="Gentium Plus"/>
                <w:sz w:val="19"/>
                <w:szCs w:val="19"/>
              </w:rPr>
              <w:t>Yazar Soyadı</w:t>
            </w:r>
            <w:r>
              <w:rPr>
                <w:rFonts w:cs="Gentium Plus"/>
                <w:sz w:val="19"/>
                <w:szCs w:val="19"/>
              </w:rPr>
              <w:t>, Adı</w:t>
            </w:r>
            <w:r w:rsidR="00C91AC9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81216" w:rsidRPr="00611A54"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="009D1934"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="009D1934"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261C40" w:rsidRPr="00611A54">
              <w:rPr>
                <w:rFonts w:cs="Gentium Plus"/>
                <w:sz w:val="19"/>
                <w:szCs w:val="19"/>
              </w:rPr>
              <w:t>x Cilt</w:t>
            </w:r>
            <w:r w:rsidR="00D92E4F"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="009D1934"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D1934" w:rsidRPr="00694F90" w14:paraId="42C144D4" w14:textId="77777777" w:rsidTr="005D5D03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8F7CA35" w14:textId="77777777" w:rsidR="009D1934" w:rsidRPr="004C3904" w:rsidRDefault="009D193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188850D9" w14:textId="32725503" w:rsidR="009D1934" w:rsidRPr="00611A54" w:rsidRDefault="009D1934" w:rsidP="007016C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Eise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itchel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L.</w:t>
            </w:r>
            <w:r w:rsidR="00A86697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6C27AF"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Memory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uggestibility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in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Forensic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nterview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ahwah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NJ: L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rlbau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ssociate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2002.</w:t>
            </w:r>
          </w:p>
          <w:p w14:paraId="7515072D" w14:textId="343D67D3" w:rsidR="009D1934" w:rsidRPr="00611A54" w:rsidRDefault="009D1934" w:rsidP="007016C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Topaloğlu, Bekir </w:t>
            </w:r>
            <w:r w:rsidR="00C81216" w:rsidRPr="00611A54"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İslam</w:t>
            </w:r>
            <w:r w:rsidR="00664257">
              <w:rPr>
                <w:rFonts w:cs="Gentium Plus"/>
                <w:i/>
                <w:iCs/>
                <w:sz w:val="19"/>
                <w:szCs w:val="19"/>
              </w:rPr>
              <w:t>’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da İnanç Esasları.</w:t>
            </w:r>
            <w:r w:rsidRPr="00611A54">
              <w:rPr>
                <w:rFonts w:cs="Gentium Plus"/>
                <w:sz w:val="19"/>
                <w:szCs w:val="19"/>
              </w:rPr>
              <w:t xml:space="preserve"> İstanbul: </w:t>
            </w:r>
            <w:r w:rsidR="00A204A8" w:rsidRPr="00611A54">
              <w:rPr>
                <w:rFonts w:cs="Gentium Plus"/>
                <w:sz w:val="19"/>
                <w:szCs w:val="19"/>
              </w:rPr>
              <w:t xml:space="preserve">MÜ </w:t>
            </w:r>
            <w:proofErr w:type="spellStart"/>
            <w:r w:rsidR="00A204A8" w:rsidRPr="00611A54">
              <w:rPr>
                <w:rFonts w:cs="Gentium Plus"/>
                <w:sz w:val="19"/>
                <w:szCs w:val="19"/>
              </w:rPr>
              <w:t>İlâhiyat</w:t>
            </w:r>
            <w:proofErr w:type="spellEnd"/>
            <w:r w:rsidR="00A204A8"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A204A8" w:rsidRPr="00611A54">
              <w:rPr>
                <w:rFonts w:cs="Gentium Plus"/>
                <w:sz w:val="19"/>
                <w:szCs w:val="19"/>
              </w:rPr>
              <w:t>Fakültesi</w:t>
            </w:r>
            <w:proofErr w:type="spellEnd"/>
            <w:r w:rsidR="00A204A8" w:rsidRPr="00611A54">
              <w:rPr>
                <w:rFonts w:cs="Gentium Plus"/>
                <w:sz w:val="19"/>
                <w:szCs w:val="19"/>
              </w:rPr>
              <w:t xml:space="preserve"> Vakfı Yayınları</w:t>
            </w:r>
            <w:r w:rsidRPr="00611A54">
              <w:rPr>
                <w:rFonts w:cs="Gentium Plus"/>
                <w:sz w:val="19"/>
                <w:szCs w:val="19"/>
              </w:rPr>
              <w:t>, 1998.</w:t>
            </w:r>
          </w:p>
        </w:tc>
      </w:tr>
    </w:tbl>
    <w:p w14:paraId="16B2FA08" w14:textId="3B82845E" w:rsidR="00D11BA9" w:rsidRDefault="00C11BA4" w:rsidP="002F6D85">
      <w:pPr>
        <w:pStyle w:val="Balk3"/>
        <w:numPr>
          <w:ilvl w:val="1"/>
          <w:numId w:val="61"/>
        </w:numPr>
      </w:pPr>
      <w:bookmarkStart w:id="7" w:name="_Toc37480861"/>
      <w:r w:rsidRPr="00694F90">
        <w:t>Ki</w:t>
      </w:r>
      <w:r w:rsidR="004A0905" w:rsidRPr="00694F90">
        <w:t>t</w:t>
      </w:r>
      <w:r w:rsidRPr="00694F90">
        <w:t>ap</w:t>
      </w:r>
      <w:r w:rsidR="00B26E3C" w:rsidRPr="00694F90">
        <w:t>-</w:t>
      </w:r>
      <w:r w:rsidR="00541A9E" w:rsidRPr="00694F90">
        <w:t>Edit</w:t>
      </w:r>
      <w:r w:rsidR="00F53E27" w:rsidRPr="00694F90">
        <w:t>ö</w:t>
      </w:r>
      <w:r w:rsidR="00541A9E" w:rsidRPr="00694F90">
        <w:t>r</w:t>
      </w:r>
      <w:r w:rsidRPr="00694F90">
        <w:t>lü</w:t>
      </w:r>
      <w:bookmarkEnd w:id="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541A9E" w:rsidRPr="00694F90" w14:paraId="28305911" w14:textId="77777777" w:rsidTr="005D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7DDCADE" w14:textId="3F9944CB" w:rsidR="00541A9E" w:rsidRPr="004C3904" w:rsidRDefault="00541A9E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335A3F04" w14:textId="4F6B088B" w:rsidR="006707B8" w:rsidRPr="00611A54" w:rsidRDefault="00541A9E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Editör Adı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ve Soyadı</w:t>
            </w:r>
            <w:r w:rsidR="006179C6" w:rsidRPr="00611A54">
              <w:rPr>
                <w:rFonts w:cs="Gentium Plus"/>
                <w:sz w:val="19"/>
                <w:szCs w:val="19"/>
              </w:rPr>
              <w:t xml:space="preserve"> (ed.)</w:t>
            </w:r>
            <w:r w:rsidRPr="00611A54">
              <w:rPr>
                <w:rFonts w:cs="Gentium Plus"/>
                <w:sz w:val="19"/>
                <w:szCs w:val="19"/>
              </w:rPr>
              <w:t>,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8B053A" w:rsidRPr="00611A54">
              <w:rPr>
                <w:rFonts w:cs="Gentium Plus"/>
                <w:sz w:val="19"/>
                <w:szCs w:val="19"/>
              </w:rPr>
              <w:t>Cilt/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6707B8" w:rsidRPr="00694F90" w14:paraId="13BEE1FA" w14:textId="77777777" w:rsidTr="005D5D03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59361A5" w14:textId="07FEAC34" w:rsidR="006707B8" w:rsidRPr="004C3904" w:rsidRDefault="006707B8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78DA3370" w14:textId="1277420C" w:rsidR="006707B8" w:rsidRPr="00611A54" w:rsidRDefault="006707B8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Mete Kaan Kaynar</w:t>
            </w:r>
            <w:r w:rsidR="006179C6" w:rsidRPr="00611A54">
              <w:rPr>
                <w:rFonts w:cs="Gentium Plus"/>
                <w:sz w:val="19"/>
                <w:szCs w:val="19"/>
              </w:rPr>
              <w:t xml:space="preserve"> (ed.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Türkiye’nin 1950’li Yılları</w:t>
            </w:r>
            <w:r w:rsidRPr="00611A54">
              <w:rPr>
                <w:rFonts w:cs="Gentium Plus"/>
                <w:sz w:val="19"/>
                <w:szCs w:val="19"/>
              </w:rPr>
              <w:t xml:space="preserve"> (İstanbul: İletişim Yayınları, 2015), </w:t>
            </w:r>
            <w:r w:rsidR="002D3CDE">
              <w:rPr>
                <w:rFonts w:cs="Gentium Plus"/>
                <w:sz w:val="19"/>
                <w:szCs w:val="19"/>
              </w:rPr>
              <w:t>7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  <w:p w14:paraId="735620E5" w14:textId="243C1869" w:rsidR="006707B8" w:rsidRPr="00611A54" w:rsidRDefault="006707B8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Suraiya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Faroqhi</w:t>
            </w:r>
            <w:proofErr w:type="spellEnd"/>
            <w:r w:rsidR="006179C6" w:rsidRPr="00611A54">
              <w:rPr>
                <w:rFonts w:cs="Gentium Plus"/>
                <w:sz w:val="19"/>
                <w:szCs w:val="19"/>
              </w:rPr>
              <w:t xml:space="preserve"> (ed.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Türkiye Tarihi 1603-1839</w:t>
            </w:r>
            <w:r w:rsidR="00D11281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D11281" w:rsidRPr="00D11281">
              <w:rPr>
                <w:rFonts w:cs="Gentium Plus"/>
                <w:sz w:val="19"/>
                <w:szCs w:val="19"/>
              </w:rPr>
              <w:t xml:space="preserve">çev. Fethi </w:t>
            </w:r>
            <w:proofErr w:type="spellStart"/>
            <w:r w:rsidR="00D11281" w:rsidRPr="00D11281">
              <w:rPr>
                <w:rFonts w:cs="Gentium Plus"/>
                <w:sz w:val="19"/>
                <w:szCs w:val="19"/>
              </w:rPr>
              <w:t>Aytuna</w:t>
            </w:r>
            <w:proofErr w:type="spellEnd"/>
            <w:r w:rsidR="00D11281" w:rsidRPr="00D11281">
              <w:rPr>
                <w:rFonts w:cs="Gentium Plus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(İstanbul: Kitap Yayınevi, 2011), 3/</w:t>
            </w:r>
            <w:r w:rsidR="002D3CDE">
              <w:rPr>
                <w:rFonts w:cs="Gentium Plus"/>
                <w:sz w:val="19"/>
                <w:szCs w:val="19"/>
              </w:rPr>
              <w:t>6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  <w:p w14:paraId="0215A746" w14:textId="451B4802" w:rsidR="006179C6" w:rsidRPr="00611A54" w:rsidRDefault="006179C6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Ahmet Hamdi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Furat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81216" w:rsidRPr="00611A54">
              <w:rPr>
                <w:rFonts w:cs="Gentium Plus"/>
                <w:sz w:val="19"/>
                <w:szCs w:val="19"/>
              </w:rPr>
              <w:t>vd.</w:t>
            </w:r>
            <w:r w:rsidRPr="00611A54">
              <w:rPr>
                <w:rFonts w:cs="Gentium Plus"/>
                <w:sz w:val="19"/>
                <w:szCs w:val="19"/>
              </w:rPr>
              <w:t xml:space="preserve"> (ed.)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Sahn-ı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emân’da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Dârülfünûn’a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Osmanlı’da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̇lim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Fikir Dünyası (Âlimler, Müesseseler ve Fikrî Eserler)-XVIII. Yüzyıl </w:t>
            </w:r>
            <w:r w:rsidR="000B3FC1" w:rsidRPr="000B3FC1">
              <w:rPr>
                <w:rFonts w:cs="Gentium Plus"/>
                <w:sz w:val="19"/>
                <w:szCs w:val="19"/>
              </w:rPr>
              <w:t>(</w:t>
            </w:r>
            <w:r w:rsidRPr="00611A54">
              <w:rPr>
                <w:rFonts w:cs="Gentium Plus"/>
                <w:sz w:val="19"/>
                <w:szCs w:val="19"/>
              </w:rPr>
              <w:t xml:space="preserve">İstanbul: Zeytinburnu Belediyesi Kültür Yayınları, 2018), </w:t>
            </w:r>
            <w:r w:rsidR="007A789A">
              <w:rPr>
                <w:rFonts w:cs="Gentium Plus"/>
                <w:sz w:val="19"/>
                <w:szCs w:val="19"/>
              </w:rPr>
              <w:t>5-10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541A9E" w:rsidRPr="00694F90" w14:paraId="00621A92" w14:textId="77777777" w:rsidTr="005D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1D5A822" w14:textId="75F0FD42" w:rsidR="00541A9E" w:rsidRPr="004C3904" w:rsidRDefault="00541A9E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5C9FFAB7" w14:textId="26D6EDDF" w:rsidR="006707B8" w:rsidRPr="00611A54" w:rsidRDefault="00541A9E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Editö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Adı, </w:t>
            </w:r>
            <w:r w:rsidR="008B053A" w:rsidRPr="00611A54">
              <w:rPr>
                <w:rFonts w:cs="Gentium Plus"/>
                <w:sz w:val="19"/>
                <w:szCs w:val="19"/>
              </w:rPr>
              <w:t>Cilt/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6707B8" w:rsidRPr="00694F90" w14:paraId="4B24D828" w14:textId="77777777" w:rsidTr="005D5D03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2D5397E" w14:textId="17968638" w:rsidR="006707B8" w:rsidRPr="004C3904" w:rsidRDefault="006707B8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103420C5" w14:textId="6B61B8A7" w:rsidR="006707B8" w:rsidRPr="00611A54" w:rsidRDefault="006707B8" w:rsidP="00CE403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Kaynar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Türkiye’nin 1950’li Yıllar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2D3CDE">
              <w:rPr>
                <w:rFonts w:cs="Gentium Plus"/>
                <w:sz w:val="19"/>
                <w:szCs w:val="19"/>
              </w:rPr>
              <w:t>7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  <w:p w14:paraId="2658F87E" w14:textId="3B291878" w:rsidR="00E8697E" w:rsidRPr="00611A54" w:rsidRDefault="006707B8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Faroqhi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Türkiye Tarihi 1603-1839,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98392A">
              <w:rPr>
                <w:rFonts w:cs="Gentium Plus"/>
                <w:sz w:val="19"/>
                <w:szCs w:val="19"/>
              </w:rPr>
              <w:t>3</w:t>
            </w:r>
            <w:r w:rsidRPr="00611A54">
              <w:rPr>
                <w:rFonts w:cs="Gentium Plus"/>
                <w:sz w:val="19"/>
                <w:szCs w:val="19"/>
              </w:rPr>
              <w:t>/</w:t>
            </w:r>
            <w:r w:rsidR="002D3CDE">
              <w:rPr>
                <w:rFonts w:cs="Gentium Plus"/>
                <w:sz w:val="19"/>
                <w:szCs w:val="19"/>
              </w:rPr>
              <w:t>6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  <w:p w14:paraId="790B8CC8" w14:textId="3C11BDC2" w:rsidR="00E8697E" w:rsidRPr="00611A54" w:rsidRDefault="00E8697E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Furat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81216" w:rsidRPr="00611A54">
              <w:rPr>
                <w:rFonts w:cs="Gentium Plus"/>
                <w:sz w:val="19"/>
                <w:szCs w:val="19"/>
              </w:rPr>
              <w:t>vd.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Sahn-ı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emân’da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Dârülfünûn’a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Osmanlı’da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̇lim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Fikir Dünyas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7A789A">
              <w:rPr>
                <w:rFonts w:cs="Gentium Plus"/>
                <w:sz w:val="19"/>
                <w:szCs w:val="19"/>
              </w:rPr>
              <w:t>5-10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707B8" w:rsidRPr="00694F90" w14:paraId="2B9862EC" w14:textId="77777777" w:rsidTr="005D5D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4564193" w14:textId="030DB304" w:rsidR="006707B8" w:rsidRPr="004C3904" w:rsidRDefault="006707B8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2C1E9073" w14:textId="4EAD80BB" w:rsidR="006707B8" w:rsidRPr="00611A54" w:rsidRDefault="006707B8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Editör Soyadı, Adı (ed.)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. 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261C40" w:rsidRPr="00611A54">
              <w:rPr>
                <w:rFonts w:cs="Gentium Plus"/>
                <w:sz w:val="19"/>
                <w:szCs w:val="19"/>
              </w:rPr>
              <w:t>x Cilt</w:t>
            </w:r>
            <w:r w:rsidR="00F80AF2"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>Şehir: Yayıncı</w:t>
            </w:r>
            <w:r w:rsidR="008F10D0">
              <w:rPr>
                <w:rFonts w:cs="Gentium Plus"/>
                <w:sz w:val="19"/>
                <w:szCs w:val="19"/>
              </w:rPr>
              <w:t>, x. Basım,</w:t>
            </w:r>
            <w:r w:rsidR="008B053A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Yayın Tarihi.</w:t>
            </w:r>
          </w:p>
        </w:tc>
      </w:tr>
      <w:tr w:rsidR="006707B8" w:rsidRPr="00694F90" w14:paraId="11581120" w14:textId="77777777" w:rsidTr="005D5D03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4322F95" w14:textId="520E403F" w:rsidR="006707B8" w:rsidRPr="004C3904" w:rsidRDefault="006707B8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1019D42A" w14:textId="7152610E" w:rsidR="0091359D" w:rsidRPr="00611A54" w:rsidRDefault="0091359D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Faroqhi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uraiya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ed.)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Türkiye Tarihi 1603-1839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28205D">
              <w:t xml:space="preserve">çev. Fethi </w:t>
            </w:r>
            <w:proofErr w:type="spellStart"/>
            <w:r w:rsidR="0028205D">
              <w:t>Aytuna</w:t>
            </w:r>
            <w:proofErr w:type="spellEnd"/>
            <w:r w:rsidR="0028205D"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 xml:space="preserve">3 Cilt. İstanbul: Kitap Yayınevi, </w:t>
            </w:r>
            <w:r>
              <w:rPr>
                <w:rFonts w:cs="Gentium Plus"/>
                <w:sz w:val="19"/>
                <w:szCs w:val="19"/>
              </w:rPr>
              <w:t xml:space="preserve">2. Basım, </w:t>
            </w:r>
            <w:r w:rsidRPr="00611A54">
              <w:rPr>
                <w:rFonts w:cs="Gentium Plus"/>
                <w:sz w:val="19"/>
                <w:szCs w:val="19"/>
              </w:rPr>
              <w:t>2011.</w:t>
            </w:r>
          </w:p>
          <w:p w14:paraId="49ECF77E" w14:textId="77777777" w:rsidR="0091359D" w:rsidRPr="00611A54" w:rsidRDefault="0091359D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Furat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Ahmet Hamdi vd. (ed.)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Sahn-ı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emân’da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Dârülfünûn’a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Osmanlı’da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̇lim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Fikir Dünyası (Âlimler, Müesseseler ve Fikrî Eserler)-XVIII. Yüzyıl. </w:t>
            </w:r>
            <w:r w:rsidRPr="00611A54">
              <w:rPr>
                <w:rFonts w:cs="Gentium Plus"/>
                <w:sz w:val="19"/>
                <w:szCs w:val="19"/>
              </w:rPr>
              <w:t>2 Cilt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>İstanbul: Zeytinburnu Belediyesi Kültür Yayınları, 2018.</w:t>
            </w:r>
          </w:p>
          <w:p w14:paraId="14580F85" w14:textId="22DF8B5F" w:rsidR="00E8697E" w:rsidRPr="00611A54" w:rsidRDefault="0091359D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Kaynar, Mete Kaan (ed.)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Türkiye’nin 1950’li Yılları</w:t>
            </w:r>
            <w:r w:rsidRPr="00611A54">
              <w:rPr>
                <w:rFonts w:cs="Gentium Plus"/>
                <w:sz w:val="19"/>
                <w:szCs w:val="19"/>
              </w:rPr>
              <w:t>. İstanbul: İletişim Yayınları, 2015.</w:t>
            </w:r>
          </w:p>
        </w:tc>
      </w:tr>
    </w:tbl>
    <w:p w14:paraId="05C802E8" w14:textId="071084FC" w:rsidR="004A0905" w:rsidRPr="00694F90" w:rsidRDefault="004A0905" w:rsidP="002F6D85">
      <w:pPr>
        <w:pStyle w:val="Balk3"/>
        <w:numPr>
          <w:ilvl w:val="1"/>
          <w:numId w:val="61"/>
        </w:numPr>
      </w:pPr>
      <w:bookmarkStart w:id="8" w:name="_Toc37480862"/>
      <w:r w:rsidRPr="00694F90">
        <w:t>Kitap</w:t>
      </w:r>
      <w:r w:rsidR="00B26E3C" w:rsidRPr="00694F90">
        <w:t>-</w:t>
      </w:r>
      <w:r w:rsidRPr="00694F90">
        <w:t>E</w:t>
      </w:r>
      <w:r w:rsidR="001B58DE" w:rsidRPr="00694F90">
        <w:t>lektronik</w:t>
      </w:r>
      <w:bookmarkEnd w:id="8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4A0905" w:rsidRPr="00694F90" w14:paraId="1CD980EE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242FE2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384DD462" w14:textId="7720A9B4" w:rsidR="004A0905" w:rsidRPr="00611A54" w:rsidRDefault="004A0905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F4565A" w:rsidRPr="00611A54">
              <w:rPr>
                <w:rFonts w:cs="Gentium Plus"/>
                <w:sz w:val="19"/>
                <w:szCs w:val="19"/>
              </w:rPr>
              <w:t xml:space="preserve">Yayın </w:t>
            </w:r>
            <w:r w:rsidR="00DD2321" w:rsidRPr="00611A54">
              <w:rPr>
                <w:rFonts w:cs="Gentium Plus"/>
                <w:sz w:val="19"/>
                <w:szCs w:val="19"/>
              </w:rPr>
              <w:t>Formatı</w:t>
            </w:r>
            <w:r w:rsidR="008007A9" w:rsidRPr="00611A54">
              <w:rPr>
                <w:rFonts w:cs="Gentium Plus"/>
                <w:sz w:val="19"/>
                <w:szCs w:val="19"/>
              </w:rPr>
              <w:t xml:space="preserve">: </w:t>
            </w:r>
            <w:r w:rsidRPr="00611A54">
              <w:rPr>
                <w:rFonts w:cs="Gentium Plus"/>
                <w:sz w:val="19"/>
                <w:szCs w:val="19"/>
              </w:rPr>
              <w:t>Yayıncı, Yayın Tarihi), Sayfa Numarası.</w:t>
            </w:r>
          </w:p>
        </w:tc>
      </w:tr>
      <w:tr w:rsidR="004A0905" w:rsidRPr="00694F90" w14:paraId="1647F4F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F33EF52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62501C1" w14:textId="4FFEE97B" w:rsidR="00784250" w:rsidRPr="00611A54" w:rsidRDefault="004A0905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Derya Şahin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miso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Mozaiği </w:t>
            </w:r>
            <w:r w:rsidRPr="00611A54">
              <w:rPr>
                <w:rFonts w:cs="Gentium Plus"/>
                <w:sz w:val="19"/>
                <w:szCs w:val="19"/>
              </w:rPr>
              <w:t>(</w:t>
            </w:r>
            <w:r w:rsidR="00DD2321" w:rsidRPr="00611A54">
              <w:rPr>
                <w:rFonts w:cs="Gentium Plus"/>
                <w:sz w:val="19"/>
                <w:szCs w:val="19"/>
              </w:rPr>
              <w:t>PDF</w:t>
            </w:r>
            <w:r w:rsidR="008007A9" w:rsidRPr="00611A54">
              <w:rPr>
                <w:rFonts w:cs="Gentium Plus"/>
                <w:sz w:val="19"/>
                <w:szCs w:val="19"/>
              </w:rPr>
              <w:t xml:space="preserve">: </w:t>
            </w:r>
            <w:r w:rsidRPr="00611A54">
              <w:rPr>
                <w:rFonts w:cs="Gentium Plus"/>
                <w:sz w:val="19"/>
                <w:szCs w:val="19"/>
              </w:rPr>
              <w:t>Kültür ve Turizm Bakanlığı Yayınları, 2004), 44.</w:t>
            </w:r>
          </w:p>
          <w:p w14:paraId="6670F3DB" w14:textId="2D55B9B0" w:rsidR="00473483" w:rsidRPr="00611A54" w:rsidRDefault="00473483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Şule Yüksel Şenler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Huzur Sokağ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proofErr w:type="spellStart"/>
            <w:r w:rsidR="00975970" w:rsidRPr="00611A54">
              <w:rPr>
                <w:rFonts w:cs="Gentium Plus"/>
                <w:sz w:val="19"/>
                <w:szCs w:val="19"/>
              </w:rPr>
              <w:t>E</w:t>
            </w:r>
            <w:r w:rsidR="0075137E" w:rsidRPr="00611A54">
              <w:rPr>
                <w:rFonts w:cs="Gentium Plus"/>
                <w:sz w:val="19"/>
                <w:szCs w:val="19"/>
              </w:rPr>
              <w:t>pub</w:t>
            </w:r>
            <w:proofErr w:type="spellEnd"/>
            <w:r w:rsidR="008007A9" w:rsidRPr="00611A54">
              <w:rPr>
                <w:rFonts w:cs="Gentium Plus"/>
                <w:sz w:val="19"/>
                <w:szCs w:val="19"/>
              </w:rPr>
              <w:t>: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imaş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Yayınları, 2016), 56.</w:t>
            </w:r>
          </w:p>
        </w:tc>
      </w:tr>
      <w:tr w:rsidR="004A0905" w:rsidRPr="00694F90" w14:paraId="7D294E7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18CC054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6FBB3D3D" w14:textId="35C0567E" w:rsidR="004A0905" w:rsidRPr="00611A54" w:rsidRDefault="004A0905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Adı, 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4A0905" w:rsidRPr="00694F90" w14:paraId="3A1BCD1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B4D8AB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202FB6C" w14:textId="77777777" w:rsidR="004A0905" w:rsidRPr="00611A54" w:rsidRDefault="004A0905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Şahin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miso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Mozaiği, </w:t>
            </w:r>
            <w:r w:rsidRPr="00611A54">
              <w:rPr>
                <w:rFonts w:cs="Gentium Plus"/>
                <w:sz w:val="19"/>
                <w:szCs w:val="19"/>
              </w:rPr>
              <w:t>98.</w:t>
            </w:r>
          </w:p>
          <w:p w14:paraId="18E8E813" w14:textId="4966D9B7" w:rsidR="008007A9" w:rsidRPr="00611A54" w:rsidRDefault="008007A9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Şenler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Huzur Sokağı</w:t>
            </w:r>
            <w:r w:rsidRPr="00611A54">
              <w:rPr>
                <w:rFonts w:cs="Gentium Plus"/>
                <w:sz w:val="19"/>
                <w:szCs w:val="19"/>
              </w:rPr>
              <w:t>, 59-60.</w:t>
            </w:r>
          </w:p>
        </w:tc>
      </w:tr>
      <w:tr w:rsidR="004A0905" w:rsidRPr="00694F90" w14:paraId="0EACC5D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7988B74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122ACAA5" w14:textId="66EB4B34" w:rsidR="004A0905" w:rsidRPr="00611A54" w:rsidRDefault="004A0905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 </w:t>
            </w:r>
            <w:r w:rsidR="00F4565A" w:rsidRPr="00611A54">
              <w:rPr>
                <w:rFonts w:cs="Gentium Plus"/>
                <w:sz w:val="19"/>
                <w:szCs w:val="19"/>
              </w:rPr>
              <w:t>Yayın Formatı</w:t>
            </w:r>
            <w:r w:rsidRPr="00611A54">
              <w:rPr>
                <w:rFonts w:cs="Gentium Plus"/>
                <w:sz w:val="19"/>
                <w:szCs w:val="19"/>
              </w:rPr>
              <w:t>: Yayıncı</w:t>
            </w:r>
            <w:r w:rsidR="008F10D0">
              <w:rPr>
                <w:rFonts w:cs="Gentium Plus"/>
                <w:sz w:val="19"/>
                <w:szCs w:val="19"/>
              </w:rPr>
              <w:t>, x. Basım,</w:t>
            </w:r>
            <w:r w:rsidRPr="00611A54">
              <w:rPr>
                <w:rFonts w:cs="Gentium Plus"/>
                <w:sz w:val="19"/>
                <w:szCs w:val="19"/>
              </w:rPr>
              <w:t xml:space="preserve"> Yayın Tarihi</w:t>
            </w:r>
            <w:r w:rsidR="008B623E" w:rsidRPr="00611A54">
              <w:rPr>
                <w:rFonts w:cs="Gentium Plus"/>
                <w:sz w:val="19"/>
                <w:szCs w:val="19"/>
              </w:rPr>
              <w:t>. Erişim</w:t>
            </w:r>
            <w:r w:rsidRPr="00611A54">
              <w:rPr>
                <w:rFonts w:cs="Gentium Plus"/>
                <w:sz w:val="19"/>
                <w:szCs w:val="19"/>
              </w:rPr>
              <w:t xml:space="preserve"> Adresi</w:t>
            </w:r>
          </w:p>
        </w:tc>
      </w:tr>
      <w:tr w:rsidR="004A0905" w:rsidRPr="00694F90" w14:paraId="74A1C6B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52E1E19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A46A40A" w14:textId="25512429" w:rsidR="004A0905" w:rsidRPr="00611A54" w:rsidRDefault="004A0905" w:rsidP="00CE4031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Şahin, Derya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miso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Mozaiği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F4565A" w:rsidRPr="00611A54">
              <w:rPr>
                <w:rFonts w:cs="Gentium Plus"/>
                <w:sz w:val="19"/>
                <w:szCs w:val="19"/>
              </w:rPr>
              <w:t>PDF</w:t>
            </w:r>
            <w:r w:rsidRPr="00611A54">
              <w:rPr>
                <w:rFonts w:cs="Gentium Plus"/>
                <w:sz w:val="19"/>
                <w:szCs w:val="19"/>
              </w:rPr>
              <w:t>: Kültür ve Turizm Bakanlığı Yayınları, 2004.</w:t>
            </w:r>
            <w:r w:rsidR="00623EF7" w:rsidRPr="00611A54">
              <w:rPr>
                <w:rFonts w:cs="Gentium Plus"/>
                <w:sz w:val="19"/>
                <w:szCs w:val="19"/>
              </w:rPr>
              <w:t xml:space="preserve"> </w:t>
            </w:r>
            <w:hyperlink r:id="rId16" w:history="1">
              <w:r w:rsidR="008007A9" w:rsidRPr="00611A54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kulturvarliklari.gov.tr/Eklenti/38967,amisos-mozaigi.pdf</w:t>
              </w:r>
            </w:hyperlink>
          </w:p>
          <w:p w14:paraId="254574E2" w14:textId="266D8E78" w:rsidR="008007A9" w:rsidRPr="00611A54" w:rsidRDefault="008007A9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Şenler, Şule Yüksel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Huzur Sokağı.</w:t>
            </w:r>
            <w:r w:rsidR="00F4565A"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F4565A" w:rsidRPr="00611A54">
              <w:rPr>
                <w:rFonts w:cs="Gentium Plus"/>
                <w:sz w:val="19"/>
                <w:szCs w:val="19"/>
              </w:rPr>
              <w:t>Epub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imaş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Yayınları, 2016.</w:t>
            </w:r>
          </w:p>
        </w:tc>
      </w:tr>
    </w:tbl>
    <w:p w14:paraId="574F003D" w14:textId="58067D2F" w:rsidR="008059E8" w:rsidRPr="00694F90" w:rsidRDefault="00C11BA4" w:rsidP="002F6D85">
      <w:pPr>
        <w:pStyle w:val="Balk3"/>
        <w:numPr>
          <w:ilvl w:val="1"/>
          <w:numId w:val="61"/>
        </w:numPr>
      </w:pPr>
      <w:bookmarkStart w:id="9" w:name="_Toc37480863"/>
      <w:r w:rsidRPr="00694F90">
        <w:t>Kitap</w:t>
      </w:r>
      <w:r w:rsidR="00B26E3C" w:rsidRPr="00694F90">
        <w:t>-</w:t>
      </w:r>
      <w:r w:rsidR="00F53E27" w:rsidRPr="00694F90">
        <w:t>Çeviri</w:t>
      </w:r>
      <w:bookmarkEnd w:id="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D11BA9" w:rsidRPr="00694F90" w14:paraId="3E567058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BE31B13" w14:textId="77777777" w:rsidR="00D11BA9" w:rsidRPr="004C3904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3292A1D0" w14:textId="4E54B054" w:rsidR="00D11BA9" w:rsidRPr="00611A54" w:rsidRDefault="00F53E27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6E4EFA" w:rsidRPr="00611A54">
              <w:rPr>
                <w:rFonts w:cs="Gentium Plus"/>
                <w:sz w:val="19"/>
                <w:szCs w:val="19"/>
              </w:rPr>
              <w:t>çev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7C4696" w:rsidRPr="00611A54">
              <w:rPr>
                <w:rFonts w:cs="Gentium Plus"/>
                <w:sz w:val="19"/>
                <w:szCs w:val="19"/>
              </w:rPr>
              <w:t>Çeviren</w:t>
            </w:r>
            <w:r w:rsidRPr="00611A54">
              <w:rPr>
                <w:rFonts w:cs="Gentium Plus"/>
                <w:sz w:val="19"/>
                <w:szCs w:val="19"/>
              </w:rPr>
              <w:t xml:space="preserve"> Adı Soyadı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6E4EFA" w:rsidRPr="00611A54">
              <w:rPr>
                <w:rFonts w:cs="Gentium Plus"/>
                <w:sz w:val="19"/>
                <w:szCs w:val="19"/>
              </w:rPr>
              <w:t>Cilt/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D11BA9" w:rsidRPr="00694F90" w14:paraId="57CBBEBE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520BA43" w14:textId="77777777" w:rsidR="00D11BA9" w:rsidRPr="004C3904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50C35BF" w14:textId="77777777" w:rsidR="007A575F" w:rsidRPr="00611A54" w:rsidRDefault="006E4EFA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Francis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Dvorni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onsiller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Tarihi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İznik’ten II. Vatikan’a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344A08" w:rsidRPr="00611A54">
              <w:rPr>
                <w:rFonts w:cs="Gentium Plus"/>
                <w:sz w:val="19"/>
                <w:szCs w:val="19"/>
              </w:rPr>
              <w:t>çev.</w:t>
            </w:r>
            <w:r w:rsidRPr="00611A54">
              <w:rPr>
                <w:rFonts w:cs="Gentium Plus"/>
                <w:sz w:val="19"/>
                <w:szCs w:val="19"/>
              </w:rPr>
              <w:t xml:space="preserve"> Mehmet Aydın (Ankara: Türk Tarih Kurumu Yayınları, 1990), 11</w:t>
            </w:r>
            <w:r w:rsidR="007A575F" w:rsidRPr="00611A54">
              <w:rPr>
                <w:rFonts w:cs="Gentium Plus"/>
                <w:sz w:val="19"/>
                <w:szCs w:val="19"/>
              </w:rPr>
              <w:t>.</w:t>
            </w:r>
          </w:p>
          <w:p w14:paraId="23964B19" w14:textId="5076CFBB" w:rsidR="00D11BA9" w:rsidRPr="00611A54" w:rsidRDefault="006E4EFA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Abdülhalim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uhâsibî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Hayatı Eserleri Fikirleri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344A08" w:rsidRPr="00611A54">
              <w:rPr>
                <w:rFonts w:cs="Gentium Plus"/>
                <w:sz w:val="19"/>
                <w:szCs w:val="19"/>
              </w:rPr>
              <w:t>çev.</w:t>
            </w:r>
            <w:r w:rsidRPr="00611A54">
              <w:rPr>
                <w:rFonts w:cs="Gentium Plus"/>
                <w:sz w:val="19"/>
                <w:szCs w:val="19"/>
              </w:rPr>
              <w:t xml:space="preserve"> M. Beşir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ryarso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İstanbul: İnsan Yayınları, 2005), 33.</w:t>
            </w:r>
          </w:p>
        </w:tc>
      </w:tr>
      <w:tr w:rsidR="00D11BA9" w:rsidRPr="00694F90" w14:paraId="01338F16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E6175DC" w14:textId="77777777" w:rsidR="00D11BA9" w:rsidRPr="004C3904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3BF355E9" w14:textId="29145EBD" w:rsidR="00D11BA9" w:rsidRPr="00611A54" w:rsidRDefault="006E4EFA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Adı, </w:t>
            </w:r>
            <w:r w:rsidR="004F45D2" w:rsidRPr="004F45D2">
              <w:rPr>
                <w:rFonts w:cs="Gentium Plus"/>
                <w:sz w:val="19"/>
                <w:szCs w:val="19"/>
              </w:rPr>
              <w:t>(</w:t>
            </w:r>
            <w:r w:rsidR="00BF53CB">
              <w:rPr>
                <w:rFonts w:cs="Gentium Plus"/>
                <w:sz w:val="19"/>
                <w:szCs w:val="19"/>
              </w:rPr>
              <w:t>F</w:t>
            </w:r>
            <w:r w:rsidR="004F45D2">
              <w:rPr>
                <w:rFonts w:cs="Gentium Plus"/>
                <w:sz w:val="19"/>
                <w:szCs w:val="19"/>
              </w:rPr>
              <w:t>arklı çeviriler kullanılmışsa</w:t>
            </w:r>
            <w:r w:rsidR="004F45D2" w:rsidRPr="004F45D2">
              <w:rPr>
                <w:rFonts w:cs="Gentium Plus"/>
                <w:sz w:val="19"/>
                <w:szCs w:val="19"/>
              </w:rPr>
              <w:t>)</w:t>
            </w:r>
            <w:r w:rsidR="004F45D2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FF1540" w:rsidRPr="00611A54">
              <w:rPr>
                <w:rFonts w:cs="Gentium Plus"/>
                <w:sz w:val="19"/>
                <w:szCs w:val="19"/>
              </w:rPr>
              <w:t>ç</w:t>
            </w:r>
            <w:r w:rsidR="00FB47BB" w:rsidRPr="00611A54">
              <w:rPr>
                <w:rFonts w:cs="Gentium Plus"/>
                <w:sz w:val="19"/>
                <w:szCs w:val="19"/>
              </w:rPr>
              <w:t xml:space="preserve">ev. </w:t>
            </w:r>
            <w:r w:rsidR="00BF53CB" w:rsidRPr="00611A54">
              <w:rPr>
                <w:rFonts w:cs="Gentium Plus"/>
                <w:sz w:val="19"/>
                <w:szCs w:val="19"/>
              </w:rPr>
              <w:t>Çeviren Adı Soyadı</w:t>
            </w:r>
            <w:r w:rsidR="00FB47BB" w:rsidRPr="00611A54">
              <w:rPr>
                <w:rFonts w:cs="Gentium Plus"/>
                <w:sz w:val="19"/>
                <w:szCs w:val="19"/>
              </w:rPr>
              <w:t>,</w:t>
            </w:r>
            <w:r w:rsidR="00FB47BB"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Cilt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/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D11BA9" w:rsidRPr="00694F90" w14:paraId="108AB5E6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204DE63" w14:textId="77777777" w:rsidR="00D11BA9" w:rsidRPr="004C3904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419F6DA" w14:textId="45A3EFC6" w:rsidR="007A575F" w:rsidRPr="00611A54" w:rsidRDefault="006E4EFA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Dvorni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onsiller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Tarihi</w:t>
            </w:r>
            <w:r w:rsidR="00457453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sz w:val="19"/>
                <w:szCs w:val="19"/>
              </w:rPr>
              <w:t>23</w:t>
            </w:r>
            <w:r w:rsidR="007A575F" w:rsidRPr="00611A54">
              <w:rPr>
                <w:rFonts w:cs="Gentium Plus"/>
                <w:sz w:val="19"/>
                <w:szCs w:val="19"/>
              </w:rPr>
              <w:t>.</w:t>
            </w:r>
          </w:p>
          <w:p w14:paraId="7FD459EC" w14:textId="297ADAE6" w:rsidR="00D11BA9" w:rsidRPr="00611A54" w:rsidRDefault="00344A08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uhâsibî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Hayatı Eserleri Fikirleri</w:t>
            </w:r>
            <w:r w:rsidR="00457453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sz w:val="19"/>
                <w:szCs w:val="19"/>
              </w:rPr>
              <w:t>34-54.</w:t>
            </w:r>
          </w:p>
        </w:tc>
      </w:tr>
      <w:tr w:rsidR="00D11BA9" w:rsidRPr="00694F90" w14:paraId="282E3922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70FDDD" w14:textId="77777777" w:rsidR="00D11BA9" w:rsidRPr="004C3904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6DC7E1CC" w14:textId="65641F6F" w:rsidR="00D11BA9" w:rsidRPr="00611A54" w:rsidRDefault="006E4EFA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</w:t>
            </w:r>
            <w:r w:rsidR="007C4696" w:rsidRPr="00611A54">
              <w:rPr>
                <w:rFonts w:cs="Gentium Plus"/>
                <w:sz w:val="19"/>
                <w:szCs w:val="19"/>
              </w:rPr>
              <w:t>Çeviren</w:t>
            </w:r>
            <w:r w:rsidRPr="00611A54">
              <w:rPr>
                <w:rFonts w:cs="Gentium Plus"/>
                <w:sz w:val="19"/>
                <w:szCs w:val="19"/>
              </w:rPr>
              <w:t xml:space="preserve"> Adı Soyadı. </w:t>
            </w:r>
            <w:r w:rsidR="00261C40" w:rsidRPr="00611A54">
              <w:rPr>
                <w:rFonts w:cs="Gentium Plus"/>
                <w:sz w:val="19"/>
                <w:szCs w:val="19"/>
              </w:rPr>
              <w:t>x Cilt</w:t>
            </w:r>
            <w:r w:rsidR="00344A08"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D11BA9" w:rsidRPr="00694F90" w14:paraId="0A04F60A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052A818" w14:textId="77777777" w:rsidR="00D11BA9" w:rsidRPr="004C3904" w:rsidRDefault="00D11BA9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2541E1E" w14:textId="1CFE17A2" w:rsidR="00344A08" w:rsidRPr="00611A54" w:rsidRDefault="00344A08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Dvorni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Francis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onsiller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Tarihi İznik’ten II. Vatikan’a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>ev. Mehmet Aydın. Ankara: Türk Tarih Kurumu Yayınları, 1990.</w:t>
            </w:r>
          </w:p>
          <w:p w14:paraId="4E0752EC" w14:textId="5B8A398B" w:rsidR="00D11BA9" w:rsidRPr="00611A54" w:rsidRDefault="00344A08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Abdülhalim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uhâsibî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Hayatı Eserleri Fikirleri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M. Beşir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ryarso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 İstanbul: İnsan Yayınları, 2005.</w:t>
            </w:r>
          </w:p>
        </w:tc>
      </w:tr>
    </w:tbl>
    <w:p w14:paraId="5582FF4C" w14:textId="389FA27D" w:rsidR="004A0905" w:rsidRPr="00694F90" w:rsidRDefault="004A0905" w:rsidP="002F6D85">
      <w:pPr>
        <w:pStyle w:val="Balk3"/>
        <w:numPr>
          <w:ilvl w:val="1"/>
          <w:numId w:val="61"/>
        </w:numPr>
      </w:pPr>
      <w:bookmarkStart w:id="10" w:name="_Toc37480864"/>
      <w:r w:rsidRPr="00694F90">
        <w:t>Kitap-Neş</w:t>
      </w:r>
      <w:r w:rsidR="001A7094" w:rsidRPr="00694F90">
        <w:t>ir</w:t>
      </w:r>
      <w:bookmarkEnd w:id="1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4A0905" w:rsidRPr="00694F90" w14:paraId="4C5E3C15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D88EF96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295C1354" w14:textId="0F7A9F57" w:rsidR="004A0905" w:rsidRPr="00611A54" w:rsidRDefault="004A0905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 Neşredenin Adı Soyadı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4A0905" w:rsidRPr="00694F90" w14:paraId="22AD02AE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633BECE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A2BC220" w14:textId="3DBA384A" w:rsidR="004A0905" w:rsidRPr="00611A54" w:rsidRDefault="004A0905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Taşköprizâd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fendi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iftâḥu’s-saʿâd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iṣbâḥu’s-siyâd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evżûʿâti’l-ʿulû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bdülvehhâb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bü’n-Nû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Kâmil Kâmil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ekr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Kahire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Dâr</w:t>
            </w:r>
            <w:r w:rsidR="003D53A9">
              <w:rPr>
                <w:rFonts w:cs="Gentium Plus"/>
                <w:sz w:val="19"/>
                <w:szCs w:val="19"/>
              </w:rPr>
              <w:t>u</w:t>
            </w:r>
            <w:r w:rsidRPr="00611A54">
              <w:rPr>
                <w:rFonts w:cs="Gentium Plus"/>
                <w:sz w:val="19"/>
                <w:szCs w:val="19"/>
              </w:rPr>
              <w:t>’l-</w:t>
            </w:r>
            <w:r w:rsidR="00AB73AA" w:rsidRPr="00611A54">
              <w:rPr>
                <w:rFonts w:cs="Gentium Plus"/>
                <w:sz w:val="19"/>
                <w:szCs w:val="19"/>
              </w:rPr>
              <w:t>K</w:t>
            </w:r>
            <w:r w:rsidRPr="00611A54">
              <w:rPr>
                <w:rFonts w:cs="Gentium Plus"/>
                <w:sz w:val="19"/>
                <w:szCs w:val="19"/>
              </w:rPr>
              <w:t>ütübi’l-</w:t>
            </w:r>
            <w:r w:rsidR="00AB73AA" w:rsidRPr="00611A54">
              <w:rPr>
                <w:rFonts w:cs="Gentium Plus"/>
                <w:sz w:val="19"/>
                <w:szCs w:val="19"/>
              </w:rPr>
              <w:t>H</w:t>
            </w:r>
            <w:r w:rsidRPr="00611A54">
              <w:rPr>
                <w:rFonts w:cs="Gentium Plus"/>
                <w:sz w:val="19"/>
                <w:szCs w:val="19"/>
              </w:rPr>
              <w:t>ad</w:t>
            </w:r>
            <w:r w:rsidR="00990EA5" w:rsidRPr="00611A54">
              <w:rPr>
                <w:rFonts w:cs="Gentium Plus"/>
                <w:sz w:val="19"/>
                <w:szCs w:val="19"/>
              </w:rPr>
              <w:t>î</w:t>
            </w:r>
            <w:r w:rsidRPr="00611A54">
              <w:rPr>
                <w:rFonts w:cs="Gentium Plus"/>
                <w:sz w:val="19"/>
                <w:szCs w:val="19"/>
              </w:rPr>
              <w:t>s</w:t>
            </w:r>
            <w:r w:rsidR="003D53A9">
              <w:rPr>
                <w:rFonts w:cs="Gentium Plus"/>
                <w:sz w:val="19"/>
                <w:szCs w:val="19"/>
              </w:rPr>
              <w:t>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1968), </w:t>
            </w:r>
            <w:r w:rsidR="001818B6">
              <w:rPr>
                <w:rFonts w:cs="Gentium Plus"/>
                <w:sz w:val="19"/>
                <w:szCs w:val="19"/>
              </w:rPr>
              <w:t>2</w:t>
            </w:r>
            <w:r w:rsidRPr="00611A54">
              <w:rPr>
                <w:rFonts w:cs="Gentium Plus"/>
                <w:sz w:val="19"/>
                <w:szCs w:val="19"/>
              </w:rPr>
              <w:t>/142.</w:t>
            </w:r>
          </w:p>
          <w:p w14:paraId="1BC2FE93" w14:textId="5A8CD766" w:rsidR="004A0905" w:rsidRPr="00611A54" w:rsidRDefault="004A0905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Sa‘deddî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t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eftâz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Şerḥu’l-ʿAḳāʾidi’n-Nesefiy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icâz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ekkā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Kahire: </w:t>
            </w:r>
            <w:proofErr w:type="spellStart"/>
            <w:r w:rsidR="00C97EA0" w:rsidRPr="00611A54">
              <w:rPr>
                <w:rFonts w:cs="Gentium Plus"/>
                <w:sz w:val="19"/>
                <w:szCs w:val="19"/>
              </w:rPr>
              <w:t>Mektebetü’l-Külliyyâti’l-Ezheriy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1408/1988), 43.</w:t>
            </w:r>
          </w:p>
        </w:tc>
      </w:tr>
      <w:tr w:rsidR="004A0905" w:rsidRPr="00694F90" w14:paraId="40D88CDD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4C864E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2CC947E9" w14:textId="2CA91550" w:rsidR="004A0905" w:rsidRPr="00611A54" w:rsidRDefault="004A0905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Ad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BF53CB">
              <w:rPr>
                <w:rFonts w:cs="Gentium Plus"/>
                <w:sz w:val="19"/>
                <w:szCs w:val="19"/>
              </w:rPr>
              <w:t xml:space="preserve">(Farklı neşirler kullanılmışsa)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="00494F67" w:rsidRPr="00611A54">
              <w:rPr>
                <w:rFonts w:cs="Gentium Plus"/>
                <w:sz w:val="19"/>
                <w:szCs w:val="19"/>
              </w:rPr>
              <w:t xml:space="preserve">. Neşredenin Adı Soyadı, </w:t>
            </w:r>
            <w:r w:rsidRPr="00611A54">
              <w:rPr>
                <w:rFonts w:cs="Gentium Plus"/>
                <w:sz w:val="19"/>
                <w:szCs w:val="19"/>
              </w:rPr>
              <w:t>Cilt/Sayfa Numarası.</w:t>
            </w:r>
          </w:p>
        </w:tc>
      </w:tr>
      <w:tr w:rsidR="004A0905" w:rsidRPr="00694F90" w14:paraId="185EE505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EA0BE3F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7AF4710" w14:textId="32F5E644" w:rsidR="004A0905" w:rsidRPr="00611A54" w:rsidRDefault="004A0905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Taşköprizâd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fendi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iftâḥu’s-saʿâd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,</w:t>
            </w:r>
            <w:r w:rsidRPr="00611A54">
              <w:rPr>
                <w:rFonts w:cs="Gentium Plus"/>
                <w:sz w:val="19"/>
                <w:szCs w:val="19"/>
              </w:rPr>
              <w:t xml:space="preserve"> 2/162.</w:t>
            </w:r>
          </w:p>
          <w:p w14:paraId="6A45F1EC" w14:textId="7E1D16A8" w:rsidR="004A0905" w:rsidRPr="00611A54" w:rsidRDefault="004A0905" w:rsidP="0027374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Teftâz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Şerḥu’l-ʿAḳāʾi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73.</w:t>
            </w:r>
          </w:p>
        </w:tc>
      </w:tr>
      <w:tr w:rsidR="004A0905" w:rsidRPr="00694F90" w14:paraId="56D69245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B84B514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7D2385F2" w14:textId="2286854E" w:rsidR="004A0905" w:rsidRPr="00611A54" w:rsidRDefault="004A0905" w:rsidP="00F01FA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Neşredenin Adı Soyadı. </w:t>
            </w:r>
            <w:r w:rsidR="00003A98">
              <w:rPr>
                <w:rFonts w:cs="Gentium Plus"/>
                <w:sz w:val="19"/>
                <w:szCs w:val="19"/>
              </w:rPr>
              <w:t xml:space="preserve">x Cilt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,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F01FAF">
              <w:rPr>
                <w:rFonts w:cs="Gentium Plus"/>
                <w:sz w:val="19"/>
                <w:szCs w:val="19"/>
              </w:rPr>
              <w:t>Yılı</w:t>
            </w:r>
            <w:r w:rsidRPr="00611A54">
              <w:rPr>
                <w:rFonts w:cs="Gentium Plus"/>
                <w:sz w:val="19"/>
                <w:szCs w:val="19"/>
              </w:rPr>
              <w:t xml:space="preserve"> Hicrî/Milâdî.</w:t>
            </w:r>
          </w:p>
        </w:tc>
      </w:tr>
      <w:tr w:rsidR="004A0905" w:rsidRPr="00694F90" w14:paraId="65AF81D5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0B63690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957EF74" w14:textId="6499F51D" w:rsidR="004A0905" w:rsidRPr="00611A54" w:rsidRDefault="004A0905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Taşköprizâd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fendi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iftâḥu’s-saʿâd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iṣbâḥu’s-siyâd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evżûʿâti’l-ʿulû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bdülvehhâb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bü’n-Nû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Kâmil Kâmil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ekr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3 Cilt. Kahire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Dâr</w:t>
            </w:r>
            <w:r w:rsidR="003D53A9">
              <w:rPr>
                <w:rFonts w:cs="Gentium Plus"/>
                <w:sz w:val="19"/>
                <w:szCs w:val="19"/>
              </w:rPr>
              <w:t>u</w:t>
            </w:r>
            <w:r w:rsidRPr="00611A54">
              <w:rPr>
                <w:rFonts w:cs="Gentium Plus"/>
                <w:sz w:val="19"/>
                <w:szCs w:val="19"/>
              </w:rPr>
              <w:t>’l-</w:t>
            </w:r>
            <w:r w:rsidR="003D53A9" w:rsidRPr="00611A54">
              <w:rPr>
                <w:rFonts w:cs="Gentium Plus"/>
                <w:sz w:val="19"/>
                <w:szCs w:val="19"/>
              </w:rPr>
              <w:t>Kütübi’l</w:t>
            </w:r>
            <w:r w:rsidRPr="00611A54">
              <w:rPr>
                <w:rFonts w:cs="Gentium Plus"/>
                <w:sz w:val="19"/>
                <w:szCs w:val="19"/>
              </w:rPr>
              <w:t>-</w:t>
            </w:r>
            <w:r w:rsidR="003D53A9" w:rsidRPr="00611A54">
              <w:rPr>
                <w:rFonts w:cs="Gentium Plus"/>
                <w:sz w:val="19"/>
                <w:szCs w:val="19"/>
              </w:rPr>
              <w:t>Had</w:t>
            </w:r>
            <w:r w:rsidR="003D53A9">
              <w:rPr>
                <w:rFonts w:cs="Gentium Plus"/>
                <w:sz w:val="19"/>
                <w:szCs w:val="19"/>
              </w:rPr>
              <w:t>î</w:t>
            </w:r>
            <w:r w:rsidR="003D53A9" w:rsidRPr="00611A54">
              <w:rPr>
                <w:rFonts w:cs="Gentium Plus"/>
                <w:sz w:val="19"/>
                <w:szCs w:val="19"/>
              </w:rPr>
              <w:t>s</w:t>
            </w:r>
            <w:r w:rsidR="003D53A9">
              <w:rPr>
                <w:rFonts w:cs="Gentium Plus"/>
                <w:sz w:val="19"/>
                <w:szCs w:val="19"/>
              </w:rPr>
              <w:t>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FE5EC3" w:rsidRPr="00611A54">
              <w:rPr>
                <w:rFonts w:cs="Gentium Plus"/>
                <w:sz w:val="19"/>
                <w:szCs w:val="19"/>
              </w:rPr>
              <w:t xml:space="preserve">3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>, 1968.</w:t>
            </w:r>
          </w:p>
          <w:p w14:paraId="6D8A175F" w14:textId="44649F36" w:rsidR="004A0905" w:rsidRPr="00611A54" w:rsidRDefault="004A0905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Teftâz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a‘deddî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Şerḥu’l-ʿAḳāʾidi’n-Nesefiy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icâz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ekkā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Kahire: </w:t>
            </w:r>
            <w:proofErr w:type="spellStart"/>
            <w:r w:rsidR="00C97EA0" w:rsidRPr="00611A54">
              <w:rPr>
                <w:rFonts w:cs="Gentium Plus"/>
                <w:sz w:val="19"/>
                <w:szCs w:val="19"/>
              </w:rPr>
              <w:t>Mektebetü’l-Külliyyâti’l-Ezheriy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1408/1988. </w:t>
            </w:r>
          </w:p>
        </w:tc>
      </w:tr>
    </w:tbl>
    <w:p w14:paraId="4C3218DB" w14:textId="31B0F01C" w:rsidR="004A0905" w:rsidRPr="00694F90" w:rsidRDefault="00101C66" w:rsidP="002F6D85">
      <w:pPr>
        <w:pStyle w:val="Balk3"/>
        <w:numPr>
          <w:ilvl w:val="1"/>
          <w:numId w:val="61"/>
        </w:numPr>
      </w:pPr>
      <w:bookmarkStart w:id="11" w:name="_Toc37480865"/>
      <w:r w:rsidRPr="00694F90">
        <w:t>K</w:t>
      </w:r>
      <w:r w:rsidR="004A0905" w:rsidRPr="00694F90">
        <w:t>itap</w:t>
      </w:r>
      <w:r w:rsidR="00B26E3C" w:rsidRPr="00694F90">
        <w:t>-</w:t>
      </w:r>
      <w:r w:rsidR="004A0905" w:rsidRPr="00694F90">
        <w:t>Tahkik</w:t>
      </w:r>
      <w:r w:rsidR="009F21FF" w:rsidRPr="00694F90">
        <w:t>/Edisyon Kritik</w:t>
      </w:r>
      <w:bookmarkEnd w:id="1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4A0905" w:rsidRPr="00694F90" w14:paraId="500B9EEC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8F0748F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2" w:type="dxa"/>
          </w:tcPr>
          <w:p w14:paraId="7BB4541C" w14:textId="13F684C1" w:rsidR="004A0905" w:rsidRPr="00611A54" w:rsidRDefault="004A0905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h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 Muhakkikin Adı Soyadı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4A0905" w:rsidRPr="00694F90" w14:paraId="32418FCB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8DC9B2C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7239E636" w14:textId="06AD9FD9" w:rsidR="004A0905" w:rsidRPr="00611A54" w:rsidRDefault="00EC5E31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shâ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brâhi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z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âhi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lḫîṣü’l-edill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,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h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Angelika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roderse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Beyrut: el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a‘hedü’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lmânî</w:t>
            </w:r>
            <w:proofErr w:type="spellEnd"/>
            <w:r w:rsidR="002939F8"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615162">
              <w:rPr>
                <w:rFonts w:cs="Gentium Plus"/>
                <w:sz w:val="19"/>
                <w:szCs w:val="19"/>
              </w:rPr>
              <w:t>li’l-Ebhâsi’l-Şarkiyye</w:t>
            </w:r>
            <w:proofErr w:type="spellEnd"/>
            <w:r w:rsidR="007C524A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2939F8" w:rsidRPr="00611A54">
              <w:rPr>
                <w:rFonts w:cs="Gentium Plus"/>
                <w:sz w:val="19"/>
                <w:szCs w:val="19"/>
              </w:rPr>
              <w:t>1432/</w:t>
            </w:r>
            <w:r w:rsidRPr="00611A54">
              <w:rPr>
                <w:rFonts w:cs="Gentium Plus"/>
                <w:sz w:val="19"/>
                <w:szCs w:val="19"/>
              </w:rPr>
              <w:t>2011), 2/34.</w:t>
            </w:r>
          </w:p>
        </w:tc>
      </w:tr>
      <w:tr w:rsidR="004A0905" w:rsidRPr="00694F90" w14:paraId="43B9D6FB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836210F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6F9F0CC5" w14:textId="245BA582" w:rsidR="004A0905" w:rsidRPr="00611A54" w:rsidRDefault="004A0905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Ad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BF53CB">
              <w:rPr>
                <w:rFonts w:cs="Gentium Plus"/>
                <w:sz w:val="19"/>
                <w:szCs w:val="19"/>
              </w:rPr>
              <w:t xml:space="preserve">(Farklı tahkikler kullanılmışsa) </w:t>
            </w:r>
            <w:proofErr w:type="spellStart"/>
            <w:r w:rsidR="00AA17C2" w:rsidRPr="00611A54">
              <w:rPr>
                <w:rFonts w:cs="Gentium Plus"/>
                <w:sz w:val="19"/>
                <w:szCs w:val="19"/>
              </w:rPr>
              <w:t>thk</w:t>
            </w:r>
            <w:proofErr w:type="spellEnd"/>
            <w:r w:rsidR="00AA17C2" w:rsidRPr="00611A54">
              <w:rPr>
                <w:rFonts w:cs="Gentium Plus"/>
                <w:sz w:val="19"/>
                <w:szCs w:val="19"/>
              </w:rPr>
              <w:t>. Muhakkikin Adı Soyadı</w:t>
            </w:r>
            <w:r w:rsidR="008D3C46">
              <w:rPr>
                <w:rFonts w:cs="Gentium Plus"/>
                <w:sz w:val="19"/>
                <w:szCs w:val="19"/>
              </w:rPr>
              <w:t>,</w:t>
            </w:r>
            <w:r w:rsidR="00AA17C2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Cilt/Sayfa Numarası.</w:t>
            </w:r>
          </w:p>
        </w:tc>
      </w:tr>
      <w:tr w:rsidR="004A0905" w:rsidRPr="00694F90" w14:paraId="45E8D924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4B7926F0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01D7912B" w14:textId="7D24D16B" w:rsidR="004A0905" w:rsidRPr="00611A54" w:rsidRDefault="004A0905" w:rsidP="00B961A2">
            <w:pPr>
              <w:spacing w:before="0"/>
              <w:ind w:left="360" w:hanging="36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lḫîṣü’l-edill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EC5E31" w:rsidRPr="00611A54">
              <w:rPr>
                <w:rFonts w:cs="Gentium Plus"/>
                <w:sz w:val="19"/>
                <w:szCs w:val="19"/>
              </w:rPr>
              <w:t>2/</w:t>
            </w:r>
            <w:r w:rsidRPr="00611A54">
              <w:rPr>
                <w:rFonts w:cs="Gentium Plus"/>
                <w:sz w:val="19"/>
                <w:szCs w:val="19"/>
              </w:rPr>
              <w:t>52.</w:t>
            </w:r>
          </w:p>
        </w:tc>
      </w:tr>
      <w:tr w:rsidR="004A0905" w:rsidRPr="00694F90" w14:paraId="27EFC972" w14:textId="77777777" w:rsidTr="007C098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0DF0E9A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583FF03A" w14:textId="7AE7D7B7" w:rsidR="004A0905" w:rsidRPr="00611A54" w:rsidRDefault="004A0905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t</w:t>
            </w:r>
            <w:r w:rsidRPr="00611A54">
              <w:rPr>
                <w:rFonts w:cs="Gentium Plus"/>
                <w:sz w:val="19"/>
                <w:szCs w:val="19"/>
              </w:rPr>
              <w:t>h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Muhakkikin Adı Soyadı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F01FAF">
              <w:rPr>
                <w:rFonts w:cs="Gentium Plus"/>
                <w:sz w:val="19"/>
                <w:szCs w:val="19"/>
              </w:rPr>
              <w:t>, Basım Yılı Hicrî/Milâdî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4A0905" w:rsidRPr="00694F90" w14:paraId="61C1B17C" w14:textId="77777777" w:rsidTr="007C098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50FF53A" w14:textId="77777777" w:rsidR="004A0905" w:rsidRPr="004C3904" w:rsidRDefault="004A09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403F919B" w14:textId="328EF3BA" w:rsidR="004A0905" w:rsidRPr="00611A54" w:rsidRDefault="00EC5E31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shâ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brâhi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z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âhid</w:t>
            </w:r>
            <w:proofErr w:type="spellEnd"/>
            <w:r w:rsidR="007363F5">
              <w:rPr>
                <w:rFonts w:cs="Gentium Plus"/>
                <w:sz w:val="19"/>
                <w:szCs w:val="19"/>
              </w:rPr>
              <w:t>.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lḫîṣü’l-edill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t</w:t>
            </w:r>
            <w:r w:rsidRPr="00611A54">
              <w:rPr>
                <w:rFonts w:cs="Gentium Plus"/>
                <w:sz w:val="19"/>
                <w:szCs w:val="19"/>
              </w:rPr>
              <w:t>h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Angelika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roderse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 2 Cilt. Beyrut: el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a‘hedü’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lm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615162">
              <w:rPr>
                <w:rFonts w:cs="Gentium Plus"/>
                <w:sz w:val="19"/>
                <w:szCs w:val="19"/>
              </w:rPr>
              <w:t>li’l-Ebhâsi’l-Şarkiy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2939F8" w:rsidRPr="00611A54">
              <w:rPr>
                <w:rFonts w:cs="Gentium Plus"/>
                <w:sz w:val="19"/>
                <w:szCs w:val="19"/>
              </w:rPr>
              <w:t>1432/</w:t>
            </w:r>
            <w:r w:rsidRPr="00611A54">
              <w:rPr>
                <w:rFonts w:cs="Gentium Plus"/>
                <w:sz w:val="19"/>
                <w:szCs w:val="19"/>
              </w:rPr>
              <w:t>2011.</w:t>
            </w:r>
          </w:p>
        </w:tc>
      </w:tr>
    </w:tbl>
    <w:p w14:paraId="70214B60" w14:textId="1151D145" w:rsidR="007A014E" w:rsidRPr="00694F90" w:rsidRDefault="007A014E" w:rsidP="002F6D85">
      <w:pPr>
        <w:pStyle w:val="Balk3"/>
        <w:numPr>
          <w:ilvl w:val="1"/>
          <w:numId w:val="61"/>
        </w:numPr>
      </w:pPr>
      <w:bookmarkStart w:id="12" w:name="_Toc37480866"/>
      <w:r w:rsidRPr="00694F90">
        <w:t>Kitap</w:t>
      </w:r>
      <w:r w:rsidR="001A7094" w:rsidRPr="00694F90">
        <w:t>-</w:t>
      </w:r>
      <w:r w:rsidRPr="00694F90">
        <w:t>Sadeleştirilen</w:t>
      </w:r>
      <w:bookmarkEnd w:id="12"/>
      <w:r w:rsidRPr="00694F90">
        <w:t xml:space="preserve"> </w:t>
      </w:r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7A014E" w:rsidRPr="00694F90" w14:paraId="44992A5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8559471" w14:textId="77777777" w:rsidR="007A014E" w:rsidRPr="004C3904" w:rsidRDefault="007A014E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162C828D" w14:textId="15035DDE" w:rsidR="007A014E" w:rsidRPr="00611A54" w:rsidRDefault="007A014E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5772A3" w:rsidRPr="00611A54">
              <w:rPr>
                <w:rFonts w:cs="Gentium Plus"/>
                <w:sz w:val="19"/>
                <w:szCs w:val="19"/>
              </w:rPr>
              <w:t>sa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5F454C">
              <w:rPr>
                <w:rFonts w:cs="Gentium Plus"/>
                <w:sz w:val="19"/>
                <w:szCs w:val="19"/>
              </w:rPr>
              <w:t>Sadeleştiren</w:t>
            </w:r>
            <w:r w:rsidR="005772A3" w:rsidRPr="00611A54">
              <w:rPr>
                <w:rFonts w:cs="Gentium Plus"/>
                <w:sz w:val="19"/>
                <w:szCs w:val="19"/>
              </w:rPr>
              <w:t>in</w:t>
            </w:r>
            <w:r w:rsidRPr="00611A54">
              <w:rPr>
                <w:rFonts w:cs="Gentium Plus"/>
                <w:sz w:val="19"/>
                <w:szCs w:val="19"/>
              </w:rPr>
              <w:t xml:space="preserve"> Adı Soyadı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7A014E" w:rsidRPr="00694F90" w14:paraId="3BE9C2F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2FA6AFA" w14:textId="77777777" w:rsidR="007A014E" w:rsidRPr="004C3904" w:rsidRDefault="007A014E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32EF7EC" w14:textId="6EB05D6A" w:rsidR="007A014E" w:rsidRPr="00611A54" w:rsidRDefault="002771E2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Cevdet Paşa, </w:t>
            </w:r>
            <w:r w:rsidR="005772A3" w:rsidRPr="00611A54">
              <w:rPr>
                <w:rFonts w:cs="Gentium Plus"/>
                <w:i/>
                <w:iCs/>
                <w:sz w:val="19"/>
                <w:szCs w:val="19"/>
              </w:rPr>
              <w:t>Sadeleştirilmiş Mecelle</w:t>
            </w:r>
            <w:r w:rsidR="00852417" w:rsidRPr="00611A54">
              <w:rPr>
                <w:rFonts w:cs="Gentium Plus"/>
                <w:i/>
                <w:iCs/>
                <w:sz w:val="19"/>
                <w:szCs w:val="19"/>
              </w:rPr>
              <w:t>,</w:t>
            </w:r>
            <w:r w:rsidR="005772A3"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a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</w:t>
            </w:r>
            <w:r w:rsidR="005772A3" w:rsidRPr="00611A54">
              <w:rPr>
                <w:rFonts w:cs="Gentium Plus"/>
                <w:sz w:val="19"/>
                <w:szCs w:val="19"/>
              </w:rPr>
              <w:t xml:space="preserve"> İbrahim Ural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5772A3" w:rsidRPr="00611A54">
              <w:rPr>
                <w:rFonts w:cs="Gentium Plus"/>
                <w:sz w:val="19"/>
                <w:szCs w:val="19"/>
              </w:rPr>
              <w:t>Salih Özcan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5772A3" w:rsidRPr="00611A54">
              <w:rPr>
                <w:rFonts w:cs="Gentium Plus"/>
                <w:sz w:val="19"/>
                <w:szCs w:val="19"/>
              </w:rPr>
              <w:t xml:space="preserve">İstanbul: </w:t>
            </w:r>
            <w:proofErr w:type="spellStart"/>
            <w:r w:rsidR="005772A3" w:rsidRPr="00611A54">
              <w:rPr>
                <w:rFonts w:cs="Gentium Plus"/>
                <w:sz w:val="19"/>
                <w:szCs w:val="19"/>
              </w:rPr>
              <w:t>Fey</w:t>
            </w:r>
            <w:proofErr w:type="spellEnd"/>
            <w:r w:rsidR="005772A3" w:rsidRPr="00611A54">
              <w:rPr>
                <w:rFonts w:cs="Gentium Plus"/>
                <w:sz w:val="19"/>
                <w:szCs w:val="19"/>
              </w:rPr>
              <w:t xml:space="preserve"> Vakfı, 1995</w:t>
            </w:r>
            <w:r w:rsidRPr="00611A54">
              <w:rPr>
                <w:rFonts w:cs="Gentium Plus"/>
                <w:sz w:val="19"/>
                <w:szCs w:val="19"/>
              </w:rPr>
              <w:t>), 420.</w:t>
            </w:r>
          </w:p>
        </w:tc>
      </w:tr>
      <w:tr w:rsidR="007A014E" w:rsidRPr="00694F90" w14:paraId="6F92580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1EA7534" w14:textId="77777777" w:rsidR="007A014E" w:rsidRPr="004C3904" w:rsidRDefault="007A014E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6A9EF7B9" w14:textId="577B484C" w:rsidR="007A014E" w:rsidRPr="00611A54" w:rsidRDefault="007A014E" w:rsidP="00BF53CB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15042A" w:rsidRPr="00611A5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Ad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BF53CB">
              <w:rPr>
                <w:rFonts w:cs="Gentium Plus"/>
                <w:sz w:val="19"/>
                <w:szCs w:val="19"/>
              </w:rPr>
              <w:t xml:space="preserve">(Farklı sadeleştirmeler kullanılmışsa) </w:t>
            </w:r>
            <w:proofErr w:type="spellStart"/>
            <w:r w:rsidR="00BF53CB" w:rsidRPr="00611A54">
              <w:rPr>
                <w:rFonts w:cs="Gentium Plus"/>
                <w:sz w:val="19"/>
                <w:szCs w:val="19"/>
              </w:rPr>
              <w:t>sad</w:t>
            </w:r>
            <w:proofErr w:type="spellEnd"/>
            <w:r w:rsidR="00BF53CB"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BF53CB">
              <w:rPr>
                <w:rFonts w:cs="Gentium Plus"/>
                <w:sz w:val="19"/>
                <w:szCs w:val="19"/>
              </w:rPr>
              <w:t>Sadeleştiren</w:t>
            </w:r>
            <w:r w:rsidR="00BF53CB" w:rsidRPr="00611A54">
              <w:rPr>
                <w:rFonts w:cs="Gentium Plus"/>
                <w:sz w:val="19"/>
                <w:szCs w:val="19"/>
              </w:rPr>
              <w:t>in Adı Soyadı</w:t>
            </w:r>
            <w:r w:rsidR="00BF53CB">
              <w:rPr>
                <w:rFonts w:cs="Gentium Plus"/>
                <w:sz w:val="19"/>
                <w:szCs w:val="19"/>
              </w:rPr>
              <w:t>,</w:t>
            </w:r>
            <w:r w:rsidR="00BF53CB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Cilt/Sayfa Numarası.</w:t>
            </w:r>
          </w:p>
        </w:tc>
      </w:tr>
      <w:tr w:rsidR="007A014E" w:rsidRPr="00694F90" w14:paraId="5B83287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C4742D4" w14:textId="77777777" w:rsidR="007A014E" w:rsidRPr="004C3904" w:rsidRDefault="007A014E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B8EACAC" w14:textId="76E922C6" w:rsidR="007A014E" w:rsidRPr="00611A54" w:rsidRDefault="00852417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Cevdet Paşa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Sadeleştirilmiş Mecelle</w:t>
            </w:r>
            <w:r w:rsidRPr="00611A54">
              <w:rPr>
                <w:rFonts w:cs="Gentium Plus"/>
                <w:sz w:val="19"/>
                <w:szCs w:val="19"/>
              </w:rPr>
              <w:t>, 234-235.</w:t>
            </w:r>
          </w:p>
        </w:tc>
      </w:tr>
      <w:tr w:rsidR="007A014E" w:rsidRPr="00694F90" w14:paraId="4ED7CBF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1B418F3" w14:textId="77777777" w:rsidR="007A014E" w:rsidRPr="004C3904" w:rsidRDefault="007A014E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052DF334" w14:textId="2BC7DB76" w:rsidR="007A014E" w:rsidRPr="00611A54" w:rsidRDefault="007A014E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s</w:t>
            </w:r>
            <w:r w:rsidR="00852417" w:rsidRPr="00611A54">
              <w:rPr>
                <w:rFonts w:cs="Gentium Plus"/>
                <w:sz w:val="19"/>
                <w:szCs w:val="19"/>
              </w:rPr>
              <w:t>ad</w:t>
            </w:r>
            <w:proofErr w:type="spellEnd"/>
            <w:r w:rsidR="00852417"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5F454C">
              <w:rPr>
                <w:rFonts w:cs="Gentium Plus"/>
                <w:sz w:val="19"/>
                <w:szCs w:val="19"/>
              </w:rPr>
              <w:t>Sadeleştiren</w:t>
            </w:r>
            <w:r w:rsidR="00852417" w:rsidRPr="00611A54">
              <w:rPr>
                <w:rFonts w:cs="Gentium Plus"/>
                <w:sz w:val="19"/>
                <w:szCs w:val="19"/>
              </w:rPr>
              <w:t xml:space="preserve">in </w:t>
            </w:r>
            <w:r w:rsidRPr="00611A54">
              <w:rPr>
                <w:rFonts w:cs="Gentium Plus"/>
                <w:sz w:val="19"/>
                <w:szCs w:val="19"/>
              </w:rPr>
              <w:t xml:space="preserve">Adı Soyadı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F01FAF">
              <w:rPr>
                <w:rFonts w:cs="Gentium Plus"/>
                <w:sz w:val="19"/>
                <w:szCs w:val="19"/>
              </w:rPr>
              <w:t>, Basım Yılı Hicrî/Milâdî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7A014E" w:rsidRPr="00694F90" w14:paraId="40EF4AE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7B86D71" w14:textId="77777777" w:rsidR="007A014E" w:rsidRPr="004C3904" w:rsidRDefault="007A014E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94B1848" w14:textId="3D4179C8" w:rsidR="007A014E" w:rsidRPr="00611A54" w:rsidRDefault="00B203FA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Cevdet Paşa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Sadeleştirilmiş Mecelle.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611A54">
              <w:rPr>
                <w:rFonts w:cs="Gentium Plus"/>
                <w:sz w:val="19"/>
                <w:szCs w:val="19"/>
              </w:rPr>
              <w:t>s</w:t>
            </w:r>
            <w:r w:rsidRPr="00611A54">
              <w:rPr>
                <w:rFonts w:cs="Gentium Plus"/>
                <w:sz w:val="19"/>
                <w:szCs w:val="19"/>
              </w:rPr>
              <w:t>a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İbrahim Ural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Salih Özcan. İstanbul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Fe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Vakfı, 1995.</w:t>
            </w:r>
          </w:p>
        </w:tc>
      </w:tr>
    </w:tbl>
    <w:p w14:paraId="4670470F" w14:textId="5F747A62" w:rsidR="00D11BA9" w:rsidRPr="00694F90" w:rsidRDefault="00131DBF" w:rsidP="003E02E1">
      <w:pPr>
        <w:pStyle w:val="Balk2"/>
        <w:numPr>
          <w:ilvl w:val="0"/>
          <w:numId w:val="61"/>
        </w:numPr>
      </w:pPr>
      <w:bookmarkStart w:id="13" w:name="_Toc37480867"/>
      <w:bookmarkStart w:id="14" w:name="_Hlk34619963"/>
      <w:r w:rsidRPr="00694F90">
        <w:t>Kitap Bölümü</w:t>
      </w:r>
      <w:bookmarkEnd w:id="13"/>
    </w:p>
    <w:p w14:paraId="75808EFD" w14:textId="385F8C69" w:rsidR="00131DBF" w:rsidRPr="00694F90" w:rsidRDefault="00131DBF" w:rsidP="002F6D85">
      <w:pPr>
        <w:pStyle w:val="Balk3"/>
        <w:numPr>
          <w:ilvl w:val="1"/>
          <w:numId w:val="61"/>
        </w:numPr>
      </w:pPr>
      <w:bookmarkStart w:id="15" w:name="_Toc37480868"/>
      <w:r w:rsidRPr="00694F90">
        <w:t>Kitap Bölümü</w:t>
      </w:r>
      <w:r w:rsidR="001B58DE" w:rsidRPr="00694F90">
        <w:t>-E</w:t>
      </w:r>
      <w:r w:rsidRPr="00694F90">
        <w:t xml:space="preserve">ditörlü </w:t>
      </w:r>
      <w:r w:rsidR="001A7094" w:rsidRPr="00694F90">
        <w:t>Eserde</w:t>
      </w:r>
      <w:bookmarkEnd w:id="1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131DBF" w:rsidRPr="00694F90" w14:paraId="4775F9D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14"/>
          <w:p w14:paraId="5FFA6510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2403F90C" w14:textId="108E2654" w:rsidR="00131DBF" w:rsidRPr="00611A54" w:rsidRDefault="00131DBF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Bölüm Yazarının Adı Soyadı, “Bölüm Adı”, çev. </w:t>
            </w:r>
            <w:r w:rsidR="007C4696" w:rsidRPr="00611A54">
              <w:rPr>
                <w:rFonts w:cs="Gentium Plus"/>
                <w:sz w:val="19"/>
                <w:szCs w:val="19"/>
              </w:rPr>
              <w:t>Çeviren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>, ed. Editör Adı Soyadı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131DBF" w:rsidRPr="00694F90" w14:paraId="3EFBA92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3FF1EC1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D4B7D92" w14:textId="014ECFB2" w:rsidR="00131DBF" w:rsidRPr="00611A54" w:rsidRDefault="00131DBF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Ulrich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Rudolph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âtürîdîliği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rtaya Çıkışı”, çev. Ali Dere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İmam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âturîdî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âturidilik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,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DC088D">
              <w:rPr>
                <w:rFonts w:cs="Gentium Plus"/>
                <w:sz w:val="19"/>
                <w:szCs w:val="19"/>
              </w:rPr>
              <w:t>haz</w:t>
            </w:r>
            <w:r w:rsidRPr="00611A54">
              <w:rPr>
                <w:rFonts w:cs="Gentium Plus"/>
                <w:sz w:val="19"/>
                <w:szCs w:val="19"/>
              </w:rPr>
              <w:t xml:space="preserve">. Sönmez Kutlu (Ankara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Kitâbiyât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Yayınları, 2003), 297.</w:t>
            </w:r>
          </w:p>
          <w:p w14:paraId="141D315E" w14:textId="0FEC2DB5" w:rsidR="00131DBF" w:rsidRPr="00611A54" w:rsidRDefault="00131DBF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John D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eeing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R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: Mao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Fetishis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Pax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mericana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Moral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conom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f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Wa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”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nthropology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Global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Counterinsurgenc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ed. John D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5519F">
              <w:rPr>
                <w:rFonts w:cs="Gentium Plus"/>
                <w:sz w:val="19"/>
                <w:szCs w:val="19"/>
                <w:lang w:val="en-US"/>
              </w:rPr>
              <w:t>v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(Chicago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f Chicago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Pres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2010), 77.</w:t>
            </w:r>
          </w:p>
        </w:tc>
      </w:tr>
      <w:tr w:rsidR="00131DBF" w:rsidRPr="00694F90" w14:paraId="73458ECE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79449DA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6EE21B7D" w14:textId="4B28E905" w:rsidR="00131DBF" w:rsidRPr="00611A54" w:rsidRDefault="00131DBF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Yazar Soyadı, “Bölüm</w:t>
            </w:r>
            <w:r w:rsidR="00003A98">
              <w:rPr>
                <w:rFonts w:cs="Gentium Plus"/>
                <w:sz w:val="19"/>
                <w:szCs w:val="19"/>
              </w:rPr>
              <w:t xml:space="preserve"> Kısa</w:t>
            </w:r>
            <w:r w:rsidRPr="00611A54">
              <w:rPr>
                <w:rFonts w:cs="Gentium Plus"/>
                <w:sz w:val="19"/>
                <w:szCs w:val="19"/>
              </w:rPr>
              <w:t xml:space="preserve"> Adı”, Cilt/Sayfa Numarası.</w:t>
            </w:r>
          </w:p>
        </w:tc>
      </w:tr>
      <w:tr w:rsidR="00131DBF" w:rsidRPr="00694F90" w14:paraId="75C17AA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E84738A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A5154F7" w14:textId="77777777" w:rsidR="00131DBF" w:rsidRPr="00611A54" w:rsidRDefault="00131DBF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Rudolph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âtürîdîliği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rtaya Çıkışı”, 298-299.</w:t>
            </w:r>
          </w:p>
          <w:p w14:paraId="2D356DC9" w14:textId="77777777" w:rsidR="00131DBF" w:rsidRPr="00611A54" w:rsidRDefault="00131DBF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eeing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R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”, 81-82.</w:t>
            </w:r>
          </w:p>
        </w:tc>
      </w:tr>
      <w:tr w:rsidR="00131DBF" w:rsidRPr="00694F90" w14:paraId="66D3D60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A8A5EB0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495F4481" w14:textId="22A68478" w:rsidR="00131DBF" w:rsidRPr="00611A54" w:rsidRDefault="00131DBF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Bölüm Yazarının Soyadı, Adı.  “Bölüm Adı”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</w:t>
            </w:r>
            <w:r w:rsidR="007C4696" w:rsidRPr="00611A54">
              <w:rPr>
                <w:rFonts w:cs="Gentium Plus"/>
                <w:sz w:val="19"/>
                <w:szCs w:val="19"/>
              </w:rPr>
              <w:t>Çeviren</w:t>
            </w:r>
            <w:r w:rsidRPr="00611A54">
              <w:rPr>
                <w:rFonts w:cs="Gentium Plus"/>
                <w:sz w:val="19"/>
                <w:szCs w:val="19"/>
              </w:rPr>
              <w:t xml:space="preserve">in Adı Soy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.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B5519F">
              <w:rPr>
                <w:rFonts w:cs="Gentium Plus"/>
                <w:sz w:val="19"/>
                <w:szCs w:val="19"/>
              </w:rPr>
              <w:t>e</w:t>
            </w:r>
            <w:r w:rsidRPr="00611A54">
              <w:rPr>
                <w:rFonts w:cs="Gentium Plus"/>
                <w:sz w:val="19"/>
                <w:szCs w:val="19"/>
              </w:rPr>
              <w:t xml:space="preserve">d. Editör Adı Soyadı. Cilt/Sayfa Aralığı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131DBF" w:rsidRPr="00694F90" w14:paraId="03D8A24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7C71AEB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C6088AE" w14:textId="4533420F" w:rsidR="00131DBF" w:rsidRPr="00611A54" w:rsidRDefault="00131DBF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John 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eeing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R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: Mao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Fetishis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Pax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mericana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Moral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conom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f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Wa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”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nthropology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Global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Counterinsurgenc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B5519F">
              <w:rPr>
                <w:rFonts w:cs="Gentium Plus"/>
                <w:sz w:val="19"/>
                <w:szCs w:val="19"/>
              </w:rPr>
              <w:t>e</w:t>
            </w:r>
            <w:r w:rsidRPr="00611A54">
              <w:rPr>
                <w:rFonts w:cs="Gentium Plus"/>
                <w:sz w:val="19"/>
                <w:szCs w:val="19"/>
              </w:rPr>
              <w:t xml:space="preserve">d. John D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B5519F"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 xml:space="preserve">67-83. Chicago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f Chicago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Pres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2010.</w:t>
            </w:r>
          </w:p>
          <w:p w14:paraId="7E6856D8" w14:textId="64E246D3" w:rsidR="00131DBF" w:rsidRPr="00611A54" w:rsidRDefault="00131DBF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Rudolph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Ulrich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 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âtürîdîliği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rtaya Çıkışı”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Ali Dere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İmam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âturîdî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âturidili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DC088D">
              <w:rPr>
                <w:rFonts w:cs="Gentium Plus"/>
                <w:sz w:val="19"/>
                <w:szCs w:val="19"/>
              </w:rPr>
              <w:t>haz</w:t>
            </w:r>
            <w:r w:rsidRPr="00611A54">
              <w:rPr>
                <w:rFonts w:cs="Gentium Plus"/>
                <w:sz w:val="19"/>
                <w:szCs w:val="19"/>
              </w:rPr>
              <w:t xml:space="preserve">. Sönmez Kutlu. 295-304. Ankara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Kitâbiyât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Yayınları, 2003.</w:t>
            </w:r>
          </w:p>
        </w:tc>
      </w:tr>
    </w:tbl>
    <w:p w14:paraId="6C1298F5" w14:textId="287AE41B" w:rsidR="00131DBF" w:rsidRPr="00694F90" w:rsidRDefault="00131DBF" w:rsidP="002F6D85">
      <w:pPr>
        <w:pStyle w:val="Balk3"/>
        <w:numPr>
          <w:ilvl w:val="1"/>
          <w:numId w:val="61"/>
        </w:numPr>
      </w:pPr>
      <w:bookmarkStart w:id="16" w:name="_Toc37480869"/>
      <w:bookmarkStart w:id="17" w:name="_Hlk34619986"/>
      <w:r w:rsidRPr="00694F90">
        <w:t>Kitap Bölümü</w:t>
      </w:r>
      <w:r w:rsidR="001B58DE" w:rsidRPr="00694F90">
        <w:t>-</w:t>
      </w:r>
      <w:r w:rsidRPr="00694F90">
        <w:t>Neş</w:t>
      </w:r>
      <w:r w:rsidR="00B26E3C" w:rsidRPr="00694F90">
        <w:t>redilen Eser</w:t>
      </w:r>
      <w:r w:rsidR="008866E3" w:rsidRPr="00694F90">
        <w:t>de</w:t>
      </w:r>
      <w:bookmarkEnd w:id="1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131DBF" w:rsidRPr="00694F90" w14:paraId="10E2630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17"/>
          <w:p w14:paraId="2082E684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58D22500" w14:textId="31977CE9" w:rsidR="00131DBF" w:rsidRPr="00611A54" w:rsidRDefault="00A20C56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Bölüm Y</w:t>
            </w:r>
            <w:r w:rsidR="00131DBF" w:rsidRPr="00611A54">
              <w:rPr>
                <w:rFonts w:cs="Gentium Plus"/>
                <w:sz w:val="19"/>
                <w:szCs w:val="19"/>
              </w:rPr>
              <w:t>azar</w:t>
            </w:r>
            <w:r>
              <w:rPr>
                <w:rFonts w:cs="Gentium Plus"/>
                <w:sz w:val="19"/>
                <w:szCs w:val="19"/>
              </w:rPr>
              <w:t>ı</w:t>
            </w:r>
            <w:r w:rsidR="00E73708">
              <w:rPr>
                <w:rFonts w:cs="Gentium Plus"/>
                <w:sz w:val="19"/>
                <w:szCs w:val="19"/>
              </w:rPr>
              <w:t>nın</w:t>
            </w:r>
            <w:r w:rsidR="00131DBF" w:rsidRPr="00611A54">
              <w:rPr>
                <w:rFonts w:cs="Gentium Plus"/>
                <w:sz w:val="19"/>
                <w:szCs w:val="19"/>
              </w:rPr>
              <w:t xml:space="preserve"> Adı Soyadı, “Bölüm Adı”, </w:t>
            </w:r>
            <w:r w:rsidR="00131DBF"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="00131DBF"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131DBF" w:rsidRPr="00611A54">
              <w:rPr>
                <w:rFonts w:cs="Gentium Plus"/>
                <w:sz w:val="19"/>
                <w:szCs w:val="19"/>
              </w:rPr>
              <w:t>mlf</w:t>
            </w:r>
            <w:proofErr w:type="spellEnd"/>
            <w:r w:rsidR="00131DBF" w:rsidRPr="00611A54">
              <w:rPr>
                <w:rFonts w:cs="Gentium Plus"/>
                <w:sz w:val="19"/>
                <w:szCs w:val="19"/>
              </w:rPr>
              <w:t xml:space="preserve">. </w:t>
            </w:r>
            <w:r>
              <w:rPr>
                <w:rFonts w:cs="Gentium Plus"/>
                <w:sz w:val="19"/>
                <w:szCs w:val="19"/>
              </w:rPr>
              <w:t>Yazar</w:t>
            </w:r>
            <w:r w:rsidR="00131DBF" w:rsidRPr="00611A54">
              <w:rPr>
                <w:rFonts w:cs="Gentium Plus"/>
                <w:sz w:val="19"/>
                <w:szCs w:val="19"/>
              </w:rPr>
              <w:t xml:space="preserve"> Adı Soyadı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="00131DBF"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131DBF"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131DBF" w:rsidRPr="00694F90" w14:paraId="618EDB4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7FE6201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502A55E" w14:textId="6F602E73" w:rsidR="00131DBF" w:rsidRPr="00611A54" w:rsidRDefault="00131DBF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Hişa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İbrahim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“Mukaddime”,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lḫîṣü’l-edill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lf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shâ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brâhi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z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âhi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Kahire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Dâru’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-Selâm, 1431/2010), 14.</w:t>
            </w:r>
          </w:p>
        </w:tc>
      </w:tr>
      <w:tr w:rsidR="00131DBF" w:rsidRPr="00694F90" w14:paraId="2F9C792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07FA569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7BF98CD3" w14:textId="0F06404F" w:rsidR="00131DBF" w:rsidRPr="00611A54" w:rsidRDefault="00A20C56" w:rsidP="00E1683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noProof/>
                <w:sz w:val="19"/>
                <w:szCs w:val="19"/>
              </w:rPr>
              <mc:AlternateContent>
                <mc:Choice Requires="wpi">
                  <w:drawing>
                    <wp:anchor distT="0" distB="0" distL="114300" distR="114300" simplePos="0" relativeHeight="251727892" behindDoc="0" locked="0" layoutInCell="1" allowOverlap="1" wp14:anchorId="724923EE" wp14:editId="5AE97C9B">
                      <wp:simplePos x="0" y="0"/>
                      <wp:positionH relativeFrom="column">
                        <wp:posOffset>52032</wp:posOffset>
                      </wp:positionH>
                      <wp:positionV relativeFrom="paragraph">
                        <wp:posOffset>66374</wp:posOffset>
                      </wp:positionV>
                      <wp:extent cx="9000" cy="6120"/>
                      <wp:effectExtent l="38100" t="38100" r="48260" b="51435"/>
                      <wp:wrapNone/>
                      <wp:docPr id="14" name="Mürekkep 14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7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9000" cy="61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type w14:anchorId="1012887B" id="_x0000_t75" coordsize="21600,21600" o:spt="75" o:preferrelative="t" path="m@4@5l@4@11@9@11@9@5xe" filled="f" stroked="f">
                      <v:stroke joinstyle="miter"/>
                      <v:formulas>
                        <v:f eqn="if lineDrawn pixelLineWidth 0"/>
                        <v:f eqn="sum @0 1 0"/>
                        <v:f eqn="sum 0 0 @1"/>
                        <v:f eqn="prod @2 1 2"/>
                        <v:f eqn="prod @3 21600 pixelWidth"/>
                        <v:f eqn="prod @3 21600 pixelHeight"/>
                        <v:f eqn="sum @0 0 1"/>
                        <v:f eqn="prod @6 1 2"/>
                        <v:f eqn="prod @7 21600 pixelWidth"/>
                        <v:f eqn="sum @8 21600 0"/>
                        <v:f eqn="prod @7 21600 pixelHeight"/>
                        <v:f eqn="sum @10 21600 0"/>
                      </v:formulas>
                      <v:path o:extrusionok="f" gradientshapeok="t" o:connecttype="rect"/>
                      <o:lock v:ext="edit" aspectratio="t"/>
                    </v:shapetype>
                    <v:shape id="Mürekkep 14" o:spid="_x0000_s1026" type="#_x0000_t75" style="position:absolute;margin-left:3.4pt;margin-top:4.55pt;width:2.1pt;height:1.9pt;z-index:2517278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">
                      <v:imagedata r:id="rId79" o:title=""/>
                    </v:shape>
                  </w:pict>
                </mc:Fallback>
              </mc:AlternateContent>
            </w:r>
            <w:r>
              <w:rPr>
                <w:rFonts w:cs="Gentium Plus"/>
                <w:sz w:val="19"/>
                <w:szCs w:val="19"/>
              </w:rPr>
              <w:t xml:space="preserve">Bölüm </w:t>
            </w:r>
            <w:r w:rsidR="00131DBF" w:rsidRPr="00611A54">
              <w:rPr>
                <w:rFonts w:cs="Gentium Plus"/>
                <w:sz w:val="19"/>
                <w:szCs w:val="19"/>
              </w:rPr>
              <w:t>Yazar</w:t>
            </w:r>
            <w:r>
              <w:rPr>
                <w:rFonts w:cs="Gentium Plus"/>
                <w:sz w:val="19"/>
                <w:szCs w:val="19"/>
              </w:rPr>
              <w:t>ı</w:t>
            </w:r>
            <w:r w:rsidR="00E73708">
              <w:rPr>
                <w:rFonts w:cs="Gentium Plus"/>
                <w:sz w:val="19"/>
                <w:szCs w:val="19"/>
              </w:rPr>
              <w:t>nın</w:t>
            </w:r>
            <w:r w:rsidR="00131DBF" w:rsidRPr="00611A54">
              <w:rPr>
                <w:rFonts w:cs="Gentium Plus"/>
                <w:sz w:val="19"/>
                <w:szCs w:val="19"/>
              </w:rPr>
              <w:t xml:space="preserve"> Soyadı, “Bölüm Adı”, Cilt/Sayfa Numarası.</w:t>
            </w:r>
          </w:p>
        </w:tc>
      </w:tr>
      <w:tr w:rsidR="00131DBF" w:rsidRPr="00694F90" w14:paraId="3EDC853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DFD835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6762E56" w14:textId="379B8657" w:rsidR="00131DBF" w:rsidRPr="00611A54" w:rsidRDefault="00131DBF" w:rsidP="00E1683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“Mukaddime”, 34.</w:t>
            </w:r>
          </w:p>
        </w:tc>
      </w:tr>
      <w:tr w:rsidR="00131DBF" w:rsidRPr="00694F90" w14:paraId="3ED6B41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CEF5F01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761C82E6" w14:textId="4927003C" w:rsidR="00131DBF" w:rsidRPr="00611A54" w:rsidRDefault="00131DBF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Bölüm Yazarının Soyadı, Adı.  “Bölüm Adı”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.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8F10D0">
              <w:rPr>
                <w:rFonts w:cs="Gentium Plus"/>
                <w:sz w:val="19"/>
                <w:szCs w:val="19"/>
              </w:rPr>
              <w:t>m</w:t>
            </w:r>
            <w:r w:rsidR="0079646A" w:rsidRPr="00611A54">
              <w:rPr>
                <w:rFonts w:cs="Gentium Plus"/>
                <w:sz w:val="19"/>
                <w:szCs w:val="19"/>
              </w:rPr>
              <w:t>lf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Müellifin Adı Soyadı. Cilt/Sayfa Aralığı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131DBF" w:rsidRPr="00694F90" w14:paraId="28EECE7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DC74D4A" w14:textId="77777777" w:rsidR="00131DBF" w:rsidRPr="004C3904" w:rsidRDefault="00131DBF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1ECEA8B" w14:textId="576EC3EE" w:rsidR="00131DBF" w:rsidRPr="00611A54" w:rsidRDefault="00131DBF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işa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İbrahim. “Mukaddime”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lḫîṣü’l-edill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8F10D0">
              <w:rPr>
                <w:rFonts w:cs="Gentium Plus"/>
                <w:sz w:val="19"/>
                <w:szCs w:val="19"/>
              </w:rPr>
              <w:t>m</w:t>
            </w:r>
            <w:r w:rsidR="0079646A" w:rsidRPr="00611A54">
              <w:rPr>
                <w:rFonts w:cs="Gentium Plus"/>
                <w:sz w:val="19"/>
                <w:szCs w:val="19"/>
              </w:rPr>
              <w:t>lf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shâ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brâhi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z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âhi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5-44. Kahire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Dâru’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-Selâm, 1431/2010.</w:t>
            </w:r>
          </w:p>
        </w:tc>
      </w:tr>
    </w:tbl>
    <w:p w14:paraId="479DA394" w14:textId="3AF3DC24" w:rsidR="001226C4" w:rsidRPr="00694F90" w:rsidRDefault="001226C4" w:rsidP="003E02E1">
      <w:pPr>
        <w:pStyle w:val="Balk2"/>
        <w:numPr>
          <w:ilvl w:val="0"/>
          <w:numId w:val="61"/>
        </w:numPr>
      </w:pPr>
      <w:bookmarkStart w:id="18" w:name="_Toc37480870"/>
      <w:bookmarkStart w:id="19" w:name="_Hlk34662499"/>
      <w:bookmarkStart w:id="20" w:name="_Hlk34662585"/>
      <w:proofErr w:type="spellStart"/>
      <w:r w:rsidRPr="00694F90">
        <w:t>Kur’ân</w:t>
      </w:r>
      <w:proofErr w:type="spellEnd"/>
      <w:r w:rsidRPr="00694F90">
        <w:t>-ı Kerîm</w:t>
      </w:r>
      <w:bookmarkEnd w:id="18"/>
    </w:p>
    <w:p w14:paraId="5FF8D781" w14:textId="48C7FC57" w:rsidR="00DD0A22" w:rsidRPr="00694F90" w:rsidRDefault="00321FF6" w:rsidP="002F6D85">
      <w:pPr>
        <w:pStyle w:val="Balk3"/>
        <w:numPr>
          <w:ilvl w:val="1"/>
          <w:numId w:val="61"/>
        </w:numPr>
      </w:pPr>
      <w:bookmarkStart w:id="21" w:name="_Toc19932513"/>
      <w:bookmarkStart w:id="22" w:name="_Toc20098301"/>
      <w:bookmarkStart w:id="23" w:name="_Toc37480871"/>
      <w:bookmarkEnd w:id="19"/>
      <w:proofErr w:type="spellStart"/>
      <w:r w:rsidRPr="00694F90">
        <w:t>Meâl</w:t>
      </w:r>
      <w:proofErr w:type="spellEnd"/>
      <w:r w:rsidR="008866E3" w:rsidRPr="00694F90">
        <w:t>-Basılı</w:t>
      </w:r>
      <w:bookmarkEnd w:id="21"/>
      <w:bookmarkEnd w:id="22"/>
      <w:bookmarkEnd w:id="2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270381" w:rsidRPr="00457D47" w14:paraId="14111FD9" w14:textId="77777777" w:rsidTr="00C95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20"/>
          <w:p w14:paraId="55228629" w14:textId="77777777" w:rsidR="00270381" w:rsidRPr="004C3904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08" w:type="dxa"/>
          </w:tcPr>
          <w:p w14:paraId="2881BBDF" w14:textId="0A74253A" w:rsidR="00270381" w:rsidRPr="00611A54" w:rsidRDefault="00E44E20" w:rsidP="00602366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eâ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611A54">
              <w:rPr>
                <w:rFonts w:cs="Gentium Plus"/>
                <w:sz w:val="19"/>
                <w:szCs w:val="19"/>
              </w:rPr>
              <w:t>, çev. Çeviren Adı Soyadı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270381" w:rsidRPr="00611A54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270381" w:rsidRPr="00611A54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="00270381" w:rsidRPr="00611A54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270381" w:rsidRPr="00611A54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="00270381" w:rsidRPr="00611A54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="00270381" w:rsidRPr="00611A54">
              <w:rPr>
                <w:rFonts w:cs="Gentium Plus"/>
                <w:sz w:val="19"/>
                <w:szCs w:val="19"/>
              </w:rPr>
              <w:t xml:space="preserve"> Numarası.</w:t>
            </w:r>
          </w:p>
        </w:tc>
      </w:tr>
      <w:tr w:rsidR="00270381" w:rsidRPr="00457D47" w14:paraId="2F1BE8DF" w14:textId="77777777" w:rsidTr="00C9551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FFF8665" w14:textId="77777777" w:rsidR="00270381" w:rsidRPr="004C3904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07BC1766" w14:textId="08270A99" w:rsidR="00270381" w:rsidRPr="00611A54" w:rsidRDefault="00270381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ur’â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-ı Kerîm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eâli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çev. Halil Altuntaş </w:t>
            </w:r>
            <w:r w:rsidR="00CB3467">
              <w:rPr>
                <w:rFonts w:cs="Gentium Plus"/>
                <w:sz w:val="19"/>
                <w:szCs w:val="19"/>
              </w:rPr>
              <w:t xml:space="preserve">- </w:t>
            </w:r>
            <w:r w:rsidRPr="00611A54">
              <w:rPr>
                <w:rFonts w:cs="Gentium Plus"/>
                <w:sz w:val="19"/>
                <w:szCs w:val="19"/>
              </w:rPr>
              <w:t xml:space="preserve">Muzaffer Şahin (Ankara: Diyanet İşleri Başkanlığı Yayınları, 2009), </w:t>
            </w:r>
            <w:r w:rsidR="00321FF6" w:rsidRPr="00611A54">
              <w:rPr>
                <w:rFonts w:cs="Gentium Plus"/>
                <w:sz w:val="19"/>
                <w:szCs w:val="19"/>
              </w:rPr>
              <w:t>el-</w:t>
            </w:r>
            <w:proofErr w:type="spellStart"/>
            <w:r w:rsidR="00321FF6" w:rsidRPr="00611A54">
              <w:rPr>
                <w:rFonts w:cs="Gentium Plus"/>
                <w:sz w:val="19"/>
                <w:szCs w:val="19"/>
              </w:rPr>
              <w:t>Enfâl</w:t>
            </w:r>
            <w:proofErr w:type="spellEnd"/>
            <w:r w:rsidR="00321FF6" w:rsidRPr="00611A54">
              <w:rPr>
                <w:rFonts w:cs="Gentium Plus"/>
                <w:sz w:val="19"/>
                <w:szCs w:val="19"/>
              </w:rPr>
              <w:t xml:space="preserve"> 8/2.</w:t>
            </w:r>
          </w:p>
          <w:p w14:paraId="38D3C43B" w14:textId="3B627ED7" w:rsidR="00F074A2" w:rsidRPr="00611A54" w:rsidRDefault="00F074A2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ur’an Mesajı: Meal-Tefsir</w:t>
            </w:r>
            <w:r w:rsidRPr="00611A54">
              <w:rPr>
                <w:rFonts w:cs="Gentium Plus"/>
                <w:sz w:val="19"/>
                <w:szCs w:val="19"/>
              </w:rPr>
              <w:t xml:space="preserve">, çev. Muhammed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s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Türkçeye çev. Cahit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Koyta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Ahmet Ertürk (Ankara: İşaret Yayınları, 2002), el-Bakara 2/4.</w:t>
            </w:r>
          </w:p>
        </w:tc>
      </w:tr>
      <w:tr w:rsidR="00270381" w:rsidRPr="00457D47" w14:paraId="6BD86FB3" w14:textId="77777777" w:rsidTr="00C95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CC179E4" w14:textId="77777777" w:rsidR="00270381" w:rsidRPr="004C3904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056E1997" w14:textId="448EBBAF" w:rsidR="00270381" w:rsidRPr="00611A54" w:rsidRDefault="00E75EB7" w:rsidP="00602366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Numarası.</w:t>
            </w:r>
          </w:p>
        </w:tc>
      </w:tr>
      <w:tr w:rsidR="00270381" w:rsidRPr="00457D47" w14:paraId="691A335D" w14:textId="77777777" w:rsidTr="00C9551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942088E" w14:textId="77777777" w:rsidR="00270381" w:rsidRPr="004C3904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688071E3" w14:textId="4CE812E3" w:rsidR="00270381" w:rsidRPr="00611A54" w:rsidRDefault="0084601E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4601E">
              <w:rPr>
                <w:rFonts w:cs="Gentium Plus"/>
                <w:sz w:val="19"/>
                <w:szCs w:val="19"/>
              </w:rPr>
              <w:t>el-</w:t>
            </w:r>
            <w:proofErr w:type="spellStart"/>
            <w:r w:rsidRPr="0084601E">
              <w:rPr>
                <w:rFonts w:cs="Gentium Plus"/>
                <w:sz w:val="19"/>
                <w:szCs w:val="19"/>
              </w:rPr>
              <w:t>Enfâl</w:t>
            </w:r>
            <w:proofErr w:type="spellEnd"/>
            <w:r w:rsidRPr="0084601E">
              <w:rPr>
                <w:rFonts w:cs="Gentium Plus"/>
                <w:sz w:val="19"/>
                <w:szCs w:val="19"/>
              </w:rPr>
              <w:t xml:space="preserve"> 8/2</w:t>
            </w:r>
            <w:r w:rsidR="00E44E20" w:rsidRPr="00611A54">
              <w:rPr>
                <w:rFonts w:cs="Gentium Plus"/>
                <w:sz w:val="19"/>
                <w:szCs w:val="19"/>
              </w:rPr>
              <w:t>.</w:t>
            </w:r>
          </w:p>
          <w:p w14:paraId="254F2A65" w14:textId="636A0A17" w:rsidR="00F074A2" w:rsidRPr="00611A54" w:rsidRDefault="00F074A2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el-Bakara 2/14.</w:t>
            </w:r>
          </w:p>
        </w:tc>
      </w:tr>
      <w:tr w:rsidR="00270381" w:rsidRPr="00457D47" w14:paraId="6338060B" w14:textId="77777777" w:rsidTr="00C95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D316C59" w14:textId="77777777" w:rsidR="00270381" w:rsidRPr="004C3904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5C166BF2" w14:textId="69080C1F" w:rsidR="00270381" w:rsidRPr="00611A54" w:rsidRDefault="00E44E20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eâ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Çeviren Adı Soyadı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270381" w:rsidRPr="00457D47" w14:paraId="7BC5CC96" w14:textId="77777777" w:rsidTr="00C9551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74CB9BF" w14:textId="77777777" w:rsidR="00270381" w:rsidRPr="004C3904" w:rsidRDefault="0027038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2CF69748" w14:textId="4A8E1812" w:rsidR="00270381" w:rsidRPr="00611A54" w:rsidRDefault="00E44E20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ur’â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-ı Kerîm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eâli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Halil Altuntaş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Muzaffer Şahin. Ankara: Diyanet İşleri Başkanlığı Yayınları, </w:t>
            </w:r>
            <w:r w:rsidR="00FE5EC3" w:rsidRPr="00611A54">
              <w:rPr>
                <w:rFonts w:cs="Gentium Plus"/>
                <w:sz w:val="19"/>
                <w:szCs w:val="19"/>
              </w:rPr>
              <w:t xml:space="preserve">3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="00F17EB3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sz w:val="19"/>
                <w:szCs w:val="19"/>
              </w:rPr>
              <w:t>2009.</w:t>
            </w:r>
          </w:p>
          <w:p w14:paraId="557EC7DA" w14:textId="53E306DD" w:rsidR="00F074A2" w:rsidRPr="00611A54" w:rsidRDefault="00F074A2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ur’an Mesajı: Meal-Tefsir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Muhammed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s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Türkçeye çev. Cahit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Koyta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Ahmet Ertürk. Ankara: İşaret Yayınları, 2002.</w:t>
            </w:r>
          </w:p>
        </w:tc>
      </w:tr>
    </w:tbl>
    <w:p w14:paraId="53D78212" w14:textId="4EA72518" w:rsidR="000A49BA" w:rsidRDefault="000A49BA" w:rsidP="002F6D85">
      <w:pPr>
        <w:pStyle w:val="Balk3"/>
        <w:numPr>
          <w:ilvl w:val="1"/>
          <w:numId w:val="61"/>
        </w:numPr>
      </w:pPr>
      <w:bookmarkStart w:id="24" w:name="_Toc19932514"/>
      <w:bookmarkStart w:id="25" w:name="_Toc20098302"/>
      <w:bookmarkStart w:id="26" w:name="_Toc37480872"/>
      <w:bookmarkStart w:id="27" w:name="_Hlk34662618"/>
      <w:proofErr w:type="spellStart"/>
      <w:r w:rsidRPr="00694F90">
        <w:t>Meâl</w:t>
      </w:r>
      <w:proofErr w:type="spellEnd"/>
      <w:r w:rsidRPr="00694F90">
        <w:t>-Web</w:t>
      </w:r>
      <w:bookmarkEnd w:id="24"/>
      <w:bookmarkEnd w:id="25"/>
      <w:bookmarkEnd w:id="2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2D55CC" w:rsidRPr="001462AC" w14:paraId="3CD863E0" w14:textId="77777777" w:rsidTr="00C95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27"/>
          <w:p w14:paraId="42CB5A1E" w14:textId="77777777" w:rsidR="002D55CC" w:rsidRPr="004C3904" w:rsidRDefault="002D55CC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0E4D0C2A" w14:textId="6A9DF43B" w:rsidR="002D55CC" w:rsidRPr="00611A54" w:rsidRDefault="00E75EB7" w:rsidP="00602366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eâ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="002143CC"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0B3FC1" w:rsidRPr="000B3FC1">
              <w:rPr>
                <w:rFonts w:cs="Gentium Plus"/>
                <w:sz w:val="19"/>
                <w:szCs w:val="19"/>
              </w:rPr>
              <w:t>(</w:t>
            </w:r>
            <w:r w:rsidR="00CE2D4B" w:rsidRPr="00611A54">
              <w:rPr>
                <w:rFonts w:cs="Gentium Plus"/>
                <w:sz w:val="19"/>
                <w:szCs w:val="19"/>
              </w:rPr>
              <w:t>Erişim Gün Ay Yıl</w:t>
            </w:r>
            <w:r w:rsidR="002143CC" w:rsidRPr="00611A54">
              <w:rPr>
                <w:rFonts w:cs="Gentium Plus"/>
                <w:sz w:val="19"/>
                <w:szCs w:val="19"/>
              </w:rPr>
              <w:t>)</w:t>
            </w:r>
            <w:r w:rsidR="008C32F1">
              <w:rPr>
                <w:rFonts w:cs="Gentium Plus"/>
                <w:sz w:val="19"/>
                <w:szCs w:val="19"/>
              </w:rPr>
              <w:t>,</w:t>
            </w:r>
            <w:r w:rsidR="00CE2D4B"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Numarası.</w:t>
            </w:r>
          </w:p>
        </w:tc>
      </w:tr>
      <w:tr w:rsidR="002D55CC" w:rsidRPr="001462AC" w14:paraId="389C1A03" w14:textId="77777777" w:rsidTr="00C9551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47C6031" w14:textId="77777777" w:rsidR="002D55CC" w:rsidRPr="004C3904" w:rsidRDefault="002D55CC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42830D25" w14:textId="427936A5" w:rsidR="00377F37" w:rsidRPr="00611A54" w:rsidRDefault="00377F37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ur’â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Yolu</w:t>
            </w:r>
            <w:r w:rsidR="002143CC"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2143CC" w:rsidRPr="00611A54">
              <w:rPr>
                <w:rFonts w:cs="Gentium Plus"/>
                <w:sz w:val="19"/>
                <w:szCs w:val="19"/>
              </w:rPr>
              <w:t>(</w:t>
            </w:r>
            <w:r w:rsidR="00CE2D4B" w:rsidRPr="00611A54">
              <w:rPr>
                <w:rFonts w:cs="Gentium Plus"/>
                <w:sz w:val="19"/>
                <w:szCs w:val="19"/>
              </w:rPr>
              <w:t>Erişim 16 Nisan 2019</w:t>
            </w:r>
            <w:r w:rsidR="002143CC" w:rsidRPr="00611A54">
              <w:rPr>
                <w:rFonts w:cs="Gentium Plus"/>
                <w:sz w:val="19"/>
                <w:szCs w:val="19"/>
              </w:rPr>
              <w:t>)</w:t>
            </w:r>
            <w:r w:rsidR="00CE2D4B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E75EB7" w:rsidRPr="00611A54">
              <w:rPr>
                <w:rFonts w:cs="Gentium Plus"/>
                <w:sz w:val="19"/>
                <w:szCs w:val="19"/>
              </w:rPr>
              <w:t>el-Bakara 2/12.</w:t>
            </w:r>
          </w:p>
        </w:tc>
      </w:tr>
      <w:tr w:rsidR="002D55CC" w:rsidRPr="001462AC" w14:paraId="023C3774" w14:textId="77777777" w:rsidTr="00C95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79EA933" w14:textId="77777777" w:rsidR="002D55CC" w:rsidRPr="004C3904" w:rsidRDefault="002D55CC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7CCDE7A2" w14:textId="7BFEA82C" w:rsidR="002D55CC" w:rsidRPr="00611A54" w:rsidRDefault="00E75EB7" w:rsidP="00602366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Numarası.</w:t>
            </w:r>
          </w:p>
        </w:tc>
      </w:tr>
      <w:tr w:rsidR="002D55CC" w:rsidRPr="001462AC" w14:paraId="2DBC355E" w14:textId="77777777" w:rsidTr="00C9551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B280B85" w14:textId="77777777" w:rsidR="002D55CC" w:rsidRPr="004C3904" w:rsidRDefault="002D55CC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03B14C32" w14:textId="77777777" w:rsidR="002D55CC" w:rsidRPr="00611A54" w:rsidRDefault="002D55CC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el-Bakara 2/12</w:t>
            </w:r>
            <w:r w:rsidR="00E75EB7" w:rsidRPr="00611A54">
              <w:rPr>
                <w:rFonts w:cs="Gentium Plus"/>
                <w:sz w:val="19"/>
                <w:szCs w:val="19"/>
              </w:rPr>
              <w:t>.</w:t>
            </w:r>
          </w:p>
          <w:p w14:paraId="2A4ED7DE" w14:textId="4F855353" w:rsidR="00377F37" w:rsidRPr="00611A54" w:rsidRDefault="00377F37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el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nfâ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8/</w:t>
            </w:r>
            <w:r w:rsidR="00F074A2" w:rsidRPr="00611A54">
              <w:rPr>
                <w:rFonts w:cs="Gentium Plus"/>
                <w:sz w:val="19"/>
                <w:szCs w:val="19"/>
              </w:rPr>
              <w:t>6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2D55CC" w:rsidRPr="001462AC" w14:paraId="5065C7E4" w14:textId="77777777" w:rsidTr="00C955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8582932" w14:textId="77777777" w:rsidR="002D55CC" w:rsidRPr="004C3904" w:rsidRDefault="002D55CC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59313908" w14:textId="10682D43" w:rsidR="002D55CC" w:rsidRPr="00611A54" w:rsidRDefault="00377F37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ur’â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Yolu. </w:t>
            </w:r>
            <w:r w:rsidR="006F66B9" w:rsidRPr="00611A54">
              <w:rPr>
                <w:rFonts w:cs="Gentium Plus"/>
                <w:sz w:val="19"/>
                <w:szCs w:val="19"/>
              </w:rPr>
              <w:t>Erişim</w:t>
            </w:r>
            <w:r w:rsidR="006F66B9"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6F66B9" w:rsidRPr="00611A54">
              <w:rPr>
                <w:rFonts w:cs="Gentium Plus"/>
                <w:sz w:val="19"/>
                <w:szCs w:val="19"/>
              </w:rPr>
              <w:t xml:space="preserve">Gün Ay Yıl. </w:t>
            </w:r>
            <w:r w:rsidR="00E75EB7" w:rsidRPr="00611A54">
              <w:rPr>
                <w:rFonts w:cs="Gentium Plus"/>
                <w:sz w:val="19"/>
                <w:szCs w:val="19"/>
              </w:rPr>
              <w:t xml:space="preserve">Web </w:t>
            </w:r>
            <w:r w:rsidR="00F074A2" w:rsidRPr="00611A54">
              <w:rPr>
                <w:rFonts w:cs="Gentium Plus"/>
                <w:sz w:val="19"/>
                <w:szCs w:val="19"/>
              </w:rPr>
              <w:t xml:space="preserve">Sitesi Ana Sayfa </w:t>
            </w:r>
            <w:r w:rsidR="006F66B9" w:rsidRPr="00611A54">
              <w:rPr>
                <w:rFonts w:cs="Gentium Plus"/>
                <w:sz w:val="19"/>
                <w:szCs w:val="19"/>
              </w:rPr>
              <w:t>Adresi</w:t>
            </w:r>
          </w:p>
        </w:tc>
      </w:tr>
      <w:tr w:rsidR="002D55CC" w:rsidRPr="001462AC" w14:paraId="1A65ED09" w14:textId="77777777" w:rsidTr="00C9551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BB24374" w14:textId="77777777" w:rsidR="002D55CC" w:rsidRPr="004C3904" w:rsidRDefault="002D55CC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30D299E0" w14:textId="74B2FA27" w:rsidR="00377F37" w:rsidRPr="00611A54" w:rsidRDefault="002D55CC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Kur’ân</w:t>
            </w:r>
            <w:proofErr w:type="spellEnd"/>
            <w:r w:rsidR="00E75EB7"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Yolu.</w:t>
            </w:r>
            <w:r w:rsidR="006F66B9"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 w:rsidR="006F66B9" w:rsidRPr="00611A54">
              <w:rPr>
                <w:rFonts w:cs="Gentium Plus"/>
                <w:color w:val="000000" w:themeColor="text1"/>
                <w:sz w:val="19"/>
                <w:szCs w:val="19"/>
              </w:rPr>
              <w:t>Erişim</w:t>
            </w:r>
            <w:r w:rsidR="006F66B9"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 w:rsidR="006F66B9" w:rsidRPr="00611A54">
              <w:rPr>
                <w:rFonts w:cs="Gentium Plus"/>
                <w:color w:val="000000" w:themeColor="text1"/>
                <w:sz w:val="19"/>
                <w:szCs w:val="19"/>
              </w:rPr>
              <w:t>1</w:t>
            </w:r>
            <w:r w:rsidR="00CE2D4B" w:rsidRPr="00611A54">
              <w:rPr>
                <w:rFonts w:cs="Gentium Plus"/>
                <w:color w:val="000000" w:themeColor="text1"/>
                <w:sz w:val="19"/>
                <w:szCs w:val="19"/>
              </w:rPr>
              <w:t>6</w:t>
            </w:r>
            <w:r w:rsidR="006F66B9"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 w:rsidR="00CE2D4B" w:rsidRPr="00611A54">
              <w:rPr>
                <w:rFonts w:cs="Gentium Plus"/>
                <w:color w:val="000000" w:themeColor="text1"/>
                <w:sz w:val="19"/>
                <w:szCs w:val="19"/>
              </w:rPr>
              <w:t>Nisan</w:t>
            </w:r>
            <w:r w:rsidR="006F66B9"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2018</w:t>
            </w:r>
            <w:r w:rsidR="006F66B9"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. </w:t>
            </w:r>
            <w:r w:rsidR="00E75EB7"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hyperlink r:id="rId80" w:history="1">
              <w:r w:rsidR="00377F37" w:rsidRPr="00611A54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kuran.diyanet.gov.tr</w:t>
              </w:r>
            </w:hyperlink>
          </w:p>
        </w:tc>
      </w:tr>
    </w:tbl>
    <w:p w14:paraId="6996FA32" w14:textId="2FAEC7A6" w:rsidR="001226C4" w:rsidRPr="00694F90" w:rsidRDefault="001226C4" w:rsidP="000A49BA">
      <w:pPr>
        <w:pStyle w:val="Balk2"/>
        <w:numPr>
          <w:ilvl w:val="0"/>
          <w:numId w:val="61"/>
        </w:numPr>
      </w:pPr>
      <w:bookmarkStart w:id="28" w:name="_Toc37480873"/>
      <w:bookmarkStart w:id="29" w:name="_Hlk34662544"/>
      <w:proofErr w:type="spellStart"/>
      <w:r w:rsidRPr="00694F90">
        <w:t>Kit</w:t>
      </w:r>
      <w:r w:rsidR="007370FB" w:rsidRPr="00694F90">
        <w:t>âb</w:t>
      </w:r>
      <w:proofErr w:type="spellEnd"/>
      <w:r w:rsidR="0020014F" w:rsidRPr="00694F90">
        <w:t>-ı Mukaddes</w:t>
      </w:r>
      <w:bookmarkEnd w:id="28"/>
    </w:p>
    <w:p w14:paraId="0BE9BC68" w14:textId="5DC4B2A4" w:rsidR="00DD0A22" w:rsidRPr="00694F90" w:rsidRDefault="00AE3138" w:rsidP="002F6D85">
      <w:pPr>
        <w:pStyle w:val="Balk3"/>
        <w:numPr>
          <w:ilvl w:val="1"/>
          <w:numId w:val="61"/>
        </w:numPr>
      </w:pPr>
      <w:bookmarkStart w:id="30" w:name="_Toc19932516"/>
      <w:bookmarkStart w:id="31" w:name="_Toc20088023"/>
      <w:bookmarkStart w:id="32" w:name="_Toc20098304"/>
      <w:bookmarkStart w:id="33" w:name="_Toc20175392"/>
      <w:bookmarkStart w:id="34" w:name="_Toc20251718"/>
      <w:bookmarkStart w:id="35" w:name="_Toc37480874"/>
      <w:proofErr w:type="spellStart"/>
      <w:r w:rsidRPr="00694F90">
        <w:t>Kitâb</w:t>
      </w:r>
      <w:proofErr w:type="spellEnd"/>
      <w:r w:rsidRPr="00694F90">
        <w:t>-ı Mukaddes</w:t>
      </w:r>
      <w:r w:rsidR="00084D19" w:rsidRPr="00694F90">
        <w:t>-Basılı</w:t>
      </w:r>
      <w:bookmarkEnd w:id="30"/>
      <w:bookmarkEnd w:id="31"/>
      <w:bookmarkEnd w:id="32"/>
      <w:bookmarkEnd w:id="33"/>
      <w:bookmarkEnd w:id="34"/>
      <w:bookmarkEnd w:id="3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B44C64" w:rsidRPr="005528B5" w14:paraId="255DA897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29"/>
          <w:p w14:paraId="46F06001" w14:textId="77777777" w:rsidR="00B44C64" w:rsidRPr="004C3904" w:rsidRDefault="00B44C6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0E9FD93D" w14:textId="044D08E0" w:rsidR="00B44C64" w:rsidRPr="00611A54" w:rsidRDefault="00781C5F" w:rsidP="00602366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i/>
                <w:iCs/>
                <w:sz w:val="19"/>
                <w:szCs w:val="19"/>
              </w:rPr>
              <w:t xml:space="preserve">Kaynak </w:t>
            </w:r>
            <w:r w:rsidR="00B44C64" w:rsidRPr="00611A54">
              <w:rPr>
                <w:rFonts w:cs="Gentium Plus"/>
                <w:i/>
                <w:iCs/>
                <w:sz w:val="19"/>
                <w:szCs w:val="19"/>
              </w:rPr>
              <w:t xml:space="preserve">Adı </w:t>
            </w:r>
            <w:r w:rsidR="005752BA" w:rsidRPr="00611A54">
              <w:rPr>
                <w:rFonts w:cs="Gentium Plus"/>
                <w:sz w:val="19"/>
                <w:szCs w:val="19"/>
              </w:rPr>
              <w:t>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="005752BA"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 xml:space="preserve">, </w:t>
            </w:r>
            <w:r w:rsidR="00ED2DC3">
              <w:rPr>
                <w:rFonts w:cs="Gentium Plus"/>
                <w:sz w:val="19"/>
                <w:szCs w:val="19"/>
              </w:rPr>
              <w:t>Basım Yılı)</w:t>
            </w:r>
            <w:r w:rsidR="005752BA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642749" w:rsidRPr="00642749">
              <w:rPr>
                <w:rFonts w:cs="Gentium Plus"/>
                <w:sz w:val="19"/>
                <w:szCs w:val="19"/>
              </w:rPr>
              <w:t xml:space="preserve">Kitap Adı Kısaltması. </w:t>
            </w:r>
            <w:proofErr w:type="spellStart"/>
            <w:r w:rsidR="00642749" w:rsidRPr="00642749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="00642749" w:rsidRPr="00642749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="005752BA"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B44C64" w:rsidRPr="005528B5" w14:paraId="1A3666D9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51981E0" w14:textId="77777777" w:rsidR="00B44C64" w:rsidRPr="004C3904" w:rsidRDefault="00B44C6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13ED40D4" w14:textId="71E1E125" w:rsidR="00B44C64" w:rsidRDefault="00B44C64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it</w:t>
            </w:r>
            <w:r w:rsidR="00842D38">
              <w:rPr>
                <w:rFonts w:cs="Gentium Plus"/>
                <w:i/>
                <w:iCs/>
                <w:sz w:val="19"/>
                <w:szCs w:val="19"/>
              </w:rPr>
              <w:t>a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bı Mukaddes</w:t>
            </w:r>
            <w:r w:rsidRPr="00611A54">
              <w:rPr>
                <w:rFonts w:cs="Gentium Plus"/>
                <w:sz w:val="19"/>
                <w:szCs w:val="19"/>
              </w:rPr>
              <w:t xml:space="preserve"> (İstanbul: Kitabı Mukaddes Şirketi</w:t>
            </w:r>
            <w:r w:rsidR="00E85062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sz w:val="19"/>
                <w:szCs w:val="19"/>
              </w:rPr>
              <w:t xml:space="preserve">2003), </w:t>
            </w:r>
            <w:r w:rsidR="00821F53" w:rsidRPr="00821F53">
              <w:rPr>
                <w:rFonts w:cs="Gentium Plus"/>
                <w:sz w:val="19"/>
                <w:szCs w:val="19"/>
              </w:rPr>
              <w:t>Yar.1:12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  <w:p w14:paraId="7C2107D5" w14:textId="17199BE6" w:rsidR="00821F53" w:rsidRPr="00611A54" w:rsidRDefault="00D56154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i/>
                <w:iCs/>
                <w:sz w:val="19"/>
                <w:szCs w:val="19"/>
              </w:rPr>
              <w:t>Kutsal Kita</w:t>
            </w:r>
            <w:r w:rsidRPr="003748B0">
              <w:rPr>
                <w:rFonts w:cs="Gentium Plus"/>
                <w:i/>
                <w:iCs/>
                <w:sz w:val="19"/>
                <w:szCs w:val="19"/>
              </w:rPr>
              <w:t>p</w:t>
            </w:r>
            <w:r>
              <w:rPr>
                <w:rFonts w:cs="Gentium Plus"/>
                <w:i/>
                <w:iCs/>
                <w:sz w:val="19"/>
                <w:szCs w:val="19"/>
              </w:rPr>
              <w:t>: Tevrat, Zebur İncil</w:t>
            </w:r>
            <w:r w:rsidR="00821F53" w:rsidRPr="00611A54">
              <w:rPr>
                <w:rFonts w:cs="Gentium Plus"/>
                <w:sz w:val="19"/>
                <w:szCs w:val="19"/>
              </w:rPr>
              <w:t xml:space="preserve"> (İstanbul: </w:t>
            </w:r>
            <w:r w:rsidR="00821F53" w:rsidRPr="00821F53">
              <w:rPr>
                <w:rFonts w:cs="Gentium Plus"/>
                <w:sz w:val="19"/>
                <w:szCs w:val="19"/>
              </w:rPr>
              <w:t>Kitabı Mukaddes Şirketi - Yeni Yaşam Yayınları</w:t>
            </w:r>
            <w:r w:rsidR="00821F53" w:rsidRPr="00611A54">
              <w:rPr>
                <w:rFonts w:cs="Gentium Plus"/>
                <w:sz w:val="19"/>
                <w:szCs w:val="19"/>
              </w:rPr>
              <w:t>, 200</w:t>
            </w:r>
            <w:r w:rsidR="00821F53">
              <w:rPr>
                <w:rFonts w:cs="Gentium Plus"/>
                <w:sz w:val="19"/>
                <w:szCs w:val="19"/>
              </w:rPr>
              <w:t>9</w:t>
            </w:r>
            <w:r w:rsidR="00821F53" w:rsidRPr="00611A54">
              <w:rPr>
                <w:rFonts w:cs="Gentium Plus"/>
                <w:sz w:val="19"/>
                <w:szCs w:val="19"/>
              </w:rPr>
              <w:t xml:space="preserve">), </w:t>
            </w:r>
            <w:r w:rsidR="00821F53" w:rsidRPr="00821F53">
              <w:rPr>
                <w:rFonts w:cs="Gentium Plus"/>
                <w:sz w:val="19"/>
                <w:szCs w:val="19"/>
              </w:rPr>
              <w:t>Elç.12:10-12</w:t>
            </w:r>
            <w:r w:rsidR="00821F53"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B44C64" w:rsidRPr="005528B5" w14:paraId="585D93D2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4145F09" w14:textId="77777777" w:rsidR="00B44C64" w:rsidRPr="004C3904" w:rsidRDefault="00B44C6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0C8EABB2" w14:textId="3342136F" w:rsidR="00B44C64" w:rsidRPr="00611A54" w:rsidRDefault="00642749" w:rsidP="00602366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42749">
              <w:rPr>
                <w:rFonts w:cs="Gentium Plus"/>
                <w:sz w:val="19"/>
                <w:szCs w:val="19"/>
              </w:rPr>
              <w:t xml:space="preserve">Kitap Adı Kısaltması. </w:t>
            </w:r>
            <w:proofErr w:type="spellStart"/>
            <w:r w:rsidRPr="00642749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Pr="00642749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="00897A74"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B44C64" w:rsidRPr="005528B5" w14:paraId="5EB8C8EE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8FCB60F" w14:textId="77777777" w:rsidR="00B44C64" w:rsidRPr="004C3904" w:rsidRDefault="00B44C6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6C17FF48" w14:textId="04C0DDDF" w:rsidR="00B44C64" w:rsidRPr="00611A54" w:rsidRDefault="00821F53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21F53">
              <w:rPr>
                <w:rFonts w:cs="Gentium Plus"/>
                <w:sz w:val="19"/>
                <w:szCs w:val="19"/>
              </w:rPr>
              <w:t>Yar.1:12</w:t>
            </w:r>
            <w:r w:rsidR="00B44C64" w:rsidRPr="00611A54">
              <w:rPr>
                <w:rFonts w:cs="Gentium Plus"/>
                <w:sz w:val="19"/>
                <w:szCs w:val="19"/>
              </w:rPr>
              <w:t>.</w:t>
            </w:r>
          </w:p>
          <w:p w14:paraId="24474F45" w14:textId="0A793A05" w:rsidR="00D22F52" w:rsidRPr="00611A54" w:rsidRDefault="00821F53" w:rsidP="00602366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21F53">
              <w:rPr>
                <w:rFonts w:cs="Gentium Plus"/>
                <w:sz w:val="19"/>
                <w:szCs w:val="19"/>
              </w:rPr>
              <w:t>Elç.12:10-12</w:t>
            </w:r>
            <w:r w:rsidR="00D22F52"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B44C64" w:rsidRPr="005528B5" w14:paraId="36BE2636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2013B82" w14:textId="77777777" w:rsidR="00B44C64" w:rsidRPr="004C3904" w:rsidRDefault="00B44C6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3454DD64" w14:textId="1DB2B4C5" w:rsidR="00B44C64" w:rsidRPr="00611A54" w:rsidRDefault="00781C5F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781C5F">
              <w:rPr>
                <w:rFonts w:cs="Gentium Plus"/>
                <w:i/>
                <w:iCs/>
                <w:sz w:val="19"/>
                <w:szCs w:val="19"/>
              </w:rPr>
              <w:t>Kaynak Adı</w:t>
            </w:r>
            <w:r w:rsidR="00897A74" w:rsidRPr="00611A54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="00897A74"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B44C64" w:rsidRPr="005528B5" w14:paraId="4205227D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7CCBA23" w14:textId="77777777" w:rsidR="00B44C64" w:rsidRPr="004C3904" w:rsidRDefault="00B44C64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39F265BF" w14:textId="2E6F15B7" w:rsidR="00D56154" w:rsidRDefault="00D56154" w:rsidP="00D56154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it</w:t>
            </w:r>
            <w:r w:rsidR="00842D38">
              <w:rPr>
                <w:rFonts w:cs="Gentium Plus"/>
                <w:i/>
                <w:iCs/>
                <w:sz w:val="19"/>
                <w:szCs w:val="19"/>
              </w:rPr>
              <w:t>a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bı Mukaddes</w:t>
            </w:r>
            <w:r w:rsidRPr="003748B0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3748B0">
              <w:rPr>
                <w:rFonts w:cs="Gentium Plus"/>
                <w:sz w:val="19"/>
                <w:szCs w:val="19"/>
              </w:rPr>
              <w:t>İ</w:t>
            </w:r>
            <w:r w:rsidRPr="00611A54">
              <w:rPr>
                <w:rFonts w:cs="Gentium Plus"/>
                <w:sz w:val="19"/>
                <w:szCs w:val="19"/>
              </w:rPr>
              <w:t>stanbul: Kitabı Mukaddes Şirketi, 2. Basım, 2003.</w:t>
            </w:r>
          </w:p>
          <w:p w14:paraId="5AB3E280" w14:textId="23361EEA" w:rsidR="003748B0" w:rsidRPr="00611A54" w:rsidRDefault="00D56154" w:rsidP="00D56154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highlight w:val="yellow"/>
              </w:rPr>
            </w:pPr>
            <w:r>
              <w:rPr>
                <w:rFonts w:cs="Gentium Plus"/>
                <w:i/>
                <w:iCs/>
                <w:sz w:val="19"/>
                <w:szCs w:val="19"/>
              </w:rPr>
              <w:t>Kutsal Kita</w:t>
            </w:r>
            <w:r w:rsidRPr="003748B0">
              <w:rPr>
                <w:rFonts w:cs="Gentium Plus"/>
                <w:i/>
                <w:iCs/>
                <w:sz w:val="19"/>
                <w:szCs w:val="19"/>
              </w:rPr>
              <w:t>p</w:t>
            </w:r>
            <w:r>
              <w:rPr>
                <w:rFonts w:cs="Gentium Plus"/>
                <w:i/>
                <w:iCs/>
                <w:sz w:val="19"/>
                <w:szCs w:val="19"/>
              </w:rPr>
              <w:t>: Tevrat, Zebur İncil</w:t>
            </w:r>
            <w:r w:rsidRPr="003748B0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3748B0">
              <w:rPr>
                <w:rFonts w:cs="Gentium Plus"/>
                <w:sz w:val="19"/>
                <w:szCs w:val="19"/>
              </w:rPr>
              <w:t xml:space="preserve"> İ</w:t>
            </w:r>
            <w:r w:rsidRPr="00611A54">
              <w:rPr>
                <w:rFonts w:cs="Gentium Plus"/>
                <w:sz w:val="19"/>
                <w:szCs w:val="19"/>
              </w:rPr>
              <w:t>stanbul: Kitabı Mukaddes Şirketi</w:t>
            </w:r>
            <w:r>
              <w:rPr>
                <w:rFonts w:cs="Gentium Plus"/>
                <w:sz w:val="19"/>
                <w:szCs w:val="19"/>
              </w:rPr>
              <w:t xml:space="preserve"> - Yeni Yaşam Yayınları, 2009.</w:t>
            </w:r>
          </w:p>
        </w:tc>
      </w:tr>
    </w:tbl>
    <w:p w14:paraId="6FC29F7E" w14:textId="1BB8FDAB" w:rsidR="00563277" w:rsidRPr="00642749" w:rsidRDefault="00563277" w:rsidP="00642749">
      <w:pPr>
        <w:pStyle w:val="ListeParagraf"/>
        <w:numPr>
          <w:ilvl w:val="0"/>
          <w:numId w:val="0"/>
        </w:numPr>
        <w:spacing w:after="120"/>
        <w:ind w:left="360"/>
        <w:rPr>
          <w:rFonts w:cs="Gentium Plus"/>
          <w:sz w:val="2"/>
          <w:szCs w:val="2"/>
        </w:rPr>
      </w:pPr>
    </w:p>
    <w:p w14:paraId="108C6FCA" w14:textId="7C0FE10F" w:rsidR="00101C66" w:rsidRPr="00694F90" w:rsidRDefault="00EC6944" w:rsidP="002F6D85">
      <w:pPr>
        <w:pStyle w:val="Balk3"/>
        <w:numPr>
          <w:ilvl w:val="1"/>
          <w:numId w:val="61"/>
        </w:numPr>
      </w:pPr>
      <w:bookmarkStart w:id="36" w:name="_Toc19932517"/>
      <w:bookmarkStart w:id="37" w:name="_Toc20088024"/>
      <w:bookmarkStart w:id="38" w:name="_Toc20098305"/>
      <w:bookmarkStart w:id="39" w:name="_Toc20175393"/>
      <w:bookmarkStart w:id="40" w:name="_Toc20251719"/>
      <w:bookmarkStart w:id="41" w:name="_Toc37480875"/>
      <w:bookmarkStart w:id="42" w:name="_Hlk34662665"/>
      <w:proofErr w:type="spellStart"/>
      <w:r w:rsidRPr="00694F90">
        <w:lastRenderedPageBreak/>
        <w:t>Kitâb</w:t>
      </w:r>
      <w:proofErr w:type="spellEnd"/>
      <w:r w:rsidRPr="00694F90">
        <w:t>-ı Mukaddes</w:t>
      </w:r>
      <w:r w:rsidR="00101C66" w:rsidRPr="00694F90">
        <w:t>-Web</w:t>
      </w:r>
      <w:bookmarkEnd w:id="36"/>
      <w:bookmarkEnd w:id="37"/>
      <w:bookmarkEnd w:id="38"/>
      <w:bookmarkEnd w:id="39"/>
      <w:bookmarkEnd w:id="40"/>
      <w:bookmarkEnd w:id="4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101C66" w:rsidRPr="005528B5" w14:paraId="31F9C143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42"/>
          <w:p w14:paraId="70D256A9" w14:textId="77777777" w:rsidR="00101C66" w:rsidRPr="004C3904" w:rsidRDefault="00101C6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505397F7" w14:textId="36F84654" w:rsidR="00101C66" w:rsidRPr="004C3904" w:rsidRDefault="00D5615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i/>
                <w:iCs/>
                <w:sz w:val="19"/>
                <w:szCs w:val="19"/>
              </w:rPr>
              <w:t>Kaynak</w:t>
            </w:r>
            <w:r w:rsidR="00101C66" w:rsidRPr="004C3904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="002143CC" w:rsidRPr="004C390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2143CC" w:rsidRPr="004C3904">
              <w:rPr>
                <w:rFonts w:cs="Gentium Plus"/>
                <w:sz w:val="19"/>
                <w:szCs w:val="19"/>
              </w:rPr>
              <w:t>(Erişim Gün Ay Yıl)</w:t>
            </w:r>
            <w:r w:rsidR="00101C66" w:rsidRPr="004C3904">
              <w:rPr>
                <w:rFonts w:cs="Gentium Plus"/>
                <w:sz w:val="19"/>
                <w:szCs w:val="19"/>
              </w:rPr>
              <w:t xml:space="preserve"> </w:t>
            </w:r>
            <w:r w:rsidRPr="00D56154">
              <w:rPr>
                <w:rFonts w:cs="Gentium Plus"/>
                <w:sz w:val="19"/>
                <w:szCs w:val="19"/>
              </w:rPr>
              <w:t xml:space="preserve">Kitap Adı Kısaltması. </w:t>
            </w:r>
            <w:proofErr w:type="spellStart"/>
            <w:r w:rsidRPr="00D56154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Pr="00D56154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="00101C66" w:rsidRPr="004C390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101C66" w:rsidRPr="005528B5" w14:paraId="5F2A3DF9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577FBB5" w14:textId="77777777" w:rsidR="00101C66" w:rsidRPr="004C3904" w:rsidRDefault="00101C6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0748C401" w14:textId="6DDA495D" w:rsidR="00101C66" w:rsidRDefault="00101C6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4C3904">
              <w:rPr>
                <w:rFonts w:cs="Gentium Plus"/>
                <w:i/>
                <w:iCs/>
                <w:sz w:val="19"/>
                <w:szCs w:val="19"/>
              </w:rPr>
              <w:t>Kit</w:t>
            </w:r>
            <w:r w:rsidR="00F92F4C">
              <w:rPr>
                <w:rFonts w:cs="Gentium Plus"/>
                <w:i/>
                <w:iCs/>
                <w:sz w:val="19"/>
                <w:szCs w:val="19"/>
              </w:rPr>
              <w:t>a</w:t>
            </w:r>
            <w:r w:rsidRPr="004C3904">
              <w:rPr>
                <w:rFonts w:cs="Gentium Plus"/>
                <w:i/>
                <w:iCs/>
                <w:sz w:val="19"/>
                <w:szCs w:val="19"/>
              </w:rPr>
              <w:t>b</w:t>
            </w:r>
            <w:proofErr w:type="spellEnd"/>
            <w:r w:rsidRPr="004C3904">
              <w:rPr>
                <w:rFonts w:cs="Gentium Plus"/>
                <w:i/>
                <w:iCs/>
                <w:sz w:val="19"/>
                <w:szCs w:val="19"/>
              </w:rPr>
              <w:t>-ı Mukaddes</w:t>
            </w:r>
            <w:r w:rsidRPr="004C3904">
              <w:rPr>
                <w:rFonts w:cs="Gentium Plus"/>
                <w:sz w:val="19"/>
                <w:szCs w:val="19"/>
              </w:rPr>
              <w:t xml:space="preserve"> (</w:t>
            </w:r>
            <w:r w:rsidR="002143CC" w:rsidRPr="004C3904">
              <w:rPr>
                <w:rFonts w:cs="Gentium Plus"/>
                <w:sz w:val="19"/>
                <w:szCs w:val="19"/>
              </w:rPr>
              <w:t>Erişim 12 Temmuz 2019</w:t>
            </w:r>
            <w:r w:rsidRPr="004C3904">
              <w:rPr>
                <w:rFonts w:cs="Gentium Plus"/>
                <w:sz w:val="19"/>
                <w:szCs w:val="19"/>
              </w:rPr>
              <w:t xml:space="preserve">), </w:t>
            </w:r>
            <w:r w:rsidR="00D56154" w:rsidRPr="00D56154">
              <w:rPr>
                <w:rFonts w:cs="Gentium Plus"/>
                <w:sz w:val="19"/>
                <w:szCs w:val="19"/>
              </w:rPr>
              <w:t>Yar.1:12</w:t>
            </w:r>
            <w:r w:rsidRPr="004C3904">
              <w:rPr>
                <w:rFonts w:cs="Gentium Plus"/>
                <w:sz w:val="19"/>
                <w:szCs w:val="19"/>
              </w:rPr>
              <w:t>.</w:t>
            </w:r>
          </w:p>
          <w:p w14:paraId="77003CD2" w14:textId="6565D0F3" w:rsidR="00D56154" w:rsidRPr="004C3904" w:rsidRDefault="00D5615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154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D561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154">
              <w:rPr>
                <w:rFonts w:cs="Gentium Plus"/>
                <w:i/>
                <w:iCs/>
                <w:sz w:val="19"/>
                <w:szCs w:val="19"/>
              </w:rPr>
              <w:t>Holy</w:t>
            </w:r>
            <w:proofErr w:type="spellEnd"/>
            <w:r w:rsidRPr="00D561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154">
              <w:rPr>
                <w:rFonts w:cs="Gentium Plus"/>
                <w:i/>
                <w:iCs/>
                <w:sz w:val="19"/>
                <w:szCs w:val="19"/>
              </w:rPr>
              <w:t>Bible</w:t>
            </w:r>
            <w:proofErr w:type="spellEnd"/>
            <w:r w:rsidRPr="00D56154">
              <w:rPr>
                <w:rFonts w:cs="Gentium Plus"/>
                <w:sz w:val="19"/>
                <w:szCs w:val="19"/>
              </w:rPr>
              <w:t xml:space="preserve"> (Erişim 10 Nisan 2020), Gen.1:12.</w:t>
            </w:r>
          </w:p>
        </w:tc>
      </w:tr>
      <w:tr w:rsidR="00101C66" w:rsidRPr="005528B5" w14:paraId="746DC091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29852B2" w14:textId="77777777" w:rsidR="00101C66" w:rsidRPr="004C3904" w:rsidRDefault="00101C6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58A95D51" w14:textId="74A04F41" w:rsidR="00101C66" w:rsidRPr="004C3904" w:rsidRDefault="00D5615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154">
              <w:rPr>
                <w:rFonts w:cs="Gentium Plus"/>
                <w:sz w:val="19"/>
                <w:szCs w:val="19"/>
              </w:rPr>
              <w:t xml:space="preserve">Kitap Adı Kısaltması. </w:t>
            </w:r>
            <w:proofErr w:type="spellStart"/>
            <w:r w:rsidRPr="00D56154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Pr="00D56154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="00352E18" w:rsidRPr="004C390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101C66" w:rsidRPr="005528B5" w14:paraId="7EA12B42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1817A34" w14:textId="77777777" w:rsidR="00101C66" w:rsidRPr="004C3904" w:rsidRDefault="00101C6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7363CAF6" w14:textId="27DB0BD8" w:rsidR="00101C66" w:rsidRPr="004C3904" w:rsidRDefault="00D5615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154">
              <w:rPr>
                <w:rFonts w:cs="Gentium Plus"/>
                <w:sz w:val="19"/>
                <w:szCs w:val="19"/>
              </w:rPr>
              <w:t>Yar.1:12</w:t>
            </w:r>
            <w:r w:rsidR="00101C66" w:rsidRPr="004C3904">
              <w:rPr>
                <w:rFonts w:cs="Gentium Plus"/>
                <w:sz w:val="19"/>
                <w:szCs w:val="19"/>
              </w:rPr>
              <w:t>.</w:t>
            </w:r>
          </w:p>
          <w:p w14:paraId="4F39FCB9" w14:textId="3DF202D8" w:rsidR="00D22F52" w:rsidRPr="004C3904" w:rsidRDefault="00D5615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154">
              <w:rPr>
                <w:rFonts w:cs="Gentium Plus"/>
                <w:sz w:val="19"/>
                <w:szCs w:val="19"/>
              </w:rPr>
              <w:t>Gen.1:12</w:t>
            </w:r>
            <w:r w:rsidR="00D22F52" w:rsidRPr="004C390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101C66" w:rsidRPr="005528B5" w14:paraId="701227C1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8056BF4" w14:textId="77777777" w:rsidR="00101C66" w:rsidRPr="004C3904" w:rsidRDefault="00101C6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530B358C" w14:textId="33C3E548" w:rsidR="00101C66" w:rsidRPr="004C3904" w:rsidRDefault="00D56154" w:rsidP="00B961A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i/>
                <w:iCs/>
                <w:sz w:val="19"/>
                <w:szCs w:val="19"/>
              </w:rPr>
              <w:t>Kaynak</w:t>
            </w:r>
            <w:r w:rsidR="00F17EB3" w:rsidRPr="004C3904">
              <w:rPr>
                <w:rFonts w:cs="Gentium Plus"/>
                <w:i/>
                <w:iCs/>
                <w:sz w:val="19"/>
                <w:szCs w:val="19"/>
              </w:rPr>
              <w:t xml:space="preserve"> Adı. </w:t>
            </w:r>
            <w:r w:rsidR="00667399" w:rsidRPr="004C3904">
              <w:rPr>
                <w:rFonts w:cs="Gentium Plus"/>
                <w:sz w:val="19"/>
                <w:szCs w:val="19"/>
              </w:rPr>
              <w:t>Erişim Gün Ay Yıl. Web Sitesi Ana Sayfa Adresi</w:t>
            </w:r>
          </w:p>
        </w:tc>
      </w:tr>
      <w:tr w:rsidR="00101C66" w:rsidRPr="005528B5" w14:paraId="08DEE0D6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38C0689" w14:textId="77777777" w:rsidR="00101C66" w:rsidRPr="004C3904" w:rsidRDefault="00101C6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59B9D390" w14:textId="52F19D54" w:rsidR="00101C66" w:rsidRPr="00933225" w:rsidRDefault="00101C66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4C3904">
              <w:rPr>
                <w:rFonts w:cs="Gentium Plus"/>
                <w:i/>
                <w:iCs/>
                <w:sz w:val="19"/>
                <w:szCs w:val="19"/>
              </w:rPr>
              <w:t>Kit</w:t>
            </w:r>
            <w:r w:rsidR="00F92F4C">
              <w:rPr>
                <w:rFonts w:cs="Gentium Plus"/>
                <w:i/>
                <w:iCs/>
                <w:sz w:val="19"/>
                <w:szCs w:val="19"/>
              </w:rPr>
              <w:t>a</w:t>
            </w:r>
            <w:r w:rsidRPr="004C3904">
              <w:rPr>
                <w:rFonts w:cs="Gentium Plus"/>
                <w:i/>
                <w:iCs/>
                <w:sz w:val="19"/>
                <w:szCs w:val="19"/>
              </w:rPr>
              <w:t>b</w:t>
            </w:r>
            <w:proofErr w:type="spellEnd"/>
            <w:r w:rsidRPr="004C3904">
              <w:rPr>
                <w:rFonts w:cs="Gentium Plus"/>
                <w:i/>
                <w:iCs/>
                <w:sz w:val="19"/>
                <w:szCs w:val="19"/>
              </w:rPr>
              <w:t>-ı Mukaddes</w:t>
            </w:r>
            <w:r w:rsidRPr="004C3904">
              <w:rPr>
                <w:rFonts w:cs="Gentium Plus"/>
                <w:sz w:val="19"/>
                <w:szCs w:val="19"/>
              </w:rPr>
              <w:t>.</w:t>
            </w:r>
            <w:r w:rsidR="00F17EB3" w:rsidRPr="004C3904">
              <w:rPr>
                <w:rFonts w:cs="Gentium Plus"/>
                <w:sz w:val="19"/>
                <w:szCs w:val="19"/>
              </w:rPr>
              <w:t xml:space="preserve"> </w:t>
            </w:r>
            <w:r w:rsidR="00667399" w:rsidRPr="004C3904">
              <w:rPr>
                <w:rFonts w:cs="Gentium Plus"/>
                <w:sz w:val="19"/>
                <w:szCs w:val="19"/>
              </w:rPr>
              <w:t xml:space="preserve">Erişim 12 Temmuz 2019. </w:t>
            </w:r>
            <w:hyperlink r:id="rId81" w:history="1">
              <w:r w:rsidR="00F17EB3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kitabimukaddes.com</w:t>
              </w:r>
            </w:hyperlink>
          </w:p>
          <w:p w14:paraId="2DE36D25" w14:textId="5CDA8134" w:rsidR="00D56154" w:rsidRPr="004C3904" w:rsidRDefault="00D56154" w:rsidP="00B961A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highlight w:val="yellow"/>
              </w:rPr>
            </w:pPr>
            <w:proofErr w:type="spellStart"/>
            <w:r w:rsidRPr="00933225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933225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933225">
              <w:rPr>
                <w:rFonts w:cs="Gentium Plus"/>
                <w:i/>
                <w:iCs/>
                <w:sz w:val="19"/>
                <w:szCs w:val="19"/>
              </w:rPr>
              <w:t>Holy</w:t>
            </w:r>
            <w:proofErr w:type="spellEnd"/>
            <w:r w:rsidRPr="00933225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933225">
              <w:rPr>
                <w:rFonts w:cs="Gentium Plus"/>
                <w:i/>
                <w:iCs/>
                <w:sz w:val="19"/>
                <w:szCs w:val="19"/>
              </w:rPr>
              <w:t>Bible</w:t>
            </w:r>
            <w:proofErr w:type="spellEnd"/>
            <w:r w:rsidRPr="00933225">
              <w:rPr>
                <w:rFonts w:cs="Gentium Plus"/>
                <w:sz w:val="19"/>
                <w:szCs w:val="19"/>
              </w:rPr>
              <w:t xml:space="preserve">. Erişim 10 Nisan 2020. </w:t>
            </w:r>
            <w:hyperlink r:id="rId82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biblegateway.com</w:t>
              </w:r>
            </w:hyperlink>
          </w:p>
        </w:tc>
      </w:tr>
    </w:tbl>
    <w:p w14:paraId="43535AEF" w14:textId="1E1480F3" w:rsidR="001226C4" w:rsidRPr="00694F90" w:rsidRDefault="005336AF" w:rsidP="000A49BA">
      <w:pPr>
        <w:pStyle w:val="Balk2"/>
        <w:numPr>
          <w:ilvl w:val="0"/>
          <w:numId w:val="61"/>
        </w:numPr>
      </w:pPr>
      <w:bookmarkStart w:id="43" w:name="_Toc37480876"/>
      <w:bookmarkStart w:id="44" w:name="_Hlk34662685"/>
      <w:r w:rsidRPr="00694F90">
        <w:t>Hadis</w:t>
      </w:r>
      <w:r w:rsidR="00307277" w:rsidRPr="00694F90">
        <w:t xml:space="preserve"> Kaynakları</w:t>
      </w:r>
      <w:bookmarkEnd w:id="43"/>
    </w:p>
    <w:p w14:paraId="71C03091" w14:textId="1706C752" w:rsidR="00DD0A22" w:rsidRPr="00694F90" w:rsidRDefault="00DD0A22" w:rsidP="002F6D85">
      <w:pPr>
        <w:pStyle w:val="Balk3"/>
        <w:numPr>
          <w:ilvl w:val="1"/>
          <w:numId w:val="61"/>
        </w:numPr>
      </w:pPr>
      <w:bookmarkStart w:id="45" w:name="_Toc37480877"/>
      <w:r w:rsidRPr="00694F90">
        <w:t>Hadis</w:t>
      </w:r>
      <w:r w:rsidR="00754E41" w:rsidRPr="00694F90">
        <w:t xml:space="preserve"> </w:t>
      </w:r>
      <w:r w:rsidR="00A90160" w:rsidRPr="00694F90">
        <w:t>(</w:t>
      </w:r>
      <w:r w:rsidR="00084D19" w:rsidRPr="00694F90">
        <w:t>“</w:t>
      </w:r>
      <w:proofErr w:type="spellStart"/>
      <w:r w:rsidR="00A90160" w:rsidRPr="00694F90">
        <w:t>Kitâb</w:t>
      </w:r>
      <w:proofErr w:type="spellEnd"/>
      <w:r w:rsidR="00A90160" w:rsidRPr="00694F90">
        <w:t xml:space="preserve"> Adı</w:t>
      </w:r>
      <w:r w:rsidR="00084D19" w:rsidRPr="00694F90">
        <w:t xml:space="preserve">”, </w:t>
      </w:r>
      <w:r w:rsidR="00A90160" w:rsidRPr="00694F90">
        <w:t xml:space="preserve">Bâb </w:t>
      </w:r>
      <w:r w:rsidR="00EC1DBD" w:rsidRPr="00694F90">
        <w:t>No.</w:t>
      </w:r>
      <w:r w:rsidR="00E045EA">
        <w:t xml:space="preserve"> Sistemi</w:t>
      </w:r>
      <w:r w:rsidR="00A90160" w:rsidRPr="00694F90">
        <w:t>)</w:t>
      </w:r>
      <w:bookmarkEnd w:id="4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0B7211" w:rsidRPr="00364A85" w14:paraId="69F72C90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96FE23E" w14:textId="77777777" w:rsidR="000B7211" w:rsidRPr="004C3904" w:rsidRDefault="000B721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bookmarkStart w:id="46" w:name="_Toc508570503"/>
            <w:bookmarkStart w:id="47" w:name="_Toc508570687"/>
            <w:bookmarkStart w:id="48" w:name="_Toc508579839"/>
            <w:bookmarkStart w:id="49" w:name="_Toc508580511"/>
            <w:bookmarkStart w:id="50" w:name="_Toc508634102"/>
            <w:bookmarkStart w:id="51" w:name="_Toc508634419"/>
            <w:bookmarkStart w:id="52" w:name="_Toc508662787"/>
            <w:bookmarkEnd w:id="44"/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74472F86" w14:textId="28C00C26" w:rsidR="000B7211" w:rsidRPr="002D5482" w:rsidRDefault="000B7211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Adı</w:t>
            </w:r>
            <w:r w:rsidR="00A90160" w:rsidRPr="002D5482">
              <w:rPr>
                <w:rFonts w:cs="Gentium Plus"/>
                <w:sz w:val="19"/>
                <w:szCs w:val="19"/>
              </w:rPr>
              <w:t xml:space="preserve"> Soyadı</w:t>
            </w:r>
            <w:r w:rsidR="002E62C2" w:rsidRPr="002D5482">
              <w:rPr>
                <w:rFonts w:cs="Gentium Plus"/>
                <w:i/>
                <w:iCs/>
                <w:sz w:val="19"/>
                <w:szCs w:val="19"/>
              </w:rPr>
              <w:t xml:space="preserve">, Hadis 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>Kit</w:t>
            </w:r>
            <w:r w:rsidR="002E62C2" w:rsidRPr="002D5482">
              <w:rPr>
                <w:rFonts w:cs="Gentium Plus"/>
                <w:i/>
                <w:iCs/>
                <w:sz w:val="19"/>
                <w:szCs w:val="19"/>
              </w:rPr>
              <w:t>abının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="002E62C2" w:rsidRPr="002D5482">
              <w:rPr>
                <w:rFonts w:cs="Gentium Plus"/>
                <w:i/>
                <w:iCs/>
                <w:sz w:val="19"/>
                <w:szCs w:val="19"/>
              </w:rPr>
              <w:t>,</w:t>
            </w:r>
            <w:r w:rsidR="002E62C2"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="002E62C2" w:rsidRPr="002D5482">
              <w:rPr>
                <w:rFonts w:cs="Gentium Plus"/>
                <w:sz w:val="19"/>
                <w:szCs w:val="19"/>
              </w:rPr>
              <w:t>. Neşredenin Adı Soyadı (</w:t>
            </w:r>
            <w:r w:rsidR="00B66F97" w:rsidRPr="002D5482">
              <w:rPr>
                <w:rFonts w:cs="Gentium Plus"/>
                <w:sz w:val="19"/>
                <w:szCs w:val="19"/>
              </w:rPr>
              <w:t>Basım</w:t>
            </w:r>
            <w:r w:rsidR="002E62C2" w:rsidRPr="002D5482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2E62C2" w:rsidRPr="002D5482">
              <w:rPr>
                <w:rFonts w:cs="Gentium Plus"/>
                <w:sz w:val="19"/>
                <w:szCs w:val="19"/>
              </w:rPr>
              <w:t xml:space="preserve">, </w:t>
            </w:r>
            <w:r w:rsidR="00A90160" w:rsidRPr="002D5482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="00A90160" w:rsidRPr="002D5482">
              <w:rPr>
                <w:rFonts w:cs="Gentium Plus"/>
                <w:sz w:val="19"/>
                <w:szCs w:val="19"/>
              </w:rPr>
              <w:t>Kitâb</w:t>
            </w:r>
            <w:proofErr w:type="spellEnd"/>
            <w:r w:rsidR="00A90160" w:rsidRPr="002D5482">
              <w:rPr>
                <w:rFonts w:cs="Gentium Plus"/>
                <w:sz w:val="19"/>
                <w:szCs w:val="19"/>
              </w:rPr>
              <w:t xml:space="preserve"> Adı”, Bâb Numarası (</w:t>
            </w:r>
            <w:r w:rsidR="00EC1DBD" w:rsidRPr="002D5482">
              <w:rPr>
                <w:rFonts w:cs="Gentium Plus"/>
                <w:sz w:val="19"/>
                <w:szCs w:val="19"/>
              </w:rPr>
              <w:t xml:space="preserve">No. </w:t>
            </w:r>
            <w:r w:rsidR="00A90160" w:rsidRPr="002D5482">
              <w:rPr>
                <w:rFonts w:cs="Gentium Plus"/>
                <w:sz w:val="19"/>
                <w:szCs w:val="19"/>
              </w:rPr>
              <w:t>Hadis Numarası).</w:t>
            </w:r>
          </w:p>
        </w:tc>
      </w:tr>
      <w:tr w:rsidR="000B7211" w:rsidRPr="00364A85" w14:paraId="3BB45CA2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A7582BA" w14:textId="77777777" w:rsidR="000B7211" w:rsidRPr="004C3904" w:rsidRDefault="000B721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1925016C" w14:textId="4E757C24" w:rsidR="000B7211" w:rsidRPr="002D5482" w:rsidRDefault="00B5519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>
              <w:rPr>
                <w:rFonts w:cs="Gentium Plus"/>
                <w:sz w:val="19"/>
                <w:szCs w:val="19"/>
              </w:rPr>
              <w:t>Ebû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sz w:val="19"/>
                <w:szCs w:val="19"/>
              </w:rPr>
              <w:t>Abdillâh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 xml:space="preserve"> Muhammed b. İsmail el-</w:t>
            </w:r>
            <w:proofErr w:type="spellStart"/>
            <w:r w:rsidR="000B7211" w:rsidRPr="002D5482">
              <w:rPr>
                <w:rFonts w:cs="Gentium Plus"/>
                <w:sz w:val="19"/>
                <w:szCs w:val="19"/>
              </w:rPr>
              <w:t>Buhârî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 xml:space="preserve">, </w:t>
            </w:r>
            <w:r w:rsidR="000B7211" w:rsidRPr="002D5482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="000B7211" w:rsidRPr="002D5482">
              <w:rPr>
                <w:rFonts w:cs="Gentium Plus"/>
                <w:i/>
                <w:iCs/>
                <w:sz w:val="19"/>
                <w:szCs w:val="19"/>
              </w:rPr>
              <w:t>Câmiʿu’ṣ</w:t>
            </w:r>
            <w:proofErr w:type="spellEnd"/>
            <w:r w:rsidR="000B7211" w:rsidRPr="002D5482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="000B7211" w:rsidRPr="002D5482">
              <w:rPr>
                <w:rFonts w:cs="Gentium Plus"/>
                <w:i/>
                <w:iCs/>
                <w:sz w:val="19"/>
                <w:szCs w:val="19"/>
              </w:rPr>
              <w:t>ṣaḥîḥ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 xml:space="preserve">. Muhammed </w:t>
            </w:r>
            <w:proofErr w:type="spellStart"/>
            <w:r w:rsidR="000B7211" w:rsidRPr="002D5482">
              <w:rPr>
                <w:rFonts w:cs="Gentium Plus"/>
                <w:sz w:val="19"/>
                <w:szCs w:val="19"/>
              </w:rPr>
              <w:t>Züheyr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="000B7211" w:rsidRPr="002D5482">
              <w:rPr>
                <w:rFonts w:cs="Gentium Plus"/>
                <w:sz w:val="19"/>
                <w:szCs w:val="19"/>
              </w:rPr>
              <w:t>Nasr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 xml:space="preserve"> (</w:t>
            </w:r>
            <w:proofErr w:type="spellStart"/>
            <w:r w:rsidR="000B7211" w:rsidRPr="002D5482">
              <w:rPr>
                <w:rFonts w:cs="Gentium Plus"/>
                <w:sz w:val="19"/>
                <w:szCs w:val="19"/>
              </w:rPr>
              <w:t>b.y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 xml:space="preserve">.: </w:t>
            </w:r>
            <w:proofErr w:type="spellStart"/>
            <w:r>
              <w:rPr>
                <w:rFonts w:cs="Gentium Plus"/>
                <w:sz w:val="19"/>
                <w:szCs w:val="19"/>
              </w:rPr>
              <w:t>Dâru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sz w:val="19"/>
                <w:szCs w:val="19"/>
              </w:rPr>
              <w:t>Tavki’n-Necât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>, 1422/2001), “</w:t>
            </w:r>
            <w:proofErr w:type="spellStart"/>
            <w:r w:rsidR="000B7211" w:rsidRPr="002D5482">
              <w:rPr>
                <w:rFonts w:cs="Gentium Plus"/>
                <w:sz w:val="19"/>
                <w:szCs w:val="19"/>
              </w:rPr>
              <w:t>Menâḳıb</w:t>
            </w:r>
            <w:proofErr w:type="spellEnd"/>
            <w:r w:rsidR="000B7211" w:rsidRPr="002D5482">
              <w:rPr>
                <w:rFonts w:cs="Gentium Plus"/>
                <w:sz w:val="19"/>
                <w:szCs w:val="19"/>
              </w:rPr>
              <w:t>”, 24 (</w:t>
            </w:r>
            <w:r w:rsidR="00EC1DBD" w:rsidRPr="002D5482">
              <w:rPr>
                <w:rFonts w:cs="Gentium Plus"/>
                <w:sz w:val="19"/>
                <w:szCs w:val="19"/>
              </w:rPr>
              <w:t xml:space="preserve">No. </w:t>
            </w:r>
            <w:r w:rsidR="000B7211" w:rsidRPr="002D5482">
              <w:rPr>
                <w:rFonts w:cs="Gentium Plus"/>
                <w:sz w:val="19"/>
                <w:szCs w:val="19"/>
              </w:rPr>
              <w:t>3437).</w:t>
            </w:r>
          </w:p>
        </w:tc>
      </w:tr>
      <w:tr w:rsidR="000B7211" w:rsidRPr="00364A85" w14:paraId="568B986C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15288DF" w14:textId="77777777" w:rsidR="000B7211" w:rsidRPr="004C3904" w:rsidRDefault="000B721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26599A92" w14:textId="461CDE40" w:rsidR="000B7211" w:rsidRPr="002D5482" w:rsidRDefault="00A9016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Soyadı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2D5482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Kitâb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Adı”, Bâb Numarası (</w:t>
            </w:r>
            <w:r w:rsidR="00EC1DBD" w:rsidRPr="002D5482">
              <w:rPr>
                <w:rFonts w:cs="Gentium Plus"/>
                <w:sz w:val="19"/>
                <w:szCs w:val="19"/>
              </w:rPr>
              <w:t xml:space="preserve">No. </w:t>
            </w:r>
            <w:r w:rsidRPr="002D5482">
              <w:rPr>
                <w:rFonts w:cs="Gentium Plus"/>
                <w:sz w:val="19"/>
                <w:szCs w:val="19"/>
              </w:rPr>
              <w:t>Hadis Numarası).</w:t>
            </w:r>
          </w:p>
        </w:tc>
      </w:tr>
      <w:tr w:rsidR="000B7211" w:rsidRPr="00364A85" w14:paraId="2B08DCA4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46348B7" w14:textId="77777777" w:rsidR="000B7211" w:rsidRPr="004C3904" w:rsidRDefault="000B721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2FE97A62" w14:textId="371E4D80" w:rsidR="000B7211" w:rsidRPr="002D5482" w:rsidRDefault="00A9016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D5482">
              <w:rPr>
                <w:rFonts w:cs="Gentium Plus"/>
                <w:sz w:val="19"/>
                <w:szCs w:val="19"/>
              </w:rPr>
              <w:t>Buhârî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Menâḳıb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”, 24 (</w:t>
            </w:r>
            <w:r w:rsidR="00EC1DBD" w:rsidRPr="002D5482">
              <w:rPr>
                <w:rFonts w:cs="Gentium Plus"/>
                <w:sz w:val="19"/>
                <w:szCs w:val="19"/>
              </w:rPr>
              <w:t xml:space="preserve">No. </w:t>
            </w:r>
            <w:r w:rsidRPr="002D5482">
              <w:rPr>
                <w:rFonts w:cs="Gentium Plus"/>
                <w:sz w:val="19"/>
                <w:szCs w:val="19"/>
              </w:rPr>
              <w:t>3437).</w:t>
            </w:r>
          </w:p>
        </w:tc>
      </w:tr>
      <w:tr w:rsidR="000B7211" w:rsidRPr="00364A85" w14:paraId="77B1D00C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E054DA8" w14:textId="77777777" w:rsidR="000B7211" w:rsidRPr="004C3904" w:rsidRDefault="000B721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7C80E3D8" w14:textId="6682C14D" w:rsidR="000B7211" w:rsidRPr="002D5482" w:rsidRDefault="00A90160" w:rsidP="00E96C47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Soyadı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2D5482">
              <w:rPr>
                <w:rFonts w:cs="Gentium Plus"/>
                <w:sz w:val="19"/>
                <w:szCs w:val="19"/>
              </w:rPr>
              <w:t>Yazar Adı.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 Hadis Kitabının Adı.</w:t>
            </w:r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Neşredenin Adı Soyadı. </w:t>
            </w:r>
            <w:r w:rsidR="00261C40" w:rsidRPr="002D5482">
              <w:rPr>
                <w:rFonts w:cs="Gentium Plus"/>
                <w:sz w:val="19"/>
                <w:szCs w:val="19"/>
              </w:rPr>
              <w:t>x Cilt</w:t>
            </w:r>
            <w:r w:rsidR="00673005" w:rsidRPr="002D5482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2D5482">
              <w:rPr>
                <w:rFonts w:cs="Gentium Plus"/>
                <w:sz w:val="19"/>
                <w:szCs w:val="19"/>
              </w:rPr>
              <w:t>Basım</w:t>
            </w:r>
            <w:r w:rsidRPr="002D5482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0B7211" w:rsidRPr="00364A85" w14:paraId="510028B2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B8762DA" w14:textId="77777777" w:rsidR="000B7211" w:rsidRPr="004C3904" w:rsidRDefault="000B7211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13E84733" w14:textId="6706A4FB" w:rsidR="000B7211" w:rsidRPr="002D5482" w:rsidRDefault="00A90160" w:rsidP="00E96C47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highlight w:val="yellow"/>
              </w:rPr>
            </w:pPr>
            <w:proofErr w:type="spellStart"/>
            <w:r w:rsidRPr="002D5482">
              <w:rPr>
                <w:rFonts w:cs="Gentium Plus"/>
                <w:sz w:val="19"/>
                <w:szCs w:val="19"/>
              </w:rPr>
              <w:t>Buhârî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B5519F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="00B5519F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5519F">
              <w:rPr>
                <w:rFonts w:cs="Gentium Plus"/>
                <w:sz w:val="19"/>
                <w:szCs w:val="19"/>
              </w:rPr>
              <w:t>Abdillâh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Muhammed b. İsmail</w:t>
            </w:r>
            <w:r w:rsidR="007363F5">
              <w:rPr>
                <w:rFonts w:cs="Gentium Plus"/>
                <w:sz w:val="19"/>
                <w:szCs w:val="19"/>
              </w:rPr>
              <w:t>.</w:t>
            </w:r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2D5482">
              <w:rPr>
                <w:rFonts w:cs="Gentium Plus"/>
                <w:i/>
                <w:iCs/>
                <w:sz w:val="19"/>
                <w:szCs w:val="19"/>
              </w:rPr>
              <w:t>Câmiʿu’ṣ</w:t>
            </w:r>
            <w:proofErr w:type="spellEnd"/>
            <w:r w:rsidRPr="002D5482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2D5482">
              <w:rPr>
                <w:rFonts w:cs="Gentium Plus"/>
                <w:i/>
                <w:iCs/>
                <w:sz w:val="19"/>
                <w:szCs w:val="19"/>
              </w:rPr>
              <w:t>ṣaḥîḥ</w:t>
            </w:r>
            <w:proofErr w:type="spellEnd"/>
            <w:r w:rsidRPr="002D5482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Muhammed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Zühey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Nas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</w:t>
            </w:r>
            <w:r w:rsidR="00673005" w:rsidRPr="002D5482">
              <w:rPr>
                <w:rFonts w:cs="Gentium Plus"/>
                <w:sz w:val="19"/>
                <w:szCs w:val="19"/>
              </w:rPr>
              <w:t xml:space="preserve">8 Cilt.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b.y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: </w:t>
            </w:r>
            <w:proofErr w:type="spellStart"/>
            <w:r w:rsidR="00B5519F">
              <w:rPr>
                <w:rFonts w:cs="Gentium Plus"/>
                <w:sz w:val="19"/>
                <w:szCs w:val="19"/>
              </w:rPr>
              <w:t>Dâru</w:t>
            </w:r>
            <w:proofErr w:type="spellEnd"/>
            <w:r w:rsidR="00B5519F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5519F">
              <w:rPr>
                <w:rFonts w:cs="Gentium Plus"/>
                <w:sz w:val="19"/>
                <w:szCs w:val="19"/>
              </w:rPr>
              <w:t>Tavki’n-Necât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, </w:t>
            </w:r>
            <w:r w:rsidR="00FE5EC3" w:rsidRPr="002D5482">
              <w:rPr>
                <w:rFonts w:cs="Gentium Plus"/>
                <w:sz w:val="19"/>
                <w:szCs w:val="19"/>
              </w:rPr>
              <w:t>2.</w:t>
            </w:r>
            <w:r w:rsidR="001B014A" w:rsidRPr="002D5482">
              <w:rPr>
                <w:rFonts w:cs="Gentium Plus"/>
                <w:sz w:val="19"/>
                <w:szCs w:val="19"/>
              </w:rPr>
              <w:t xml:space="preserve"> </w:t>
            </w:r>
            <w:r w:rsidR="00B66F97" w:rsidRPr="002D5482">
              <w:rPr>
                <w:rFonts w:cs="Gentium Plus"/>
                <w:sz w:val="19"/>
                <w:szCs w:val="19"/>
              </w:rPr>
              <w:t>Basım</w:t>
            </w:r>
            <w:r w:rsidR="001B014A" w:rsidRPr="002D5482">
              <w:rPr>
                <w:rFonts w:cs="Gentium Plus"/>
                <w:sz w:val="19"/>
                <w:szCs w:val="19"/>
              </w:rPr>
              <w:t xml:space="preserve">, </w:t>
            </w:r>
            <w:r w:rsidRPr="002D5482">
              <w:rPr>
                <w:rFonts w:cs="Gentium Plus"/>
                <w:sz w:val="19"/>
                <w:szCs w:val="19"/>
              </w:rPr>
              <w:t>1422/2001.</w:t>
            </w:r>
          </w:p>
        </w:tc>
      </w:tr>
    </w:tbl>
    <w:p w14:paraId="652D4C6D" w14:textId="77777777" w:rsidR="00021BA1" w:rsidRDefault="00A90160" w:rsidP="002F6D85">
      <w:pPr>
        <w:pStyle w:val="Balk3"/>
        <w:numPr>
          <w:ilvl w:val="1"/>
          <w:numId w:val="61"/>
        </w:numPr>
      </w:pPr>
      <w:bookmarkStart w:id="53" w:name="_Toc37480878"/>
      <w:bookmarkStart w:id="54" w:name="_Hlk34662707"/>
      <w:bookmarkStart w:id="55" w:name="_Toc508570531"/>
      <w:bookmarkStart w:id="56" w:name="_Toc508570715"/>
      <w:bookmarkStart w:id="57" w:name="_Toc508579867"/>
      <w:bookmarkStart w:id="58" w:name="_Toc508580539"/>
      <w:bookmarkStart w:id="59" w:name="_Toc508634130"/>
      <w:bookmarkStart w:id="60" w:name="_Toc508634447"/>
      <w:bookmarkStart w:id="61" w:name="_Toc508662815"/>
      <w:bookmarkEnd w:id="46"/>
      <w:bookmarkEnd w:id="47"/>
      <w:bookmarkEnd w:id="48"/>
      <w:bookmarkEnd w:id="49"/>
      <w:bookmarkEnd w:id="50"/>
      <w:bookmarkEnd w:id="51"/>
      <w:bookmarkEnd w:id="52"/>
      <w:r w:rsidRPr="00694F90">
        <w:t>Hadis (</w:t>
      </w:r>
      <w:r w:rsidR="00084D19" w:rsidRPr="00694F90">
        <w:t>“</w:t>
      </w:r>
      <w:proofErr w:type="spellStart"/>
      <w:r w:rsidRPr="00694F90">
        <w:t>Kitâb</w:t>
      </w:r>
      <w:proofErr w:type="spellEnd"/>
      <w:r w:rsidRPr="00694F90">
        <w:t xml:space="preserve"> Adı</w:t>
      </w:r>
      <w:r w:rsidR="00084D19" w:rsidRPr="00694F90">
        <w:t>”,</w:t>
      </w:r>
      <w:r w:rsidR="001B58DE" w:rsidRPr="00694F90">
        <w:t xml:space="preserve"> </w:t>
      </w:r>
      <w:r w:rsidRPr="00694F90">
        <w:t>Hadis</w:t>
      </w:r>
      <w:r w:rsidR="00084D19" w:rsidRPr="00694F90">
        <w:t xml:space="preserve"> No.</w:t>
      </w:r>
      <w:r w:rsidR="00E045EA">
        <w:t xml:space="preserve"> Sistemi</w:t>
      </w:r>
      <w:r w:rsidRPr="00694F90">
        <w:t>)</w:t>
      </w:r>
      <w:bookmarkEnd w:id="5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673005" w:rsidRPr="00364A85" w14:paraId="5F0C2E4D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54"/>
          <w:bookmarkEnd w:id="55"/>
          <w:bookmarkEnd w:id="56"/>
          <w:bookmarkEnd w:id="57"/>
          <w:bookmarkEnd w:id="58"/>
          <w:bookmarkEnd w:id="59"/>
          <w:bookmarkEnd w:id="60"/>
          <w:bookmarkEnd w:id="61"/>
          <w:p w14:paraId="1E1DD5DD" w14:textId="77777777" w:rsidR="00673005" w:rsidRPr="004C3904" w:rsidRDefault="006730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79A2365B" w14:textId="2D2898C6" w:rsidR="00673005" w:rsidRPr="002D5482" w:rsidRDefault="00673005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Adı Soyadı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>, Hadis Kitabının Adı,</w:t>
            </w:r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. Neşredenin Adı Soyadı (</w:t>
            </w:r>
            <w:r w:rsidR="00B66F97" w:rsidRPr="002D5482">
              <w:rPr>
                <w:rFonts w:cs="Gentium Plus"/>
                <w:sz w:val="19"/>
                <w:szCs w:val="19"/>
              </w:rPr>
              <w:t>Basım</w:t>
            </w:r>
            <w:r w:rsidRPr="002D5482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2D5482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Kitâb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Adı”, Hadis Numarası.</w:t>
            </w:r>
          </w:p>
        </w:tc>
      </w:tr>
      <w:tr w:rsidR="00673005" w:rsidRPr="00364A85" w14:paraId="4CC16A8A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15939E1" w14:textId="77777777" w:rsidR="00673005" w:rsidRPr="004C3904" w:rsidRDefault="006730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7430A968" w14:textId="5A55C805" w:rsidR="002D1715" w:rsidRPr="002D5482" w:rsidRDefault="00E4365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D5482">
              <w:rPr>
                <w:rFonts w:cs="Gentium Plus"/>
                <w:sz w:val="19"/>
                <w:szCs w:val="19"/>
              </w:rPr>
              <w:t>Ebü’l-Hüseyn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Müslim b. el-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Haccâc</w:t>
            </w:r>
            <w:proofErr w:type="spellEnd"/>
            <w:r w:rsidR="002370D8" w:rsidRPr="002D5482">
              <w:rPr>
                <w:rFonts w:cs="Gentium Plus"/>
                <w:sz w:val="19"/>
                <w:szCs w:val="19"/>
              </w:rPr>
              <w:t xml:space="preserve"> Müslim</w:t>
            </w:r>
            <w:r w:rsidRPr="002D5482">
              <w:rPr>
                <w:rFonts w:cs="Gentium Plus"/>
                <w:sz w:val="19"/>
                <w:szCs w:val="19"/>
              </w:rPr>
              <w:t xml:space="preserve">, </w:t>
            </w:r>
            <w:r w:rsidR="00EF1EDE" w:rsidRPr="002D5482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="00EF1EDE" w:rsidRPr="002D5482">
              <w:rPr>
                <w:rFonts w:cs="Gentium Plus"/>
                <w:i/>
                <w:iCs/>
                <w:sz w:val="19"/>
                <w:szCs w:val="19"/>
              </w:rPr>
              <w:t>Câmiʿu’ṣ</w:t>
            </w:r>
            <w:proofErr w:type="spellEnd"/>
            <w:r w:rsidR="00EF1EDE" w:rsidRPr="002D5482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="00EF1EDE" w:rsidRPr="002D5482">
              <w:rPr>
                <w:rFonts w:cs="Gentium Plus"/>
                <w:i/>
                <w:iCs/>
                <w:sz w:val="19"/>
                <w:szCs w:val="19"/>
              </w:rPr>
              <w:t>ṣaḥîḥ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Muhammed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Fuâd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Abdülbâkī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(Kahire: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., 1374-75/1955-56), “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Ticârât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”, 45.</w:t>
            </w:r>
          </w:p>
          <w:p w14:paraId="070E5AE3" w14:textId="6E2A9790" w:rsidR="002D1715" w:rsidRPr="002D5482" w:rsidRDefault="002D1715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2D5482">
              <w:rPr>
                <w:rFonts w:cs="Gentium Plus"/>
                <w:sz w:val="18"/>
                <w:szCs w:val="18"/>
              </w:rPr>
              <w:t>Ebû</w:t>
            </w:r>
            <w:proofErr w:type="spellEnd"/>
            <w:r w:rsidRPr="002D5482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2D5482">
              <w:rPr>
                <w:rFonts w:cs="Gentium Plus"/>
                <w:sz w:val="18"/>
                <w:szCs w:val="18"/>
              </w:rPr>
              <w:t>Abdillâh</w:t>
            </w:r>
            <w:proofErr w:type="spellEnd"/>
            <w:r w:rsidRPr="002D5482">
              <w:rPr>
                <w:rFonts w:cs="Gentium Plus"/>
                <w:sz w:val="18"/>
                <w:szCs w:val="18"/>
              </w:rPr>
              <w:t xml:space="preserve"> Mâlik b. Enes el-</w:t>
            </w:r>
            <w:proofErr w:type="spellStart"/>
            <w:r w:rsidRPr="002D5482">
              <w:rPr>
                <w:rFonts w:cs="Gentium Plus"/>
                <w:sz w:val="18"/>
                <w:szCs w:val="18"/>
              </w:rPr>
              <w:t>Asbahî</w:t>
            </w:r>
            <w:proofErr w:type="spellEnd"/>
            <w:r w:rsidRPr="002D5482">
              <w:rPr>
                <w:rFonts w:cs="Gentium Plus"/>
                <w:sz w:val="18"/>
                <w:szCs w:val="18"/>
              </w:rPr>
              <w:t xml:space="preserve"> İmam Mâlik, </w:t>
            </w:r>
            <w:r w:rsidRPr="002D5482">
              <w:rPr>
                <w:rFonts w:cs="Gentium Plus"/>
                <w:i/>
                <w:iCs/>
                <w:sz w:val="18"/>
                <w:szCs w:val="18"/>
              </w:rPr>
              <w:t>el-</w:t>
            </w:r>
            <w:proofErr w:type="spellStart"/>
            <w:r w:rsidRPr="002D5482">
              <w:rPr>
                <w:rFonts w:cs="Gentium Plus"/>
                <w:i/>
                <w:iCs/>
                <w:sz w:val="18"/>
                <w:szCs w:val="18"/>
              </w:rPr>
              <w:t>Muvaṭṭaʾ</w:t>
            </w:r>
            <w:proofErr w:type="spellEnd"/>
            <w:r w:rsidRPr="002D5482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="001A1A40" w:rsidRPr="002D5482">
              <w:rPr>
                <w:rFonts w:cs="Gentium Plus"/>
                <w:sz w:val="18"/>
                <w:szCs w:val="18"/>
              </w:rPr>
              <w:t>nşr</w:t>
            </w:r>
            <w:proofErr w:type="spellEnd"/>
            <w:r w:rsidRPr="002D5482">
              <w:rPr>
                <w:rFonts w:cs="Gentium Plus"/>
                <w:sz w:val="18"/>
                <w:szCs w:val="18"/>
              </w:rPr>
              <w:t xml:space="preserve">. </w:t>
            </w:r>
            <w:proofErr w:type="spellStart"/>
            <w:r w:rsidRPr="002D5482">
              <w:rPr>
                <w:rFonts w:cs="Gentium Plus"/>
                <w:sz w:val="18"/>
                <w:szCs w:val="18"/>
              </w:rPr>
              <w:t>Abdüvehhâb</w:t>
            </w:r>
            <w:proofErr w:type="spellEnd"/>
            <w:r w:rsidRPr="002D5482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2D5482">
              <w:rPr>
                <w:rFonts w:cs="Gentium Plus"/>
                <w:sz w:val="18"/>
                <w:szCs w:val="18"/>
              </w:rPr>
              <w:t>Abdüllatîf</w:t>
            </w:r>
            <w:proofErr w:type="spellEnd"/>
            <w:r w:rsidRPr="002D5482">
              <w:rPr>
                <w:rFonts w:cs="Gentium Plus"/>
                <w:sz w:val="18"/>
                <w:szCs w:val="18"/>
              </w:rPr>
              <w:t xml:space="preserve"> (Kahire: </w:t>
            </w:r>
            <w:proofErr w:type="spellStart"/>
            <w:r w:rsidRPr="002D5482">
              <w:rPr>
                <w:rFonts w:cs="Gentium Plus"/>
                <w:sz w:val="18"/>
                <w:szCs w:val="18"/>
              </w:rPr>
              <w:t>y.y</w:t>
            </w:r>
            <w:proofErr w:type="spellEnd"/>
            <w:r w:rsidRPr="002D5482">
              <w:rPr>
                <w:rFonts w:cs="Gentium Plus"/>
                <w:sz w:val="18"/>
                <w:szCs w:val="18"/>
              </w:rPr>
              <w:t>., 1382/1962), “Sadaka”, 12.</w:t>
            </w:r>
          </w:p>
        </w:tc>
      </w:tr>
      <w:tr w:rsidR="00673005" w:rsidRPr="00364A85" w14:paraId="28BE16EE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3211330" w14:textId="77777777" w:rsidR="00673005" w:rsidRPr="004C3904" w:rsidRDefault="006730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16E9F73A" w14:textId="293FD5C7" w:rsidR="00673005" w:rsidRPr="002D5482" w:rsidRDefault="00673005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Soyadı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2D5482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Kitâb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Adı”, Hadis Numarası.</w:t>
            </w:r>
          </w:p>
        </w:tc>
      </w:tr>
      <w:tr w:rsidR="00673005" w:rsidRPr="00364A85" w14:paraId="3FA53204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F827E68" w14:textId="77777777" w:rsidR="00673005" w:rsidRPr="004C3904" w:rsidRDefault="006730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377A03F3" w14:textId="77777777" w:rsidR="00673005" w:rsidRPr="002D5482" w:rsidRDefault="00E4365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Müslim, “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Ticârât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”, 45.</w:t>
            </w:r>
          </w:p>
          <w:p w14:paraId="6C381C5E" w14:textId="6E6CBF73" w:rsidR="00E43656" w:rsidRPr="002D5482" w:rsidRDefault="002D1715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 xml:space="preserve">İmam </w:t>
            </w:r>
            <w:r w:rsidR="001B014A" w:rsidRPr="002D5482">
              <w:rPr>
                <w:rFonts w:cs="Gentium Plus"/>
                <w:sz w:val="19"/>
                <w:szCs w:val="19"/>
              </w:rPr>
              <w:t>Mâlik, “</w:t>
            </w:r>
            <w:r w:rsidRPr="002D5482">
              <w:rPr>
                <w:rFonts w:cs="Gentium Plus"/>
                <w:sz w:val="19"/>
                <w:szCs w:val="19"/>
              </w:rPr>
              <w:t>Sadaka”, 12</w:t>
            </w:r>
            <w:r w:rsidR="0066425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73005" w:rsidRPr="00364A85" w14:paraId="37B5F50C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F7CA4A3" w14:textId="77777777" w:rsidR="00673005" w:rsidRPr="004C3904" w:rsidRDefault="006730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2BC4CB3F" w14:textId="0289A9A7" w:rsidR="00673005" w:rsidRPr="002D5482" w:rsidRDefault="00673005" w:rsidP="00E96C47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Soyadı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2D5482">
              <w:rPr>
                <w:rFonts w:cs="Gentium Plus"/>
                <w:sz w:val="19"/>
                <w:szCs w:val="19"/>
              </w:rPr>
              <w:t>Yazar Adı.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 Hadis Kitabının Adı.</w:t>
            </w:r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Neşredenin Adı Soyadı. </w:t>
            </w:r>
            <w:r w:rsidR="00261C40" w:rsidRPr="002D5482">
              <w:rPr>
                <w:rFonts w:cs="Gentium Plus"/>
                <w:sz w:val="19"/>
                <w:szCs w:val="19"/>
              </w:rPr>
              <w:t>x Cilt</w:t>
            </w:r>
            <w:r w:rsidRPr="002D5482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2D5482">
              <w:rPr>
                <w:rFonts w:cs="Gentium Plus"/>
                <w:sz w:val="19"/>
                <w:szCs w:val="19"/>
              </w:rPr>
              <w:t>Basım</w:t>
            </w:r>
            <w:r w:rsidRPr="002D5482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673005" w:rsidRPr="00364A85" w14:paraId="525C4445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A8699EF" w14:textId="77777777" w:rsidR="00673005" w:rsidRPr="004C3904" w:rsidRDefault="0067300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315EB005" w14:textId="77777777" w:rsidR="00673005" w:rsidRDefault="00E43656" w:rsidP="00E96C47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 xml:space="preserve">Müslim,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Ebü’l-Hüseyn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Müslim b. el-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Haccâc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</w:t>
            </w:r>
            <w:r w:rsidR="00EF1EDE" w:rsidRPr="002D5482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="00EF1EDE" w:rsidRPr="002D5482">
              <w:rPr>
                <w:rFonts w:cs="Gentium Plus"/>
                <w:i/>
                <w:iCs/>
                <w:sz w:val="19"/>
                <w:szCs w:val="19"/>
              </w:rPr>
              <w:t>Câmiʿu’ṣ</w:t>
            </w:r>
            <w:proofErr w:type="spellEnd"/>
            <w:r w:rsidR="00EF1EDE" w:rsidRPr="002D5482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="00EF1EDE" w:rsidRPr="002D5482">
              <w:rPr>
                <w:rFonts w:cs="Gentium Plus"/>
                <w:i/>
                <w:iCs/>
                <w:sz w:val="19"/>
                <w:szCs w:val="19"/>
              </w:rPr>
              <w:t>ṣaḥîḥ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Muhammed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Fuâd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Abdülbâkī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Kahire: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., 1374-75/1955-56.</w:t>
            </w:r>
          </w:p>
          <w:p w14:paraId="78CC5816" w14:textId="2F9627BE" w:rsidR="00A27E45" w:rsidRPr="00A27E45" w:rsidRDefault="00A27E45" w:rsidP="00E96C47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27E45">
              <w:rPr>
                <w:rFonts w:cs="Gentium Plus"/>
                <w:sz w:val="19"/>
                <w:szCs w:val="19"/>
              </w:rPr>
              <w:t>İmam Mâlik</w:t>
            </w:r>
            <w:r>
              <w:rPr>
                <w:rFonts w:cs="Gentium Plus"/>
                <w:sz w:val="19"/>
                <w:szCs w:val="19"/>
              </w:rPr>
              <w:t>,</w:t>
            </w:r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Abdillâh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 xml:space="preserve"> Mâlik b. Enes el-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Asbahî</w:t>
            </w:r>
            <w:proofErr w:type="spellEnd"/>
            <w:r>
              <w:rPr>
                <w:rFonts w:cs="Gentium Plus"/>
                <w:sz w:val="19"/>
                <w:szCs w:val="19"/>
              </w:rPr>
              <w:t>.</w:t>
            </w:r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r w:rsidRPr="008B52DB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8B52DB">
              <w:rPr>
                <w:rFonts w:cs="Gentium Plus"/>
                <w:i/>
                <w:iCs/>
                <w:sz w:val="19"/>
                <w:szCs w:val="19"/>
              </w:rPr>
              <w:t>Muvaṭṭaʾ</w:t>
            </w:r>
            <w:proofErr w:type="spellEnd"/>
            <w:r>
              <w:rPr>
                <w:rFonts w:cs="Gentium Plus"/>
                <w:sz w:val="19"/>
                <w:szCs w:val="19"/>
              </w:rPr>
              <w:t>.</w:t>
            </w:r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Abdüvehhâb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Abdüllatîf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. </w:t>
            </w:r>
            <w:r w:rsidRPr="00A27E45">
              <w:rPr>
                <w:rFonts w:cs="Gentium Plus"/>
                <w:sz w:val="19"/>
                <w:szCs w:val="19"/>
              </w:rPr>
              <w:t xml:space="preserve">Kahire: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>., 1382/1962</w:t>
            </w:r>
            <w:r>
              <w:rPr>
                <w:rFonts w:cs="Gentium Plus"/>
                <w:sz w:val="19"/>
                <w:szCs w:val="19"/>
              </w:rPr>
              <w:t>.</w:t>
            </w:r>
          </w:p>
        </w:tc>
      </w:tr>
    </w:tbl>
    <w:p w14:paraId="3BD32B3A" w14:textId="7EB3A68B" w:rsidR="00021BA1" w:rsidRDefault="00E43656" w:rsidP="002F6D85">
      <w:pPr>
        <w:pStyle w:val="Balk3"/>
        <w:numPr>
          <w:ilvl w:val="1"/>
          <w:numId w:val="61"/>
        </w:numPr>
      </w:pPr>
      <w:bookmarkStart w:id="62" w:name="_Toc37480879"/>
      <w:bookmarkStart w:id="63" w:name="_Hlk34662742"/>
      <w:r w:rsidRPr="00694F90">
        <w:t>Hadis (</w:t>
      </w:r>
      <w:r w:rsidR="002D1715" w:rsidRPr="00694F90">
        <w:t>Cilt</w:t>
      </w:r>
      <w:r w:rsidR="004917E2" w:rsidRPr="00694F90">
        <w:t>/</w:t>
      </w:r>
      <w:r w:rsidR="002D1715" w:rsidRPr="00694F90">
        <w:t xml:space="preserve">Sayfa </w:t>
      </w:r>
      <w:r w:rsidR="00EC1DBD" w:rsidRPr="00694F90">
        <w:t>No.</w:t>
      </w:r>
      <w:r w:rsidR="00E045EA">
        <w:t xml:space="preserve"> Sistemi</w:t>
      </w:r>
      <w:r w:rsidRPr="00694F90">
        <w:t>)</w:t>
      </w:r>
      <w:bookmarkEnd w:id="6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E43656" w:rsidRPr="00694F90" w14:paraId="5360E949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63"/>
          <w:p w14:paraId="4869D1CC" w14:textId="77777777" w:rsidR="00E43656" w:rsidRPr="004C3904" w:rsidRDefault="00E4365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08" w:type="dxa"/>
          </w:tcPr>
          <w:p w14:paraId="1EA24C96" w14:textId="1D6C6C02" w:rsidR="00E43656" w:rsidRPr="002D5482" w:rsidRDefault="00E43656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Adı Soyadı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405699" w:rsidRPr="002D5482">
              <w:rPr>
                <w:rFonts w:cs="Gentium Plus"/>
                <w:i/>
                <w:iCs/>
                <w:sz w:val="19"/>
                <w:szCs w:val="19"/>
              </w:rPr>
              <w:t>Kitap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 Adı,</w:t>
            </w:r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. Neşredenin Adı Soyadı (</w:t>
            </w:r>
            <w:r w:rsidR="00B66F97" w:rsidRPr="002D5482">
              <w:rPr>
                <w:rFonts w:cs="Gentium Plus"/>
                <w:sz w:val="19"/>
                <w:szCs w:val="19"/>
              </w:rPr>
              <w:t>Basım</w:t>
            </w:r>
            <w:r w:rsidRPr="002D5482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2D5482">
              <w:rPr>
                <w:rFonts w:cs="Gentium Plus"/>
                <w:sz w:val="19"/>
                <w:szCs w:val="19"/>
              </w:rPr>
              <w:t xml:space="preserve">, </w:t>
            </w:r>
            <w:r w:rsidR="00405699" w:rsidRPr="002D5482">
              <w:rPr>
                <w:rFonts w:cs="Gentium Plus"/>
                <w:sz w:val="19"/>
                <w:szCs w:val="19"/>
              </w:rPr>
              <w:t xml:space="preserve">Cilt/Sayfa </w:t>
            </w:r>
            <w:r w:rsidRPr="002D5482">
              <w:rPr>
                <w:rFonts w:cs="Gentium Plus"/>
                <w:sz w:val="19"/>
                <w:szCs w:val="19"/>
              </w:rPr>
              <w:t>Numarası.</w:t>
            </w:r>
          </w:p>
        </w:tc>
      </w:tr>
      <w:tr w:rsidR="00E43656" w:rsidRPr="00694F90" w14:paraId="0EDDE234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7E28AB5" w14:textId="77777777" w:rsidR="00E43656" w:rsidRPr="004C3904" w:rsidRDefault="00E4365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58F01EE3" w14:textId="3031B5FB" w:rsidR="00E43656" w:rsidRPr="002D5482" w:rsidRDefault="00072D1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D5482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Abdillâh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b. Muhammed b.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Hanbel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eş-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Şeybânî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Hanbe</w:t>
            </w:r>
            <w:r w:rsidR="001B014A" w:rsidRPr="002D5482">
              <w:rPr>
                <w:rFonts w:cs="Gentium Plus"/>
                <w:sz w:val="19"/>
                <w:szCs w:val="19"/>
              </w:rPr>
              <w:t>l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, 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2D5482">
              <w:rPr>
                <w:rFonts w:cs="Gentium Plus"/>
                <w:i/>
                <w:iCs/>
                <w:sz w:val="19"/>
                <w:szCs w:val="19"/>
              </w:rPr>
              <w:t>Müsned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Hâci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Muhammed Saîd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Besyûnî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(Beyrut: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., 1405/1985.), 4/289 (</w:t>
            </w:r>
            <w:r w:rsidR="00EC1DBD" w:rsidRPr="002D5482">
              <w:rPr>
                <w:rFonts w:cs="Gentium Plus"/>
                <w:sz w:val="19"/>
                <w:szCs w:val="19"/>
              </w:rPr>
              <w:t xml:space="preserve">No. </w:t>
            </w:r>
            <w:r w:rsidRPr="002D5482">
              <w:rPr>
                <w:rFonts w:cs="Gentium Plus"/>
                <w:sz w:val="19"/>
                <w:szCs w:val="19"/>
              </w:rPr>
              <w:t>8716).</w:t>
            </w:r>
          </w:p>
        </w:tc>
      </w:tr>
      <w:tr w:rsidR="00E43656" w:rsidRPr="00694F90" w14:paraId="7A1A0206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13BA267" w14:textId="77777777" w:rsidR="00E43656" w:rsidRPr="004C3904" w:rsidRDefault="00E4365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17D24E7E" w14:textId="33A9F791" w:rsidR="00E43656" w:rsidRPr="002D5482" w:rsidRDefault="00405699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Soyadı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>, Kitap Adı</w:t>
            </w:r>
            <w:r w:rsidRPr="002D5482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E43656" w:rsidRPr="00694F90" w14:paraId="48DDD13B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2CCA09B" w14:textId="77777777" w:rsidR="00E43656" w:rsidRPr="004C3904" w:rsidRDefault="00E4365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0F3A410A" w14:textId="010B8C22" w:rsidR="00405699" w:rsidRPr="002D5482" w:rsidRDefault="00405699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bookmarkStart w:id="64" w:name="_Hlk13762121"/>
            <w:proofErr w:type="spellStart"/>
            <w:r w:rsidRPr="002D5482">
              <w:rPr>
                <w:rFonts w:cs="Gentium Plus"/>
                <w:iCs/>
                <w:sz w:val="19"/>
                <w:szCs w:val="19"/>
              </w:rPr>
              <w:t>Ahmed</w:t>
            </w:r>
            <w:proofErr w:type="spellEnd"/>
            <w:r w:rsidRPr="002D5482">
              <w:rPr>
                <w:rFonts w:cs="Gentium Plus"/>
                <w:iCs/>
                <w:sz w:val="19"/>
                <w:szCs w:val="19"/>
              </w:rPr>
              <w:t xml:space="preserve"> b. </w:t>
            </w:r>
            <w:proofErr w:type="spellStart"/>
            <w:r w:rsidRPr="002D5482">
              <w:rPr>
                <w:rFonts w:cs="Gentium Plus"/>
                <w:iCs/>
                <w:sz w:val="19"/>
                <w:szCs w:val="19"/>
              </w:rPr>
              <w:t>Hanbel</w:t>
            </w:r>
            <w:bookmarkEnd w:id="64"/>
            <w:proofErr w:type="spellEnd"/>
            <w:r w:rsidRPr="002D5482">
              <w:rPr>
                <w:rFonts w:cs="Gentium Plus"/>
                <w:iCs/>
                <w:sz w:val="19"/>
                <w:szCs w:val="19"/>
              </w:rPr>
              <w:t>,</w:t>
            </w:r>
            <w:r w:rsidRPr="002D5482">
              <w:rPr>
                <w:rFonts w:cs="Gentium Plus"/>
                <w:i/>
                <w:sz w:val="19"/>
                <w:szCs w:val="19"/>
              </w:rPr>
              <w:t xml:space="preserve"> </w:t>
            </w:r>
            <w:r w:rsidR="00072D10" w:rsidRPr="002D5482">
              <w:rPr>
                <w:rFonts w:cs="Gentium Plus"/>
                <w:i/>
                <w:sz w:val="19"/>
                <w:szCs w:val="19"/>
              </w:rPr>
              <w:t>el-</w:t>
            </w:r>
            <w:proofErr w:type="spellStart"/>
            <w:r w:rsidRPr="002D5482">
              <w:rPr>
                <w:rFonts w:cs="Gentium Plus"/>
                <w:i/>
                <w:sz w:val="19"/>
                <w:szCs w:val="19"/>
              </w:rPr>
              <w:t>Müsned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, 4/289 (</w:t>
            </w:r>
            <w:r w:rsidR="00EC1DBD" w:rsidRPr="002D5482">
              <w:rPr>
                <w:rFonts w:cs="Gentium Plus"/>
                <w:sz w:val="19"/>
                <w:szCs w:val="19"/>
              </w:rPr>
              <w:t xml:space="preserve">No. </w:t>
            </w:r>
            <w:r w:rsidRPr="002D5482">
              <w:rPr>
                <w:rFonts w:cs="Gentium Plus"/>
                <w:sz w:val="19"/>
                <w:szCs w:val="19"/>
              </w:rPr>
              <w:t>8716).</w:t>
            </w:r>
          </w:p>
        </w:tc>
      </w:tr>
      <w:tr w:rsidR="00E43656" w:rsidRPr="00694F90" w14:paraId="15A4DF31" w14:textId="77777777" w:rsidTr="001E2C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0B0B1E8" w14:textId="77777777" w:rsidR="00E43656" w:rsidRPr="004C3904" w:rsidRDefault="00E4365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15A5D339" w14:textId="4A4E8852" w:rsidR="00E43656" w:rsidRPr="002D5482" w:rsidRDefault="00E43656" w:rsidP="00E96C47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D5482">
              <w:rPr>
                <w:rFonts w:cs="Gentium Plus"/>
                <w:sz w:val="19"/>
                <w:szCs w:val="19"/>
              </w:rPr>
              <w:t>Yazar Soyadı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2D5482">
              <w:rPr>
                <w:rFonts w:cs="Gentium Plus"/>
                <w:sz w:val="19"/>
                <w:szCs w:val="19"/>
              </w:rPr>
              <w:t>Yazar Adı.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 xml:space="preserve"> Hadis Kitabının Adı.</w:t>
            </w:r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Neşredenin Adı Soyadı. </w:t>
            </w:r>
            <w:r w:rsidR="00261C40" w:rsidRPr="002D5482">
              <w:rPr>
                <w:rFonts w:cs="Gentium Plus"/>
                <w:sz w:val="19"/>
                <w:szCs w:val="19"/>
              </w:rPr>
              <w:t>x Cilt</w:t>
            </w:r>
            <w:r w:rsidRPr="002D5482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2D5482">
              <w:rPr>
                <w:rFonts w:cs="Gentium Plus"/>
                <w:sz w:val="19"/>
                <w:szCs w:val="19"/>
              </w:rPr>
              <w:t>Basım</w:t>
            </w:r>
            <w:r w:rsidRPr="002D5482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E43656" w:rsidRPr="00694F90" w14:paraId="468EDBA0" w14:textId="77777777" w:rsidTr="001E2C6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1132397" w14:textId="77777777" w:rsidR="00E43656" w:rsidRPr="004C3904" w:rsidRDefault="00E43656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064956AD" w14:textId="35E21E2A" w:rsidR="00E43656" w:rsidRPr="002D5482" w:rsidRDefault="00072D10" w:rsidP="00E96C47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highlight w:val="yellow"/>
              </w:rPr>
            </w:pPr>
            <w:proofErr w:type="spellStart"/>
            <w:r w:rsidRPr="002D5482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Hanbel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Abdillâh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b. Muhammed b.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Hanbel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eş-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Şeybânî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</w:t>
            </w:r>
            <w:r w:rsidRPr="002D5482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2D5482">
              <w:rPr>
                <w:rFonts w:cs="Gentium Plus"/>
                <w:i/>
                <w:iCs/>
                <w:sz w:val="19"/>
                <w:szCs w:val="19"/>
              </w:rPr>
              <w:t>Müsned</w:t>
            </w:r>
            <w:proofErr w:type="spellEnd"/>
            <w:r w:rsidRPr="002D5482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2D548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Hâcir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 Muhammed Saîd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Besyûnî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 xml:space="preserve">. Beyrut: </w:t>
            </w:r>
            <w:proofErr w:type="spellStart"/>
            <w:r w:rsidRPr="002D5482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2D5482">
              <w:rPr>
                <w:rFonts w:cs="Gentium Plus"/>
                <w:sz w:val="19"/>
                <w:szCs w:val="19"/>
              </w:rPr>
              <w:t>., 1405/1985.</w:t>
            </w:r>
          </w:p>
        </w:tc>
      </w:tr>
    </w:tbl>
    <w:p w14:paraId="4DBD87F2" w14:textId="59354078" w:rsidR="00492B0C" w:rsidRDefault="00492B0C" w:rsidP="00492B0C">
      <w:pPr>
        <w:pStyle w:val="Balk2"/>
        <w:numPr>
          <w:ilvl w:val="0"/>
          <w:numId w:val="61"/>
        </w:numPr>
      </w:pPr>
      <w:bookmarkStart w:id="65" w:name="_Toc37480880"/>
      <w:bookmarkStart w:id="66" w:name="_Hlk34662769"/>
      <w:r w:rsidRPr="00694F90">
        <w:t>Yazma Eser</w:t>
      </w:r>
      <w:bookmarkEnd w:id="65"/>
    </w:p>
    <w:p w14:paraId="364E27DB" w14:textId="77777777" w:rsidR="00EC473F" w:rsidRPr="001F3550" w:rsidRDefault="00EC473F" w:rsidP="002F6D85">
      <w:pPr>
        <w:pStyle w:val="Balk3"/>
        <w:numPr>
          <w:ilvl w:val="1"/>
          <w:numId w:val="61"/>
        </w:numPr>
      </w:pPr>
      <w:bookmarkStart w:id="67" w:name="_Toc37480881"/>
      <w:r>
        <w:t>Yazma Eser-Müellifi Bilinmeyen</w:t>
      </w:r>
      <w:bookmarkEnd w:id="67"/>
      <w:r w:rsidRPr="001F3550">
        <w:t xml:space="preserve"> </w:t>
      </w:r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EC473F" w:rsidRPr="008F356C" w14:paraId="71484739" w14:textId="77777777" w:rsidTr="001E48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F5BBD98" w14:textId="77777777" w:rsidR="00EC473F" w:rsidRPr="00167240" w:rsidRDefault="00EC473F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167240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2D856389" w14:textId="77777777" w:rsidR="00EC473F" w:rsidRPr="00167240" w:rsidRDefault="00EC473F" w:rsidP="001E480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167240">
              <w:rPr>
                <w:rFonts w:cs="Gentium Plus"/>
                <w:i/>
                <w:iCs/>
                <w:sz w:val="19"/>
                <w:szCs w:val="19"/>
              </w:rPr>
              <w:t xml:space="preserve">Yazma Eser Adı </w:t>
            </w:r>
            <w:r w:rsidRPr="00167240">
              <w:rPr>
                <w:rFonts w:cs="Gentium Plus"/>
                <w:sz w:val="19"/>
                <w:szCs w:val="19"/>
              </w:rPr>
              <w:t>(Kütüphanenin Bulunduğu Şehir: Kütüphane Adı, Koleksiyon Adı, Kayıt Numarası), Varak Numarası.</w:t>
            </w:r>
          </w:p>
        </w:tc>
      </w:tr>
      <w:tr w:rsidR="00EC473F" w:rsidRPr="008F356C" w14:paraId="1457F01B" w14:textId="77777777" w:rsidTr="001E480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CE14858" w14:textId="77777777" w:rsidR="00EC473F" w:rsidRPr="008F356C" w:rsidRDefault="00EC473F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  <w:highlight w:val="yellow"/>
              </w:rPr>
            </w:pPr>
            <w:r w:rsidRPr="00714C1F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9A154DF" w14:textId="251A1DA7" w:rsidR="00EC473F" w:rsidRPr="00167240" w:rsidRDefault="00EC473F" w:rsidP="001E480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167240">
              <w:rPr>
                <w:rFonts w:cs="Gentium Plus"/>
                <w:i/>
                <w:iCs/>
                <w:sz w:val="19"/>
                <w:szCs w:val="19"/>
              </w:rPr>
              <w:t>Tefsîru</w:t>
            </w:r>
            <w:proofErr w:type="spellEnd"/>
            <w:r w:rsidRPr="00167240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167240">
              <w:rPr>
                <w:rFonts w:cs="Gentium Plus"/>
                <w:i/>
                <w:iCs/>
                <w:sz w:val="19"/>
                <w:szCs w:val="19"/>
              </w:rPr>
              <w:t>suveri'l-</w:t>
            </w:r>
            <w:r w:rsidR="00C10C56" w:rsidRPr="00C10C56">
              <w:rPr>
                <w:rFonts w:cs="Gentium Plus"/>
                <w:i/>
                <w:iCs/>
                <w:sz w:val="19"/>
                <w:szCs w:val="19"/>
              </w:rPr>
              <w:t>Ḳ</w:t>
            </w:r>
            <w:r w:rsidRPr="00167240">
              <w:rPr>
                <w:rFonts w:cs="Gentium Plus"/>
                <w:i/>
                <w:iCs/>
                <w:sz w:val="19"/>
                <w:szCs w:val="19"/>
              </w:rPr>
              <w:t>ur’ân</w:t>
            </w:r>
            <w:proofErr w:type="spellEnd"/>
            <w:r w:rsidRPr="00167240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(</w:t>
            </w:r>
            <w:r w:rsidRPr="00167240">
              <w:rPr>
                <w:rFonts w:cs="Gentium Plus"/>
                <w:sz w:val="19"/>
                <w:szCs w:val="19"/>
              </w:rPr>
              <w:t>Ankara: Milli Kütüphane, Yazmalar, 363/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167240">
              <w:rPr>
                <w:rFonts w:cs="Gentium Plus"/>
                <w:sz w:val="19"/>
                <w:szCs w:val="19"/>
              </w:rPr>
              <w:t>, 51a</w:t>
            </w:r>
            <w:r>
              <w:rPr>
                <w:rFonts w:cs="Gentium Plus"/>
                <w:sz w:val="19"/>
                <w:szCs w:val="19"/>
              </w:rPr>
              <w:t>.</w:t>
            </w:r>
          </w:p>
          <w:p w14:paraId="6D41E76B" w14:textId="4D3E18D7" w:rsidR="00EC473F" w:rsidRPr="008F356C" w:rsidRDefault="00EC473F" w:rsidP="001E480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highlight w:val="yellow"/>
              </w:rPr>
            </w:pPr>
            <w:proofErr w:type="spellStart"/>
            <w:r w:rsidRPr="00167240">
              <w:rPr>
                <w:rFonts w:cs="Gentium Plus"/>
                <w:i/>
                <w:iCs/>
                <w:sz w:val="19"/>
                <w:szCs w:val="19"/>
              </w:rPr>
              <w:t>Kitâbu’z</w:t>
            </w:r>
            <w:proofErr w:type="spellEnd"/>
            <w:r w:rsidRPr="00167240">
              <w:rPr>
                <w:rFonts w:cs="Gentium Plus"/>
                <w:i/>
                <w:iCs/>
                <w:sz w:val="19"/>
                <w:szCs w:val="19"/>
              </w:rPr>
              <w:t xml:space="preserve">-zekât </w:t>
            </w:r>
            <w:proofErr w:type="spellStart"/>
            <w:r w:rsidRPr="00167240">
              <w:rPr>
                <w:rFonts w:cs="Gentium Plus"/>
                <w:i/>
                <w:iCs/>
                <w:sz w:val="19"/>
                <w:szCs w:val="19"/>
              </w:rPr>
              <w:t>ve’l-buyûʿ</w:t>
            </w:r>
            <w:proofErr w:type="spellEnd"/>
            <w:r w:rsidRPr="00167240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167240">
              <w:rPr>
                <w:rFonts w:cs="Gentium Plus"/>
                <w:i/>
                <w:iCs/>
                <w:sz w:val="19"/>
                <w:szCs w:val="19"/>
              </w:rPr>
              <w:t>mine’l-fıkh</w:t>
            </w:r>
            <w:proofErr w:type="spellEnd"/>
            <w:r w:rsidRPr="00167240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(</w:t>
            </w:r>
            <w:r w:rsidRPr="00167240">
              <w:rPr>
                <w:rFonts w:cs="Gentium Plus"/>
                <w:sz w:val="19"/>
                <w:szCs w:val="19"/>
              </w:rPr>
              <w:t xml:space="preserve">Bursa: Bursa </w:t>
            </w:r>
            <w:proofErr w:type="spellStart"/>
            <w:r w:rsidRPr="00167240">
              <w:rPr>
                <w:rFonts w:cs="Gentium Plus"/>
                <w:sz w:val="19"/>
                <w:szCs w:val="19"/>
              </w:rPr>
              <w:t>İnebey</w:t>
            </w:r>
            <w:proofErr w:type="spellEnd"/>
            <w:r w:rsidRPr="00167240">
              <w:rPr>
                <w:rFonts w:cs="Gentium Plus"/>
                <w:sz w:val="19"/>
                <w:szCs w:val="19"/>
              </w:rPr>
              <w:t xml:space="preserve"> Yazma Eser Kütüphanesi, Orhan Camii, 473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167240">
              <w:rPr>
                <w:rFonts w:cs="Gentium Plus"/>
                <w:sz w:val="19"/>
                <w:szCs w:val="19"/>
              </w:rPr>
              <w:t>, 1</w:t>
            </w:r>
            <w:r>
              <w:rPr>
                <w:rFonts w:cs="Gentium Plus"/>
                <w:sz w:val="19"/>
                <w:szCs w:val="19"/>
              </w:rPr>
              <w:t>7a</w:t>
            </w:r>
            <w:r w:rsidRPr="00167240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EC473F" w:rsidRPr="008F356C" w14:paraId="2FFD1102" w14:textId="77777777" w:rsidTr="001E48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A2F595" w14:textId="77777777" w:rsidR="00EC473F" w:rsidRPr="00AD0BD6" w:rsidRDefault="00EC473F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D0BD6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62B40A54" w14:textId="77777777" w:rsidR="00EC473F" w:rsidRPr="00AD0BD6" w:rsidRDefault="00EC473F" w:rsidP="001E480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D0BD6">
              <w:rPr>
                <w:rFonts w:cs="Gentium Plus"/>
                <w:i/>
                <w:iCs/>
                <w:sz w:val="19"/>
                <w:szCs w:val="19"/>
              </w:rPr>
              <w:t xml:space="preserve">Yazma Eser Kısa Adı </w:t>
            </w:r>
            <w:r w:rsidRPr="00714C1F">
              <w:rPr>
                <w:rFonts w:cs="Gentium Plus"/>
                <w:sz w:val="19"/>
                <w:szCs w:val="19"/>
              </w:rPr>
              <w:t>(</w:t>
            </w:r>
            <w:r w:rsidRPr="00AD0BD6">
              <w:rPr>
                <w:rFonts w:cs="Gentium Plus"/>
                <w:sz w:val="19"/>
                <w:szCs w:val="19"/>
              </w:rPr>
              <w:t>Koleksiyon Adı, Kayıt Numarası), Varak Numarası.</w:t>
            </w:r>
          </w:p>
        </w:tc>
      </w:tr>
      <w:tr w:rsidR="00EC473F" w:rsidRPr="008F356C" w14:paraId="29E3C35A" w14:textId="77777777" w:rsidTr="001E480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A824110" w14:textId="77777777" w:rsidR="00EC473F" w:rsidRPr="00AD0BD6" w:rsidRDefault="00EC473F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D0BD6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206B34B" w14:textId="5EFC37B6" w:rsidR="00EC473F" w:rsidRPr="00AD0BD6" w:rsidRDefault="00EC473F" w:rsidP="001E480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Cs/>
                <w:sz w:val="19"/>
                <w:szCs w:val="19"/>
              </w:rPr>
            </w:pPr>
            <w:proofErr w:type="spellStart"/>
            <w:r w:rsidRPr="00AD0BD6">
              <w:rPr>
                <w:rFonts w:cs="Gentium Plus"/>
                <w:i/>
                <w:iCs/>
                <w:sz w:val="19"/>
                <w:szCs w:val="19"/>
              </w:rPr>
              <w:t>Tefsîru</w:t>
            </w:r>
            <w:proofErr w:type="spellEnd"/>
            <w:r w:rsidRPr="00AD0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AD0BD6">
              <w:rPr>
                <w:rFonts w:cs="Gentium Plus"/>
                <w:i/>
                <w:iCs/>
                <w:sz w:val="19"/>
                <w:szCs w:val="19"/>
              </w:rPr>
              <w:t>suveri'l-Kur’ân</w:t>
            </w:r>
            <w:proofErr w:type="spellEnd"/>
            <w:r w:rsidRPr="00AD0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AD0BD6">
              <w:rPr>
                <w:rFonts w:cs="Gentium Plus"/>
                <w:sz w:val="19"/>
                <w:szCs w:val="19"/>
              </w:rPr>
              <w:t>(</w:t>
            </w:r>
            <w:r w:rsidR="006477A5">
              <w:rPr>
                <w:rFonts w:cs="Gentium Plus"/>
                <w:sz w:val="19"/>
                <w:szCs w:val="19"/>
              </w:rPr>
              <w:t>Yazmalar</w:t>
            </w:r>
            <w:r w:rsidRPr="00AD0BD6">
              <w:rPr>
                <w:rFonts w:cs="Gentium Plus"/>
                <w:sz w:val="19"/>
                <w:szCs w:val="19"/>
              </w:rPr>
              <w:t xml:space="preserve">, </w:t>
            </w:r>
            <w:r w:rsidRPr="00AD0BD6">
              <w:rPr>
                <w:rFonts w:cs="Gentium Plus"/>
                <w:iCs/>
                <w:sz w:val="19"/>
                <w:szCs w:val="19"/>
              </w:rPr>
              <w:t>363/2), 51a.</w:t>
            </w:r>
          </w:p>
          <w:p w14:paraId="26190BBB" w14:textId="6EC982E5" w:rsidR="00EC473F" w:rsidRPr="00AD0BD6" w:rsidRDefault="00C10C56" w:rsidP="001E480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C10C56">
              <w:rPr>
                <w:rFonts w:cs="Gentium Plus"/>
                <w:i/>
                <w:iCs/>
                <w:sz w:val="19"/>
                <w:szCs w:val="19"/>
              </w:rPr>
              <w:t>Kitâbu’z</w:t>
            </w:r>
            <w:proofErr w:type="spellEnd"/>
            <w:r w:rsidRPr="00C10C56">
              <w:rPr>
                <w:rFonts w:cs="Gentium Plus"/>
                <w:i/>
                <w:iCs/>
                <w:sz w:val="19"/>
                <w:szCs w:val="19"/>
              </w:rPr>
              <w:t xml:space="preserve">-zekât </w:t>
            </w:r>
            <w:proofErr w:type="spellStart"/>
            <w:r w:rsidRPr="00C10C56">
              <w:rPr>
                <w:rFonts w:cs="Gentium Plus"/>
                <w:i/>
                <w:iCs/>
                <w:sz w:val="19"/>
                <w:szCs w:val="19"/>
              </w:rPr>
              <w:t>ve’l-buyûʿ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r w:rsidR="00EC473F" w:rsidRPr="00AD0BD6">
              <w:rPr>
                <w:rFonts w:cs="Gentium Plus"/>
                <w:sz w:val="19"/>
                <w:szCs w:val="19"/>
              </w:rPr>
              <w:t>(Orhan Camii, 473), 17a.</w:t>
            </w:r>
          </w:p>
        </w:tc>
      </w:tr>
      <w:tr w:rsidR="00EC473F" w:rsidRPr="008F356C" w14:paraId="5BC29B41" w14:textId="77777777" w:rsidTr="001E48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1CA12F0" w14:textId="77777777" w:rsidR="00EC473F" w:rsidRPr="00AD0BD6" w:rsidRDefault="00EC473F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D0BD6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6045405A" w14:textId="77777777" w:rsidR="00EC473F" w:rsidRPr="00AD0BD6" w:rsidRDefault="00EC473F" w:rsidP="001E4809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D0BD6">
              <w:rPr>
                <w:rFonts w:cs="Gentium Plus"/>
                <w:i/>
                <w:iCs/>
                <w:sz w:val="19"/>
                <w:szCs w:val="19"/>
              </w:rPr>
              <w:t>Yazma Eser Adı</w:t>
            </w:r>
            <w:r w:rsidRPr="00AD0BD6">
              <w:rPr>
                <w:rFonts w:cs="Gentium Plus"/>
                <w:sz w:val="19"/>
                <w:szCs w:val="19"/>
              </w:rPr>
              <w:t>. Kütüphanenin Bulunduğu Şehir: Kütüphane Adı, Koleksiyon Adı, Kayıt Numarası, Varak Aralığı. Erişim Adresi</w:t>
            </w:r>
          </w:p>
        </w:tc>
      </w:tr>
      <w:tr w:rsidR="00EC473F" w:rsidRPr="008F356C" w14:paraId="63F753CA" w14:textId="77777777" w:rsidTr="001E480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3CAEF4B" w14:textId="77777777" w:rsidR="00EC473F" w:rsidRPr="00AD0BD6" w:rsidRDefault="00EC473F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D0BD6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B4AF28E" w14:textId="2843AAB8" w:rsidR="00EC473F" w:rsidRPr="00AD0BD6" w:rsidRDefault="00EC473F" w:rsidP="001E4809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AD0BD6">
              <w:rPr>
                <w:rFonts w:cs="Gentium Plus"/>
                <w:i/>
                <w:iCs/>
                <w:sz w:val="19"/>
                <w:szCs w:val="19"/>
              </w:rPr>
              <w:t>Tefsîru</w:t>
            </w:r>
            <w:proofErr w:type="spellEnd"/>
            <w:r w:rsidRPr="00AD0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AD0BD6">
              <w:rPr>
                <w:rFonts w:cs="Gentium Plus"/>
                <w:i/>
                <w:iCs/>
                <w:sz w:val="19"/>
                <w:szCs w:val="19"/>
              </w:rPr>
              <w:t>suveri'l-Kur’ân</w:t>
            </w:r>
            <w:proofErr w:type="spellEnd"/>
            <w:r w:rsidRPr="00AD0BD6">
              <w:rPr>
                <w:rFonts w:cs="Gentium Plus"/>
                <w:sz w:val="19"/>
                <w:szCs w:val="19"/>
              </w:rPr>
              <w:t xml:space="preserve">. Ankara: Milli Kütüphane, </w:t>
            </w:r>
            <w:r w:rsidR="006477A5">
              <w:rPr>
                <w:rFonts w:cs="Gentium Plus"/>
                <w:sz w:val="19"/>
                <w:szCs w:val="19"/>
              </w:rPr>
              <w:t>Yazmalar</w:t>
            </w:r>
            <w:r w:rsidRPr="00AD0BD6">
              <w:rPr>
                <w:rFonts w:cs="Gentium Plus"/>
                <w:sz w:val="19"/>
                <w:szCs w:val="19"/>
              </w:rPr>
              <w:t xml:space="preserve">, 363/2, 48a-72b. </w:t>
            </w:r>
            <w:hyperlink r:id="rId83" w:history="1">
              <w:r w:rsidRPr="00167240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://yazmalar.gov.tr /eser/tefs%C3%AEru-suveril-kuran/4084</w:t>
              </w:r>
            </w:hyperlink>
          </w:p>
          <w:p w14:paraId="7547F10C" w14:textId="74D1B50A" w:rsidR="00EC473F" w:rsidRPr="00AD0BD6" w:rsidRDefault="00C10C56" w:rsidP="001E4809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Kitâbu’z</w:t>
            </w:r>
            <w:proofErr w:type="spellEnd"/>
            <w:r>
              <w:rPr>
                <w:rFonts w:cs="Gentium Plus"/>
                <w:i/>
                <w:iCs/>
                <w:sz w:val="19"/>
                <w:szCs w:val="19"/>
              </w:rPr>
              <w:t xml:space="preserve">-zekât </w:t>
            </w: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ve’l-buyûʿ</w:t>
            </w:r>
            <w:proofErr w:type="spellEnd"/>
            <w:r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mine’l-fıkh</w:t>
            </w:r>
            <w:proofErr w:type="spellEnd"/>
            <w:r w:rsidR="00EC473F" w:rsidRPr="00AD0BD6">
              <w:rPr>
                <w:rFonts w:cs="Gentium Plus"/>
                <w:sz w:val="19"/>
                <w:szCs w:val="19"/>
              </w:rPr>
              <w:t>.</w:t>
            </w:r>
            <w:r w:rsidR="00EC473F" w:rsidRPr="00AD0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EC473F" w:rsidRPr="00AD0BD6">
              <w:rPr>
                <w:rFonts w:cs="Gentium Plus"/>
                <w:sz w:val="19"/>
                <w:szCs w:val="19"/>
              </w:rPr>
              <w:t>Bursa:</w:t>
            </w:r>
            <w:r w:rsidR="00EC473F" w:rsidRPr="00AD0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EC473F" w:rsidRPr="00AD0BD6">
              <w:rPr>
                <w:rFonts w:cs="Gentium Plus"/>
                <w:sz w:val="19"/>
                <w:szCs w:val="19"/>
              </w:rPr>
              <w:t xml:space="preserve">Bursa </w:t>
            </w:r>
            <w:proofErr w:type="spellStart"/>
            <w:r w:rsidR="00EC473F" w:rsidRPr="00AD0BD6">
              <w:rPr>
                <w:rFonts w:cs="Gentium Plus"/>
                <w:sz w:val="19"/>
                <w:szCs w:val="19"/>
              </w:rPr>
              <w:t>İnebey</w:t>
            </w:r>
            <w:proofErr w:type="spellEnd"/>
            <w:r w:rsidR="00EC473F" w:rsidRPr="00AD0BD6">
              <w:rPr>
                <w:rFonts w:cs="Gentium Plus"/>
                <w:sz w:val="19"/>
                <w:szCs w:val="19"/>
              </w:rPr>
              <w:t xml:space="preserve"> Yazma Eser Kütüphanesi, </w:t>
            </w:r>
            <w:r w:rsidR="00EC473F" w:rsidRPr="00AD0BD6">
              <w:rPr>
                <w:rFonts w:cs="Gentium Plus"/>
                <w:iCs/>
                <w:sz w:val="19"/>
                <w:szCs w:val="19"/>
              </w:rPr>
              <w:t xml:space="preserve">Orhan Camii, 473, </w:t>
            </w:r>
            <w:r w:rsidR="00EC473F" w:rsidRPr="00AD0BD6">
              <w:rPr>
                <w:rFonts w:cs="Gentium Plus"/>
                <w:sz w:val="19"/>
                <w:szCs w:val="19"/>
              </w:rPr>
              <w:t>1a-272a.</w:t>
            </w:r>
          </w:p>
        </w:tc>
      </w:tr>
    </w:tbl>
    <w:p w14:paraId="6AF72A56" w14:textId="0395A425" w:rsidR="001F3550" w:rsidRPr="001F3550" w:rsidRDefault="001F3550" w:rsidP="002F6D85">
      <w:pPr>
        <w:pStyle w:val="Balk3"/>
        <w:numPr>
          <w:ilvl w:val="1"/>
          <w:numId w:val="61"/>
        </w:numPr>
      </w:pPr>
      <w:bookmarkStart w:id="68" w:name="_Toc37480882"/>
      <w:r>
        <w:t>Yazma Eser-Müellifi Bilinen</w:t>
      </w:r>
      <w:bookmarkEnd w:id="6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492B0C" w:rsidRPr="009164A2" w14:paraId="49D1461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66"/>
          <w:p w14:paraId="7B151AAA" w14:textId="77777777" w:rsidR="00492B0C" w:rsidRPr="004C3904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73ACDE18" w14:textId="77777777" w:rsidR="00492B0C" w:rsidRPr="00274D84" w:rsidRDefault="00492B0C" w:rsidP="00C01032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74D84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Yazma Eser Adı </w:t>
            </w:r>
            <w:r w:rsidRPr="00274D84">
              <w:rPr>
                <w:rFonts w:cs="Gentium Plus"/>
                <w:sz w:val="19"/>
                <w:szCs w:val="19"/>
              </w:rPr>
              <w:t>(Kütüphanenin Bulunduğu Şehir: Kütüphane Adı, Koleksiyon Adı, Kayıt Numarası), Varak Numarası.</w:t>
            </w:r>
          </w:p>
        </w:tc>
      </w:tr>
      <w:tr w:rsidR="00492B0C" w:rsidRPr="009164A2" w14:paraId="183747A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C7BA910" w14:textId="77777777" w:rsidR="00492B0C" w:rsidRPr="004C3904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F11C58C" w14:textId="77777777" w:rsidR="00492B0C" w:rsidRPr="00274D84" w:rsidRDefault="00492B0C" w:rsidP="00C0103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Cs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Şekûr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Muhammed b.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Abdüsseyyid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Sâlimî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el-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Keşşî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Temh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beyâni’t-tevḥ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>(İstanbul: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 xml:space="preserve">Süleymaniye Kütüphanesi, </w:t>
            </w:r>
            <w:r w:rsidRPr="00274D84">
              <w:rPr>
                <w:rFonts w:cs="Gentium Plus"/>
                <w:iCs/>
                <w:sz w:val="19"/>
                <w:szCs w:val="19"/>
              </w:rPr>
              <w:t>Şehit Ali Paşa</w:t>
            </w:r>
            <w:r w:rsidRPr="00274D84">
              <w:rPr>
                <w:rFonts w:cs="Gentium Plus"/>
                <w:i/>
                <w:sz w:val="19"/>
                <w:szCs w:val="19"/>
              </w:rPr>
              <w:t xml:space="preserve">, </w:t>
            </w:r>
            <w:r w:rsidRPr="00274D84">
              <w:rPr>
                <w:rFonts w:cs="Gentium Plus"/>
                <w:iCs/>
                <w:sz w:val="19"/>
                <w:szCs w:val="19"/>
              </w:rPr>
              <w:t>1153), 77b.</w:t>
            </w:r>
          </w:p>
          <w:p w14:paraId="57D453B7" w14:textId="77777777" w:rsidR="00492B0C" w:rsidRPr="00274D84" w:rsidRDefault="00492B0C" w:rsidP="00C0103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Hüsâmeddin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Hüseyin b. Ali es-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Siğnâkī</w:t>
            </w:r>
            <w:proofErr w:type="spellEnd"/>
            <w:r w:rsidRPr="00274D84">
              <w:rPr>
                <w:rFonts w:cs="Gentium Plus"/>
                <w:bCs/>
                <w:sz w:val="19"/>
                <w:szCs w:val="19"/>
              </w:rPr>
              <w:t>,</w:t>
            </w:r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Tesd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şerḥi’t-Temh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>(İstanbul: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>Süleymaniye Kütüphanesi, Esad Efendi, 3893), 1a.</w:t>
            </w:r>
          </w:p>
          <w:p w14:paraId="079C74BE" w14:textId="77777777" w:rsidR="00492B0C" w:rsidRPr="00274D84" w:rsidRDefault="00492B0C" w:rsidP="00C0103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Meḥmed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ibn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Pīr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ʿAlī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Birgiwī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Kitāb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Ṭarīgah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Muḥammadīyah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714C1F">
              <w:rPr>
                <w:rFonts w:cs="Gentium Plus"/>
                <w:sz w:val="19"/>
                <w:szCs w:val="19"/>
              </w:rPr>
              <w:t>(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Copenhagen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Royal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Library,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Danish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Collection,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Cod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Arab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>. A.C. 5), 2a.</w:t>
            </w:r>
          </w:p>
        </w:tc>
      </w:tr>
      <w:tr w:rsidR="00492B0C" w:rsidRPr="009164A2" w14:paraId="5A78D62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BC4DF6F" w14:textId="77777777" w:rsidR="00492B0C" w:rsidRPr="004C3904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6ABC7246" w14:textId="3D823C1B" w:rsidR="00492B0C" w:rsidRPr="00274D84" w:rsidRDefault="00492B0C" w:rsidP="00C01032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74D8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Yazma Eser </w:t>
            </w:r>
            <w:r w:rsidR="00832758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Adı </w:t>
            </w:r>
            <w:r w:rsidR="000B3FC1" w:rsidRPr="000B3FC1">
              <w:rPr>
                <w:rFonts w:cs="Gentium Plus"/>
                <w:sz w:val="19"/>
                <w:szCs w:val="19"/>
              </w:rPr>
              <w:t>(</w:t>
            </w:r>
            <w:r w:rsidRPr="00274D84">
              <w:rPr>
                <w:rFonts w:cs="Gentium Plus"/>
                <w:sz w:val="19"/>
                <w:szCs w:val="19"/>
              </w:rPr>
              <w:t>Koleksiyon Adı, Kayıt Numarası), Varak Numarası.</w:t>
            </w:r>
          </w:p>
        </w:tc>
      </w:tr>
      <w:tr w:rsidR="00492B0C" w:rsidRPr="009164A2" w14:paraId="166E78C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8BD41A7" w14:textId="77777777" w:rsidR="00492B0C" w:rsidRPr="004C3904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F8CA48C" w14:textId="77777777" w:rsidR="00492B0C" w:rsidRPr="00274D84" w:rsidRDefault="00492B0C" w:rsidP="00C0103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Cs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Keşşî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Temh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 xml:space="preserve">(Şehit Ali Paşa, </w:t>
            </w:r>
            <w:r w:rsidRPr="00274D84">
              <w:rPr>
                <w:rFonts w:cs="Gentium Plus"/>
                <w:iCs/>
                <w:sz w:val="19"/>
                <w:szCs w:val="19"/>
              </w:rPr>
              <w:t>1153), 77b.</w:t>
            </w:r>
          </w:p>
          <w:p w14:paraId="11915286" w14:textId="77777777" w:rsidR="00492B0C" w:rsidRPr="00274D84" w:rsidRDefault="00492B0C" w:rsidP="00C0103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Siğnâkī</w:t>
            </w:r>
            <w:proofErr w:type="spellEnd"/>
            <w:r w:rsidRPr="00274D84">
              <w:rPr>
                <w:rFonts w:cs="Gentium Plus"/>
                <w:bCs/>
                <w:sz w:val="19"/>
                <w:szCs w:val="19"/>
              </w:rPr>
              <w:t>,</w:t>
            </w:r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Tesd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>(Esad Efendi, 3893), 1a.</w:t>
            </w:r>
          </w:p>
          <w:p w14:paraId="0F1792FC" w14:textId="77777777" w:rsidR="00492B0C" w:rsidRPr="00274D84" w:rsidRDefault="00492B0C" w:rsidP="00C0103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Birgiwī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>al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Ṭarīgah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Muḥammadīyah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(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Danish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Collection,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Cod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Arab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>. A.C. 5), 2a.</w:t>
            </w:r>
          </w:p>
        </w:tc>
      </w:tr>
      <w:tr w:rsidR="00492B0C" w:rsidRPr="009164A2" w14:paraId="5049FA6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71C6314" w14:textId="77777777" w:rsidR="00492B0C" w:rsidRPr="004C3904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0711C89E" w14:textId="77777777" w:rsidR="00492B0C" w:rsidRPr="00274D84" w:rsidRDefault="00492B0C" w:rsidP="00C01032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74D8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>Yazma Eser Adı</w:t>
            </w:r>
            <w:r w:rsidRPr="00274D84">
              <w:rPr>
                <w:rFonts w:cs="Gentium Plus"/>
                <w:sz w:val="19"/>
                <w:szCs w:val="19"/>
              </w:rPr>
              <w:t>. Kütüphanenin Bulunduğu Şehir: Kütüphane Adı, Koleksiyon Adı, Kayıt Numarası, Varak Aralığı. Erişim Adresi</w:t>
            </w:r>
          </w:p>
        </w:tc>
      </w:tr>
      <w:tr w:rsidR="00492B0C" w:rsidRPr="009164A2" w14:paraId="63923B6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188402" w14:textId="77777777" w:rsidR="00492B0C" w:rsidRPr="004C3904" w:rsidRDefault="00492B0C" w:rsidP="00C0103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48D0FD9" w14:textId="0CD448A4" w:rsidR="00492B0C" w:rsidRPr="00274D84" w:rsidRDefault="00492B0C" w:rsidP="00C0103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Birgiwī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Meḥmed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ibn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Pīr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ʿAlī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Kitāb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Ṭarīgah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Muḥammadīyah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>.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Copenhagen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Royal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Library,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Danish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Collection,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Cod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Arab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>. A.C. 5</w:t>
            </w:r>
            <w:r w:rsidR="00AD6C0F">
              <w:rPr>
                <w:rFonts w:cs="Gentium Plus"/>
                <w:sz w:val="19"/>
                <w:szCs w:val="19"/>
              </w:rPr>
              <w:t xml:space="preserve">, </w:t>
            </w:r>
            <w:r w:rsidRPr="00274D84">
              <w:rPr>
                <w:rFonts w:cs="Gentium Plus"/>
                <w:sz w:val="19"/>
                <w:szCs w:val="19"/>
              </w:rPr>
              <w:t>1a-227b.</w:t>
            </w:r>
          </w:p>
          <w:p w14:paraId="12A5F0D8" w14:textId="77777777" w:rsidR="00492B0C" w:rsidRPr="00274D84" w:rsidRDefault="00492B0C" w:rsidP="00C0103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Keşşî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Şekûr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Muhammed b.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Abdüsseyyid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Sâlimî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.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Temh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beyâni’t-tevḥîd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>.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>İstanbul: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 xml:space="preserve">Süleymaniye Kütüphanesi, </w:t>
            </w:r>
            <w:r w:rsidRPr="00274D84">
              <w:rPr>
                <w:rFonts w:cs="Gentium Plus"/>
                <w:iCs/>
                <w:sz w:val="19"/>
                <w:szCs w:val="19"/>
              </w:rPr>
              <w:t xml:space="preserve">Şehit Ali Paşa, 1153, </w:t>
            </w:r>
            <w:r w:rsidRPr="00274D84">
              <w:rPr>
                <w:rFonts w:cs="Gentium Plus"/>
                <w:sz w:val="19"/>
                <w:szCs w:val="19"/>
              </w:rPr>
              <w:t>1a-217b.</w:t>
            </w:r>
          </w:p>
          <w:p w14:paraId="03154F5C" w14:textId="77777777" w:rsidR="00492B0C" w:rsidRPr="00274D84" w:rsidRDefault="00492B0C" w:rsidP="00C0103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74D84">
              <w:rPr>
                <w:rFonts w:cs="Gentium Plus"/>
                <w:sz w:val="19"/>
                <w:szCs w:val="19"/>
              </w:rPr>
              <w:t>Siğnâkī</w:t>
            </w:r>
            <w:proofErr w:type="spellEnd"/>
            <w:r w:rsidRPr="00274D84">
              <w:rPr>
                <w:rFonts w:cs="Gentium Plus"/>
                <w:bCs/>
                <w:sz w:val="19"/>
                <w:szCs w:val="19"/>
              </w:rPr>
              <w:t>,</w:t>
            </w:r>
            <w:r w:rsidRPr="00274D8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274D84">
              <w:rPr>
                <w:rFonts w:cs="Gentium Plus"/>
                <w:sz w:val="19"/>
                <w:szCs w:val="19"/>
              </w:rPr>
              <w:t>Hüsâmeddin</w:t>
            </w:r>
            <w:proofErr w:type="spellEnd"/>
            <w:r w:rsidRPr="00274D84">
              <w:rPr>
                <w:rFonts w:cs="Gentium Plus"/>
                <w:sz w:val="19"/>
                <w:szCs w:val="19"/>
              </w:rPr>
              <w:t xml:space="preserve"> Hüseyin b. Ali. 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Tesd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şerḥi’t-Temh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274D84">
              <w:rPr>
                <w:rFonts w:cs="Gentium Plus"/>
                <w:sz w:val="19"/>
                <w:szCs w:val="19"/>
              </w:rPr>
              <w:t>İstanbul:</w:t>
            </w:r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74D84">
              <w:rPr>
                <w:rFonts w:cs="Gentium Plus"/>
                <w:sz w:val="19"/>
                <w:szCs w:val="19"/>
              </w:rPr>
              <w:t>Süleymaniye Kütüphanesi, Esad Efendi, 3893, 1a-215a.</w:t>
            </w:r>
          </w:p>
        </w:tc>
      </w:tr>
    </w:tbl>
    <w:p w14:paraId="1306FF33" w14:textId="4E1B53BF" w:rsidR="000B30A8" w:rsidRPr="00694F90" w:rsidRDefault="00492B0C" w:rsidP="00492B0C">
      <w:pPr>
        <w:pStyle w:val="Balk2"/>
        <w:numPr>
          <w:ilvl w:val="0"/>
          <w:numId w:val="61"/>
        </w:numPr>
      </w:pPr>
      <w:bookmarkStart w:id="69" w:name="_Toc37480883"/>
      <w:bookmarkStart w:id="70" w:name="_Hlk34662802"/>
      <w:r w:rsidRPr="00492B0C">
        <w:lastRenderedPageBreak/>
        <w:t>Yunan ve Roma Klasikleri</w:t>
      </w:r>
      <w:bookmarkEnd w:id="6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7F7AD5" w:rsidRPr="009164A2" w14:paraId="3C9EBB5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bookmarkEnd w:id="70"/>
          <w:p w14:paraId="162C8381" w14:textId="77777777" w:rsidR="007F7AD5" w:rsidRPr="004C3904" w:rsidRDefault="007F7AD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08" w:type="dxa"/>
          </w:tcPr>
          <w:p w14:paraId="44BDB392" w14:textId="15E0F228" w:rsidR="007F7AD5" w:rsidRPr="00274D84" w:rsidRDefault="00492B0C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Yazar Adı, </w:t>
            </w:r>
            <w:r w:rsidRPr="00492B0C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492B0C">
              <w:rPr>
                <w:rFonts w:cs="Gentium Plus"/>
                <w:sz w:val="19"/>
                <w:szCs w:val="19"/>
              </w:rPr>
              <w:t xml:space="preserve">, ed. Editör, çev. Çeviren </w:t>
            </w:r>
            <w:r w:rsidR="00943E36">
              <w:rPr>
                <w:rFonts w:cs="Gentium Plus"/>
                <w:sz w:val="19"/>
                <w:szCs w:val="19"/>
              </w:rPr>
              <w:t>(</w:t>
            </w:r>
            <w:r w:rsidRPr="00492B0C">
              <w:rPr>
                <w:rFonts w:cs="Gentium Plus"/>
                <w:sz w:val="19"/>
                <w:szCs w:val="19"/>
              </w:rPr>
              <w:t>Basım Yeri: Yayıncı, Basım Yılı), Cilt/Sayfa Numarası [Bölüm Numarası Paragraf Numarası Satır Numarası</w:t>
            </w:r>
            <w:r w:rsidR="00943E36">
              <w:rPr>
                <w:rFonts w:cs="Gentium Plus"/>
                <w:sz w:val="19"/>
                <w:szCs w:val="19"/>
              </w:rPr>
              <w:t>)</w:t>
            </w:r>
          </w:p>
        </w:tc>
      </w:tr>
      <w:tr w:rsidR="007F7AD5" w:rsidRPr="009164A2" w14:paraId="46428B5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308691AA" w14:textId="77777777" w:rsidR="007F7AD5" w:rsidRPr="004C3904" w:rsidRDefault="007F7AD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08" w:type="dxa"/>
          </w:tcPr>
          <w:p w14:paraId="3B7A3CD0" w14:textId="41F560DF" w:rsidR="00492B0C" w:rsidRPr="00492B0C" w:rsidRDefault="004E4209" w:rsidP="00492B0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E4209">
              <w:rPr>
                <w:rFonts w:cs="Gentium Plus"/>
                <w:sz w:val="19"/>
                <w:szCs w:val="19"/>
              </w:rPr>
              <w:t>Aristoteles</w:t>
            </w:r>
            <w:r w:rsidR="00492B0C" w:rsidRPr="00492B0C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492B0C" w:rsidRPr="00492B0C">
              <w:rPr>
                <w:rFonts w:cs="Gentium Plus"/>
                <w:i/>
                <w:iCs/>
                <w:sz w:val="19"/>
                <w:szCs w:val="19"/>
              </w:rPr>
              <w:t>Metaphysics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 xml:space="preserve">, çev. Richard </w:t>
            </w:r>
            <w:proofErr w:type="spellStart"/>
            <w:r w:rsidR="00492B0C" w:rsidRPr="00492B0C">
              <w:rPr>
                <w:rFonts w:cs="Gentium Plus"/>
                <w:sz w:val="19"/>
                <w:szCs w:val="19"/>
              </w:rPr>
              <w:t>Hope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 xml:space="preserve"> (USA: </w:t>
            </w:r>
            <w:proofErr w:type="spellStart"/>
            <w:r w:rsidR="00492B0C" w:rsidRPr="00492B0C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492B0C" w:rsidRPr="00492B0C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 xml:space="preserve"> of Michigan </w:t>
            </w:r>
            <w:proofErr w:type="spellStart"/>
            <w:r w:rsidR="00492B0C" w:rsidRPr="00492B0C">
              <w:rPr>
                <w:rFonts w:cs="Gentium Plus"/>
                <w:sz w:val="19"/>
                <w:szCs w:val="19"/>
              </w:rPr>
              <w:t>Press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="00492B0C" w:rsidRPr="00492B0C">
              <w:rPr>
                <w:rFonts w:cs="Gentium Plus"/>
                <w:sz w:val="19"/>
                <w:szCs w:val="19"/>
              </w:rPr>
              <w:t>Ann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492B0C" w:rsidRPr="00492B0C">
              <w:rPr>
                <w:rFonts w:cs="Gentium Plus"/>
                <w:sz w:val="19"/>
                <w:szCs w:val="19"/>
              </w:rPr>
              <w:t>Arbor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492B0C" w:rsidRPr="00492B0C">
              <w:rPr>
                <w:rFonts w:cs="Gentium Plus"/>
                <w:sz w:val="19"/>
                <w:szCs w:val="19"/>
              </w:rPr>
              <w:t>Paperbacks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>, 1960), 139 (1031a 15-20).</w:t>
            </w:r>
          </w:p>
          <w:p w14:paraId="5B7BD047" w14:textId="407EE37E" w:rsidR="00492B0C" w:rsidRPr="00492B0C" w:rsidRDefault="00492B0C" w:rsidP="00492B0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Thomas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Aquina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Commentary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on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Metaphysics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Aristotle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, çev. John P. Roman (Chicago: Henry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Regnery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Company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>, 1961)</w:t>
            </w:r>
            <w:r w:rsidR="00592230">
              <w:rPr>
                <w:rFonts w:cs="Gentium Plus"/>
                <w:sz w:val="19"/>
                <w:szCs w:val="19"/>
              </w:rPr>
              <w:t>,</w:t>
            </w:r>
            <w:r w:rsidRPr="00492B0C">
              <w:rPr>
                <w:rFonts w:cs="Gentium Plus"/>
                <w:sz w:val="19"/>
                <w:szCs w:val="19"/>
              </w:rPr>
              <w:t xml:space="preserve"> 784 (XI.2</w:t>
            </w:r>
            <w:r w:rsidR="004A537C">
              <w:rPr>
                <w:rFonts w:cs="Gentium Plus"/>
                <w:sz w:val="19"/>
                <w:szCs w:val="19"/>
              </w:rPr>
              <w:t>.</w:t>
            </w:r>
            <w:r w:rsidRPr="00492B0C">
              <w:rPr>
                <w:rFonts w:cs="Gentium Plus"/>
                <w:sz w:val="19"/>
                <w:szCs w:val="19"/>
              </w:rPr>
              <w:t xml:space="preserve"> 2188).</w:t>
            </w:r>
          </w:p>
          <w:p w14:paraId="358EE70C" w14:textId="4E7AED10" w:rsidR="00325F2C" w:rsidRPr="00274D84" w:rsidRDefault="004E4209" w:rsidP="00492B0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E4209">
              <w:rPr>
                <w:rFonts w:cs="Gentium Plus"/>
                <w:sz w:val="19"/>
                <w:szCs w:val="19"/>
              </w:rPr>
              <w:t>Aristoteles</w:t>
            </w:r>
            <w:r w:rsidR="00492B0C" w:rsidRPr="00492B0C">
              <w:rPr>
                <w:rFonts w:cs="Gentium Plus"/>
                <w:sz w:val="19"/>
                <w:szCs w:val="19"/>
              </w:rPr>
              <w:t xml:space="preserve">, </w:t>
            </w:r>
            <w:r w:rsidR="00492B0C" w:rsidRPr="00492B0C">
              <w:rPr>
                <w:rFonts w:cs="Gentium Plus"/>
                <w:i/>
                <w:iCs/>
                <w:sz w:val="19"/>
                <w:szCs w:val="19"/>
              </w:rPr>
              <w:t>Metafizik</w:t>
            </w:r>
            <w:r w:rsidR="00492B0C" w:rsidRPr="00492B0C">
              <w:rPr>
                <w:rFonts w:cs="Gentium Plus"/>
                <w:sz w:val="19"/>
                <w:szCs w:val="19"/>
              </w:rPr>
              <w:t xml:space="preserve">, çev. Ahmet Arslan (İstanbul: Sosyal Yayınlar, Kasım 1996), 171 </w:t>
            </w:r>
            <w:r w:rsidR="00486EDF">
              <w:rPr>
                <w:rFonts w:cs="Gentium Plus"/>
                <w:sz w:val="19"/>
                <w:szCs w:val="19"/>
              </w:rPr>
              <w:t>(</w:t>
            </w:r>
            <w:r w:rsidR="00492B0C" w:rsidRPr="00492B0C">
              <w:rPr>
                <w:rFonts w:cs="Gentium Plus"/>
                <w:sz w:val="19"/>
                <w:szCs w:val="19"/>
              </w:rPr>
              <w:t>III</w:t>
            </w:r>
            <w:r w:rsidR="004A537C">
              <w:rPr>
                <w:rFonts w:cs="Gentium Plus"/>
                <w:sz w:val="19"/>
                <w:szCs w:val="19"/>
              </w:rPr>
              <w:t>.</w:t>
            </w:r>
            <w:r w:rsidR="00492B0C" w:rsidRPr="00492B0C">
              <w:rPr>
                <w:rFonts w:cs="Gentium Plus"/>
                <w:sz w:val="19"/>
                <w:szCs w:val="19"/>
              </w:rPr>
              <w:t>4 999b 5-7</w:t>
            </w:r>
            <w:r w:rsidR="00486EDF">
              <w:rPr>
                <w:rFonts w:cs="Gentium Plus"/>
                <w:sz w:val="19"/>
                <w:szCs w:val="19"/>
              </w:rPr>
              <w:t>)</w:t>
            </w:r>
            <w:r w:rsidR="00492B0C" w:rsidRPr="00492B0C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7F7AD5" w:rsidRPr="009164A2" w14:paraId="46B279C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01E8ED4A" w14:textId="77777777" w:rsidR="007F7AD5" w:rsidRPr="004C3904" w:rsidRDefault="007F7AD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08" w:type="dxa"/>
          </w:tcPr>
          <w:p w14:paraId="5FE3F172" w14:textId="0D4F05B8" w:rsidR="007F7AD5" w:rsidRPr="00274D84" w:rsidRDefault="00492B0C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Yazar Adı, </w:t>
            </w:r>
            <w:r w:rsidRPr="00492B0C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492B0C">
              <w:rPr>
                <w:rFonts w:cs="Gentium Plus"/>
                <w:sz w:val="19"/>
                <w:szCs w:val="19"/>
              </w:rPr>
              <w:t xml:space="preserve">, Cilt/Sayfa Numarası </w:t>
            </w:r>
            <w:r w:rsidR="00943E36">
              <w:rPr>
                <w:rFonts w:cs="Gentium Plus"/>
                <w:sz w:val="19"/>
                <w:szCs w:val="19"/>
              </w:rPr>
              <w:t>(</w:t>
            </w:r>
            <w:r w:rsidRPr="00492B0C">
              <w:rPr>
                <w:rFonts w:cs="Gentium Plus"/>
                <w:sz w:val="19"/>
                <w:szCs w:val="19"/>
              </w:rPr>
              <w:t>Bölüm Numarası Paragraf Numarası Satır Numarası</w:t>
            </w:r>
            <w:r w:rsidR="00943E36">
              <w:rPr>
                <w:rFonts w:cs="Gentium Plus"/>
                <w:sz w:val="19"/>
                <w:szCs w:val="19"/>
              </w:rPr>
              <w:t>)</w:t>
            </w:r>
          </w:p>
        </w:tc>
      </w:tr>
      <w:tr w:rsidR="007F7AD5" w:rsidRPr="009164A2" w14:paraId="6FEA169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47F6D68E" w14:textId="77777777" w:rsidR="007F7AD5" w:rsidRPr="004C3904" w:rsidRDefault="007F7AD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08" w:type="dxa"/>
          </w:tcPr>
          <w:p w14:paraId="511AE298" w14:textId="57B8B313" w:rsidR="00492B0C" w:rsidRPr="00492B0C" w:rsidRDefault="004E4209" w:rsidP="00492B0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E4209">
              <w:rPr>
                <w:rFonts w:cs="Gentium Plus"/>
                <w:sz w:val="19"/>
                <w:szCs w:val="19"/>
              </w:rPr>
              <w:t>Aristoteles</w:t>
            </w:r>
            <w:r w:rsidR="00492B0C" w:rsidRPr="00492B0C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492B0C" w:rsidRPr="00492B0C">
              <w:rPr>
                <w:rFonts w:cs="Gentium Plus"/>
                <w:i/>
                <w:iCs/>
                <w:sz w:val="19"/>
                <w:szCs w:val="19"/>
              </w:rPr>
              <w:t>Metaphysics</w:t>
            </w:r>
            <w:proofErr w:type="spellEnd"/>
            <w:r w:rsidR="00492B0C" w:rsidRPr="00492B0C">
              <w:rPr>
                <w:rFonts w:cs="Gentium Plus"/>
                <w:sz w:val="19"/>
                <w:szCs w:val="19"/>
              </w:rPr>
              <w:t>, 139 (1031a 15-20).</w:t>
            </w:r>
          </w:p>
          <w:p w14:paraId="0F73B810" w14:textId="0EED34BD" w:rsidR="00492B0C" w:rsidRPr="00492B0C" w:rsidRDefault="00492B0C" w:rsidP="00492B0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Thomas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Aquina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Commentary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on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Metaphysics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Aristotle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>, 784 (XI.2</w:t>
            </w:r>
            <w:r w:rsidR="004A537C">
              <w:rPr>
                <w:rFonts w:cs="Gentium Plus"/>
                <w:sz w:val="19"/>
                <w:szCs w:val="19"/>
              </w:rPr>
              <w:t>.</w:t>
            </w:r>
            <w:r w:rsidRPr="00492B0C">
              <w:rPr>
                <w:rFonts w:cs="Gentium Plus"/>
                <w:sz w:val="19"/>
                <w:szCs w:val="19"/>
              </w:rPr>
              <w:t xml:space="preserve"> 2188).</w:t>
            </w:r>
          </w:p>
          <w:p w14:paraId="6391EAD0" w14:textId="3CE6DD00" w:rsidR="00325F2C" w:rsidRPr="00274D84" w:rsidRDefault="00492B0C" w:rsidP="00492B0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Aristoteles, </w:t>
            </w:r>
            <w:r w:rsidRPr="00492B0C">
              <w:rPr>
                <w:rFonts w:cs="Gentium Plus"/>
                <w:i/>
                <w:iCs/>
                <w:sz w:val="19"/>
                <w:szCs w:val="19"/>
              </w:rPr>
              <w:t>Metafizik</w:t>
            </w:r>
            <w:r w:rsidRPr="00492B0C">
              <w:rPr>
                <w:rFonts w:cs="Gentium Plus"/>
                <w:sz w:val="19"/>
                <w:szCs w:val="19"/>
              </w:rPr>
              <w:t xml:space="preserve">, 171 </w:t>
            </w:r>
            <w:r w:rsidR="00486EDF">
              <w:rPr>
                <w:rFonts w:cs="Gentium Plus"/>
                <w:sz w:val="19"/>
                <w:szCs w:val="19"/>
              </w:rPr>
              <w:t>(</w:t>
            </w:r>
            <w:r w:rsidRPr="00492B0C">
              <w:rPr>
                <w:rFonts w:cs="Gentium Plus"/>
                <w:sz w:val="19"/>
                <w:szCs w:val="19"/>
              </w:rPr>
              <w:t>III</w:t>
            </w:r>
            <w:r w:rsidR="004A537C">
              <w:rPr>
                <w:rFonts w:cs="Gentium Plus"/>
                <w:sz w:val="19"/>
                <w:szCs w:val="19"/>
              </w:rPr>
              <w:t>.</w:t>
            </w:r>
            <w:r w:rsidRPr="00492B0C">
              <w:rPr>
                <w:rFonts w:cs="Gentium Plus"/>
                <w:sz w:val="19"/>
                <w:szCs w:val="19"/>
              </w:rPr>
              <w:t>4</w:t>
            </w:r>
            <w:r w:rsidR="004A537C">
              <w:rPr>
                <w:rFonts w:cs="Gentium Plus"/>
                <w:sz w:val="19"/>
                <w:szCs w:val="19"/>
              </w:rPr>
              <w:t>.</w:t>
            </w:r>
            <w:r w:rsidRPr="00492B0C">
              <w:rPr>
                <w:rFonts w:cs="Gentium Plus"/>
                <w:sz w:val="19"/>
                <w:szCs w:val="19"/>
              </w:rPr>
              <w:t xml:space="preserve"> 999b 5-7</w:t>
            </w:r>
            <w:r w:rsidR="00486EDF">
              <w:rPr>
                <w:rFonts w:cs="Gentium Plus"/>
                <w:sz w:val="19"/>
                <w:szCs w:val="19"/>
              </w:rPr>
              <w:t>)</w:t>
            </w:r>
            <w:r w:rsidRPr="00492B0C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7F7AD5" w:rsidRPr="009164A2" w14:paraId="66F351A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027251D7" w14:textId="77777777" w:rsidR="007F7AD5" w:rsidRPr="004C3904" w:rsidRDefault="007F7AD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08" w:type="dxa"/>
          </w:tcPr>
          <w:p w14:paraId="76BA5F9F" w14:textId="251E8F6D" w:rsidR="007F7AD5" w:rsidRPr="00274D84" w:rsidRDefault="00492B0C" w:rsidP="00E96C47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Yazar Adı. </w:t>
            </w:r>
            <w:r w:rsidRPr="00492B0C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492B0C">
              <w:rPr>
                <w:rFonts w:cs="Gentium Plus"/>
                <w:sz w:val="19"/>
                <w:szCs w:val="19"/>
              </w:rPr>
              <w:t>. ed. Editör, çev. Çeviren. Basım Yeri: Yayıncı, Basım Sayısı, Basım Yılı.</w:t>
            </w:r>
          </w:p>
        </w:tc>
      </w:tr>
      <w:tr w:rsidR="007F7AD5" w:rsidRPr="009164A2" w14:paraId="79010E5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1F9013AA" w14:textId="77777777" w:rsidR="007F7AD5" w:rsidRPr="004C3904" w:rsidRDefault="007F7AD5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08" w:type="dxa"/>
          </w:tcPr>
          <w:p w14:paraId="60343560" w14:textId="77777777" w:rsidR="00992A72" w:rsidRPr="00274D84" w:rsidRDefault="00992A72" w:rsidP="00492B0C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Aristoteles. </w:t>
            </w:r>
            <w:r w:rsidRPr="00492B0C">
              <w:rPr>
                <w:rFonts w:cs="Gentium Plus"/>
                <w:i/>
                <w:iCs/>
                <w:sz w:val="19"/>
                <w:szCs w:val="19"/>
              </w:rPr>
              <w:t>Metafizik</w:t>
            </w:r>
            <w:r w:rsidRPr="00492B0C">
              <w:rPr>
                <w:rFonts w:cs="Gentium Plus"/>
                <w:sz w:val="19"/>
                <w:szCs w:val="19"/>
              </w:rPr>
              <w:t>. çev. Ahmet Arslan. İstanbul: Sosyal Yayınlar, Kasım 1996.</w:t>
            </w:r>
          </w:p>
          <w:p w14:paraId="4DF094B7" w14:textId="77777777" w:rsidR="00992A72" w:rsidRPr="00492B0C" w:rsidRDefault="00992A72" w:rsidP="00492B0C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E4209">
              <w:rPr>
                <w:rFonts w:cs="Gentium Plus"/>
                <w:sz w:val="19"/>
                <w:szCs w:val="19"/>
              </w:rPr>
              <w:t>Aristoteles</w:t>
            </w:r>
            <w:r w:rsidRPr="00492B0C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Metaphysic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. çev. Richard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Hope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. USA: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of Michigan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Pres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Ann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Arbor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Paperback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>, 1960.</w:t>
            </w:r>
          </w:p>
          <w:p w14:paraId="754F29BC" w14:textId="21861F74" w:rsidR="00A36E9B" w:rsidRPr="00274D84" w:rsidRDefault="00992A72" w:rsidP="00492B0C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Thomas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Aquina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Commentary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on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Metaphysics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Aristotle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. çev. John P. Roman. 2 Cilt. Chicago: Henry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Regnery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Company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>, 1961.</w:t>
            </w:r>
          </w:p>
        </w:tc>
      </w:tr>
    </w:tbl>
    <w:p w14:paraId="57DF8AF1" w14:textId="3B606076" w:rsidR="0093506D" w:rsidRPr="00694F90" w:rsidRDefault="0093506D" w:rsidP="000A49BA">
      <w:pPr>
        <w:pStyle w:val="Balk2"/>
        <w:numPr>
          <w:ilvl w:val="0"/>
          <w:numId w:val="61"/>
        </w:numPr>
      </w:pPr>
      <w:bookmarkStart w:id="71" w:name="_Toc37480884"/>
      <w:bookmarkStart w:id="72" w:name="_Hlk34662837"/>
      <w:r w:rsidRPr="00694F90">
        <w:t>Arşiv Belgesi</w:t>
      </w:r>
      <w:bookmarkEnd w:id="71"/>
    </w:p>
    <w:bookmarkEnd w:id="72"/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C94EE4" w14:paraId="66B6DFED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1CC0A1A" w14:textId="2AABDCF0" w:rsidR="0093506D" w:rsidRPr="004C3904" w:rsidRDefault="009164A2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br w:type="page"/>
            </w:r>
            <w:r w:rsidR="0093506D"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0BAC293E" w14:textId="2791878C" w:rsidR="0093506D" w:rsidRPr="00274D84" w:rsidRDefault="00B2292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22924">
              <w:rPr>
                <w:rFonts w:cs="Gentium Plus"/>
                <w:sz w:val="19"/>
                <w:szCs w:val="19"/>
              </w:rPr>
              <w:t>Arşiv</w:t>
            </w:r>
            <w:r>
              <w:rPr>
                <w:rFonts w:cs="Gentium Plus"/>
                <w:sz w:val="19"/>
                <w:szCs w:val="19"/>
              </w:rPr>
              <w:t xml:space="preserve"> Adı (Arşiv Adı Kısaltması),</w:t>
            </w:r>
            <w:r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93506D" w:rsidRPr="00274D84">
              <w:rPr>
                <w:rFonts w:cs="Gentium Plus"/>
                <w:i/>
                <w:iCs/>
                <w:sz w:val="19"/>
                <w:szCs w:val="19"/>
              </w:rPr>
              <w:t xml:space="preserve">Defter Adı </w:t>
            </w:r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[</w:t>
            </w:r>
            <w:r w:rsidR="0093506D" w:rsidRPr="00274D84">
              <w:rPr>
                <w:rFonts w:cs="Gentium Plus"/>
                <w:i/>
                <w:iCs/>
                <w:sz w:val="19"/>
                <w:szCs w:val="19"/>
              </w:rPr>
              <w:t>Defter Kodu</w:t>
            </w:r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]</w:t>
            </w:r>
            <w:r w:rsidR="0093506D" w:rsidRPr="00274D84">
              <w:rPr>
                <w:rFonts w:cs="Gentium Plus"/>
                <w:sz w:val="19"/>
                <w:szCs w:val="19"/>
              </w:rPr>
              <w:t xml:space="preserve">, No. Numarası, </w:t>
            </w:r>
            <w:r w:rsidR="0017209D" w:rsidRPr="00274D84">
              <w:rPr>
                <w:rFonts w:cs="Gentium Plus"/>
                <w:sz w:val="19"/>
                <w:szCs w:val="19"/>
              </w:rPr>
              <w:t>(varsa)</w:t>
            </w:r>
            <w:r w:rsidR="00694D6B" w:rsidRPr="00274D84">
              <w:rPr>
                <w:rFonts w:cs="Gentium Plus"/>
                <w:sz w:val="19"/>
                <w:szCs w:val="19"/>
              </w:rPr>
              <w:t xml:space="preserve"> </w:t>
            </w:r>
            <w:r w:rsidR="0038769C" w:rsidRPr="00274D84">
              <w:rPr>
                <w:rFonts w:cs="Gentium Plus"/>
                <w:sz w:val="19"/>
                <w:szCs w:val="19"/>
              </w:rPr>
              <w:t>Gömlek</w:t>
            </w:r>
            <w:r w:rsidR="0093506D" w:rsidRPr="00274D84">
              <w:rPr>
                <w:rFonts w:cs="Gentium Plus"/>
                <w:sz w:val="19"/>
                <w:szCs w:val="19"/>
              </w:rPr>
              <w:t xml:space="preserve"> No. Numarası, </w:t>
            </w:r>
            <w:r w:rsidR="0038769C" w:rsidRPr="00274D84">
              <w:rPr>
                <w:rFonts w:cs="Gentium Plus"/>
                <w:sz w:val="19"/>
                <w:szCs w:val="19"/>
              </w:rPr>
              <w:t>Varak</w:t>
            </w:r>
            <w:r w:rsidR="0093506D" w:rsidRPr="00274D84">
              <w:rPr>
                <w:rFonts w:cs="Gentium Plus"/>
                <w:sz w:val="19"/>
                <w:szCs w:val="19"/>
              </w:rPr>
              <w:t xml:space="preserve"> Numarası.</w:t>
            </w:r>
          </w:p>
        </w:tc>
      </w:tr>
      <w:tr w:rsidR="0093506D" w:rsidRPr="00C94EE4" w14:paraId="5BF66015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0B984F9" w14:textId="77777777" w:rsidR="0093506D" w:rsidRPr="004C3904" w:rsidRDefault="0093506D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382EEEA4" w14:textId="07397650" w:rsidR="0093506D" w:rsidRPr="00274D84" w:rsidRDefault="00B2292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74D84">
              <w:rPr>
                <w:rFonts w:cs="Gentium Plus"/>
                <w:sz w:val="19"/>
                <w:szCs w:val="19"/>
              </w:rPr>
              <w:t>Osmanlı Arşivi</w:t>
            </w:r>
            <w:r>
              <w:rPr>
                <w:rFonts w:cs="Gentium Plus"/>
                <w:sz w:val="19"/>
                <w:szCs w:val="19"/>
              </w:rPr>
              <w:t xml:space="preserve"> (BOA)</w:t>
            </w:r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A73029" w:rsidRPr="00274D84">
              <w:rPr>
                <w:rFonts w:cs="Gentium Plus"/>
                <w:i/>
                <w:iCs/>
                <w:sz w:val="19"/>
                <w:szCs w:val="19"/>
              </w:rPr>
              <w:t>Mühimme</w:t>
            </w:r>
            <w:proofErr w:type="spellEnd"/>
            <w:r w:rsidR="00A73029" w:rsidRPr="00274D84">
              <w:rPr>
                <w:rFonts w:cs="Gentium Plus"/>
                <w:i/>
                <w:iCs/>
                <w:sz w:val="19"/>
                <w:szCs w:val="19"/>
              </w:rPr>
              <w:t xml:space="preserve">-i </w:t>
            </w:r>
            <w:proofErr w:type="spellStart"/>
            <w:r w:rsidR="00A73029" w:rsidRPr="00274D84">
              <w:rPr>
                <w:rFonts w:cs="Gentium Plus"/>
                <w:i/>
                <w:iCs/>
                <w:sz w:val="19"/>
                <w:szCs w:val="19"/>
              </w:rPr>
              <w:t>Asâkir</w:t>
            </w:r>
            <w:proofErr w:type="spellEnd"/>
            <w:r w:rsidR="00A73029" w:rsidRPr="00274D84">
              <w:rPr>
                <w:rFonts w:cs="Gentium Plus"/>
                <w:i/>
                <w:iCs/>
                <w:sz w:val="19"/>
                <w:szCs w:val="19"/>
              </w:rPr>
              <w:t xml:space="preserve"> Defterleri </w:t>
            </w:r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[</w:t>
            </w:r>
            <w:proofErr w:type="spellStart"/>
            <w:r w:rsidR="00A73029" w:rsidRPr="00274D84">
              <w:rPr>
                <w:rFonts w:cs="Gentium Plus"/>
                <w:i/>
                <w:iCs/>
                <w:sz w:val="19"/>
                <w:szCs w:val="19"/>
              </w:rPr>
              <w:t>A.DVNS.ASK.MHM.d</w:t>
            </w:r>
            <w:proofErr w:type="spellEnd"/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]</w:t>
            </w:r>
            <w:r w:rsidR="00A73029" w:rsidRPr="00274D84">
              <w:rPr>
                <w:rFonts w:cs="Gentium Plus"/>
                <w:sz w:val="19"/>
                <w:szCs w:val="19"/>
              </w:rPr>
              <w:t xml:space="preserve">, </w:t>
            </w:r>
            <w:r w:rsidR="0093506D" w:rsidRPr="00274D84">
              <w:rPr>
                <w:rFonts w:cs="Gentium Plus"/>
                <w:sz w:val="19"/>
                <w:szCs w:val="19"/>
              </w:rPr>
              <w:t xml:space="preserve">No. 989, </w:t>
            </w:r>
            <w:r w:rsidR="00694D6B" w:rsidRPr="00274D84">
              <w:rPr>
                <w:rFonts w:cs="Gentium Plus"/>
                <w:sz w:val="19"/>
                <w:szCs w:val="19"/>
              </w:rPr>
              <w:t>Gömlek</w:t>
            </w:r>
            <w:r w:rsidR="0093506D" w:rsidRPr="00274D84">
              <w:rPr>
                <w:rFonts w:cs="Gentium Plus"/>
                <w:sz w:val="19"/>
                <w:szCs w:val="19"/>
              </w:rPr>
              <w:t xml:space="preserve"> No. 7, 440.</w:t>
            </w:r>
          </w:p>
          <w:p w14:paraId="7633E6A6" w14:textId="41B9C7E2" w:rsidR="0093506D" w:rsidRPr="00274D84" w:rsidRDefault="00B2292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74D84">
              <w:rPr>
                <w:rFonts w:cs="Gentium Plus"/>
                <w:sz w:val="19"/>
                <w:szCs w:val="19"/>
              </w:rPr>
              <w:t>Osmanlı Arşivi</w:t>
            </w:r>
            <w:r>
              <w:rPr>
                <w:rFonts w:cs="Gentium Plus"/>
                <w:sz w:val="19"/>
                <w:szCs w:val="19"/>
              </w:rPr>
              <w:t xml:space="preserve"> (BOA)</w:t>
            </w:r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r w:rsidR="00A73029" w:rsidRPr="00274D84">
              <w:rPr>
                <w:rFonts w:cs="Gentium Plus"/>
                <w:i/>
                <w:iCs/>
                <w:sz w:val="19"/>
                <w:szCs w:val="19"/>
              </w:rPr>
              <w:t xml:space="preserve">Düvel-i Ecnebiye Belgeleri </w:t>
            </w:r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[</w:t>
            </w:r>
            <w:r w:rsidR="00A73029" w:rsidRPr="00274D84">
              <w:rPr>
                <w:rFonts w:cs="Gentium Plus"/>
                <w:i/>
                <w:iCs/>
                <w:sz w:val="19"/>
                <w:szCs w:val="19"/>
              </w:rPr>
              <w:t>A.DVN.DVE</w:t>
            </w:r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]</w:t>
            </w:r>
            <w:r w:rsidR="00A73029" w:rsidRPr="00274D84">
              <w:rPr>
                <w:rFonts w:cs="Gentium Plus"/>
                <w:sz w:val="19"/>
                <w:szCs w:val="19"/>
              </w:rPr>
              <w:t xml:space="preserve">, </w:t>
            </w:r>
            <w:r w:rsidR="0093506D" w:rsidRPr="00274D84">
              <w:rPr>
                <w:rFonts w:cs="Gentium Plus"/>
                <w:sz w:val="19"/>
                <w:szCs w:val="19"/>
              </w:rPr>
              <w:t>No. 976, 61.</w:t>
            </w:r>
          </w:p>
          <w:p w14:paraId="7B85ED87" w14:textId="4FBEE65B" w:rsidR="00AA6305" w:rsidRPr="00274D84" w:rsidRDefault="004F045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274D84">
              <w:rPr>
                <w:rFonts w:cs="Gentium Plus"/>
                <w:sz w:val="19"/>
                <w:szCs w:val="19"/>
              </w:rPr>
              <w:t>Osmanlı Arşivi</w:t>
            </w:r>
            <w:r>
              <w:rPr>
                <w:rFonts w:cs="Gentium Plus"/>
                <w:sz w:val="19"/>
                <w:szCs w:val="19"/>
              </w:rPr>
              <w:t xml:space="preserve"> (BOA)</w:t>
            </w:r>
            <w:r w:rsidRPr="00274D84">
              <w:rPr>
                <w:rFonts w:cs="Gentium Plus"/>
                <w:sz w:val="19"/>
                <w:szCs w:val="19"/>
              </w:rPr>
              <w:t xml:space="preserve">, </w:t>
            </w:r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 xml:space="preserve">Bâb-ı </w:t>
            </w:r>
            <w:proofErr w:type="spellStart"/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Âsafî</w:t>
            </w:r>
            <w:proofErr w:type="spellEnd"/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 xml:space="preserve">- </w:t>
            </w:r>
            <w:proofErr w:type="spellStart"/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Âmedî</w:t>
            </w:r>
            <w:proofErr w:type="spellEnd"/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 xml:space="preserve"> Kalemi [A.(AMD</w:t>
            </w:r>
            <w:r w:rsidR="00C17BAC" w:rsidRPr="00274D84">
              <w:rPr>
                <w:rFonts w:cs="Gentium Plus"/>
                <w:i/>
                <w:iCs/>
                <w:sz w:val="19"/>
                <w:szCs w:val="19"/>
              </w:rPr>
              <w:t>)</w:t>
            </w:r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]</w:t>
            </w:r>
            <w:r w:rsidR="00694D6B" w:rsidRPr="00274D84">
              <w:rPr>
                <w:rFonts w:cs="Gentium Plus"/>
                <w:sz w:val="19"/>
                <w:szCs w:val="19"/>
              </w:rPr>
              <w:t>, No. 16, Gömlek No. 72, 1a.</w:t>
            </w:r>
          </w:p>
        </w:tc>
      </w:tr>
      <w:tr w:rsidR="0093506D" w:rsidRPr="00C94EE4" w14:paraId="6F1B02C1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5D0F234" w14:textId="77777777" w:rsidR="0093506D" w:rsidRPr="004C3904" w:rsidRDefault="0093506D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0BE86FF0" w14:textId="624E52FB" w:rsidR="0093506D" w:rsidRPr="00274D84" w:rsidRDefault="00B2292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22924">
              <w:rPr>
                <w:rFonts w:cs="Gentium Plus"/>
                <w:sz w:val="18"/>
                <w:szCs w:val="18"/>
              </w:rPr>
              <w:t>Arşiv Adı Kısaltması,</w:t>
            </w:r>
            <w:r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694D6B" w:rsidRPr="00274D84">
              <w:rPr>
                <w:rFonts w:cs="Gentium Plus"/>
                <w:i/>
                <w:iCs/>
                <w:sz w:val="18"/>
                <w:szCs w:val="18"/>
              </w:rPr>
              <w:t>Defter Kodu</w:t>
            </w:r>
            <w:r w:rsidR="00694D6B" w:rsidRPr="00274D84">
              <w:rPr>
                <w:rFonts w:cs="Gentium Plus"/>
                <w:sz w:val="18"/>
                <w:szCs w:val="18"/>
              </w:rPr>
              <w:t xml:space="preserve">, No. Numarası, </w:t>
            </w:r>
            <w:r w:rsidR="0017209D" w:rsidRPr="00274D84">
              <w:rPr>
                <w:rFonts w:cs="Gentium Plus"/>
                <w:sz w:val="18"/>
                <w:szCs w:val="18"/>
              </w:rPr>
              <w:t>(varsa</w:t>
            </w:r>
            <w:r w:rsidR="00CD0097" w:rsidRPr="00274D84">
              <w:rPr>
                <w:rFonts w:cs="Gentium Plus"/>
                <w:sz w:val="18"/>
                <w:szCs w:val="18"/>
              </w:rPr>
              <w:t>)</w:t>
            </w:r>
            <w:r w:rsidR="00694D6B" w:rsidRPr="00274D84">
              <w:rPr>
                <w:rFonts w:cs="Gentium Plus"/>
                <w:sz w:val="18"/>
                <w:szCs w:val="18"/>
              </w:rPr>
              <w:t xml:space="preserve"> Gömlek No. Numarası, Varak Numarası.</w:t>
            </w:r>
          </w:p>
        </w:tc>
      </w:tr>
      <w:tr w:rsidR="0093506D" w:rsidRPr="00C94EE4" w14:paraId="4AF5B53B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A45ABA2" w14:textId="77777777" w:rsidR="0093506D" w:rsidRPr="004C3904" w:rsidRDefault="0093506D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6D8D3B92" w14:textId="71FEA139" w:rsidR="00694D6B" w:rsidRPr="00274D84" w:rsidRDefault="00B2292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BOA, </w:t>
            </w:r>
            <w:proofErr w:type="spellStart"/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A.DVNS.ASK.MHM.d</w:t>
            </w:r>
            <w:proofErr w:type="spellEnd"/>
            <w:r w:rsidR="00694D6B" w:rsidRPr="00274D84">
              <w:rPr>
                <w:rFonts w:cs="Gentium Plus"/>
                <w:sz w:val="19"/>
                <w:szCs w:val="19"/>
              </w:rPr>
              <w:t>, No. 989, Gömlek No. 7, 440</w:t>
            </w:r>
            <w:r w:rsidR="00C17BAC" w:rsidRPr="00274D84">
              <w:rPr>
                <w:rFonts w:cs="Gentium Plus"/>
                <w:sz w:val="19"/>
                <w:szCs w:val="19"/>
              </w:rPr>
              <w:t>a</w:t>
            </w:r>
            <w:r w:rsidR="00694D6B" w:rsidRPr="00274D84">
              <w:rPr>
                <w:rFonts w:cs="Gentium Plus"/>
                <w:sz w:val="19"/>
                <w:szCs w:val="19"/>
              </w:rPr>
              <w:t>.</w:t>
            </w:r>
          </w:p>
          <w:p w14:paraId="5918BAD8" w14:textId="58CB63D9" w:rsidR="0093506D" w:rsidRPr="00274D84" w:rsidRDefault="00B2292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22924">
              <w:rPr>
                <w:rFonts w:cs="Gentium Plus"/>
                <w:sz w:val="19"/>
                <w:szCs w:val="19"/>
              </w:rPr>
              <w:t>BOA,</w:t>
            </w:r>
            <w:r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694D6B" w:rsidRPr="00274D84">
              <w:rPr>
                <w:rFonts w:cs="Gentium Plus"/>
                <w:i/>
                <w:iCs/>
                <w:sz w:val="19"/>
                <w:szCs w:val="19"/>
              </w:rPr>
              <w:t>A.DVN.DVE</w:t>
            </w:r>
            <w:r w:rsidR="00694D6B" w:rsidRPr="00274D84">
              <w:rPr>
                <w:rFonts w:cs="Gentium Plus"/>
                <w:sz w:val="19"/>
                <w:szCs w:val="19"/>
              </w:rPr>
              <w:t>, No. 976, 61</w:t>
            </w:r>
            <w:r w:rsidR="00C17BAC" w:rsidRPr="00274D84">
              <w:rPr>
                <w:rFonts w:cs="Gentium Plus"/>
                <w:sz w:val="19"/>
                <w:szCs w:val="19"/>
              </w:rPr>
              <w:t>b</w:t>
            </w:r>
            <w:r w:rsidR="00694D6B" w:rsidRPr="00274D84">
              <w:rPr>
                <w:rFonts w:cs="Gentium Plus"/>
                <w:sz w:val="19"/>
                <w:szCs w:val="19"/>
              </w:rPr>
              <w:t>.</w:t>
            </w:r>
          </w:p>
          <w:p w14:paraId="034A0D87" w14:textId="015C77E1" w:rsidR="00694D6B" w:rsidRPr="00274D84" w:rsidRDefault="00B2292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BOA, </w:t>
            </w:r>
            <w:r w:rsidR="00694D6B" w:rsidRPr="008039A2">
              <w:rPr>
                <w:rFonts w:cs="Gentium Plus"/>
                <w:i/>
                <w:iCs/>
                <w:sz w:val="19"/>
                <w:szCs w:val="19"/>
              </w:rPr>
              <w:t>A.(AMD</w:t>
            </w:r>
            <w:r w:rsidR="00C17BAC" w:rsidRPr="008039A2">
              <w:rPr>
                <w:rFonts w:cs="Gentium Plus"/>
                <w:i/>
                <w:iCs/>
                <w:sz w:val="19"/>
                <w:szCs w:val="19"/>
              </w:rPr>
              <w:t>)</w:t>
            </w:r>
            <w:r w:rsidR="00694D6B" w:rsidRPr="00274D84">
              <w:rPr>
                <w:rFonts w:cs="Gentium Plus"/>
                <w:sz w:val="19"/>
                <w:szCs w:val="19"/>
              </w:rPr>
              <w:t>, No. 16, Gömlek No. 72, 1a.</w:t>
            </w:r>
          </w:p>
        </w:tc>
      </w:tr>
      <w:tr w:rsidR="006E1B2B" w:rsidRPr="00C94EE4" w14:paraId="65783699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F367353" w14:textId="77777777" w:rsidR="006E1B2B" w:rsidRPr="004C3904" w:rsidRDefault="006E1B2B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76F30E4A" w14:textId="15817ED0" w:rsidR="006E1B2B" w:rsidRPr="00274D84" w:rsidRDefault="00C44DD1" w:rsidP="00E96C47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Arşiv Adı Kısaltması, </w:t>
            </w:r>
            <w:r w:rsidRPr="00274D84">
              <w:rPr>
                <w:rFonts w:cs="Gentium Plus"/>
                <w:sz w:val="19"/>
                <w:szCs w:val="19"/>
              </w:rPr>
              <w:t xml:space="preserve">Arşiv Adı. </w:t>
            </w:r>
            <w:r w:rsidR="006E1B2B" w:rsidRPr="00274D84">
              <w:rPr>
                <w:rFonts w:cs="Gentium Plus"/>
                <w:i/>
                <w:iCs/>
                <w:sz w:val="19"/>
                <w:szCs w:val="19"/>
              </w:rPr>
              <w:t>Defter Adı</w:t>
            </w:r>
            <w:r>
              <w:rPr>
                <w:rFonts w:cs="Gentium Plus"/>
                <w:i/>
                <w:iCs/>
                <w:sz w:val="19"/>
                <w:szCs w:val="19"/>
              </w:rPr>
              <w:t xml:space="preserve"> [</w:t>
            </w:r>
            <w:r w:rsidRPr="00C44DD1">
              <w:rPr>
                <w:rFonts w:cs="Gentium Plus"/>
                <w:i/>
                <w:iCs/>
                <w:sz w:val="19"/>
                <w:szCs w:val="19"/>
              </w:rPr>
              <w:t>Defter Kodu</w:t>
            </w:r>
            <w:r>
              <w:rPr>
                <w:rFonts w:cs="Gentium Plus"/>
                <w:i/>
                <w:iCs/>
                <w:sz w:val="19"/>
                <w:szCs w:val="19"/>
              </w:rPr>
              <w:t>]</w:t>
            </w:r>
            <w:r w:rsidR="006E1B2B" w:rsidRPr="00274D84">
              <w:rPr>
                <w:rFonts w:cs="Gentium Plus"/>
                <w:sz w:val="19"/>
                <w:szCs w:val="19"/>
              </w:rPr>
              <w:t xml:space="preserve">. No. Numarası, </w:t>
            </w:r>
            <w:r w:rsidR="00CD0097" w:rsidRPr="00274D84">
              <w:rPr>
                <w:rFonts w:cs="Gentium Plus"/>
                <w:sz w:val="19"/>
                <w:szCs w:val="19"/>
              </w:rPr>
              <w:t>(varsa)</w:t>
            </w:r>
            <w:r w:rsidR="006E1B2B" w:rsidRPr="00274D84">
              <w:rPr>
                <w:rFonts w:cs="Gentium Plus"/>
                <w:sz w:val="19"/>
                <w:szCs w:val="19"/>
              </w:rPr>
              <w:t xml:space="preserve"> Gömlek No. Numarası. </w:t>
            </w:r>
            <w:r>
              <w:rPr>
                <w:rFonts w:cs="Gentium Plus"/>
                <w:sz w:val="19"/>
                <w:szCs w:val="19"/>
              </w:rPr>
              <w:t xml:space="preserve">(varsa) </w:t>
            </w:r>
            <w:r w:rsidR="006E1B2B" w:rsidRPr="00274D84">
              <w:rPr>
                <w:rFonts w:cs="Gentium Plus"/>
                <w:sz w:val="19"/>
                <w:szCs w:val="19"/>
              </w:rPr>
              <w:t>Erişim Adresi</w:t>
            </w:r>
          </w:p>
        </w:tc>
      </w:tr>
      <w:tr w:rsidR="006E1B2B" w:rsidRPr="00C94EE4" w14:paraId="5FB86FED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FD38664" w14:textId="77777777" w:rsidR="006E1B2B" w:rsidRPr="004C3904" w:rsidRDefault="006E1B2B" w:rsidP="00204A5A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2A91F277" w14:textId="22D00966" w:rsidR="00992A72" w:rsidRPr="00933225" w:rsidRDefault="00992A72" w:rsidP="00D0757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BOA, </w:t>
            </w:r>
            <w:r w:rsidRPr="00274D84">
              <w:rPr>
                <w:rFonts w:cs="Gentium Plus"/>
                <w:sz w:val="19"/>
                <w:szCs w:val="19"/>
              </w:rPr>
              <w:t xml:space="preserve">Osmanlı Arşivi. 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Mühimme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-i </w:t>
            </w:r>
            <w:proofErr w:type="spellStart"/>
            <w:r w:rsidRPr="00274D84">
              <w:rPr>
                <w:rFonts w:cs="Gentium Plus"/>
                <w:i/>
                <w:iCs/>
                <w:sz w:val="19"/>
                <w:szCs w:val="19"/>
              </w:rPr>
              <w:t>Asâkir</w:t>
            </w:r>
            <w:proofErr w:type="spellEnd"/>
            <w:r w:rsidRPr="00274D84">
              <w:rPr>
                <w:rFonts w:cs="Gentium Plus"/>
                <w:i/>
                <w:iCs/>
                <w:sz w:val="19"/>
                <w:szCs w:val="19"/>
              </w:rPr>
              <w:t xml:space="preserve"> Defterleri</w:t>
            </w:r>
            <w:r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790470">
              <w:rPr>
                <w:rFonts w:cs="Gentium Plus"/>
                <w:i/>
                <w:iCs/>
                <w:sz w:val="19"/>
                <w:szCs w:val="19"/>
              </w:rPr>
              <w:t>[</w:t>
            </w:r>
            <w:proofErr w:type="spellStart"/>
            <w:r w:rsidRPr="00933225">
              <w:rPr>
                <w:rFonts w:cs="Gentium Plus"/>
                <w:i/>
                <w:iCs/>
                <w:sz w:val="19"/>
                <w:szCs w:val="19"/>
              </w:rPr>
              <w:t>A.DVNS.ASK.MHM.d</w:t>
            </w:r>
            <w:proofErr w:type="spellEnd"/>
            <w:r w:rsidRPr="00933225">
              <w:rPr>
                <w:rFonts w:cs="Gentium Plus"/>
                <w:i/>
                <w:iCs/>
                <w:sz w:val="19"/>
                <w:szCs w:val="19"/>
              </w:rPr>
              <w:t xml:space="preserve">]. </w:t>
            </w:r>
            <w:r w:rsidRPr="00933225">
              <w:rPr>
                <w:rFonts w:cs="Gentium Plus"/>
                <w:sz w:val="19"/>
                <w:szCs w:val="19"/>
              </w:rPr>
              <w:t xml:space="preserve">No. 989, Gömlek No. 7. </w:t>
            </w:r>
            <w:hyperlink r:id="rId84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katalog.devletarsivleri.gov.tr</w:t>
              </w:r>
            </w:hyperlink>
          </w:p>
          <w:p w14:paraId="3C0F843D" w14:textId="48D5B0D1" w:rsidR="00992A72" w:rsidRPr="00933225" w:rsidRDefault="00992A72" w:rsidP="00E96C47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33225">
              <w:rPr>
                <w:rFonts w:cs="Gentium Plus"/>
                <w:sz w:val="19"/>
                <w:szCs w:val="19"/>
              </w:rPr>
              <w:t>BOA,</w:t>
            </w:r>
            <w:r w:rsidRPr="00933225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933225">
              <w:rPr>
                <w:rFonts w:cs="Gentium Plus"/>
                <w:sz w:val="19"/>
                <w:szCs w:val="19"/>
              </w:rPr>
              <w:t xml:space="preserve">Osmanlı Arşivi. </w:t>
            </w:r>
            <w:r w:rsidRPr="00933225">
              <w:rPr>
                <w:rFonts w:cs="Gentium Plus"/>
                <w:i/>
                <w:iCs/>
                <w:sz w:val="19"/>
                <w:szCs w:val="19"/>
              </w:rPr>
              <w:t xml:space="preserve">Bâb-ı </w:t>
            </w:r>
            <w:proofErr w:type="spellStart"/>
            <w:r w:rsidRPr="00933225">
              <w:rPr>
                <w:rFonts w:cs="Gentium Plus"/>
                <w:i/>
                <w:iCs/>
                <w:sz w:val="19"/>
                <w:szCs w:val="19"/>
              </w:rPr>
              <w:t>Âsafî</w:t>
            </w:r>
            <w:proofErr w:type="spellEnd"/>
            <w:r w:rsidRPr="00933225">
              <w:rPr>
                <w:rFonts w:cs="Gentium Plus"/>
                <w:i/>
                <w:iCs/>
                <w:sz w:val="19"/>
                <w:szCs w:val="19"/>
              </w:rPr>
              <w:t xml:space="preserve">- </w:t>
            </w:r>
            <w:proofErr w:type="spellStart"/>
            <w:r w:rsidRPr="00933225">
              <w:rPr>
                <w:rFonts w:cs="Gentium Plus"/>
                <w:i/>
                <w:iCs/>
                <w:sz w:val="19"/>
                <w:szCs w:val="19"/>
              </w:rPr>
              <w:t>Âmedî</w:t>
            </w:r>
            <w:proofErr w:type="spellEnd"/>
            <w:r w:rsidRPr="00933225">
              <w:rPr>
                <w:rFonts w:cs="Gentium Plus"/>
                <w:i/>
                <w:iCs/>
                <w:sz w:val="19"/>
                <w:szCs w:val="19"/>
              </w:rPr>
              <w:t xml:space="preserve"> Kalemi [A.(AMD)]. </w:t>
            </w:r>
            <w:r w:rsidRPr="00933225">
              <w:rPr>
                <w:rFonts w:cs="Gentium Plus"/>
                <w:sz w:val="19"/>
                <w:szCs w:val="19"/>
              </w:rPr>
              <w:t xml:space="preserve">No. 16, Gömlek No. 72. </w:t>
            </w:r>
            <w:hyperlink r:id="rId85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katalog.devletarsivleri.gov.tr</w:t>
              </w:r>
            </w:hyperlink>
          </w:p>
          <w:p w14:paraId="6549EA8F" w14:textId="6C8F2C17" w:rsidR="006E1B2B" w:rsidRPr="00274D84" w:rsidRDefault="00992A72" w:rsidP="00E96C47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33225">
              <w:rPr>
                <w:rFonts w:cs="Gentium Plus"/>
                <w:sz w:val="19"/>
                <w:szCs w:val="19"/>
              </w:rPr>
              <w:t xml:space="preserve">BOA, Osmanlı Arşivi. </w:t>
            </w:r>
            <w:r w:rsidRPr="00933225">
              <w:rPr>
                <w:rFonts w:cs="Gentium Plus"/>
                <w:i/>
                <w:iCs/>
                <w:sz w:val="19"/>
                <w:szCs w:val="19"/>
              </w:rPr>
              <w:t xml:space="preserve">Düvel-i Ecnebiye Belgeleri [A.DVN.DVE]. </w:t>
            </w:r>
            <w:r w:rsidRPr="00933225">
              <w:rPr>
                <w:rFonts w:cs="Gentium Plus"/>
                <w:sz w:val="19"/>
                <w:szCs w:val="19"/>
              </w:rPr>
              <w:t xml:space="preserve">No. 976. </w:t>
            </w:r>
            <w:hyperlink r:id="rId86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katalog.devletarsivleri.gov.tr</w:t>
              </w:r>
            </w:hyperlink>
          </w:p>
        </w:tc>
      </w:tr>
    </w:tbl>
    <w:p w14:paraId="63F4991C" w14:textId="5BA48883" w:rsidR="00CE318F" w:rsidRDefault="00CE318F" w:rsidP="000A49BA">
      <w:pPr>
        <w:pStyle w:val="Balk2"/>
        <w:numPr>
          <w:ilvl w:val="0"/>
          <w:numId w:val="61"/>
        </w:numPr>
      </w:pPr>
      <w:bookmarkStart w:id="73" w:name="_Toc37480885"/>
      <w:bookmarkStart w:id="74" w:name="_Hlk34662865"/>
      <w:r w:rsidRPr="00114290">
        <w:t>Kadı Sicilleri</w:t>
      </w:r>
      <w:bookmarkEnd w:id="73"/>
    </w:p>
    <w:p w14:paraId="04538F6A" w14:textId="75DD48D7" w:rsidR="00D24484" w:rsidRPr="00694F90" w:rsidRDefault="00D24484" w:rsidP="002F6D85">
      <w:pPr>
        <w:pStyle w:val="Balk3"/>
        <w:numPr>
          <w:ilvl w:val="1"/>
          <w:numId w:val="61"/>
        </w:numPr>
      </w:pPr>
      <w:bookmarkStart w:id="75" w:name="_Toc20088032"/>
      <w:bookmarkStart w:id="76" w:name="_Toc20098313"/>
      <w:bookmarkStart w:id="77" w:name="_Toc20175401"/>
      <w:bookmarkStart w:id="78" w:name="_Toc20251727"/>
      <w:bookmarkStart w:id="79" w:name="_Toc37480886"/>
      <w:r>
        <w:t>Kadı Sicili-</w:t>
      </w:r>
      <w:r w:rsidR="00177BC0">
        <w:t>Matbu</w:t>
      </w:r>
      <w:bookmarkEnd w:id="75"/>
      <w:bookmarkEnd w:id="76"/>
      <w:bookmarkEnd w:id="77"/>
      <w:bookmarkEnd w:id="78"/>
      <w:bookmarkEnd w:id="79"/>
    </w:p>
    <w:bookmarkEnd w:id="74"/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CE318F" w:rsidRPr="0063720A" w14:paraId="4ED7557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F867301" w14:textId="77777777" w:rsidR="00CE318F" w:rsidRPr="004C3904" w:rsidRDefault="00CE318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br w:type="page"/>
              <w:t>İlk Geçtiği Yerde</w:t>
            </w:r>
          </w:p>
        </w:tc>
        <w:tc>
          <w:tcPr>
            <w:tcW w:w="4808" w:type="dxa"/>
          </w:tcPr>
          <w:p w14:paraId="23F6D1B2" w14:textId="0E1C68D8" w:rsidR="00E4343C" w:rsidRPr="003F4D2C" w:rsidRDefault="00E4343C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>Sicil Adı</w:t>
            </w:r>
            <w:r w:rsidR="00701FD6" w:rsidRPr="003F4D2C">
              <w:rPr>
                <w:rFonts w:cs="Gentium Plus"/>
                <w:i/>
                <w:iCs/>
                <w:sz w:val="18"/>
                <w:szCs w:val="18"/>
              </w:rPr>
              <w:t xml:space="preserve"> (</w:t>
            </w:r>
            <w:r w:rsidR="00305502" w:rsidRPr="003F4D2C">
              <w:rPr>
                <w:rFonts w:cs="Gentium Plus"/>
                <w:i/>
                <w:iCs/>
                <w:sz w:val="18"/>
                <w:szCs w:val="18"/>
              </w:rPr>
              <w:t>Yılı</w:t>
            </w:r>
            <w:r w:rsidR="00701FD6" w:rsidRPr="003F4D2C">
              <w:rPr>
                <w:rFonts w:cs="Gentium Plus"/>
                <w:i/>
                <w:iCs/>
                <w:sz w:val="18"/>
                <w:szCs w:val="18"/>
              </w:rPr>
              <w:t>)</w:t>
            </w:r>
            <w:r w:rsidR="00305502" w:rsidRPr="003F4D2C">
              <w:rPr>
                <w:rFonts w:cs="Gentium Plus"/>
                <w:sz w:val="18"/>
                <w:szCs w:val="18"/>
              </w:rPr>
              <w:t>,</w:t>
            </w:r>
            <w:r w:rsidR="00CE6966" w:rsidRPr="003F4D2C">
              <w:rPr>
                <w:rFonts w:cs="Gentium Plus"/>
                <w:sz w:val="18"/>
                <w:szCs w:val="18"/>
              </w:rPr>
              <w:t xml:space="preserve"> </w:t>
            </w:r>
            <w:r w:rsidR="006867E9" w:rsidRPr="003F4D2C">
              <w:rPr>
                <w:rFonts w:cs="Gentium Plus"/>
                <w:sz w:val="18"/>
                <w:szCs w:val="18"/>
              </w:rPr>
              <w:t>haz. Adı Soyadı</w:t>
            </w:r>
            <w:r w:rsidR="00CE6966" w:rsidRPr="003F4D2C">
              <w:rPr>
                <w:rFonts w:cs="Gentium Plus"/>
                <w:sz w:val="18"/>
                <w:szCs w:val="18"/>
              </w:rPr>
              <w:t xml:space="preserve"> (</w:t>
            </w:r>
            <w:r w:rsidR="00B66F97" w:rsidRPr="003F4D2C">
              <w:rPr>
                <w:rFonts w:cs="Gentium Plus"/>
                <w:sz w:val="18"/>
                <w:szCs w:val="18"/>
              </w:rPr>
              <w:t>Basım</w:t>
            </w:r>
            <w:r w:rsidR="006867E9" w:rsidRPr="003F4D2C">
              <w:rPr>
                <w:rFonts w:cs="Gentium Plus"/>
                <w:sz w:val="18"/>
                <w:szCs w:val="18"/>
              </w:rPr>
              <w:t xml:space="preserve"> Yeri: Yayıncı</w:t>
            </w:r>
            <w:r w:rsidR="00ED2DC3">
              <w:rPr>
                <w:rFonts w:cs="Gentium Plus"/>
                <w:sz w:val="18"/>
                <w:szCs w:val="18"/>
              </w:rPr>
              <w:t>, Basım Yılı)</w:t>
            </w:r>
            <w:r w:rsidR="00CE6966" w:rsidRPr="003F4D2C">
              <w:rPr>
                <w:rFonts w:cs="Gentium Plus"/>
                <w:sz w:val="18"/>
                <w:szCs w:val="18"/>
              </w:rPr>
              <w:t>, Cilt/Sayfa Aralığı</w:t>
            </w:r>
            <w:r w:rsidR="00177BC0" w:rsidRPr="003F4D2C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CE318F" w:rsidRPr="0063720A" w14:paraId="1461270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5F64165" w14:textId="77777777" w:rsidR="00CE318F" w:rsidRPr="004C3904" w:rsidRDefault="00CE318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42720D9" w14:textId="4372E04B" w:rsidR="006C6723" w:rsidRPr="003F4D2C" w:rsidRDefault="00733D06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>Galata Mahkemesi 90 Numaralı Sicil</w:t>
            </w:r>
            <w:r w:rsidR="00701FD6" w:rsidRPr="003F4D2C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F036B3" w:rsidRPr="003F4D2C">
              <w:rPr>
                <w:rFonts w:cs="Gentium Plus"/>
                <w:i/>
                <w:iCs/>
                <w:sz w:val="18"/>
                <w:szCs w:val="18"/>
              </w:rPr>
              <w:t>(1073</w:t>
            </w:r>
            <w:r w:rsidR="00701FD6" w:rsidRPr="003F4D2C">
              <w:rPr>
                <w:rFonts w:cs="Gentium Plus"/>
                <w:i/>
                <w:iCs/>
                <w:sz w:val="18"/>
                <w:szCs w:val="18"/>
              </w:rPr>
              <w:t>-</w:t>
            </w:r>
            <w:r w:rsidR="00F036B3" w:rsidRPr="003F4D2C">
              <w:rPr>
                <w:rFonts w:cs="Gentium Plus"/>
                <w:i/>
                <w:iCs/>
                <w:sz w:val="18"/>
                <w:szCs w:val="18"/>
              </w:rPr>
              <w:t>1074/1663)</w:t>
            </w:r>
            <w:r w:rsidR="00654121" w:rsidRPr="003F4D2C">
              <w:rPr>
                <w:rFonts w:cs="Gentium Plus"/>
                <w:i/>
                <w:iCs/>
                <w:sz w:val="18"/>
                <w:szCs w:val="18"/>
              </w:rPr>
              <w:t>,</w:t>
            </w:r>
            <w:r w:rsidR="00654121" w:rsidRPr="003F4D2C">
              <w:rPr>
                <w:rFonts w:cs="Gentium Plus"/>
                <w:sz w:val="18"/>
                <w:szCs w:val="18"/>
              </w:rPr>
              <w:t xml:space="preserve"> haz. Fuat Recep </w:t>
            </w:r>
            <w:r w:rsidR="00CB3467">
              <w:rPr>
                <w:rFonts w:cs="Gentium Plus"/>
                <w:sz w:val="18"/>
                <w:szCs w:val="18"/>
              </w:rPr>
              <w:t>-</w:t>
            </w:r>
            <w:r w:rsidR="00654121" w:rsidRPr="003F4D2C">
              <w:rPr>
                <w:rFonts w:cs="Gentium Plus"/>
                <w:sz w:val="18"/>
                <w:szCs w:val="18"/>
              </w:rPr>
              <w:t xml:space="preserve"> Salih Kahriman (</w:t>
            </w:r>
            <w:proofErr w:type="spellStart"/>
            <w:r w:rsidR="00654121" w:rsidRPr="003F4D2C">
              <w:rPr>
                <w:rFonts w:cs="Gentium Plus"/>
                <w:sz w:val="18"/>
                <w:szCs w:val="18"/>
              </w:rPr>
              <w:t>İstanbul</w:t>
            </w:r>
            <w:proofErr w:type="spellEnd"/>
            <w:r w:rsidR="00654121" w:rsidRPr="003F4D2C">
              <w:rPr>
                <w:rFonts w:cs="Gentium Plus"/>
                <w:sz w:val="18"/>
                <w:szCs w:val="18"/>
              </w:rPr>
              <w:t xml:space="preserve">: İSAM Yayınları, 2012), </w:t>
            </w:r>
            <w:r w:rsidR="00E01A5B" w:rsidRPr="003F4D2C">
              <w:rPr>
                <w:rFonts w:cs="Gentium Plus"/>
                <w:sz w:val="18"/>
                <w:szCs w:val="18"/>
              </w:rPr>
              <w:t>51</w:t>
            </w:r>
            <w:r w:rsidR="00177BC0" w:rsidRPr="003F4D2C">
              <w:rPr>
                <w:rFonts w:cs="Gentium Plus"/>
                <w:sz w:val="18"/>
                <w:szCs w:val="18"/>
              </w:rPr>
              <w:t>.</w:t>
            </w:r>
          </w:p>
          <w:p w14:paraId="4768A3CF" w14:textId="6CEFF6E3" w:rsidR="002F5C3A" w:rsidRPr="003F4D2C" w:rsidRDefault="002F5C3A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İstanbul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Kadı Sicilleri 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Eyüb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(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Havâss-ı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Refîa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>) Mahkemesi 49 Numaralı Sicil (1054/1644</w:t>
            </w:r>
            <w:r w:rsidRPr="003F4D2C">
              <w:rPr>
                <w:rFonts w:cs="Gentium Plus"/>
                <w:sz w:val="18"/>
                <w:szCs w:val="18"/>
              </w:rPr>
              <w:t xml:space="preserve">), haz. </w:t>
            </w:r>
            <w:proofErr w:type="spellStart"/>
            <w:r w:rsidRPr="003F4D2C">
              <w:rPr>
                <w:rFonts w:cs="Gentium Plus"/>
                <w:sz w:val="18"/>
                <w:szCs w:val="18"/>
              </w:rPr>
              <w:t>Ayşe</w:t>
            </w:r>
            <w:proofErr w:type="spellEnd"/>
            <w:r w:rsidRPr="003F4D2C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3F4D2C">
              <w:rPr>
                <w:rFonts w:cs="Gentium Plus"/>
                <w:sz w:val="18"/>
                <w:szCs w:val="18"/>
              </w:rPr>
              <w:t>Seyyide</w:t>
            </w:r>
            <w:proofErr w:type="spellEnd"/>
            <w:r w:rsidRPr="003F4D2C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3F4D2C">
              <w:rPr>
                <w:rFonts w:cs="Gentium Plus"/>
                <w:sz w:val="18"/>
                <w:szCs w:val="18"/>
              </w:rPr>
              <w:t>Adıgüzel</w:t>
            </w:r>
            <w:proofErr w:type="spellEnd"/>
            <w:r w:rsidRPr="003F4D2C">
              <w:rPr>
                <w:rFonts w:cs="Gentium Plus"/>
                <w:sz w:val="18"/>
                <w:szCs w:val="18"/>
              </w:rPr>
              <w:t xml:space="preserve"> </w:t>
            </w:r>
            <w:r w:rsidR="00CB3467">
              <w:rPr>
                <w:rFonts w:cs="Gentium Plus"/>
                <w:sz w:val="18"/>
                <w:szCs w:val="18"/>
              </w:rPr>
              <w:t>-</w:t>
            </w:r>
            <w:r w:rsidRPr="003F4D2C">
              <w:rPr>
                <w:rFonts w:cs="Gentium Plus"/>
                <w:sz w:val="18"/>
                <w:szCs w:val="18"/>
              </w:rPr>
              <w:t xml:space="preserve"> Zeynep Trabzonlu (</w:t>
            </w:r>
            <w:proofErr w:type="spellStart"/>
            <w:r w:rsidRPr="003F4D2C">
              <w:rPr>
                <w:rFonts w:cs="Gentium Plus"/>
                <w:sz w:val="18"/>
                <w:szCs w:val="18"/>
              </w:rPr>
              <w:t>İstanbul</w:t>
            </w:r>
            <w:proofErr w:type="spellEnd"/>
            <w:r w:rsidRPr="003F4D2C">
              <w:rPr>
                <w:rFonts w:cs="Gentium Plus"/>
                <w:sz w:val="18"/>
                <w:szCs w:val="18"/>
              </w:rPr>
              <w:t xml:space="preserve">: İSAM Yayınları, 2011), </w:t>
            </w:r>
            <w:r w:rsidR="00495D5E" w:rsidRPr="003F4D2C">
              <w:rPr>
                <w:rFonts w:cs="Gentium Plus"/>
                <w:sz w:val="18"/>
                <w:szCs w:val="18"/>
              </w:rPr>
              <w:t>37</w:t>
            </w:r>
            <w:r w:rsidR="0063720A" w:rsidRPr="003F4D2C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CE318F" w:rsidRPr="0063720A" w14:paraId="243397D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E23D1F2" w14:textId="77777777" w:rsidR="00CE318F" w:rsidRPr="004C3904" w:rsidRDefault="00CE318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6F3A21E7" w14:textId="0845C89F" w:rsidR="00CE318F" w:rsidRPr="003F4D2C" w:rsidRDefault="00091642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>Sicil Adı</w:t>
            </w:r>
            <w:r w:rsidRPr="003F4D2C">
              <w:rPr>
                <w:rFonts w:cs="Gentium Plus"/>
                <w:sz w:val="18"/>
                <w:szCs w:val="18"/>
              </w:rPr>
              <w:t>,</w:t>
            </w:r>
            <w:r w:rsidR="00701FD6" w:rsidRPr="003F4D2C">
              <w:rPr>
                <w:rFonts w:cs="Gentium Plus"/>
                <w:sz w:val="18"/>
                <w:szCs w:val="18"/>
              </w:rPr>
              <w:t xml:space="preserve"> </w:t>
            </w:r>
            <w:r w:rsidRPr="003F4D2C">
              <w:rPr>
                <w:rFonts w:cs="Gentium Plus"/>
                <w:sz w:val="18"/>
                <w:szCs w:val="18"/>
              </w:rPr>
              <w:t>Cilt/Sayfa Aralığı</w:t>
            </w:r>
            <w:r w:rsidR="00177BC0" w:rsidRPr="003F4D2C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CE318F" w:rsidRPr="0063720A" w14:paraId="2CE6B7F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A544BB2" w14:textId="77777777" w:rsidR="00CE318F" w:rsidRPr="004C3904" w:rsidRDefault="00CE318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DA2DE17" w14:textId="68CA0440" w:rsidR="00433478" w:rsidRPr="003F4D2C" w:rsidRDefault="0009164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>Galata Mahkemesi 90 Numaralı Sicil,</w:t>
            </w:r>
            <w:r w:rsidR="00701FD6" w:rsidRPr="003F4D2C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3F4D2C">
              <w:rPr>
                <w:rFonts w:cs="Gentium Plus"/>
                <w:sz w:val="18"/>
                <w:szCs w:val="18"/>
              </w:rPr>
              <w:t>51</w:t>
            </w:r>
            <w:r w:rsidR="00177BC0" w:rsidRPr="003F4D2C">
              <w:rPr>
                <w:rFonts w:cs="Gentium Plus"/>
                <w:sz w:val="18"/>
                <w:szCs w:val="18"/>
              </w:rPr>
              <w:t>.</w:t>
            </w:r>
          </w:p>
          <w:p w14:paraId="08151C2E" w14:textId="2686063B" w:rsidR="00495D5E" w:rsidRPr="003F4D2C" w:rsidRDefault="00495D5E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İstanbul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Kadı Sicilleri 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Eyüb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(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Havâss-ı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Refîa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) Mahkemesi 49 Numaralı Sicil, </w:t>
            </w:r>
            <w:r w:rsidRPr="003F4D2C">
              <w:rPr>
                <w:rFonts w:cs="Gentium Plus"/>
                <w:sz w:val="18"/>
                <w:szCs w:val="18"/>
              </w:rPr>
              <w:t>38</w:t>
            </w:r>
            <w:r w:rsidR="00177BC0" w:rsidRPr="003F4D2C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305502" w:rsidRPr="0063720A" w14:paraId="59ED7F7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A2CAC31" w14:textId="77777777" w:rsidR="00305502" w:rsidRPr="004C3904" w:rsidRDefault="00305502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0ED69A63" w14:textId="7786BCCC" w:rsidR="00305502" w:rsidRPr="003F4D2C" w:rsidRDefault="00305502" w:rsidP="00D07573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Sicil Adı (Yılı). </w:t>
            </w:r>
            <w:r w:rsidR="001A1A40" w:rsidRPr="003F4D2C">
              <w:rPr>
                <w:rFonts w:cs="Gentium Plus"/>
                <w:i/>
                <w:iCs/>
                <w:sz w:val="18"/>
                <w:szCs w:val="18"/>
              </w:rPr>
              <w:t>h</w:t>
            </w:r>
            <w:r w:rsidRPr="003F4D2C">
              <w:rPr>
                <w:rFonts w:cs="Gentium Plus"/>
                <w:sz w:val="18"/>
                <w:szCs w:val="18"/>
              </w:rPr>
              <w:t xml:space="preserve">az. Adı Soyadı. </w:t>
            </w:r>
            <w:r w:rsidR="00B66F97" w:rsidRPr="003F4D2C">
              <w:rPr>
                <w:rFonts w:cs="Gentium Plus"/>
                <w:sz w:val="18"/>
                <w:szCs w:val="18"/>
              </w:rPr>
              <w:t>Basım</w:t>
            </w:r>
            <w:r w:rsidRPr="003F4D2C">
              <w:rPr>
                <w:rFonts w:cs="Gentium Plus"/>
                <w:sz w:val="18"/>
                <w:szCs w:val="18"/>
              </w:rPr>
              <w:t xml:space="preserve"> Yeri: Yayıncı</w:t>
            </w:r>
            <w:r w:rsidR="008F10D0" w:rsidRPr="003F4D2C">
              <w:rPr>
                <w:rFonts w:cs="Gentium Plus"/>
                <w:sz w:val="18"/>
                <w:szCs w:val="18"/>
              </w:rPr>
              <w:t>, x. Basım</w:t>
            </w:r>
            <w:r w:rsidR="00ED2DC3">
              <w:rPr>
                <w:rFonts w:cs="Gentium Plus"/>
                <w:sz w:val="18"/>
                <w:szCs w:val="18"/>
              </w:rPr>
              <w:t>, Basım Yılı.</w:t>
            </w:r>
            <w:r w:rsidR="00317124" w:rsidRPr="003F4D2C">
              <w:rPr>
                <w:rFonts w:cs="Gentium Plus"/>
                <w:sz w:val="18"/>
                <w:szCs w:val="18"/>
              </w:rPr>
              <w:t xml:space="preserve"> Erişim Adresi</w:t>
            </w:r>
          </w:p>
        </w:tc>
      </w:tr>
      <w:tr w:rsidR="00305502" w:rsidRPr="0063720A" w14:paraId="3C6DFAE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740A8BE" w14:textId="77777777" w:rsidR="00305502" w:rsidRPr="004C3904" w:rsidRDefault="00305502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84F50A2" w14:textId="0423A376" w:rsidR="00305502" w:rsidRPr="00933225" w:rsidRDefault="00305502" w:rsidP="00D0757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>Galata Mahkemesi 90 Numaralı Sicil (1073-1074/1663).</w:t>
            </w:r>
            <w:r w:rsidRPr="003F4D2C">
              <w:rPr>
                <w:rFonts w:cs="Gentium Plus"/>
                <w:sz w:val="18"/>
                <w:szCs w:val="18"/>
              </w:rPr>
              <w:t xml:space="preserve"> </w:t>
            </w:r>
            <w:r w:rsidR="001A1A40" w:rsidRPr="003F4D2C">
              <w:rPr>
                <w:rFonts w:cs="Gentium Plus"/>
                <w:sz w:val="18"/>
                <w:szCs w:val="18"/>
              </w:rPr>
              <w:t>h</w:t>
            </w:r>
            <w:r w:rsidRPr="003F4D2C">
              <w:rPr>
                <w:rFonts w:cs="Gentium Plus"/>
                <w:sz w:val="18"/>
                <w:szCs w:val="18"/>
              </w:rPr>
              <w:t xml:space="preserve">az. Fuat Recep </w:t>
            </w:r>
            <w:r w:rsidR="00CB3467">
              <w:rPr>
                <w:rFonts w:cs="Gentium Plus"/>
                <w:sz w:val="18"/>
                <w:szCs w:val="18"/>
              </w:rPr>
              <w:t>-</w:t>
            </w:r>
            <w:r w:rsidRPr="003F4D2C">
              <w:rPr>
                <w:rFonts w:cs="Gentium Plus"/>
                <w:sz w:val="18"/>
                <w:szCs w:val="18"/>
              </w:rPr>
              <w:t xml:space="preserve"> Salih Kahriman. </w:t>
            </w:r>
            <w:proofErr w:type="spellStart"/>
            <w:r w:rsidRPr="003F4D2C">
              <w:rPr>
                <w:rFonts w:cs="Gentium Plus"/>
                <w:sz w:val="18"/>
                <w:szCs w:val="18"/>
              </w:rPr>
              <w:t>İstanbul</w:t>
            </w:r>
            <w:proofErr w:type="spellEnd"/>
            <w:r w:rsidRPr="003F4D2C">
              <w:rPr>
                <w:rFonts w:cs="Gentium Plus"/>
                <w:sz w:val="18"/>
                <w:szCs w:val="18"/>
              </w:rPr>
              <w:t>: İSAM Yayınları, 2012.</w:t>
            </w:r>
            <w:r w:rsidR="00317124" w:rsidRPr="003F4D2C">
              <w:rPr>
                <w:sz w:val="18"/>
                <w:szCs w:val="18"/>
              </w:rPr>
              <w:t xml:space="preserve"> </w:t>
            </w:r>
            <w:hyperlink r:id="rId87" w:history="1">
              <w:r w:rsidR="00317124"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www.kadisicilleri.org/index.php</w:t>
              </w:r>
            </w:hyperlink>
          </w:p>
          <w:p w14:paraId="5C7CD7C1" w14:textId="09AE22A4" w:rsidR="00305502" w:rsidRPr="003F4D2C" w:rsidRDefault="00305502" w:rsidP="00B5519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933225">
              <w:rPr>
                <w:rFonts w:cs="Gentium Plus"/>
                <w:i/>
                <w:iCs/>
                <w:sz w:val="18"/>
                <w:szCs w:val="18"/>
              </w:rPr>
              <w:t>İstanbul</w:t>
            </w:r>
            <w:proofErr w:type="spellEnd"/>
            <w:r w:rsidRPr="00933225">
              <w:rPr>
                <w:rFonts w:cs="Gentium Plus"/>
                <w:i/>
                <w:iCs/>
                <w:sz w:val="18"/>
                <w:szCs w:val="18"/>
              </w:rPr>
              <w:t xml:space="preserve"> Kadı Sicilleri </w:t>
            </w:r>
            <w:proofErr w:type="spellStart"/>
            <w:r w:rsidRPr="00933225">
              <w:rPr>
                <w:rFonts w:cs="Gentium Plus"/>
                <w:i/>
                <w:iCs/>
                <w:sz w:val="18"/>
                <w:szCs w:val="18"/>
              </w:rPr>
              <w:t>Eyüb</w:t>
            </w:r>
            <w:proofErr w:type="spellEnd"/>
            <w:r w:rsidRPr="00933225">
              <w:rPr>
                <w:rFonts w:cs="Gentium Plus"/>
                <w:i/>
                <w:iCs/>
                <w:sz w:val="18"/>
                <w:szCs w:val="18"/>
              </w:rPr>
              <w:t xml:space="preserve"> (</w:t>
            </w:r>
            <w:proofErr w:type="spellStart"/>
            <w:r w:rsidRPr="00933225">
              <w:rPr>
                <w:rFonts w:cs="Gentium Plus"/>
                <w:i/>
                <w:iCs/>
                <w:sz w:val="18"/>
                <w:szCs w:val="18"/>
              </w:rPr>
              <w:t>Havâss-ı</w:t>
            </w:r>
            <w:proofErr w:type="spellEnd"/>
            <w:r w:rsidRPr="00933225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933225">
              <w:rPr>
                <w:rFonts w:cs="Gentium Plus"/>
                <w:i/>
                <w:iCs/>
                <w:sz w:val="18"/>
                <w:szCs w:val="18"/>
              </w:rPr>
              <w:t>Refîa</w:t>
            </w:r>
            <w:proofErr w:type="spellEnd"/>
            <w:r w:rsidRPr="00933225">
              <w:rPr>
                <w:rFonts w:cs="Gentium Plus"/>
                <w:i/>
                <w:iCs/>
                <w:sz w:val="18"/>
                <w:szCs w:val="18"/>
              </w:rPr>
              <w:t>) Mahkemesi 49 Numaralı Sicil (1054/1644).</w:t>
            </w:r>
            <w:r w:rsidRPr="00933225">
              <w:rPr>
                <w:rFonts w:cs="Gentium Plus"/>
                <w:sz w:val="18"/>
                <w:szCs w:val="18"/>
              </w:rPr>
              <w:t xml:space="preserve"> </w:t>
            </w:r>
            <w:r w:rsidR="001A1A40" w:rsidRPr="00933225">
              <w:rPr>
                <w:rFonts w:cs="Gentium Plus"/>
                <w:sz w:val="18"/>
                <w:szCs w:val="18"/>
              </w:rPr>
              <w:t>h</w:t>
            </w:r>
            <w:r w:rsidRPr="00933225">
              <w:rPr>
                <w:rFonts w:cs="Gentium Plus"/>
                <w:sz w:val="18"/>
                <w:szCs w:val="18"/>
              </w:rPr>
              <w:t xml:space="preserve">az.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Ayşe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Seyyide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Adıgüzel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 </w:t>
            </w:r>
            <w:r w:rsidR="00CB3467" w:rsidRPr="00933225">
              <w:rPr>
                <w:rFonts w:cs="Gentium Plus"/>
                <w:sz w:val="18"/>
                <w:szCs w:val="18"/>
              </w:rPr>
              <w:t>-</w:t>
            </w:r>
            <w:r w:rsidRPr="00933225">
              <w:rPr>
                <w:rFonts w:cs="Gentium Plus"/>
                <w:sz w:val="18"/>
                <w:szCs w:val="18"/>
              </w:rPr>
              <w:t xml:space="preserve"> Zeynep Trabzonlu.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İstanbul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>: İSAM Yayınları, 2011.</w:t>
            </w:r>
            <w:r w:rsidR="00317124" w:rsidRPr="00933225">
              <w:rPr>
                <w:sz w:val="18"/>
                <w:szCs w:val="18"/>
              </w:rPr>
              <w:t xml:space="preserve"> </w:t>
            </w:r>
            <w:hyperlink r:id="rId88" w:history="1">
              <w:r w:rsidR="00317124"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www.kadisicilleri.org/index.php</w:t>
              </w:r>
            </w:hyperlink>
          </w:p>
        </w:tc>
      </w:tr>
    </w:tbl>
    <w:p w14:paraId="4F438692" w14:textId="125FBAD6" w:rsidR="00D24484" w:rsidRPr="00694F90" w:rsidRDefault="00D24484" w:rsidP="002F6D85">
      <w:pPr>
        <w:pStyle w:val="Balk3"/>
        <w:numPr>
          <w:ilvl w:val="1"/>
          <w:numId w:val="61"/>
        </w:numPr>
      </w:pPr>
      <w:bookmarkStart w:id="80" w:name="_Toc20088033"/>
      <w:bookmarkStart w:id="81" w:name="_Toc20098314"/>
      <w:bookmarkStart w:id="82" w:name="_Toc20175402"/>
      <w:bookmarkStart w:id="83" w:name="_Toc20251728"/>
      <w:bookmarkStart w:id="84" w:name="_Toc37480887"/>
      <w:bookmarkStart w:id="85" w:name="_Hlk34662879"/>
      <w:r>
        <w:t>Kadı Sicili-</w:t>
      </w:r>
      <w:r w:rsidR="00543E02">
        <w:t>Arşivde</w:t>
      </w:r>
      <w:bookmarkEnd w:id="80"/>
      <w:bookmarkEnd w:id="81"/>
      <w:bookmarkEnd w:id="82"/>
      <w:bookmarkEnd w:id="83"/>
      <w:bookmarkEnd w:id="84"/>
    </w:p>
    <w:bookmarkEnd w:id="85"/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515"/>
        <w:gridCol w:w="6830"/>
      </w:tblGrid>
      <w:tr w:rsidR="00D24484" w:rsidRPr="0063720A" w14:paraId="1171B9A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5A98E57F" w14:textId="77777777" w:rsidR="00D24484" w:rsidRPr="004C3904" w:rsidRDefault="00D2448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br w:type="page"/>
              <w:t>İlk Geçtiği Yerde</w:t>
            </w:r>
          </w:p>
        </w:tc>
        <w:tc>
          <w:tcPr>
            <w:tcW w:w="4965" w:type="dxa"/>
          </w:tcPr>
          <w:p w14:paraId="36A9215D" w14:textId="6F7593B7" w:rsidR="00177BC0" w:rsidRPr="003F4D2C" w:rsidRDefault="00D2448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>Sicil Adı</w:t>
            </w:r>
            <w:r w:rsidR="0063720A" w:rsidRPr="003F4D2C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3F4D2C">
              <w:rPr>
                <w:rFonts w:cs="Gentium Plus"/>
                <w:i/>
                <w:iCs/>
                <w:sz w:val="18"/>
                <w:szCs w:val="18"/>
              </w:rPr>
              <w:t>(Yıl</w:t>
            </w:r>
            <w:r w:rsidR="0063720A" w:rsidRPr="003F4D2C">
              <w:rPr>
                <w:rFonts w:cs="Gentium Plus"/>
                <w:i/>
                <w:iCs/>
                <w:sz w:val="18"/>
                <w:szCs w:val="18"/>
              </w:rPr>
              <w:t>ı</w:t>
            </w:r>
            <w:r w:rsidRPr="003F4D2C">
              <w:rPr>
                <w:rFonts w:cs="Gentium Plus"/>
                <w:i/>
                <w:iCs/>
                <w:sz w:val="18"/>
                <w:szCs w:val="18"/>
              </w:rPr>
              <w:t>)</w:t>
            </w:r>
            <w:r w:rsidRPr="003F4D2C">
              <w:rPr>
                <w:rFonts w:cs="Gentium Plus"/>
                <w:sz w:val="18"/>
                <w:szCs w:val="18"/>
              </w:rPr>
              <w:t>,</w:t>
            </w:r>
            <w:r w:rsidR="0063720A" w:rsidRPr="003F4D2C">
              <w:rPr>
                <w:rFonts w:cs="Gentium Plus"/>
                <w:sz w:val="18"/>
                <w:szCs w:val="18"/>
              </w:rPr>
              <w:t xml:space="preserve"> Kütüphane/Arşiv Adı, Koleksiyon Adı, No. Numarası, Varak Numarası.</w:t>
            </w:r>
          </w:p>
        </w:tc>
      </w:tr>
      <w:tr w:rsidR="00D24484" w:rsidRPr="0063720A" w14:paraId="4533205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52EC702B" w14:textId="77777777" w:rsidR="00D24484" w:rsidRPr="004C3904" w:rsidRDefault="00D2448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4E704C7C" w14:textId="0134B03F" w:rsidR="00D24484" w:rsidRPr="003F4D2C" w:rsidRDefault="0063720A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Kayseri Sancağı 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Şer'îye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Sicil Defteri (1334-1336),</w:t>
            </w:r>
            <w:r w:rsidRPr="003F4D2C">
              <w:rPr>
                <w:rFonts w:cs="Gentium Plus"/>
                <w:sz w:val="18"/>
                <w:szCs w:val="18"/>
              </w:rPr>
              <w:t xml:space="preserve"> Milli Kütüphane, No. 06 Mil </w:t>
            </w:r>
            <w:proofErr w:type="spellStart"/>
            <w:r w:rsidRPr="003F4D2C">
              <w:rPr>
                <w:rFonts w:cs="Gentium Plus"/>
                <w:sz w:val="18"/>
                <w:szCs w:val="18"/>
              </w:rPr>
              <w:t>Yz</w:t>
            </w:r>
            <w:proofErr w:type="spellEnd"/>
            <w:r w:rsidRPr="003F4D2C">
              <w:rPr>
                <w:rFonts w:cs="Gentium Plus"/>
                <w:sz w:val="18"/>
                <w:szCs w:val="18"/>
              </w:rPr>
              <w:t xml:space="preserve"> C 39/3, 68-90.</w:t>
            </w:r>
          </w:p>
        </w:tc>
      </w:tr>
      <w:tr w:rsidR="00D24484" w:rsidRPr="0063720A" w14:paraId="5D08640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556B9326" w14:textId="77777777" w:rsidR="00D24484" w:rsidRPr="004C3904" w:rsidRDefault="00D2448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65" w:type="dxa"/>
          </w:tcPr>
          <w:p w14:paraId="1AF8FCD6" w14:textId="4FD62F4B" w:rsidR="00D24484" w:rsidRPr="003F4D2C" w:rsidRDefault="00D2448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>Sicil Adı</w:t>
            </w:r>
            <w:r w:rsidR="0063720A" w:rsidRPr="003F4D2C">
              <w:rPr>
                <w:rFonts w:cs="Gentium Plus"/>
                <w:i/>
                <w:iCs/>
                <w:sz w:val="18"/>
                <w:szCs w:val="18"/>
              </w:rPr>
              <w:t xml:space="preserve"> (Yılı),</w:t>
            </w:r>
            <w:r w:rsidRPr="003F4D2C">
              <w:rPr>
                <w:rFonts w:cs="Gentium Plus"/>
                <w:sz w:val="18"/>
                <w:szCs w:val="18"/>
              </w:rPr>
              <w:t xml:space="preserve"> </w:t>
            </w:r>
            <w:r w:rsidR="0063720A" w:rsidRPr="003F4D2C">
              <w:rPr>
                <w:rFonts w:cs="Gentium Plus"/>
                <w:sz w:val="18"/>
                <w:szCs w:val="18"/>
              </w:rPr>
              <w:t>Varak Numarası</w:t>
            </w:r>
          </w:p>
        </w:tc>
      </w:tr>
      <w:tr w:rsidR="00D24484" w:rsidRPr="0063720A" w14:paraId="0207DF8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25F2228F" w14:textId="77777777" w:rsidR="00D24484" w:rsidRPr="004C3904" w:rsidRDefault="00D2448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6F7F4F08" w14:textId="30674198" w:rsidR="00D24484" w:rsidRPr="003F4D2C" w:rsidRDefault="0063720A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Kayseri Sancağı 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Şer'îye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Sicil Defteri (1334-1336),</w:t>
            </w:r>
            <w:r w:rsidRPr="003F4D2C">
              <w:rPr>
                <w:rFonts w:cs="Gentium Plus"/>
                <w:sz w:val="18"/>
                <w:szCs w:val="18"/>
              </w:rPr>
              <w:t xml:space="preserve"> 61a-61b.</w:t>
            </w:r>
          </w:p>
        </w:tc>
      </w:tr>
      <w:tr w:rsidR="00D24484" w:rsidRPr="0063720A" w14:paraId="5139893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03169D4E" w14:textId="77777777" w:rsidR="00D24484" w:rsidRPr="004C3904" w:rsidRDefault="00D2448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65" w:type="dxa"/>
          </w:tcPr>
          <w:p w14:paraId="159D5E5B" w14:textId="72AD3E39" w:rsidR="00D24484" w:rsidRPr="003F4D2C" w:rsidRDefault="00D24484" w:rsidP="00E96C47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>Sicil Ad</w:t>
            </w:r>
            <w:r w:rsidR="0063720A" w:rsidRPr="003F4D2C">
              <w:rPr>
                <w:rFonts w:cs="Gentium Plus"/>
                <w:i/>
                <w:iCs/>
                <w:sz w:val="18"/>
                <w:szCs w:val="18"/>
              </w:rPr>
              <w:t>ı</w:t>
            </w:r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(Yıl</w:t>
            </w:r>
            <w:r w:rsidR="0063720A" w:rsidRPr="003F4D2C">
              <w:rPr>
                <w:rFonts w:cs="Gentium Plus"/>
                <w:i/>
                <w:iCs/>
                <w:sz w:val="18"/>
                <w:szCs w:val="18"/>
              </w:rPr>
              <w:t>ı</w:t>
            </w:r>
            <w:r w:rsidRPr="003F4D2C">
              <w:rPr>
                <w:rFonts w:cs="Gentium Plus"/>
                <w:i/>
                <w:iCs/>
                <w:sz w:val="18"/>
                <w:szCs w:val="18"/>
              </w:rPr>
              <w:t>).</w:t>
            </w:r>
            <w:r w:rsidRPr="003F4D2C">
              <w:rPr>
                <w:rFonts w:cs="Gentium Plus"/>
                <w:sz w:val="18"/>
                <w:szCs w:val="18"/>
              </w:rPr>
              <w:t xml:space="preserve"> Kütüphane/Arşiv Adı, Koleksiyon Adı, No. Numarası. Erişim Adresi</w:t>
            </w:r>
          </w:p>
        </w:tc>
      </w:tr>
      <w:tr w:rsidR="00D24484" w:rsidRPr="0063720A" w14:paraId="3BB99C4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2751019A" w14:textId="77777777" w:rsidR="00D24484" w:rsidRPr="004C3904" w:rsidRDefault="00D2448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3B6563FC" w14:textId="20CCFE23" w:rsidR="00D24484" w:rsidRPr="003F4D2C" w:rsidRDefault="0063720A" w:rsidP="00D0757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Kayseri Sancağı </w:t>
            </w:r>
            <w:proofErr w:type="spellStart"/>
            <w:r w:rsidRPr="003F4D2C">
              <w:rPr>
                <w:rFonts w:cs="Gentium Plus"/>
                <w:i/>
                <w:iCs/>
                <w:sz w:val="18"/>
                <w:szCs w:val="18"/>
              </w:rPr>
              <w:t>Şer'îye</w:t>
            </w:r>
            <w:proofErr w:type="spellEnd"/>
            <w:r w:rsidRPr="003F4D2C">
              <w:rPr>
                <w:rFonts w:cs="Gentium Plus"/>
                <w:i/>
                <w:iCs/>
                <w:sz w:val="18"/>
                <w:szCs w:val="18"/>
              </w:rPr>
              <w:t xml:space="preserve"> Sicil Defteri (1334-1336). </w:t>
            </w:r>
            <w:r w:rsidRPr="003F4D2C">
              <w:rPr>
                <w:rFonts w:cs="Gentium Plus"/>
                <w:sz w:val="18"/>
                <w:szCs w:val="18"/>
              </w:rPr>
              <w:t xml:space="preserve">Milli Kütüphane, No. 06 Mil </w:t>
            </w:r>
            <w:proofErr w:type="spellStart"/>
            <w:r w:rsidRPr="003F4D2C">
              <w:rPr>
                <w:rFonts w:cs="Gentium Plus"/>
                <w:sz w:val="18"/>
                <w:szCs w:val="18"/>
              </w:rPr>
              <w:t>Yz</w:t>
            </w:r>
            <w:proofErr w:type="spellEnd"/>
            <w:r w:rsidRPr="003F4D2C">
              <w:rPr>
                <w:rFonts w:cs="Gentium Plus"/>
                <w:sz w:val="18"/>
                <w:szCs w:val="18"/>
              </w:rPr>
              <w:t xml:space="preserve"> C 39/3, 68-90. </w:t>
            </w:r>
            <w:hyperlink r:id="rId89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kasif.mkutup.gov.tr/SonucDetay.aspx?MakId=857602</w:t>
              </w:r>
            </w:hyperlink>
          </w:p>
        </w:tc>
      </w:tr>
    </w:tbl>
    <w:p w14:paraId="335F7606" w14:textId="43D9E6FA" w:rsidR="0093506D" w:rsidRPr="00694F90" w:rsidRDefault="0093506D" w:rsidP="000A49BA">
      <w:pPr>
        <w:pStyle w:val="Balk2"/>
        <w:numPr>
          <w:ilvl w:val="0"/>
          <w:numId w:val="61"/>
        </w:numPr>
      </w:pPr>
      <w:bookmarkStart w:id="86" w:name="_Toc37480888"/>
      <w:bookmarkStart w:id="87" w:name="_Hlk34662912"/>
      <w:r w:rsidRPr="00694F90">
        <w:t>Ansiklopedi</w:t>
      </w:r>
      <w:bookmarkEnd w:id="86"/>
    </w:p>
    <w:p w14:paraId="48631250" w14:textId="77777777" w:rsidR="00FE2070" w:rsidRPr="00694F90" w:rsidRDefault="00FE2070" w:rsidP="002F6D85">
      <w:pPr>
        <w:pStyle w:val="Balk3"/>
        <w:numPr>
          <w:ilvl w:val="1"/>
          <w:numId w:val="61"/>
        </w:numPr>
      </w:pPr>
      <w:bookmarkStart w:id="88" w:name="_Toc37480889"/>
      <w:bookmarkStart w:id="89" w:name="_Toc20175404"/>
      <w:r w:rsidRPr="00694F90">
        <w:t>Ansiklopedi-Matbu</w:t>
      </w:r>
      <w:bookmarkEnd w:id="8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FE2070" w:rsidRPr="00F757AA" w14:paraId="13851E15" w14:textId="77777777" w:rsidTr="00D01E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BC26CAB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0CCF9B4A" w14:textId="77777777" w:rsidR="00FE2070" w:rsidRPr="0065508E" w:rsidRDefault="00FE2070" w:rsidP="00D01E6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 xml:space="preserve">Yazar Adı Soyadı, “Madde Adı (Alt Başlık)”, </w:t>
            </w:r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Ansiklopedi Adı, </w:t>
            </w:r>
            <w:r w:rsidRPr="0065508E">
              <w:rPr>
                <w:rFonts w:cs="Gentium Plus"/>
                <w:sz w:val="19"/>
                <w:szCs w:val="19"/>
              </w:rPr>
              <w:t>ed. Editör Adı Soyadı</w:t>
            </w:r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5508E">
              <w:rPr>
                <w:rFonts w:cs="Gentium Plus"/>
                <w:sz w:val="19"/>
                <w:szCs w:val="19"/>
              </w:rPr>
              <w:t>(Basım Yeri: Yayıncı, Yıl), Cilt/Sayfa Numarası.</w:t>
            </w:r>
          </w:p>
        </w:tc>
      </w:tr>
      <w:tr w:rsidR="00FE2070" w:rsidRPr="00F757AA" w14:paraId="17E67649" w14:textId="77777777" w:rsidTr="00D01E6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4DFC7F1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8067138" w14:textId="77777777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Ömer Faruk Akün, “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Âlî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Mustafa Efendi”,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65508E">
              <w:rPr>
                <w:rFonts w:cs="Gentium Plus"/>
                <w:sz w:val="19"/>
                <w:szCs w:val="19"/>
              </w:rPr>
              <w:t xml:space="preserve"> (Ankara: TDV Yayınları, 1989), 2/416.</w:t>
            </w:r>
          </w:p>
          <w:p w14:paraId="3A32572C" w14:textId="77777777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Halil İnalcık, “</w:t>
            </w:r>
            <w:proofErr w:type="spellStart"/>
            <w:r w:rsidRPr="001E3C26">
              <w:rPr>
                <w:rFonts w:cs="Gentium Plus"/>
                <w:sz w:val="19"/>
                <w:szCs w:val="19"/>
              </w:rPr>
              <w:t>Selīm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I”, </w:t>
            </w:r>
            <w:proofErr w:type="spellStart"/>
            <w:r w:rsidRPr="0065508E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5508E">
              <w:rPr>
                <w:rFonts w:cs="Gentium Plus"/>
                <w:i/>
                <w:iCs/>
                <w:sz w:val="19"/>
                <w:szCs w:val="19"/>
              </w:rPr>
              <w:t>Encyclopaedia</w:t>
            </w:r>
            <w:proofErr w:type="spellEnd"/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65508E">
              <w:rPr>
                <w:rFonts w:cs="Gentium Plus"/>
                <w:i/>
                <w:iCs/>
                <w:sz w:val="19"/>
                <w:szCs w:val="19"/>
              </w:rPr>
              <w:t>Islam</w:t>
            </w:r>
            <w:proofErr w:type="spellEnd"/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65508E">
              <w:rPr>
                <w:rFonts w:cs="Gentium Plus"/>
                <w:sz w:val="19"/>
                <w:szCs w:val="19"/>
              </w:rPr>
              <w:t xml:space="preserve">ed. C. E. 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Bosworth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vd</w:t>
            </w:r>
            <w:r w:rsidRPr="0065508E">
              <w:rPr>
                <w:rFonts w:cs="Gentium Plus"/>
                <w:sz w:val="19"/>
                <w:szCs w:val="19"/>
              </w:rPr>
              <w:t>. (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Leiden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Brill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, 1997), </w:t>
            </w:r>
            <w:r>
              <w:rPr>
                <w:rFonts w:cs="Gentium Plus"/>
                <w:sz w:val="19"/>
                <w:szCs w:val="19"/>
              </w:rPr>
              <w:t>9/127-131</w:t>
            </w:r>
            <w:r w:rsidRPr="0065508E">
              <w:rPr>
                <w:rFonts w:cs="Gentium Plus"/>
                <w:sz w:val="19"/>
                <w:szCs w:val="19"/>
              </w:rPr>
              <w:t>.</w:t>
            </w:r>
          </w:p>
          <w:p w14:paraId="3847070E" w14:textId="77777777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 xml:space="preserve">Yusuf Şevki Yavuz, “İstidlâl (Kelâm)”,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65508E">
              <w:rPr>
                <w:rFonts w:cs="Gentium Plus"/>
                <w:sz w:val="19"/>
                <w:szCs w:val="19"/>
              </w:rPr>
              <w:t xml:space="preserve"> (İstanbul: TDV Yayınları, 2001), 23/325-328.</w:t>
            </w:r>
          </w:p>
        </w:tc>
      </w:tr>
      <w:tr w:rsidR="00FE2070" w:rsidRPr="00F757AA" w14:paraId="75FDE49E" w14:textId="77777777" w:rsidTr="00D01E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F548BF5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698A341B" w14:textId="77777777" w:rsidR="00FE2070" w:rsidRPr="0065508E" w:rsidRDefault="00FE2070" w:rsidP="00D01E6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Yazar Soyadı, “Madde Adı”, Cilt/Sayfa Numarası.</w:t>
            </w:r>
          </w:p>
        </w:tc>
      </w:tr>
      <w:tr w:rsidR="00FE2070" w:rsidRPr="00F757AA" w14:paraId="04A0426A" w14:textId="77777777" w:rsidTr="00D01E6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838886C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BD65700" w14:textId="77777777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Akün, “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Âlî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Mustafa Efendi”, 2/416.</w:t>
            </w:r>
          </w:p>
          <w:p w14:paraId="08D46495" w14:textId="77777777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İnalcık, “</w:t>
            </w:r>
            <w:proofErr w:type="spellStart"/>
            <w:r w:rsidRPr="001E3C26">
              <w:rPr>
                <w:rFonts w:cs="Gentium Plus"/>
                <w:sz w:val="19"/>
                <w:szCs w:val="19"/>
              </w:rPr>
              <w:t>Selīm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I”, 9/1</w:t>
            </w:r>
            <w:r>
              <w:rPr>
                <w:rFonts w:cs="Gentium Plus"/>
                <w:sz w:val="19"/>
                <w:szCs w:val="19"/>
              </w:rPr>
              <w:t>2</w:t>
            </w:r>
            <w:r w:rsidRPr="0065508E">
              <w:rPr>
                <w:rFonts w:cs="Gentium Plus"/>
                <w:sz w:val="19"/>
                <w:szCs w:val="19"/>
              </w:rPr>
              <w:t>7.</w:t>
            </w:r>
          </w:p>
          <w:p w14:paraId="572369D7" w14:textId="77777777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Yavuz, “İstidlâl (Kelâm)”, 23/325-328.</w:t>
            </w:r>
          </w:p>
        </w:tc>
      </w:tr>
      <w:tr w:rsidR="00FE2070" w:rsidRPr="00F757AA" w14:paraId="324D4D5A" w14:textId="77777777" w:rsidTr="00D01E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3207FCD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60D3A427" w14:textId="77777777" w:rsidR="00FE2070" w:rsidRPr="0065508E" w:rsidRDefault="00FE2070" w:rsidP="00D01E61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17474B">
              <w:rPr>
                <w:rFonts w:cs="Gentium Plus"/>
                <w:sz w:val="18"/>
                <w:szCs w:val="18"/>
              </w:rPr>
              <w:t xml:space="preserve">Yazar Soyadı, Adı. “Madde Adı”. </w:t>
            </w:r>
            <w:r>
              <w:rPr>
                <w:rFonts w:cs="Gentium Plus"/>
                <w:i/>
                <w:iCs/>
                <w:sz w:val="18"/>
                <w:szCs w:val="18"/>
              </w:rPr>
              <w:t xml:space="preserve">Ansiklopedi Adı </w:t>
            </w:r>
            <w:r w:rsidRPr="00CB0CB0">
              <w:rPr>
                <w:rFonts w:cs="Gentium Plus"/>
                <w:sz w:val="18"/>
                <w:szCs w:val="18"/>
              </w:rPr>
              <w:t>(Edisyon)</w:t>
            </w:r>
            <w:r w:rsidRPr="0017474B">
              <w:rPr>
                <w:rFonts w:cs="Gentium Plus"/>
                <w:sz w:val="18"/>
                <w:szCs w:val="18"/>
              </w:rPr>
              <w:t xml:space="preserve">. </w:t>
            </w:r>
            <w:r>
              <w:rPr>
                <w:rFonts w:cs="Gentium Plus"/>
                <w:sz w:val="18"/>
                <w:szCs w:val="18"/>
              </w:rPr>
              <w:t>E</w:t>
            </w:r>
            <w:r w:rsidRPr="0017474B">
              <w:rPr>
                <w:rFonts w:cs="Gentium Plus"/>
                <w:sz w:val="18"/>
                <w:szCs w:val="18"/>
              </w:rPr>
              <w:t>d. Editör Adı Soyadı. Cilt/Sayfa Aralığı.  Basım Yeri: Yayıncı</w:t>
            </w:r>
            <w:r>
              <w:rPr>
                <w:rFonts w:cs="Gentium Plus"/>
                <w:sz w:val="18"/>
                <w:szCs w:val="18"/>
              </w:rPr>
              <w:t>, x. Basım,</w:t>
            </w:r>
            <w:r w:rsidRPr="0017474B">
              <w:rPr>
                <w:rFonts w:cs="Gentium Plus"/>
                <w:sz w:val="18"/>
                <w:szCs w:val="18"/>
              </w:rPr>
              <w:t xml:space="preserve"> Yıl.</w:t>
            </w:r>
          </w:p>
        </w:tc>
      </w:tr>
      <w:tr w:rsidR="00FE2070" w:rsidRPr="00694F90" w14:paraId="7CD0D9AF" w14:textId="77777777" w:rsidTr="00D01E6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A9D3FB9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DA287BA" w14:textId="77777777" w:rsidR="00FE2070" w:rsidRPr="0065508E" w:rsidRDefault="00FE2070" w:rsidP="00D01E61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Akün, Ömer Faruk. “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Âlî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Mustafa Efendi”.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65508E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65508E">
              <w:rPr>
                <w:rFonts w:cs="Gentium Plus"/>
                <w:sz w:val="19"/>
                <w:szCs w:val="19"/>
              </w:rPr>
              <w:t xml:space="preserve"> 2/416-417. Ankara: TDV Yayınları, 1989.</w:t>
            </w:r>
          </w:p>
          <w:p w14:paraId="3F3DDD83" w14:textId="77777777" w:rsidR="00FE2070" w:rsidRPr="0065508E" w:rsidRDefault="00FE2070" w:rsidP="00D01E61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İnalcık, Halil. “</w:t>
            </w:r>
            <w:proofErr w:type="spellStart"/>
            <w:r w:rsidRPr="001E3C26">
              <w:rPr>
                <w:rFonts w:cs="Gentium Plus"/>
                <w:sz w:val="19"/>
                <w:szCs w:val="19"/>
              </w:rPr>
              <w:t>Selīm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I”. </w:t>
            </w:r>
            <w:proofErr w:type="spellStart"/>
            <w:r w:rsidRPr="0065508E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5508E">
              <w:rPr>
                <w:rFonts w:cs="Gentium Plus"/>
                <w:i/>
                <w:iCs/>
                <w:sz w:val="19"/>
                <w:szCs w:val="19"/>
              </w:rPr>
              <w:t>Encyclopaedia</w:t>
            </w:r>
            <w:proofErr w:type="spellEnd"/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977689">
              <w:rPr>
                <w:rFonts w:cs="Gentium Plus"/>
                <w:i/>
                <w:iCs/>
                <w:sz w:val="19"/>
                <w:szCs w:val="19"/>
              </w:rPr>
              <w:t>Islam</w:t>
            </w:r>
            <w:proofErr w:type="spellEnd"/>
            <w:r w:rsidRPr="0097768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8017A0">
              <w:rPr>
                <w:rFonts w:cs="Gentium Plus"/>
                <w:sz w:val="19"/>
                <w:szCs w:val="19"/>
              </w:rPr>
              <w:t>(New Edition).</w:t>
            </w:r>
            <w:r w:rsidRPr="0065508E">
              <w:rPr>
                <w:rFonts w:cs="Gentium Plus"/>
                <w:sz w:val="19"/>
                <w:szCs w:val="19"/>
              </w:rPr>
              <w:t xml:space="preserve"> ed. C. E. 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Bosworth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 xml:space="preserve">vd. </w:t>
            </w:r>
            <w:r w:rsidRPr="0065508E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9/127-131</w:t>
            </w:r>
            <w:r w:rsidRPr="0065508E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Leiden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Brill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>, 1997.</w:t>
            </w:r>
          </w:p>
          <w:p w14:paraId="4367B67E" w14:textId="77777777" w:rsidR="00FE2070" w:rsidRPr="0065508E" w:rsidRDefault="00FE2070" w:rsidP="00D01E61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 xml:space="preserve">Yavuz, Yusuf Şevki. “İstidlâl (Kelâm)”.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5508E">
              <w:rPr>
                <w:rFonts w:cs="Gentium Plus"/>
                <w:sz w:val="19"/>
                <w:szCs w:val="19"/>
              </w:rPr>
              <w:t>23/325-328. İstanbul: TDV Yayınları, 2001.</w:t>
            </w:r>
          </w:p>
        </w:tc>
      </w:tr>
    </w:tbl>
    <w:p w14:paraId="703F9A58" w14:textId="164AEDEA" w:rsidR="0093506D" w:rsidRPr="00694F90" w:rsidRDefault="0093506D" w:rsidP="002F6D85">
      <w:pPr>
        <w:pStyle w:val="Balk3"/>
        <w:numPr>
          <w:ilvl w:val="1"/>
          <w:numId w:val="61"/>
        </w:numPr>
      </w:pPr>
      <w:bookmarkStart w:id="90" w:name="_Toc37480890"/>
      <w:r w:rsidRPr="00694F90">
        <w:t>Ansiklopedi-</w:t>
      </w:r>
      <w:bookmarkEnd w:id="89"/>
      <w:r w:rsidR="006949C1">
        <w:t>Yazarsız</w:t>
      </w:r>
      <w:bookmarkEnd w:id="9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F757AA" w14:paraId="1365BFA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87"/>
          <w:p w14:paraId="53111DD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52B20B3B" w14:textId="00FE269F" w:rsidR="0093506D" w:rsidRPr="0065508E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“Madde Adı</w:t>
            </w:r>
            <w:r w:rsidR="007A0E60" w:rsidRPr="0065508E">
              <w:rPr>
                <w:rFonts w:cs="Gentium Plus"/>
                <w:sz w:val="19"/>
                <w:szCs w:val="19"/>
              </w:rPr>
              <w:t xml:space="preserve"> (Alt Başlık)</w:t>
            </w:r>
            <w:r w:rsidRPr="0065508E">
              <w:rPr>
                <w:rFonts w:cs="Gentium Plus"/>
                <w:sz w:val="19"/>
                <w:szCs w:val="19"/>
              </w:rPr>
              <w:t xml:space="preserve">”, </w:t>
            </w:r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Ansiklopedi Adı, </w:t>
            </w:r>
            <w:r w:rsidRPr="0065508E">
              <w:rPr>
                <w:rFonts w:cs="Gentium Plus"/>
                <w:sz w:val="19"/>
                <w:szCs w:val="19"/>
              </w:rPr>
              <w:t>ed. Editör Adı Soyadı</w:t>
            </w:r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5508E">
              <w:rPr>
                <w:rFonts w:cs="Gentium Plus"/>
                <w:sz w:val="19"/>
                <w:szCs w:val="19"/>
              </w:rPr>
              <w:t>(</w:t>
            </w:r>
            <w:r w:rsidR="00B66F97" w:rsidRPr="0065508E">
              <w:rPr>
                <w:rFonts w:cs="Gentium Plus"/>
                <w:sz w:val="19"/>
                <w:szCs w:val="19"/>
              </w:rPr>
              <w:t>Basım</w:t>
            </w:r>
            <w:r w:rsidRPr="0065508E">
              <w:rPr>
                <w:rFonts w:cs="Gentium Plus"/>
                <w:sz w:val="19"/>
                <w:szCs w:val="19"/>
              </w:rPr>
              <w:t xml:space="preserve"> Yeri: Yayıncı, Yıl), Cilt/Sayfa Numarası.</w:t>
            </w:r>
          </w:p>
        </w:tc>
      </w:tr>
      <w:tr w:rsidR="0093506D" w:rsidRPr="00F757AA" w14:paraId="6AD1D87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758497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EAE9688" w14:textId="362A9398" w:rsidR="007A0E60" w:rsidRPr="0065508E" w:rsidRDefault="00BE5A0C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“</w:t>
            </w:r>
            <w:r w:rsidR="00EC51B5">
              <w:rPr>
                <w:rFonts w:cs="Gentium Plus"/>
                <w:sz w:val="19"/>
                <w:szCs w:val="19"/>
              </w:rPr>
              <w:t>Felsefe</w:t>
            </w:r>
            <w:r w:rsidR="00A6434A">
              <w:rPr>
                <w:rFonts w:cs="Gentium Plus"/>
                <w:sz w:val="19"/>
                <w:szCs w:val="19"/>
              </w:rPr>
              <w:t>”,</w:t>
            </w:r>
            <w:r w:rsidR="00A6434A" w:rsidRPr="006949C1">
              <w:rPr>
                <w:rFonts w:cs="Gentium Plus"/>
                <w:sz w:val="19"/>
                <w:szCs w:val="19"/>
              </w:rPr>
              <w:t xml:space="preserve"> </w:t>
            </w:r>
            <w:r w:rsidR="00A6434A" w:rsidRPr="00A6434A">
              <w:rPr>
                <w:rFonts w:cs="Gentium Plus"/>
                <w:i/>
                <w:iCs/>
                <w:sz w:val="19"/>
                <w:szCs w:val="19"/>
              </w:rPr>
              <w:t>Temel İslam Ansiklopedisi</w:t>
            </w:r>
            <w:r w:rsidR="00A6434A">
              <w:rPr>
                <w:rFonts w:cs="Gentium Plus"/>
                <w:i/>
                <w:iCs/>
                <w:sz w:val="19"/>
                <w:szCs w:val="19"/>
              </w:rPr>
              <w:t>,</w:t>
            </w:r>
            <w:r w:rsidR="00A6434A" w:rsidRPr="006949C1">
              <w:rPr>
                <w:rFonts w:cs="Gentium Plus"/>
                <w:sz w:val="19"/>
                <w:szCs w:val="19"/>
              </w:rPr>
              <w:t xml:space="preserve"> ed. Tuncay </w:t>
            </w:r>
            <w:proofErr w:type="spellStart"/>
            <w:r w:rsidR="00A6434A" w:rsidRPr="006949C1">
              <w:rPr>
                <w:rFonts w:cs="Gentium Plus"/>
                <w:sz w:val="19"/>
                <w:szCs w:val="19"/>
              </w:rPr>
              <w:t>Başoğlu</w:t>
            </w:r>
            <w:proofErr w:type="spellEnd"/>
            <w:r w:rsidR="00A6434A">
              <w:rPr>
                <w:rFonts w:cs="Gentium Plus"/>
                <w:sz w:val="19"/>
                <w:szCs w:val="19"/>
              </w:rPr>
              <w:t xml:space="preserve"> (</w:t>
            </w:r>
            <w:r w:rsidR="00A6434A" w:rsidRPr="006949C1">
              <w:rPr>
                <w:rFonts w:cs="Gentium Plus"/>
                <w:sz w:val="19"/>
                <w:szCs w:val="19"/>
              </w:rPr>
              <w:t xml:space="preserve">Ankara: </w:t>
            </w:r>
            <w:proofErr w:type="spellStart"/>
            <w:r w:rsidR="00A6434A" w:rsidRPr="006949C1">
              <w:rPr>
                <w:rFonts w:cs="Gentium Plus"/>
                <w:sz w:val="19"/>
                <w:szCs w:val="19"/>
              </w:rPr>
              <w:t>Türkiye</w:t>
            </w:r>
            <w:proofErr w:type="spellEnd"/>
            <w:r w:rsidR="00A6434A" w:rsidRPr="006949C1">
              <w:rPr>
                <w:rFonts w:cs="Gentium Plus"/>
                <w:sz w:val="19"/>
                <w:szCs w:val="19"/>
              </w:rPr>
              <w:t xml:space="preserve"> Diyanet Vakfı Yayınları - İSAM Yayınları, 2019</w:t>
            </w:r>
            <w:r w:rsidR="00A6434A">
              <w:rPr>
                <w:rFonts w:cs="Gentium Plus"/>
                <w:sz w:val="19"/>
                <w:szCs w:val="19"/>
              </w:rPr>
              <w:t>), 3/</w:t>
            </w:r>
            <w:r w:rsidR="00EC51B5">
              <w:rPr>
                <w:rFonts w:cs="Gentium Plus"/>
                <w:sz w:val="19"/>
                <w:szCs w:val="19"/>
              </w:rPr>
              <w:t>33</w:t>
            </w:r>
            <w:r w:rsidR="00A6434A" w:rsidRPr="006949C1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F757AA" w14:paraId="473D964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F6B21A2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1BF5FED3" w14:textId="629ACEE0" w:rsidR="0093506D" w:rsidRPr="0065508E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“Madde Adı”, Cilt/Sayfa Numarası.</w:t>
            </w:r>
          </w:p>
        </w:tc>
      </w:tr>
      <w:tr w:rsidR="0093506D" w:rsidRPr="00F757AA" w14:paraId="18BDC06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BA1EE5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5FA272C" w14:textId="5FE2DDA4" w:rsidR="005910A3" w:rsidRPr="0065508E" w:rsidRDefault="0093506D" w:rsidP="00A6434A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“</w:t>
            </w:r>
            <w:r w:rsidR="00EC51B5" w:rsidRPr="00EC51B5">
              <w:rPr>
                <w:rFonts w:cs="Gentium Plus"/>
                <w:sz w:val="19"/>
                <w:szCs w:val="19"/>
              </w:rPr>
              <w:t>Felsefe</w:t>
            </w:r>
            <w:r w:rsidRPr="0065508E">
              <w:rPr>
                <w:rFonts w:cs="Gentium Plus"/>
                <w:sz w:val="19"/>
                <w:szCs w:val="19"/>
              </w:rPr>
              <w:t xml:space="preserve">”, </w:t>
            </w:r>
            <w:r w:rsidR="00A6434A">
              <w:rPr>
                <w:rFonts w:cs="Gentium Plus"/>
                <w:sz w:val="19"/>
                <w:szCs w:val="19"/>
              </w:rPr>
              <w:t>3</w:t>
            </w:r>
            <w:r w:rsidRPr="0065508E">
              <w:rPr>
                <w:rFonts w:cs="Gentium Plus"/>
                <w:sz w:val="19"/>
                <w:szCs w:val="19"/>
              </w:rPr>
              <w:t>/</w:t>
            </w:r>
            <w:r w:rsidR="00EC51B5">
              <w:rPr>
                <w:rFonts w:cs="Gentium Plus"/>
                <w:sz w:val="19"/>
                <w:szCs w:val="19"/>
              </w:rPr>
              <w:t>34</w:t>
            </w:r>
            <w:r w:rsidRPr="0065508E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F757AA" w14:paraId="1574C7D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28B7F0B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7C95AF58" w14:textId="12C723C2" w:rsidR="0093506D" w:rsidRPr="0065508E" w:rsidRDefault="0093506D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17474B">
              <w:rPr>
                <w:rFonts w:cs="Gentium Plus"/>
                <w:sz w:val="18"/>
                <w:szCs w:val="18"/>
              </w:rPr>
              <w:t xml:space="preserve">“Madde Adı”. </w:t>
            </w:r>
            <w:r w:rsidR="00CB0CB0">
              <w:rPr>
                <w:rFonts w:cs="Gentium Plus"/>
                <w:i/>
                <w:iCs/>
                <w:sz w:val="18"/>
                <w:szCs w:val="18"/>
              </w:rPr>
              <w:t xml:space="preserve">Ansiklopedi Adı </w:t>
            </w:r>
            <w:r w:rsidR="00CB0CB0" w:rsidRPr="00CB0CB0">
              <w:rPr>
                <w:rFonts w:cs="Gentium Plus"/>
                <w:sz w:val="18"/>
                <w:szCs w:val="18"/>
              </w:rPr>
              <w:t>(Edisyon)</w:t>
            </w:r>
            <w:r w:rsidRPr="0017474B">
              <w:rPr>
                <w:rFonts w:cs="Gentium Plus"/>
                <w:sz w:val="18"/>
                <w:szCs w:val="18"/>
              </w:rPr>
              <w:t xml:space="preserve">. </w:t>
            </w:r>
            <w:r w:rsidR="008017A0">
              <w:rPr>
                <w:rFonts w:cs="Gentium Plus"/>
                <w:sz w:val="18"/>
                <w:szCs w:val="18"/>
              </w:rPr>
              <w:t>E</w:t>
            </w:r>
            <w:r w:rsidRPr="0017474B">
              <w:rPr>
                <w:rFonts w:cs="Gentium Plus"/>
                <w:sz w:val="18"/>
                <w:szCs w:val="18"/>
              </w:rPr>
              <w:t xml:space="preserve">d. Editör Adı Soyadı. Cilt/Sayfa Aralığı.  </w:t>
            </w:r>
            <w:r w:rsidR="00B66F97" w:rsidRPr="0017474B">
              <w:rPr>
                <w:rFonts w:cs="Gentium Plus"/>
                <w:sz w:val="18"/>
                <w:szCs w:val="18"/>
              </w:rPr>
              <w:t>Basım</w:t>
            </w:r>
            <w:r w:rsidRPr="0017474B">
              <w:rPr>
                <w:rFonts w:cs="Gentium Plus"/>
                <w:sz w:val="18"/>
                <w:szCs w:val="18"/>
              </w:rPr>
              <w:t xml:space="preserve"> Yeri: Yayıncı</w:t>
            </w:r>
            <w:r w:rsidR="008F10D0">
              <w:rPr>
                <w:rFonts w:cs="Gentium Plus"/>
                <w:sz w:val="18"/>
                <w:szCs w:val="18"/>
              </w:rPr>
              <w:t>, x. Basım,</w:t>
            </w:r>
            <w:r w:rsidRPr="0017474B">
              <w:rPr>
                <w:rFonts w:cs="Gentium Plus"/>
                <w:sz w:val="18"/>
                <w:szCs w:val="18"/>
              </w:rPr>
              <w:t xml:space="preserve"> Yıl.</w:t>
            </w:r>
          </w:p>
        </w:tc>
      </w:tr>
      <w:tr w:rsidR="0093506D" w:rsidRPr="00694F90" w14:paraId="58EED2B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C2278B7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1F541ED" w14:textId="6EA9AE3C" w:rsidR="005910A3" w:rsidRPr="0065508E" w:rsidRDefault="006949C1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“</w:t>
            </w:r>
            <w:r w:rsidR="00EC51B5" w:rsidRPr="00EC51B5">
              <w:rPr>
                <w:rFonts w:cs="Gentium Plus"/>
                <w:sz w:val="19"/>
                <w:szCs w:val="19"/>
              </w:rPr>
              <w:t>Felsefe</w:t>
            </w:r>
            <w:r>
              <w:rPr>
                <w:rFonts w:cs="Gentium Plus"/>
                <w:sz w:val="19"/>
                <w:szCs w:val="19"/>
              </w:rPr>
              <w:t>”</w:t>
            </w:r>
            <w:r w:rsidRPr="006949C1">
              <w:rPr>
                <w:rFonts w:cs="Gentium Plus"/>
                <w:sz w:val="19"/>
                <w:szCs w:val="19"/>
              </w:rPr>
              <w:t xml:space="preserve">. </w:t>
            </w:r>
            <w:r w:rsidRPr="00A6434A">
              <w:rPr>
                <w:rFonts w:cs="Gentium Plus"/>
                <w:i/>
                <w:iCs/>
                <w:sz w:val="19"/>
                <w:szCs w:val="19"/>
              </w:rPr>
              <w:t>Temel İslam Ansiklopedisi</w:t>
            </w:r>
            <w:r w:rsidRPr="006949C1">
              <w:rPr>
                <w:rFonts w:cs="Gentium Plus"/>
                <w:sz w:val="19"/>
                <w:szCs w:val="19"/>
              </w:rPr>
              <w:t xml:space="preserve">. ed. Tuncay </w:t>
            </w:r>
            <w:proofErr w:type="spellStart"/>
            <w:r w:rsidRPr="006949C1">
              <w:rPr>
                <w:rFonts w:cs="Gentium Plus"/>
                <w:sz w:val="19"/>
                <w:szCs w:val="19"/>
              </w:rPr>
              <w:t>Başoğlu</w:t>
            </w:r>
            <w:proofErr w:type="spellEnd"/>
            <w:r w:rsidRPr="006949C1">
              <w:rPr>
                <w:rFonts w:cs="Gentium Plus"/>
                <w:sz w:val="19"/>
                <w:szCs w:val="19"/>
              </w:rPr>
              <w:t>. 3/</w:t>
            </w:r>
            <w:r w:rsidR="00EC51B5">
              <w:rPr>
                <w:rFonts w:cs="Gentium Plus"/>
                <w:sz w:val="19"/>
                <w:szCs w:val="19"/>
              </w:rPr>
              <w:t>31-36</w:t>
            </w:r>
            <w:r>
              <w:rPr>
                <w:rFonts w:cs="Gentium Plus"/>
                <w:sz w:val="19"/>
                <w:szCs w:val="19"/>
              </w:rPr>
              <w:t xml:space="preserve">. </w:t>
            </w:r>
            <w:r w:rsidRPr="006949C1">
              <w:rPr>
                <w:rFonts w:cs="Gentium Plus"/>
                <w:sz w:val="19"/>
                <w:szCs w:val="19"/>
              </w:rPr>
              <w:t xml:space="preserve">Ankara: </w:t>
            </w:r>
            <w:proofErr w:type="spellStart"/>
            <w:r w:rsidRPr="006949C1">
              <w:rPr>
                <w:rFonts w:cs="Gentium Plus"/>
                <w:sz w:val="19"/>
                <w:szCs w:val="19"/>
              </w:rPr>
              <w:t>Türkiye</w:t>
            </w:r>
            <w:proofErr w:type="spellEnd"/>
            <w:r w:rsidRPr="006949C1">
              <w:rPr>
                <w:rFonts w:cs="Gentium Plus"/>
                <w:sz w:val="19"/>
                <w:szCs w:val="19"/>
              </w:rPr>
              <w:t xml:space="preserve"> Diyanet Vakfı Yayınları - İSAM Yayınları, 2019.</w:t>
            </w:r>
          </w:p>
        </w:tc>
      </w:tr>
    </w:tbl>
    <w:p w14:paraId="53802C95" w14:textId="20689E15" w:rsidR="0093506D" w:rsidRPr="00694F90" w:rsidRDefault="0093506D" w:rsidP="002F6D85">
      <w:pPr>
        <w:pStyle w:val="Balk3"/>
        <w:numPr>
          <w:ilvl w:val="1"/>
          <w:numId w:val="61"/>
        </w:numPr>
      </w:pPr>
      <w:bookmarkStart w:id="91" w:name="_Toc20175405"/>
      <w:bookmarkStart w:id="92" w:name="_Toc37480891"/>
      <w:bookmarkStart w:id="93" w:name="_Hlk34662929"/>
      <w:r w:rsidRPr="00694F90">
        <w:t>Ansiklopedi-Web</w:t>
      </w:r>
      <w:bookmarkEnd w:id="91"/>
      <w:bookmarkEnd w:id="9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93506D" w:rsidRPr="00E923AB" w14:paraId="393BAC6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93"/>
          <w:p w14:paraId="773B367A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681" w:type="dxa"/>
          </w:tcPr>
          <w:p w14:paraId="35A5EB2B" w14:textId="4F7AABAC" w:rsidR="0093506D" w:rsidRPr="00B104E3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Adı Soyadı, “Madde Adı”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Ansiklopedi Adı</w:t>
            </w:r>
            <w:r w:rsidR="00FB2FD2" w:rsidRPr="00B104E3">
              <w:rPr>
                <w:rFonts w:cs="Gentium Plus"/>
                <w:sz w:val="19"/>
                <w:szCs w:val="19"/>
              </w:rPr>
              <w:t xml:space="preserve"> (</w:t>
            </w:r>
            <w:r w:rsidR="00E923AB" w:rsidRPr="00B104E3">
              <w:rPr>
                <w:rFonts w:cs="Gentium Plus"/>
                <w:sz w:val="19"/>
                <w:szCs w:val="19"/>
              </w:rPr>
              <w:t>Erişim Gün Ay Yıl</w:t>
            </w:r>
            <w:r w:rsidR="00FB2FD2" w:rsidRPr="00B104E3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E923AB" w14:paraId="21B5D2A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51FF2D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01B742AF" w14:textId="4D604CED" w:rsidR="0093506D" w:rsidRPr="00B104E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Mustafa Çağrıcı, “İhsan”, </w:t>
            </w:r>
            <w:r w:rsidR="0017474B"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="00FB2FD2"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FB2FD2" w:rsidRPr="00B104E3">
              <w:rPr>
                <w:rFonts w:cs="Gentium Plus"/>
                <w:sz w:val="19"/>
                <w:szCs w:val="19"/>
              </w:rPr>
              <w:t>(</w:t>
            </w:r>
            <w:r w:rsidR="00E923AB" w:rsidRPr="00B104E3">
              <w:rPr>
                <w:rFonts w:cs="Gentium Plus"/>
                <w:color w:val="000000" w:themeColor="text1"/>
                <w:sz w:val="19"/>
                <w:szCs w:val="19"/>
              </w:rPr>
              <w:t>Erişim 12 Temmuz 2019</w:t>
            </w:r>
            <w:r w:rsidR="00FB2FD2" w:rsidRPr="00B104E3">
              <w:rPr>
                <w:rFonts w:cs="Gentium Plus"/>
                <w:color w:val="000000" w:themeColor="text1"/>
                <w:sz w:val="19"/>
                <w:szCs w:val="19"/>
              </w:rPr>
              <w:t>).</w:t>
            </w:r>
          </w:p>
          <w:p w14:paraId="17DDE723" w14:textId="1E09CC5A" w:rsidR="001177AA" w:rsidRPr="00B104E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Shari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L.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Lowi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srāʾīliyyāt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”,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Encyclopaedia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Islam</w:t>
            </w:r>
            <w:proofErr w:type="spellEnd"/>
            <w:r w:rsidR="00E923AB"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FB2FD2" w:rsidRPr="00B104E3">
              <w:rPr>
                <w:rFonts w:cs="Gentium Plus"/>
                <w:sz w:val="19"/>
                <w:szCs w:val="19"/>
              </w:rPr>
              <w:t>(</w:t>
            </w:r>
            <w:r w:rsidR="00E923AB" w:rsidRPr="00B104E3">
              <w:rPr>
                <w:rFonts w:cs="Gentium Plus"/>
                <w:color w:val="000000" w:themeColor="text1"/>
                <w:sz w:val="19"/>
                <w:szCs w:val="19"/>
              </w:rPr>
              <w:t>Erişim 13 Temmuz 2019</w:t>
            </w:r>
            <w:r w:rsidR="00FB2FD2" w:rsidRPr="00B104E3">
              <w:rPr>
                <w:rFonts w:cs="Gentium Plus"/>
                <w:color w:val="000000" w:themeColor="text1"/>
                <w:sz w:val="19"/>
                <w:szCs w:val="19"/>
              </w:rPr>
              <w:t>).</w:t>
            </w:r>
          </w:p>
          <w:p w14:paraId="6E85E52D" w14:textId="343755A8" w:rsidR="001177AA" w:rsidRPr="00B104E3" w:rsidRDefault="001177AA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Raşit Küçük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İsna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”, </w:t>
            </w:r>
            <w:r w:rsidR="0017474B"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="00FB2FD2" w:rsidRPr="00B104E3">
              <w:rPr>
                <w:rFonts w:cs="Gentium Plus"/>
                <w:sz w:val="19"/>
                <w:szCs w:val="19"/>
              </w:rPr>
              <w:t xml:space="preserve"> (</w:t>
            </w:r>
            <w:r w:rsidRPr="00B104E3">
              <w:rPr>
                <w:rFonts w:cs="Gentium Plus"/>
                <w:sz w:val="19"/>
                <w:szCs w:val="19"/>
              </w:rPr>
              <w:t>Erişim 16 Nisan 2019</w:t>
            </w:r>
            <w:r w:rsidR="00FB2FD2" w:rsidRPr="00B104E3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E923AB" w14:paraId="74781F8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75E4ED1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58028A15" w14:textId="398B9C77" w:rsidR="0093506D" w:rsidRPr="00B104E3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Yazar Soyadı, “Madde Adı”</w:t>
            </w:r>
            <w:r w:rsidR="00E923AB" w:rsidRPr="00B104E3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E923AB" w14:paraId="0A890A14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F5E0DA1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163DAAF0" w14:textId="4CCC9629" w:rsidR="0093506D" w:rsidRPr="00B104E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Çağrıcı, “İhsan”</w:t>
            </w:r>
            <w:r w:rsidR="00E923AB" w:rsidRPr="00B104E3">
              <w:rPr>
                <w:rFonts w:cs="Gentium Plus"/>
                <w:sz w:val="19"/>
                <w:szCs w:val="19"/>
              </w:rPr>
              <w:t>.</w:t>
            </w:r>
          </w:p>
          <w:p w14:paraId="145263A9" w14:textId="77777777" w:rsidR="0093506D" w:rsidRPr="00B104E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Lowi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srāʾīliyyāt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</w:t>
            </w:r>
            <w:r w:rsidR="00E923AB" w:rsidRPr="00B104E3">
              <w:rPr>
                <w:rFonts w:cs="Gentium Plus"/>
                <w:sz w:val="19"/>
                <w:szCs w:val="19"/>
              </w:rPr>
              <w:t>.</w:t>
            </w:r>
          </w:p>
          <w:p w14:paraId="56D37DAC" w14:textId="63A335C8" w:rsidR="00F65B5E" w:rsidRPr="00B104E3" w:rsidRDefault="00F65B5E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Küçük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İsna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.</w:t>
            </w:r>
          </w:p>
        </w:tc>
      </w:tr>
      <w:tr w:rsidR="0093506D" w:rsidRPr="00E923AB" w14:paraId="4E87644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544588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29FC48F3" w14:textId="2B3A73E7" w:rsidR="0093506D" w:rsidRPr="00B104E3" w:rsidRDefault="0093506D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Soyadı, Adı. “Madde Adı”. </w:t>
            </w:r>
            <w:r w:rsidR="00CB0CB0">
              <w:rPr>
                <w:rFonts w:cs="Gentium Plus"/>
                <w:i/>
                <w:iCs/>
                <w:sz w:val="19"/>
                <w:szCs w:val="19"/>
              </w:rPr>
              <w:t xml:space="preserve">Ansiklopedi Adı </w:t>
            </w:r>
            <w:r w:rsidR="00CB0CB0" w:rsidRPr="00CB0CB0">
              <w:rPr>
                <w:rFonts w:cs="Gentium Plus"/>
                <w:sz w:val="19"/>
                <w:szCs w:val="19"/>
              </w:rPr>
              <w:t>(Edisyon)</w:t>
            </w:r>
            <w:r w:rsidRPr="00B104E3">
              <w:rPr>
                <w:rFonts w:cs="Gentium Plus"/>
                <w:sz w:val="19"/>
                <w:szCs w:val="19"/>
              </w:rPr>
              <w:t>. Ed. Editör Adı Soyadı.  Erişim Gün Ay Yıl. Erişim Adresi</w:t>
            </w:r>
          </w:p>
        </w:tc>
      </w:tr>
      <w:tr w:rsidR="0093506D" w:rsidRPr="00E923AB" w14:paraId="642B4F8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B1DBA26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3251E6C" w14:textId="77777777" w:rsidR="00992A72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Çağrıcı, Mustafa. “İhsan”.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 xml:space="preserve">. Erişim 12 Temmuz 2019. </w:t>
            </w:r>
            <w:hyperlink r:id="rId90" w:history="1">
              <w:r w:rsidRPr="00B104E3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islamansiklopedisi.org.tr/ihsan--iyilik</w:t>
              </w:r>
            </w:hyperlink>
          </w:p>
          <w:p w14:paraId="220CFE23" w14:textId="2DEF2C8D" w:rsidR="00992A72" w:rsidRPr="00933225" w:rsidRDefault="00992A72" w:rsidP="0017793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Küçük, Raşit.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İsna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</w:t>
            </w:r>
            <w:r>
              <w:rPr>
                <w:rFonts w:cs="Gentium Plus"/>
                <w:sz w:val="19"/>
                <w:szCs w:val="19"/>
              </w:rPr>
              <w:t>.</w:t>
            </w:r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B104E3">
              <w:rPr>
                <w:rFonts w:cs="Gentium Plus"/>
                <w:sz w:val="19"/>
                <w:szCs w:val="19"/>
              </w:rPr>
              <w:t xml:space="preserve">. Erişim 16 Nisan 2019. </w:t>
            </w:r>
            <w:hyperlink r:id="rId91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islamansiklopedisi.org.tr/isnad--hadis</w:t>
              </w:r>
            </w:hyperlink>
            <w:r w:rsidRPr="00933225">
              <w:rPr>
                <w:rFonts w:cs="Gentium Plus"/>
                <w:sz w:val="19"/>
                <w:szCs w:val="19"/>
              </w:rPr>
              <w:t xml:space="preserve"> </w:t>
            </w:r>
          </w:p>
          <w:p w14:paraId="55B6E2E5" w14:textId="60254C84" w:rsidR="00F65B5E" w:rsidRPr="00B104E3" w:rsidRDefault="00992A72" w:rsidP="0017793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>Lowin</w:t>
            </w:r>
            <w:proofErr w:type="spellEnd"/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>Shari</w:t>
            </w:r>
            <w:proofErr w:type="spellEnd"/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 xml:space="preserve"> L</w:t>
            </w:r>
            <w:r w:rsidR="00672314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>“</w:t>
            </w:r>
            <w:proofErr w:type="spellStart"/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>Isrāʾīliyyāt</w:t>
            </w:r>
            <w:proofErr w:type="spellEnd"/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 xml:space="preserve">”. </w:t>
            </w:r>
            <w:proofErr w:type="spellStart"/>
            <w:r w:rsidRPr="00B104E3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Encyclopaedia</w:t>
            </w:r>
            <w:proofErr w:type="spellEnd"/>
            <w:r w:rsidRPr="00B104E3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Islam</w:t>
            </w:r>
            <w:proofErr w:type="spellEnd"/>
            <w:r w:rsidRPr="00B104E3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 w:rsidR="000B3FC1" w:rsidRPr="000B3FC1">
              <w:rPr>
                <w:rFonts w:cs="Gentium Plus"/>
                <w:color w:val="000000" w:themeColor="text1"/>
                <w:sz w:val="19"/>
                <w:szCs w:val="19"/>
              </w:rPr>
              <w:t>(</w:t>
            </w:r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 xml:space="preserve">3. Edisyon). ed. Kate </w:t>
            </w:r>
            <w:proofErr w:type="spellStart"/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>Fleet</w:t>
            </w:r>
            <w:proofErr w:type="spellEnd"/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rFonts w:cs="Gentium Plus"/>
                <w:color w:val="000000" w:themeColor="text1"/>
                <w:sz w:val="19"/>
                <w:szCs w:val="19"/>
              </w:rPr>
              <w:t>vd</w:t>
            </w:r>
            <w:r w:rsidR="00672314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r w:rsidRPr="00B104E3">
              <w:rPr>
                <w:rFonts w:cs="Gentium Plus"/>
                <w:color w:val="000000" w:themeColor="text1"/>
                <w:sz w:val="19"/>
                <w:szCs w:val="19"/>
              </w:rPr>
              <w:t xml:space="preserve">Erişim 13 Temmuz 2019. </w:t>
            </w:r>
            <w:hyperlink r:id="rId92" w:history="1">
              <w:r w:rsidRPr="00B104E3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ekaynaklar.mkutup.gov.tr:2097/10.1163/1573-3912_ei3_COM_32621</w:t>
              </w:r>
            </w:hyperlink>
          </w:p>
        </w:tc>
      </w:tr>
    </w:tbl>
    <w:p w14:paraId="7FC0D094" w14:textId="12BDF8DE" w:rsidR="00C60417" w:rsidRDefault="00C60417" w:rsidP="000A49BA">
      <w:pPr>
        <w:pStyle w:val="Balk2"/>
        <w:numPr>
          <w:ilvl w:val="0"/>
          <w:numId w:val="61"/>
        </w:numPr>
      </w:pPr>
      <w:bookmarkStart w:id="94" w:name="_Toc37480892"/>
      <w:bookmarkStart w:id="95" w:name="_Hlk34662973"/>
      <w:r w:rsidRPr="00694F90">
        <w:t>Sözlük</w:t>
      </w:r>
      <w:bookmarkEnd w:id="94"/>
    </w:p>
    <w:p w14:paraId="4AB7C80A" w14:textId="5B7E7630" w:rsidR="001F1B40" w:rsidRPr="00694F90" w:rsidRDefault="001F1B40" w:rsidP="002F6D85">
      <w:pPr>
        <w:pStyle w:val="Balk3"/>
        <w:numPr>
          <w:ilvl w:val="1"/>
          <w:numId w:val="61"/>
        </w:numPr>
      </w:pPr>
      <w:r w:rsidRPr="00694F90">
        <w:t>Sözlük-</w:t>
      </w:r>
      <w:r>
        <w:t>Arap</w:t>
      </w:r>
      <w:r w:rsidRPr="00694F90">
        <w:t xml:space="preserve"> Harfli</w:t>
      </w:r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6B45FF" w:rsidRPr="009164A2" w14:paraId="4A095DBB" w14:textId="77777777" w:rsidTr="001F1B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95"/>
          <w:p w14:paraId="05F6F7BA" w14:textId="77777777" w:rsidR="006B45FF" w:rsidRPr="004C3904" w:rsidRDefault="006B45FF" w:rsidP="006B45F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09" w:type="dxa"/>
          </w:tcPr>
          <w:p w14:paraId="6E8A486D" w14:textId="18387748" w:rsidR="006B45FF" w:rsidRPr="00B104E3" w:rsidRDefault="006B45FF" w:rsidP="006B45F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. Neşredenin Adı Soyadı (Basım Yeri: Yayıncı</w:t>
            </w:r>
            <w:r>
              <w:rPr>
                <w:rFonts w:cs="Gentium Plus"/>
                <w:sz w:val="19"/>
                <w:szCs w:val="19"/>
              </w:rPr>
              <w:t>, Basım Yılı)</w:t>
            </w:r>
            <w:r w:rsidRPr="00B104E3">
              <w:rPr>
                <w:rFonts w:cs="Gentium Plus"/>
                <w:sz w:val="19"/>
                <w:szCs w:val="19"/>
              </w:rPr>
              <w:t>, “Madde Adı”, Cilt/Sayfa Numarası.</w:t>
            </w:r>
          </w:p>
        </w:tc>
      </w:tr>
      <w:tr w:rsidR="006B45FF" w:rsidRPr="009164A2" w14:paraId="6A89D312" w14:textId="77777777" w:rsidTr="001F1B4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45DAA92" w14:textId="77777777" w:rsidR="006B45FF" w:rsidRPr="004C3904" w:rsidRDefault="006B45FF" w:rsidP="006B45F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6D0169CC" w14:textId="77777777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Muhammed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Fuâ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Abdülbâkī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uʿcemü’l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üfehres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elfâẓi’l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Ḳurʾâni’l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-Kerîm</w:t>
            </w:r>
            <w:r w:rsidRPr="00B104E3">
              <w:rPr>
                <w:rFonts w:cs="Gentium Plus"/>
                <w:sz w:val="19"/>
                <w:szCs w:val="19"/>
              </w:rPr>
              <w:t xml:space="preserve"> (Kahire-Beyrut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., 1364/1945)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ecl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332.</w:t>
            </w:r>
          </w:p>
          <w:p w14:paraId="6A44A062" w14:textId="77777777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Muhammed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A</w:t>
            </w:r>
            <w:r w:rsidRPr="002C7EB1">
              <w:rPr>
                <w:rFonts w:cs="Gentium Plus"/>
                <w:sz w:val="19"/>
                <w:szCs w:val="19"/>
              </w:rPr>
              <w:t>ʿ</w:t>
            </w:r>
            <w:r w:rsidRPr="00B104E3">
              <w:rPr>
                <w:rFonts w:cs="Gentium Plus"/>
                <w:sz w:val="19"/>
                <w:szCs w:val="19"/>
              </w:rPr>
              <w:t>l</w:t>
            </w:r>
            <w:r>
              <w:rPr>
                <w:rFonts w:cs="Gentium Plus"/>
                <w:sz w:val="19"/>
                <w:szCs w:val="19"/>
              </w:rPr>
              <w:t>â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b. Ali et-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ehânevî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2B1C12">
              <w:rPr>
                <w:rFonts w:cs="Gentium Plus"/>
                <w:i/>
                <w:iCs/>
                <w:sz w:val="19"/>
                <w:szCs w:val="19"/>
              </w:rPr>
              <w:t>Keşşâfü</w:t>
            </w:r>
            <w:proofErr w:type="spellEnd"/>
            <w:r w:rsidRPr="002B1C12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2B1C12">
              <w:rPr>
                <w:rFonts w:cs="Gentium Plus"/>
                <w:i/>
                <w:iCs/>
                <w:sz w:val="19"/>
                <w:szCs w:val="19"/>
              </w:rPr>
              <w:t>ıṣṭılâḥâti’l-fünûn</w:t>
            </w:r>
            <w:proofErr w:type="spellEnd"/>
            <w:r w:rsidRPr="002B1C12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2B1C12">
              <w:rPr>
                <w:rFonts w:cs="Gentium Plus"/>
                <w:i/>
                <w:iCs/>
                <w:sz w:val="19"/>
                <w:szCs w:val="19"/>
              </w:rPr>
              <w:t>ve’l</w:t>
            </w:r>
            <w:proofErr w:type="spellEnd"/>
            <w:r w:rsidRPr="002B1C12">
              <w:rPr>
                <w:rFonts w:cs="Gentium Plus"/>
                <w:i/>
                <w:iCs/>
                <w:sz w:val="19"/>
                <w:szCs w:val="19"/>
              </w:rPr>
              <w:t>-‘ulûm</w:t>
            </w:r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Ali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ahrûc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-</w:t>
            </w:r>
            <w:r w:rsidRPr="00B104E3">
              <w:rPr>
                <w:rFonts w:cs="Gentium Plus"/>
                <w:sz w:val="19"/>
                <w:szCs w:val="19"/>
              </w:rPr>
              <w:t xml:space="preserve"> Abdullah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Hâlidî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(Beyrut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ektebetü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Lübnan, 1996)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elîl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1/793-799.</w:t>
            </w:r>
          </w:p>
          <w:p w14:paraId="65C9B162" w14:textId="77777777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Hayreddin ez-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Ziriklî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el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ʿlâm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Ḳāmûsü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erâcim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,</w:t>
            </w:r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Zühey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Fethullah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(Beyrut: </w:t>
            </w:r>
            <w:proofErr w:type="spellStart"/>
            <w:r>
              <w:rPr>
                <w:rFonts w:cs="Gentium Plus"/>
                <w:sz w:val="19"/>
                <w:szCs w:val="19"/>
              </w:rPr>
              <w:t>Dârü’l-İlm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sz w:val="19"/>
                <w:szCs w:val="19"/>
              </w:rPr>
              <w:t>li’l-Melâyi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2002)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Emî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>1/101.</w:t>
            </w:r>
          </w:p>
          <w:p w14:paraId="2A35BC69" w14:textId="05A6D805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Muhammed b.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ükerrem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İb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anzû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Lisânü’l-ʿArab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. Abdullah Ali el-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Kebî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(Kahire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ârü’l-Maârif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.)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ʿab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4/2776.</w:t>
            </w:r>
          </w:p>
        </w:tc>
      </w:tr>
      <w:tr w:rsidR="00C60417" w:rsidRPr="009164A2" w14:paraId="25CD2D2C" w14:textId="77777777" w:rsidTr="001F1B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4734BF4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1635B77E" w14:textId="55CDEB2B" w:rsidR="00C60417" w:rsidRPr="00B104E3" w:rsidRDefault="00C60417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Yazar Soyadı, “Madde Adı”, Cilt</w:t>
            </w:r>
            <w:r w:rsidR="00812B98" w:rsidRPr="00B104E3">
              <w:rPr>
                <w:rFonts w:cs="Gentium Plus"/>
                <w:sz w:val="19"/>
                <w:szCs w:val="19"/>
              </w:rPr>
              <w:t>/</w:t>
            </w:r>
            <w:r w:rsidRPr="00B104E3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C60417" w:rsidRPr="009164A2" w14:paraId="69D3E223" w14:textId="77777777" w:rsidTr="001F1B4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B4AC700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0EC138EC" w14:textId="53875148" w:rsidR="00C60417" w:rsidRPr="00B104E3" w:rsidRDefault="00C6041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Abdülbâkī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="00632258" w:rsidRPr="00B104E3">
              <w:rPr>
                <w:rFonts w:cs="Gentium Plus"/>
                <w:sz w:val="19"/>
                <w:szCs w:val="19"/>
              </w:rPr>
              <w:t>e</w:t>
            </w:r>
            <w:r w:rsidRPr="00B104E3">
              <w:rPr>
                <w:rFonts w:cs="Gentium Plus"/>
                <w:sz w:val="19"/>
                <w:szCs w:val="19"/>
              </w:rPr>
              <w:t>cl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337.</w:t>
            </w:r>
          </w:p>
          <w:p w14:paraId="086155E3" w14:textId="67F89E0F" w:rsidR="00C60417" w:rsidRPr="00B104E3" w:rsidRDefault="00C6041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Tehânevî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="00632258" w:rsidRPr="00B104E3">
              <w:rPr>
                <w:rFonts w:cs="Gentium Plus"/>
                <w:sz w:val="19"/>
                <w:szCs w:val="19"/>
              </w:rPr>
              <w:t>d</w:t>
            </w:r>
            <w:r w:rsidRPr="00B104E3">
              <w:rPr>
                <w:rFonts w:cs="Gentium Plus"/>
                <w:sz w:val="19"/>
                <w:szCs w:val="19"/>
              </w:rPr>
              <w:t>elîl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1/797.</w:t>
            </w:r>
          </w:p>
          <w:p w14:paraId="5A8A95E7" w14:textId="77777777" w:rsidR="00BF241A" w:rsidRPr="00B104E3" w:rsidRDefault="00BF241A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Ziriklî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Emî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1/101.</w:t>
            </w:r>
          </w:p>
          <w:p w14:paraId="24CD0F62" w14:textId="361A8029" w:rsidR="00256DF0" w:rsidRPr="00B104E3" w:rsidRDefault="00256DF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İb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anzû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ʿab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</w:t>
            </w:r>
            <w:r w:rsidRPr="002B1C12">
              <w:rPr>
                <w:rFonts w:cs="Gentium Plus"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>4/2776-2782.</w:t>
            </w:r>
          </w:p>
        </w:tc>
      </w:tr>
      <w:tr w:rsidR="00C60417" w:rsidRPr="009164A2" w14:paraId="5C0A7AA3" w14:textId="77777777" w:rsidTr="001F1B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0975A1F" w14:textId="46CBC684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4968FEF9" w14:textId="7DDEEF34" w:rsidR="00C60417" w:rsidRPr="00B104E3" w:rsidRDefault="00C60417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Pr="00B104E3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B104E3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Neşredenin Adı Soyadı. </w:t>
            </w:r>
            <w:r w:rsidR="00FF0681">
              <w:rPr>
                <w:rFonts w:cs="Gentium Plus"/>
                <w:sz w:val="19"/>
                <w:szCs w:val="19"/>
              </w:rPr>
              <w:t xml:space="preserve">x Cilt. </w:t>
            </w:r>
            <w:r w:rsidR="00B66F97" w:rsidRPr="00B104E3">
              <w:rPr>
                <w:rFonts w:cs="Gentium Plus"/>
                <w:sz w:val="19"/>
                <w:szCs w:val="19"/>
              </w:rPr>
              <w:t>Basım</w:t>
            </w:r>
            <w:r w:rsidRPr="00B104E3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C60417" w:rsidRPr="009164A2" w14:paraId="5A6683E8" w14:textId="77777777" w:rsidTr="001F1B4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90F9EE7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0E66D7CD" w14:textId="66C82B53" w:rsidR="00992A72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Abdülbâkī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Muhammed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Fuâ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uʿcemü’l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üfehres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elfâẓi’l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Ḳurʾâni’l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-Kerîm.</w:t>
            </w:r>
            <w:r w:rsidRPr="00B104E3">
              <w:rPr>
                <w:rFonts w:cs="Gentium Plus"/>
                <w:sz w:val="19"/>
                <w:szCs w:val="19"/>
              </w:rPr>
              <w:t xml:space="preserve"> Kahire</w:t>
            </w:r>
            <w:r w:rsidR="00F1323F">
              <w:rPr>
                <w:rFonts w:cs="Gentium Plus"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>-</w:t>
            </w:r>
            <w:r w:rsidR="00F1323F">
              <w:rPr>
                <w:rFonts w:cs="Gentium Plus"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 xml:space="preserve">Beyrut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., 1364/1945.</w:t>
            </w:r>
          </w:p>
          <w:p w14:paraId="1A719D48" w14:textId="77777777" w:rsidR="00992A72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İb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anzû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Muhammed b.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ükerrem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Lisânü’l-ʿArab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şr</w:t>
            </w:r>
            <w:proofErr w:type="spellEnd"/>
            <w:r>
              <w:rPr>
                <w:rFonts w:cs="Gentium Plus"/>
                <w:sz w:val="19"/>
                <w:szCs w:val="19"/>
              </w:rPr>
              <w:t>.</w:t>
            </w:r>
            <w:r w:rsidRPr="00B104E3">
              <w:rPr>
                <w:rFonts w:cs="Gentium Plus"/>
                <w:sz w:val="19"/>
                <w:szCs w:val="19"/>
              </w:rPr>
              <w:t xml:space="preserve"> Abdullah Ali el-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Kebî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6 Cilt. Kahire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ârü’l-Maârif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.</w:t>
            </w:r>
          </w:p>
          <w:p w14:paraId="13AB836A" w14:textId="6B129673" w:rsidR="00992A72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Tehânevî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Muhammed Ali b. Ali.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Keşşâfü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ıṣṭılâḥâti’l-fünû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ve’l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-‘ulûm.</w:t>
            </w:r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Ali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ahrûc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B104E3">
              <w:rPr>
                <w:rFonts w:cs="Gentium Plus"/>
                <w:sz w:val="19"/>
                <w:szCs w:val="19"/>
              </w:rPr>
              <w:t xml:space="preserve"> Abdullah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Hâlidî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2 Cilt. Beyrut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ektebetü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Lübnan, 1996.</w:t>
            </w:r>
          </w:p>
          <w:p w14:paraId="52D898B0" w14:textId="35DD2C16" w:rsidR="0005312E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Ziriklî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Hayreddin.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el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ʿlâm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Ḳāmûsü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erâcim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Zühey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Fethullah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8 Cilt. Beyrut: </w:t>
            </w:r>
            <w:proofErr w:type="spellStart"/>
            <w:r>
              <w:rPr>
                <w:rFonts w:cs="Gentium Plus"/>
                <w:sz w:val="19"/>
                <w:szCs w:val="19"/>
              </w:rPr>
              <w:t>Dârü’l-İlm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sz w:val="19"/>
                <w:szCs w:val="19"/>
              </w:rPr>
              <w:t>li’l-Melâyi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2002.</w:t>
            </w:r>
          </w:p>
        </w:tc>
      </w:tr>
    </w:tbl>
    <w:p w14:paraId="02837E68" w14:textId="6F6E6813" w:rsidR="00C60417" w:rsidRPr="00694F90" w:rsidRDefault="00C60417" w:rsidP="002F6D85">
      <w:pPr>
        <w:pStyle w:val="Balk3"/>
        <w:numPr>
          <w:ilvl w:val="1"/>
          <w:numId w:val="61"/>
        </w:numPr>
      </w:pPr>
      <w:bookmarkStart w:id="96" w:name="_Toc37480894"/>
      <w:bookmarkStart w:id="97" w:name="_Hlk34662989"/>
      <w:r w:rsidRPr="00694F90">
        <w:t>Sözlük</w:t>
      </w:r>
      <w:r w:rsidR="008866E3" w:rsidRPr="00694F90">
        <w:t>-</w:t>
      </w:r>
      <w:r w:rsidRPr="00694F90">
        <w:t>Latin Harfli</w:t>
      </w:r>
      <w:bookmarkEnd w:id="9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6B45FF" w:rsidRPr="009164A2" w14:paraId="1A3321FD" w14:textId="77777777" w:rsidTr="006B45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97"/>
          <w:p w14:paraId="0995127C" w14:textId="77777777" w:rsidR="006B45FF" w:rsidRPr="004C3904" w:rsidRDefault="006B45FF" w:rsidP="006B45F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09" w:type="dxa"/>
          </w:tcPr>
          <w:p w14:paraId="36F2C317" w14:textId="6906B52D" w:rsidR="006B45FF" w:rsidRPr="00B104E3" w:rsidRDefault="006B45FF" w:rsidP="006B45F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Pr="00B104E3">
              <w:rPr>
                <w:rFonts w:cs="Gentium Plus"/>
                <w:sz w:val="19"/>
                <w:szCs w:val="19"/>
              </w:rPr>
              <w:t>, ed. Editörün Adı Soyadı (Basım Yeri: Yayıncı</w:t>
            </w:r>
            <w:r>
              <w:rPr>
                <w:rFonts w:cs="Gentium Plus"/>
                <w:sz w:val="19"/>
                <w:szCs w:val="19"/>
              </w:rPr>
              <w:t>, Basım Yılı)</w:t>
            </w:r>
            <w:r w:rsidRPr="00B104E3">
              <w:rPr>
                <w:rFonts w:cs="Gentium Plus"/>
                <w:sz w:val="19"/>
                <w:szCs w:val="19"/>
              </w:rPr>
              <w:t>, “Madde Adı”, Cilt/Sayfa Numarası.</w:t>
            </w:r>
          </w:p>
        </w:tc>
      </w:tr>
      <w:tr w:rsidR="006B45FF" w:rsidRPr="009164A2" w14:paraId="78590698" w14:textId="77777777" w:rsidTr="006B45F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6ABACE5" w14:textId="77777777" w:rsidR="006B45FF" w:rsidRPr="004C3904" w:rsidRDefault="006B45FF" w:rsidP="006B45F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51817743" w14:textId="77777777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Bekir Topaloğlu </w:t>
            </w:r>
            <w:r>
              <w:rPr>
                <w:rFonts w:cs="Gentium Plus"/>
                <w:sz w:val="19"/>
                <w:szCs w:val="19"/>
              </w:rPr>
              <w:t>-</w:t>
            </w:r>
            <w:r w:rsidRPr="00B104E3">
              <w:rPr>
                <w:rFonts w:cs="Gentium Plus"/>
                <w:sz w:val="19"/>
                <w:szCs w:val="19"/>
              </w:rPr>
              <w:t xml:space="preserve"> İlyas Çelebi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Kelâm Terimleri Sözlüğü</w:t>
            </w:r>
            <w:r w:rsidRPr="00B104E3">
              <w:rPr>
                <w:rFonts w:cs="Gentium Plus"/>
                <w:sz w:val="19"/>
                <w:szCs w:val="19"/>
              </w:rPr>
              <w:t xml:space="preserve"> (İstanbul: İSAM Yayınları, 2015), “Kader”, 174-175.</w:t>
            </w:r>
          </w:p>
          <w:p w14:paraId="6EC913CA" w14:textId="77777777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Edward William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Lan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An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rabic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-English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Lexico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>(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Beirut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Librairi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u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Liba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1968)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ece’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8/2764.</w:t>
            </w:r>
          </w:p>
          <w:p w14:paraId="33090D0B" w14:textId="77777777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Ferit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evellioğlu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Osmanlıca-Türkçe Ansiklopedik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Lûgat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>(Ankara: Aydın Kitabevi, 2017)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snâ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520.</w:t>
            </w:r>
          </w:p>
          <w:p w14:paraId="7D461EC2" w14:textId="77777777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Ahmet Cevizci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Felsefe Sözlüğü </w:t>
            </w:r>
            <w:r w:rsidRPr="00B104E3">
              <w:rPr>
                <w:rFonts w:cs="Gentium Plus"/>
                <w:sz w:val="19"/>
                <w:szCs w:val="19"/>
              </w:rPr>
              <w:t>(İstanbul: Paradigma Yayınları, 1999), “Ahlâk Yasası”,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>27.</w:t>
            </w:r>
          </w:p>
          <w:p w14:paraId="731499B1" w14:textId="0616E86C" w:rsidR="006B45FF" w:rsidRPr="00B104E3" w:rsidRDefault="006B45FF" w:rsidP="006B45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Şükrü Halûk Akalın vd.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Türkçe Sözlük</w:t>
            </w:r>
            <w:r w:rsidRPr="00B104E3">
              <w:rPr>
                <w:rFonts w:cs="Gentium Plus"/>
                <w:sz w:val="19"/>
                <w:szCs w:val="19"/>
              </w:rPr>
              <w:t xml:space="preserve"> (Ankara: Türk Dil Kurumu, 11. Basım, 2011), “isnat”, 1029.</w:t>
            </w:r>
          </w:p>
        </w:tc>
      </w:tr>
      <w:tr w:rsidR="00C60417" w:rsidRPr="009164A2" w14:paraId="6C92046B" w14:textId="77777777" w:rsidTr="006B45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A5EF99F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789AFABC" w14:textId="148D15DF" w:rsidR="00C60417" w:rsidRPr="00B104E3" w:rsidRDefault="00C60417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Yazar Soyadı, “Madde Adı”, Cilt</w:t>
            </w:r>
            <w:r w:rsidR="00FF0681">
              <w:rPr>
                <w:rFonts w:cs="Gentium Plus"/>
                <w:sz w:val="19"/>
                <w:szCs w:val="19"/>
              </w:rPr>
              <w:t>/</w:t>
            </w:r>
            <w:r w:rsidRPr="00B104E3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C60417" w:rsidRPr="009164A2" w14:paraId="2877A7C6" w14:textId="77777777" w:rsidTr="006B45F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8C05C1B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1889159F" w14:textId="56C38656" w:rsidR="00C60417" w:rsidRPr="00B104E3" w:rsidRDefault="00C6041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Topaloğlu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B104E3">
              <w:rPr>
                <w:rFonts w:cs="Gentium Plus"/>
                <w:sz w:val="19"/>
                <w:szCs w:val="19"/>
              </w:rPr>
              <w:t xml:space="preserve"> Çelebi, “Kader”, 174-175.</w:t>
            </w:r>
          </w:p>
          <w:p w14:paraId="40B3FA54" w14:textId="77777777" w:rsidR="00632258" w:rsidRPr="00B104E3" w:rsidRDefault="00632258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Lan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ece’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8/2764.</w:t>
            </w:r>
          </w:p>
          <w:p w14:paraId="217EDB4C" w14:textId="0DDC4C91" w:rsidR="00210EAC" w:rsidRPr="00B104E3" w:rsidRDefault="00210EAC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Devellioğlu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snâ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, 5</w:t>
            </w:r>
            <w:r w:rsidR="005326E9" w:rsidRPr="00B104E3">
              <w:rPr>
                <w:rFonts w:cs="Gentium Plus"/>
                <w:sz w:val="19"/>
                <w:szCs w:val="19"/>
              </w:rPr>
              <w:t>20</w:t>
            </w:r>
            <w:r w:rsidRPr="00B104E3">
              <w:rPr>
                <w:rFonts w:cs="Gentium Plus"/>
                <w:sz w:val="19"/>
                <w:szCs w:val="19"/>
              </w:rPr>
              <w:t>.</w:t>
            </w:r>
          </w:p>
          <w:p w14:paraId="2D965288" w14:textId="33EA6E39" w:rsidR="005B70F3" w:rsidRPr="00B104E3" w:rsidRDefault="005B70F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Cevizci, “Ahlâk Yasası”,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>27.</w:t>
            </w:r>
          </w:p>
          <w:p w14:paraId="469A4C8D" w14:textId="1E3D8EFF" w:rsidR="007C0294" w:rsidRPr="00B104E3" w:rsidRDefault="007C029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Akalın vd., “isnat”, 1029.</w:t>
            </w:r>
          </w:p>
        </w:tc>
      </w:tr>
      <w:tr w:rsidR="00C60417" w:rsidRPr="009164A2" w14:paraId="30318C21" w14:textId="77777777" w:rsidTr="006B45F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16C15A6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7A87360D" w14:textId="34B8595E" w:rsidR="00C60417" w:rsidRPr="00B104E3" w:rsidRDefault="00C60417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Pr="00B104E3">
              <w:rPr>
                <w:rFonts w:cs="Gentium Plus"/>
                <w:sz w:val="19"/>
                <w:szCs w:val="19"/>
              </w:rPr>
              <w:t xml:space="preserve">. ed. Editörün Adı Soyadı. </w:t>
            </w:r>
            <w:r w:rsidR="00222D7B" w:rsidRPr="00B104E3">
              <w:rPr>
                <w:rFonts w:cs="Gentium Plus"/>
                <w:sz w:val="19"/>
                <w:szCs w:val="19"/>
              </w:rPr>
              <w:t xml:space="preserve">X Cilt. </w:t>
            </w:r>
            <w:r w:rsidR="00B66F97" w:rsidRPr="00B104E3">
              <w:rPr>
                <w:rFonts w:cs="Gentium Plus"/>
                <w:sz w:val="19"/>
                <w:szCs w:val="19"/>
              </w:rPr>
              <w:t>Basım</w:t>
            </w:r>
            <w:r w:rsidRPr="00B104E3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C60417" w:rsidRPr="009164A2" w14:paraId="2AE7954B" w14:textId="77777777" w:rsidTr="006B45F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7D9AE1E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761E39CB" w14:textId="56CE9765" w:rsidR="00992A72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Akalın, Şükrü Halûk 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Türkçe Sözlük. </w:t>
            </w:r>
            <w:r w:rsidRPr="00B104E3">
              <w:rPr>
                <w:rFonts w:cs="Gentium Plus"/>
                <w:sz w:val="19"/>
                <w:szCs w:val="19"/>
              </w:rPr>
              <w:t>Ankara: Türk Dil Kurumu, 11. Basım, 2011.</w:t>
            </w:r>
          </w:p>
          <w:p w14:paraId="009C1FD4" w14:textId="77777777" w:rsidR="00992A72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Cevizci, Ahmet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Felsefe Sözlüğü</w:t>
            </w:r>
            <w:r w:rsidRPr="00B104E3">
              <w:rPr>
                <w:rFonts w:cs="Gentium Plus"/>
                <w:sz w:val="19"/>
                <w:szCs w:val="19"/>
              </w:rPr>
              <w:t>. İstanbul: Paradigma Yayınları, 3. Basım, 1999.</w:t>
            </w:r>
          </w:p>
          <w:p w14:paraId="007DBDE5" w14:textId="77777777" w:rsidR="00992A72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Devellioğlu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Ferit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Osmanlıca-Türkçe Ansiklopedik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Lûgat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B104E3">
              <w:rPr>
                <w:rFonts w:cs="Gentium Plus"/>
                <w:sz w:val="19"/>
                <w:szCs w:val="19"/>
              </w:rPr>
              <w:t>Ankara: Aydın Kitabevi, 33. Basım, 2017.</w:t>
            </w:r>
          </w:p>
          <w:p w14:paraId="72EA9E4E" w14:textId="77777777" w:rsidR="00992A72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Lan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Edward William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An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rabic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-English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Lexico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B104E3">
              <w:rPr>
                <w:rFonts w:cs="Gentium Plus"/>
                <w:sz w:val="19"/>
                <w:szCs w:val="19"/>
              </w:rPr>
              <w:t xml:space="preserve"> 8 Cilt.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Beirut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Librairi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u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Liba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1968.</w:t>
            </w:r>
          </w:p>
          <w:p w14:paraId="74F9B6D2" w14:textId="74DD9C11" w:rsidR="005B70F3" w:rsidRPr="00B104E3" w:rsidRDefault="00992A72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Topaloğlu, Bekir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B104E3">
              <w:rPr>
                <w:rFonts w:cs="Gentium Plus"/>
                <w:sz w:val="19"/>
                <w:szCs w:val="19"/>
              </w:rPr>
              <w:t xml:space="preserve"> Çelebi, İlyas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Kelâm Terimleri Sözlüğü. </w:t>
            </w:r>
            <w:r w:rsidRPr="00B104E3">
              <w:rPr>
                <w:rFonts w:cs="Gentium Plus"/>
                <w:sz w:val="19"/>
                <w:szCs w:val="19"/>
              </w:rPr>
              <w:t>İstanbul: İSAM Yayınları, 4. Basım, 2015.</w:t>
            </w:r>
          </w:p>
        </w:tc>
      </w:tr>
    </w:tbl>
    <w:p w14:paraId="4CF1B7DD" w14:textId="19443886" w:rsidR="00C60417" w:rsidRPr="00694F90" w:rsidRDefault="00C60417" w:rsidP="002F6D85">
      <w:pPr>
        <w:pStyle w:val="Balk3"/>
        <w:numPr>
          <w:ilvl w:val="1"/>
          <w:numId w:val="61"/>
        </w:numPr>
      </w:pPr>
      <w:bookmarkStart w:id="98" w:name="_Toc37480895"/>
      <w:bookmarkStart w:id="99" w:name="_Hlk34663002"/>
      <w:r w:rsidRPr="00694F90">
        <w:t>Sözlük</w:t>
      </w:r>
      <w:r w:rsidR="008866E3" w:rsidRPr="00694F90">
        <w:t>-</w:t>
      </w:r>
      <w:r w:rsidRPr="00694F90">
        <w:t>Web</w:t>
      </w:r>
      <w:bookmarkEnd w:id="9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C60417" w:rsidRPr="00694F90" w14:paraId="0D7A594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99"/>
          <w:p w14:paraId="70277884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35475AFD" w14:textId="465D735A" w:rsidR="00C60417" w:rsidRPr="006830E6" w:rsidRDefault="00C60417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>Sözlük Adı</w:t>
            </w:r>
            <w:r w:rsidR="00EA7C53" w:rsidRPr="006830E6">
              <w:rPr>
                <w:rFonts w:cs="Gentium Plus"/>
                <w:sz w:val="18"/>
                <w:szCs w:val="18"/>
              </w:rPr>
              <w:t>, “Madde Adı”</w:t>
            </w:r>
            <w:r w:rsidR="008C797B" w:rsidRPr="006830E6">
              <w:rPr>
                <w:rFonts w:cs="Gentium Plus"/>
                <w:sz w:val="18"/>
                <w:szCs w:val="18"/>
              </w:rPr>
              <w:t xml:space="preserve"> (</w:t>
            </w:r>
            <w:r w:rsidR="00107AC4" w:rsidRPr="006830E6">
              <w:rPr>
                <w:rFonts w:cs="Gentium Plus"/>
                <w:sz w:val="18"/>
                <w:szCs w:val="18"/>
              </w:rPr>
              <w:t>Erişim Gün Ay Yıl</w:t>
            </w:r>
            <w:r w:rsidR="008C797B" w:rsidRPr="006830E6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C60417" w:rsidRPr="00694F90" w14:paraId="6D887B4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9BFC991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81AEB8F" w14:textId="36E2546E" w:rsidR="00EA7C53" w:rsidRPr="006830E6" w:rsidRDefault="00EA7C5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>Güncel Türkçe Sözlük</w:t>
            </w:r>
            <w:r w:rsidRPr="006830E6">
              <w:rPr>
                <w:rFonts w:cs="Gentium Plus"/>
                <w:sz w:val="18"/>
                <w:szCs w:val="18"/>
              </w:rPr>
              <w:t xml:space="preserve">, </w:t>
            </w:r>
            <w:r w:rsidR="00C60417" w:rsidRPr="006830E6">
              <w:rPr>
                <w:rFonts w:cs="Gentium Plus"/>
                <w:sz w:val="18"/>
                <w:szCs w:val="18"/>
              </w:rPr>
              <w:t>“Mukallit</w:t>
            </w:r>
            <w:r w:rsidR="008C797B" w:rsidRPr="006830E6">
              <w:rPr>
                <w:rFonts w:cs="Gentium Plus"/>
                <w:sz w:val="18"/>
                <w:szCs w:val="18"/>
              </w:rPr>
              <w:t xml:space="preserve"> (</w:t>
            </w:r>
            <w:r w:rsidR="00107AC4" w:rsidRPr="006830E6">
              <w:rPr>
                <w:rFonts w:cs="Gentium Plus"/>
                <w:sz w:val="18"/>
                <w:szCs w:val="18"/>
              </w:rPr>
              <w:t>Erişim 8 Temmuz 2019</w:t>
            </w:r>
            <w:r w:rsidR="008C797B" w:rsidRPr="006830E6">
              <w:rPr>
                <w:rFonts w:cs="Gentium Plus"/>
                <w:sz w:val="18"/>
                <w:szCs w:val="18"/>
              </w:rPr>
              <w:t>).</w:t>
            </w:r>
          </w:p>
          <w:p w14:paraId="0248BA8F" w14:textId="114A082F" w:rsidR="000930AE" w:rsidRPr="006830E6" w:rsidRDefault="0058216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6830E6">
              <w:rPr>
                <w:rFonts w:cs="Gentium Plus"/>
                <w:i/>
                <w:iCs/>
                <w:sz w:val="18"/>
                <w:szCs w:val="18"/>
              </w:rPr>
              <w:t>Arabic</w:t>
            </w:r>
            <w:proofErr w:type="spellEnd"/>
            <w:r w:rsidRPr="006830E6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830E6">
              <w:rPr>
                <w:rFonts w:cs="Gentium Plus"/>
                <w:i/>
                <w:iCs/>
                <w:sz w:val="18"/>
                <w:szCs w:val="18"/>
              </w:rPr>
              <w:t>Ontology</w:t>
            </w:r>
            <w:proofErr w:type="spellEnd"/>
            <w:r w:rsidR="00EA7C53" w:rsidRPr="006830E6">
              <w:rPr>
                <w:rFonts w:cs="Gentium Plus"/>
                <w:sz w:val="18"/>
                <w:szCs w:val="18"/>
              </w:rPr>
              <w:t>, “</w:t>
            </w:r>
            <w:r w:rsidR="00EA7C53" w:rsidRPr="006830E6">
              <w:rPr>
                <w:rFonts w:hint="cs"/>
                <w:sz w:val="18"/>
                <w:szCs w:val="18"/>
                <w:rtl/>
              </w:rPr>
              <w:t>آمن</w:t>
            </w:r>
            <w:r w:rsidR="00EA7C53" w:rsidRPr="006830E6">
              <w:rPr>
                <w:rFonts w:cs="Gentium Plus"/>
                <w:sz w:val="18"/>
                <w:szCs w:val="18"/>
              </w:rPr>
              <w:t>”</w:t>
            </w:r>
            <w:r w:rsidR="008C797B" w:rsidRPr="006830E6">
              <w:rPr>
                <w:rFonts w:cs="Gentium Plus"/>
                <w:sz w:val="18"/>
                <w:szCs w:val="18"/>
              </w:rPr>
              <w:t xml:space="preserve"> (</w:t>
            </w:r>
            <w:r w:rsidR="0095667B" w:rsidRPr="006830E6">
              <w:rPr>
                <w:rFonts w:cs="Gentium Plus"/>
                <w:sz w:val="18"/>
                <w:szCs w:val="18"/>
              </w:rPr>
              <w:t>Erişim 31 Ağustos 2019</w:t>
            </w:r>
            <w:r w:rsidR="008C797B" w:rsidRPr="006830E6">
              <w:rPr>
                <w:rFonts w:cs="Gentium Plus"/>
                <w:sz w:val="18"/>
                <w:szCs w:val="18"/>
              </w:rPr>
              <w:t>).</w:t>
            </w:r>
          </w:p>
          <w:p w14:paraId="3DA4922C" w14:textId="3A3595FE" w:rsidR="00B25D08" w:rsidRPr="006830E6" w:rsidRDefault="00B25D08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 xml:space="preserve">Kubbealtı </w:t>
            </w:r>
            <w:proofErr w:type="spellStart"/>
            <w:r w:rsidRPr="006830E6">
              <w:rPr>
                <w:rFonts w:cs="Gentium Plus"/>
                <w:i/>
                <w:iCs/>
                <w:sz w:val="18"/>
                <w:szCs w:val="18"/>
              </w:rPr>
              <w:t>Lugati</w:t>
            </w:r>
            <w:proofErr w:type="spellEnd"/>
            <w:r w:rsidRPr="006830E6">
              <w:rPr>
                <w:rFonts w:cs="Gentium Plus"/>
                <w:sz w:val="18"/>
                <w:szCs w:val="18"/>
              </w:rPr>
              <w:t>, “İsnat</w:t>
            </w:r>
            <w:r w:rsidR="00BE5129" w:rsidRPr="006830E6">
              <w:rPr>
                <w:rFonts w:cs="Gentium Plus"/>
                <w:sz w:val="18"/>
                <w:szCs w:val="18"/>
              </w:rPr>
              <w:t>-</w:t>
            </w:r>
            <w:proofErr w:type="spellStart"/>
            <w:r w:rsidRPr="006830E6">
              <w:rPr>
                <w:rFonts w:cs="Gentium Plus"/>
                <w:sz w:val="18"/>
                <w:szCs w:val="18"/>
              </w:rPr>
              <w:t>İsnad</w:t>
            </w:r>
            <w:proofErr w:type="spellEnd"/>
            <w:r w:rsidRPr="006830E6">
              <w:rPr>
                <w:rFonts w:cs="Gentium Plus"/>
                <w:sz w:val="18"/>
                <w:szCs w:val="18"/>
              </w:rPr>
              <w:t>”</w:t>
            </w:r>
            <w:r w:rsidR="008C797B" w:rsidRPr="006830E6">
              <w:rPr>
                <w:rFonts w:cs="Gentium Plus"/>
                <w:sz w:val="18"/>
                <w:szCs w:val="18"/>
              </w:rPr>
              <w:t xml:space="preserve"> (</w:t>
            </w:r>
            <w:r w:rsidR="0095667B" w:rsidRPr="006830E6">
              <w:rPr>
                <w:rFonts w:cs="Gentium Plus"/>
                <w:sz w:val="18"/>
                <w:szCs w:val="18"/>
              </w:rPr>
              <w:t>Erişim 11 Temmuz 2019</w:t>
            </w:r>
            <w:r w:rsidR="008C797B" w:rsidRPr="006830E6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C60417" w:rsidRPr="00694F90" w14:paraId="766A2D2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7EF003B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16E8A763" w14:textId="2814B0BD" w:rsidR="00C60417" w:rsidRPr="006830E6" w:rsidRDefault="00E6696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>Sözlük Adı</w:t>
            </w:r>
            <w:r w:rsidR="00C60417" w:rsidRPr="006830E6">
              <w:rPr>
                <w:rFonts w:cs="Gentium Plus"/>
                <w:sz w:val="18"/>
                <w:szCs w:val="18"/>
              </w:rPr>
              <w:t>, “Madde Adı”</w:t>
            </w:r>
            <w:r w:rsidR="00085B51" w:rsidRPr="006830E6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C60417" w:rsidRPr="00694F90" w14:paraId="6474060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53D144" w14:textId="77777777" w:rsidR="00C60417" w:rsidRPr="004C3904" w:rsidRDefault="00C6041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2B04E84" w14:textId="65957582" w:rsidR="00EA7C53" w:rsidRPr="006830E6" w:rsidRDefault="00EA7C5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>Güncel Türkçe Sözlük</w:t>
            </w:r>
            <w:r w:rsidRPr="006830E6">
              <w:rPr>
                <w:rFonts w:cs="Gentium Plus"/>
                <w:sz w:val="18"/>
                <w:szCs w:val="18"/>
              </w:rPr>
              <w:t>, “Mukallit”.</w:t>
            </w:r>
          </w:p>
          <w:p w14:paraId="7A02E6B1" w14:textId="6BBE28FE" w:rsidR="00EA7C53" w:rsidRPr="006830E6" w:rsidRDefault="00EA7C5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6830E6">
              <w:rPr>
                <w:rFonts w:cs="Gentium Plus"/>
                <w:i/>
                <w:iCs/>
                <w:sz w:val="18"/>
                <w:szCs w:val="18"/>
              </w:rPr>
              <w:t>Arabic</w:t>
            </w:r>
            <w:proofErr w:type="spellEnd"/>
            <w:r w:rsidRPr="006830E6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6830E6">
              <w:rPr>
                <w:rFonts w:cs="Gentium Plus"/>
                <w:i/>
                <w:iCs/>
                <w:sz w:val="18"/>
                <w:szCs w:val="18"/>
              </w:rPr>
              <w:t>Ontology</w:t>
            </w:r>
            <w:proofErr w:type="spellEnd"/>
            <w:r w:rsidRPr="006830E6">
              <w:rPr>
                <w:rFonts w:cs="Gentium Plus"/>
                <w:sz w:val="18"/>
                <w:szCs w:val="18"/>
              </w:rPr>
              <w:t>, “</w:t>
            </w:r>
            <w:r w:rsidRPr="006830E6">
              <w:rPr>
                <w:rFonts w:hint="cs"/>
                <w:sz w:val="18"/>
                <w:szCs w:val="18"/>
                <w:rtl/>
              </w:rPr>
              <w:t>آمن</w:t>
            </w:r>
            <w:r w:rsidRPr="006830E6">
              <w:rPr>
                <w:rFonts w:cs="Gentium Plus"/>
                <w:sz w:val="18"/>
                <w:szCs w:val="18"/>
              </w:rPr>
              <w:t>”.</w:t>
            </w:r>
          </w:p>
          <w:p w14:paraId="44900747" w14:textId="21131045" w:rsidR="004F49D3" w:rsidRPr="006830E6" w:rsidRDefault="004F49D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 xml:space="preserve">Kubbealtı </w:t>
            </w:r>
            <w:proofErr w:type="spellStart"/>
            <w:r w:rsidRPr="006830E6">
              <w:rPr>
                <w:rFonts w:cs="Gentium Plus"/>
                <w:i/>
                <w:iCs/>
                <w:sz w:val="18"/>
                <w:szCs w:val="18"/>
              </w:rPr>
              <w:t>Lugati</w:t>
            </w:r>
            <w:proofErr w:type="spellEnd"/>
            <w:r w:rsidRPr="006830E6">
              <w:rPr>
                <w:rFonts w:cs="Gentium Plus"/>
                <w:sz w:val="18"/>
                <w:szCs w:val="18"/>
              </w:rPr>
              <w:t>, “İsnat</w:t>
            </w:r>
            <w:r w:rsidR="00BE5129" w:rsidRPr="006830E6">
              <w:rPr>
                <w:rFonts w:cs="Gentium Plus"/>
                <w:sz w:val="18"/>
                <w:szCs w:val="18"/>
              </w:rPr>
              <w:t>-</w:t>
            </w:r>
            <w:proofErr w:type="spellStart"/>
            <w:r w:rsidRPr="006830E6">
              <w:rPr>
                <w:rFonts w:cs="Gentium Plus"/>
                <w:sz w:val="18"/>
                <w:szCs w:val="18"/>
              </w:rPr>
              <w:t>İsnad</w:t>
            </w:r>
            <w:proofErr w:type="spellEnd"/>
            <w:r w:rsidRPr="006830E6">
              <w:rPr>
                <w:rFonts w:cs="Gentium Plus"/>
                <w:sz w:val="18"/>
                <w:szCs w:val="18"/>
              </w:rPr>
              <w:t>”.</w:t>
            </w:r>
          </w:p>
        </w:tc>
      </w:tr>
      <w:tr w:rsidR="00F7538A" w:rsidRPr="00694F90" w14:paraId="3546FFA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217650D" w14:textId="77777777" w:rsidR="00F7538A" w:rsidRPr="004C3904" w:rsidRDefault="00F7538A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668C73E5" w14:textId="5971EBF2" w:rsidR="00F7538A" w:rsidRPr="006830E6" w:rsidRDefault="00F7538A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>Sözlük Adı</w:t>
            </w:r>
            <w:r w:rsidRPr="006830E6">
              <w:rPr>
                <w:rFonts w:cs="Gentium Plus"/>
                <w:sz w:val="18"/>
                <w:szCs w:val="18"/>
              </w:rPr>
              <w:t>. Erişim Gün Ay Yıl. Erişim Adresi</w:t>
            </w:r>
          </w:p>
        </w:tc>
      </w:tr>
      <w:tr w:rsidR="00F7538A" w:rsidRPr="00694F90" w14:paraId="027F3AB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FCB170A" w14:textId="77777777" w:rsidR="00F7538A" w:rsidRPr="004C3904" w:rsidRDefault="00F7538A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DD283CC" w14:textId="34C801F9" w:rsidR="00F7538A" w:rsidRPr="006830E6" w:rsidRDefault="00F7538A" w:rsidP="00FC31E0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8"/>
                <w:szCs w:val="18"/>
                <w:u w:val="none"/>
              </w:rPr>
            </w:pPr>
            <w:proofErr w:type="spellStart"/>
            <w:r w:rsidRPr="006830E6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Arabic</w:t>
            </w:r>
            <w:proofErr w:type="spellEnd"/>
            <w:r w:rsidRPr="006830E6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6830E6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Ontology</w:t>
            </w:r>
            <w:proofErr w:type="spellEnd"/>
            <w:r w:rsidRPr="006830E6">
              <w:rPr>
                <w:rFonts w:cs="Gentium Plus"/>
                <w:color w:val="000000" w:themeColor="text1"/>
                <w:sz w:val="18"/>
                <w:szCs w:val="18"/>
              </w:rPr>
              <w:t xml:space="preserve">. Erişim 31 Ağustos 2019.  </w:t>
            </w:r>
            <w:hyperlink r:id="rId93" w:history="1">
              <w:r w:rsidRPr="006830E6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s://ontology.birzeit.edu</w:t>
              </w:r>
            </w:hyperlink>
          </w:p>
          <w:p w14:paraId="3016E248" w14:textId="780078FB" w:rsidR="00F7538A" w:rsidRPr="006830E6" w:rsidRDefault="00F7538A" w:rsidP="00FC31E0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8"/>
                <w:szCs w:val="18"/>
                <w:u w:val="none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 xml:space="preserve">Güncel Türkçe Sözlük. </w:t>
            </w:r>
            <w:r w:rsidRPr="006830E6">
              <w:rPr>
                <w:rFonts w:cs="Gentium Plus"/>
                <w:sz w:val="18"/>
                <w:szCs w:val="18"/>
              </w:rPr>
              <w:t xml:space="preserve">Erişim 8 Temmuz 2019. </w:t>
            </w:r>
            <w:hyperlink r:id="rId94" w:history="1">
              <w:r w:rsidRPr="006830E6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://sozluk.gov.tr</w:t>
              </w:r>
            </w:hyperlink>
          </w:p>
          <w:p w14:paraId="2D3FC542" w14:textId="6FDB4842" w:rsidR="00F7538A" w:rsidRPr="006830E6" w:rsidRDefault="00F7538A" w:rsidP="00FC31E0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6830E6">
              <w:rPr>
                <w:rFonts w:cs="Gentium Plus"/>
                <w:i/>
                <w:iCs/>
                <w:sz w:val="18"/>
                <w:szCs w:val="18"/>
              </w:rPr>
              <w:t xml:space="preserve">Kubbealtı </w:t>
            </w:r>
            <w:proofErr w:type="spellStart"/>
            <w:r w:rsidRPr="006830E6">
              <w:rPr>
                <w:rFonts w:cs="Gentium Plus"/>
                <w:i/>
                <w:iCs/>
                <w:sz w:val="18"/>
                <w:szCs w:val="18"/>
              </w:rPr>
              <w:t>Lugati</w:t>
            </w:r>
            <w:proofErr w:type="spellEnd"/>
            <w:r w:rsidRPr="006830E6">
              <w:rPr>
                <w:rFonts w:cs="Gentium Plus"/>
                <w:sz w:val="18"/>
                <w:szCs w:val="18"/>
              </w:rPr>
              <w:t>. Erişim 11 Temmuz 2019.</w:t>
            </w:r>
            <w:r w:rsidRPr="00933225">
              <w:rPr>
                <w:rFonts w:cs="Gentium Plus"/>
                <w:sz w:val="18"/>
                <w:szCs w:val="18"/>
              </w:rPr>
              <w:t xml:space="preserve"> </w:t>
            </w:r>
            <w:hyperlink r:id="rId95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lugatim.com</w:t>
              </w:r>
            </w:hyperlink>
          </w:p>
        </w:tc>
      </w:tr>
    </w:tbl>
    <w:p w14:paraId="6E3ACA2B" w14:textId="572FFBDC" w:rsidR="00F51540" w:rsidRPr="00694F90" w:rsidRDefault="00F51540" w:rsidP="006830E6">
      <w:pPr>
        <w:pStyle w:val="Balk2"/>
        <w:numPr>
          <w:ilvl w:val="0"/>
          <w:numId w:val="61"/>
        </w:numPr>
        <w:spacing w:before="180" w:after="60"/>
        <w:ind w:left="499" w:hanging="357"/>
      </w:pPr>
      <w:bookmarkStart w:id="100" w:name="_Toc37480896"/>
      <w:r w:rsidRPr="00694F90">
        <w:t>Tez</w:t>
      </w:r>
      <w:bookmarkEnd w:id="100"/>
    </w:p>
    <w:p w14:paraId="55BB6C1E" w14:textId="77777777" w:rsidR="00021BA1" w:rsidRDefault="00F51540" w:rsidP="002F6D85">
      <w:pPr>
        <w:pStyle w:val="Balk3"/>
        <w:numPr>
          <w:ilvl w:val="1"/>
          <w:numId w:val="61"/>
        </w:numPr>
        <w:spacing w:before="0"/>
      </w:pPr>
      <w:bookmarkStart w:id="101" w:name="_Toc37480897"/>
      <w:r w:rsidRPr="00694F90">
        <w:t>Tez</w:t>
      </w:r>
      <w:r w:rsidR="008866E3" w:rsidRPr="00694F90">
        <w:t>-</w:t>
      </w:r>
      <w:r w:rsidRPr="00694F90">
        <w:t>Lisans</w:t>
      </w:r>
      <w:bookmarkEnd w:id="10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5D2128" w:rsidRPr="00694F90" w14:paraId="4D5C1E0C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3A70B21" w14:textId="77777777" w:rsidR="005D2128" w:rsidRPr="004C3904" w:rsidRDefault="005D212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09" w:type="dxa"/>
          </w:tcPr>
          <w:p w14:paraId="4A62DA43" w14:textId="12EB8C32" w:rsidR="005D2128" w:rsidRPr="00461DAF" w:rsidRDefault="005D2128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461DAF">
              <w:rPr>
                <w:rFonts w:cs="Gentium Plus"/>
                <w:sz w:val="17"/>
                <w:szCs w:val="17"/>
              </w:rPr>
              <w:t xml:space="preserve">Yazar Adı Soyadı, </w:t>
            </w:r>
            <w:r w:rsidRPr="00461DAF">
              <w:rPr>
                <w:rFonts w:cs="Gentium Plus"/>
                <w:i/>
                <w:iCs/>
                <w:sz w:val="17"/>
                <w:szCs w:val="17"/>
              </w:rPr>
              <w:t>Tez Adı</w:t>
            </w:r>
            <w:r w:rsidRPr="00461DAF">
              <w:rPr>
                <w:rFonts w:cs="Gentium Plus"/>
                <w:sz w:val="17"/>
                <w:szCs w:val="17"/>
              </w:rPr>
              <w:t xml:space="preserve"> (Şehir: Üniversite Adı, </w:t>
            </w:r>
            <w:r w:rsidR="00D75797" w:rsidRPr="00461DAF">
              <w:rPr>
                <w:rFonts w:cs="Gentium Plus"/>
                <w:sz w:val="17"/>
                <w:szCs w:val="17"/>
              </w:rPr>
              <w:t>Fakülte</w:t>
            </w:r>
            <w:r w:rsidRPr="00461DAF">
              <w:rPr>
                <w:rFonts w:cs="Gentium Plus"/>
                <w:sz w:val="17"/>
                <w:szCs w:val="17"/>
              </w:rPr>
              <w:t xml:space="preserve"> Adı, Lisans Tezi, Yıl</w:t>
            </w:r>
            <w:r w:rsidR="00D75797" w:rsidRPr="00461DAF">
              <w:rPr>
                <w:rFonts w:cs="Gentium Plus"/>
                <w:sz w:val="17"/>
                <w:szCs w:val="17"/>
              </w:rPr>
              <w:t>ı</w:t>
            </w:r>
            <w:r w:rsidRPr="00461DAF">
              <w:rPr>
                <w:rFonts w:cs="Gentium Plus"/>
                <w:sz w:val="17"/>
                <w:szCs w:val="17"/>
              </w:rPr>
              <w:t>), Sayfa Numarası.</w:t>
            </w:r>
          </w:p>
        </w:tc>
      </w:tr>
      <w:tr w:rsidR="005D2128" w:rsidRPr="00694F90" w14:paraId="3A2741FF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1F986CD" w14:textId="77777777" w:rsidR="005D2128" w:rsidRPr="004C3904" w:rsidRDefault="005D212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14847FCB" w14:textId="716E246A" w:rsidR="005D2128" w:rsidRPr="00461DAF" w:rsidRDefault="00D7579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461DAF">
              <w:rPr>
                <w:rFonts w:cs="Gentium Plus"/>
                <w:bCs/>
                <w:sz w:val="17"/>
                <w:szCs w:val="17"/>
              </w:rPr>
              <w:t>Abdullah Demir,</w:t>
            </w:r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Mâtürîdî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Kelâm Ekolünde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Nesefîler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ve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Ebû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Hafs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Ömer en-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Nesefî’nin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İtikâdî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Görüşleri </w:t>
            </w:r>
            <w:r w:rsidRPr="00461DAF">
              <w:rPr>
                <w:rFonts w:cs="Gentium Plus"/>
                <w:bCs/>
                <w:sz w:val="17"/>
                <w:szCs w:val="17"/>
              </w:rPr>
              <w:t>(Bursa:</w:t>
            </w:r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r w:rsidRPr="00461DAF">
              <w:rPr>
                <w:rFonts w:cs="Gentium Plus"/>
                <w:bCs/>
                <w:sz w:val="17"/>
                <w:szCs w:val="17"/>
              </w:rPr>
              <w:t>Uludağ Üniversitesi, İlahiyat Fakültesi, Lisans Tezi, 2002), 54.</w:t>
            </w:r>
          </w:p>
        </w:tc>
      </w:tr>
      <w:tr w:rsidR="005D2128" w:rsidRPr="00694F90" w14:paraId="5BC41E1B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F1BB6C5" w14:textId="77777777" w:rsidR="005D2128" w:rsidRPr="004C3904" w:rsidRDefault="005D212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353F62F5" w14:textId="77777777" w:rsidR="005D2128" w:rsidRPr="00461DAF" w:rsidRDefault="005D2128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461DAF">
              <w:rPr>
                <w:rFonts w:cs="Gentium Plus"/>
                <w:sz w:val="17"/>
                <w:szCs w:val="17"/>
              </w:rPr>
              <w:t xml:space="preserve">Yazar Soyadı, </w:t>
            </w:r>
            <w:r w:rsidRPr="00461DAF">
              <w:rPr>
                <w:rFonts w:cs="Gentium Plus"/>
                <w:i/>
                <w:iCs/>
                <w:sz w:val="17"/>
                <w:szCs w:val="17"/>
              </w:rPr>
              <w:t xml:space="preserve">Tez Adı </w:t>
            </w:r>
            <w:r w:rsidRPr="00461DAF">
              <w:rPr>
                <w:rFonts w:cs="Gentium Plus"/>
                <w:sz w:val="17"/>
                <w:szCs w:val="17"/>
              </w:rPr>
              <w:t>veya</w:t>
            </w:r>
            <w:r w:rsidRPr="00461DAF">
              <w:rPr>
                <w:rFonts w:cs="Gentium Plus"/>
                <w:i/>
                <w:iCs/>
                <w:sz w:val="17"/>
                <w:szCs w:val="17"/>
              </w:rPr>
              <w:t xml:space="preserve"> Kısa Adı</w:t>
            </w:r>
            <w:r w:rsidRPr="00461DAF">
              <w:rPr>
                <w:rFonts w:cs="Gentium Plus"/>
                <w:sz w:val="17"/>
                <w:szCs w:val="17"/>
              </w:rPr>
              <w:t>, Sayfa Numarası.</w:t>
            </w:r>
          </w:p>
        </w:tc>
      </w:tr>
      <w:tr w:rsidR="005D2128" w:rsidRPr="00694F90" w14:paraId="18E92C51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DC3C821" w14:textId="77777777" w:rsidR="005D2128" w:rsidRPr="004C3904" w:rsidRDefault="005D212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21D58F5A" w14:textId="7E7EFD76" w:rsidR="005D2128" w:rsidRPr="00461DAF" w:rsidRDefault="00D7579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461DAF">
              <w:rPr>
                <w:rFonts w:cs="Gentium Plus"/>
                <w:bCs/>
                <w:sz w:val="17"/>
                <w:szCs w:val="17"/>
              </w:rPr>
              <w:t>Demir,</w:t>
            </w:r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Mâtürîdî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Kelâm Ekolünde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Nesefîler</w:t>
            </w:r>
            <w:proofErr w:type="spellEnd"/>
            <w:r w:rsidRPr="00461DAF">
              <w:rPr>
                <w:rFonts w:cs="Gentium Plus"/>
                <w:bCs/>
                <w:sz w:val="17"/>
                <w:szCs w:val="17"/>
              </w:rPr>
              <w:t>, 56-57.</w:t>
            </w:r>
          </w:p>
        </w:tc>
      </w:tr>
      <w:tr w:rsidR="005D2128" w:rsidRPr="00694F90" w14:paraId="15D78433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455D0E1" w14:textId="77777777" w:rsidR="005D2128" w:rsidRPr="004C3904" w:rsidRDefault="005D212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2B3B1D15" w14:textId="111697E5" w:rsidR="005D2128" w:rsidRPr="00461DAF" w:rsidRDefault="005D2128" w:rsidP="00611A54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461DAF">
              <w:rPr>
                <w:rFonts w:cs="Gentium Plus"/>
                <w:sz w:val="17"/>
                <w:szCs w:val="17"/>
              </w:rPr>
              <w:t xml:space="preserve">Yazar Soyadı, Adı. </w:t>
            </w:r>
            <w:r w:rsidRPr="00461DAF">
              <w:rPr>
                <w:rFonts w:cs="Gentium Plus"/>
                <w:i/>
                <w:iCs/>
                <w:sz w:val="17"/>
                <w:szCs w:val="17"/>
              </w:rPr>
              <w:t xml:space="preserve">Tez Adı. </w:t>
            </w:r>
            <w:r w:rsidRPr="00461DAF">
              <w:rPr>
                <w:rFonts w:cs="Gentium Plus"/>
                <w:sz w:val="17"/>
                <w:szCs w:val="17"/>
              </w:rPr>
              <w:t xml:space="preserve">Şehir: Üniversite Adı, </w:t>
            </w:r>
            <w:r w:rsidR="001B0E69" w:rsidRPr="00461DAF">
              <w:rPr>
                <w:rFonts w:cs="Gentium Plus"/>
                <w:sz w:val="17"/>
                <w:szCs w:val="17"/>
              </w:rPr>
              <w:t>Fakülte</w:t>
            </w:r>
            <w:r w:rsidRPr="00461DAF">
              <w:rPr>
                <w:rFonts w:cs="Gentium Plus"/>
                <w:sz w:val="17"/>
                <w:szCs w:val="17"/>
              </w:rPr>
              <w:t xml:space="preserve"> Adı, Lisans Tezi, Yıl</w:t>
            </w:r>
            <w:r w:rsidR="00096598" w:rsidRPr="00461DAF">
              <w:rPr>
                <w:rFonts w:cs="Gentium Plus"/>
                <w:sz w:val="17"/>
                <w:szCs w:val="17"/>
              </w:rPr>
              <w:t>ı</w:t>
            </w:r>
            <w:r w:rsidRPr="00461DAF">
              <w:rPr>
                <w:rFonts w:cs="Gentium Plus"/>
                <w:sz w:val="17"/>
                <w:szCs w:val="17"/>
              </w:rPr>
              <w:t>.</w:t>
            </w:r>
            <w:r w:rsidR="00CB26D6" w:rsidRPr="00461DAF">
              <w:rPr>
                <w:rFonts w:cs="Gentium Plus"/>
                <w:sz w:val="17"/>
                <w:szCs w:val="17"/>
              </w:rPr>
              <w:t xml:space="preserve"> </w:t>
            </w:r>
            <w:r w:rsidR="001B0E69" w:rsidRPr="00461DAF">
              <w:rPr>
                <w:rFonts w:cs="Gentium Plus"/>
                <w:sz w:val="17"/>
                <w:szCs w:val="17"/>
              </w:rPr>
              <w:t>(</w:t>
            </w:r>
            <w:r w:rsidR="00CD0097" w:rsidRPr="00461DAF">
              <w:rPr>
                <w:rFonts w:cs="Gentium Plus"/>
                <w:sz w:val="17"/>
                <w:szCs w:val="17"/>
              </w:rPr>
              <w:t>v</w:t>
            </w:r>
            <w:r w:rsidR="001B0E69" w:rsidRPr="00461DAF">
              <w:rPr>
                <w:rFonts w:cs="Gentium Plus"/>
                <w:sz w:val="17"/>
                <w:szCs w:val="17"/>
              </w:rPr>
              <w:t xml:space="preserve">arsa) </w:t>
            </w:r>
            <w:r w:rsidR="00CB26D6" w:rsidRPr="00461DAF">
              <w:rPr>
                <w:rFonts w:cs="Gentium Plus"/>
                <w:sz w:val="17"/>
                <w:szCs w:val="17"/>
              </w:rPr>
              <w:t xml:space="preserve">Erişim </w:t>
            </w:r>
            <w:r w:rsidR="006A3DEE" w:rsidRPr="00461DAF">
              <w:rPr>
                <w:rFonts w:cs="Gentium Plus"/>
                <w:sz w:val="17"/>
                <w:szCs w:val="17"/>
              </w:rPr>
              <w:t>Adresi</w:t>
            </w:r>
          </w:p>
        </w:tc>
      </w:tr>
      <w:tr w:rsidR="005D2128" w:rsidRPr="00694F90" w14:paraId="3E630CA2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7F75CA4" w14:textId="77777777" w:rsidR="005D2128" w:rsidRPr="004C3904" w:rsidRDefault="005D212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04EACA64" w14:textId="0B38A16E" w:rsidR="005D2128" w:rsidRPr="00461DAF" w:rsidRDefault="00CB26D6" w:rsidP="00933225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Cs/>
                <w:sz w:val="17"/>
                <w:szCs w:val="17"/>
              </w:rPr>
            </w:pPr>
            <w:r w:rsidRPr="00461DAF">
              <w:rPr>
                <w:rFonts w:cs="Gentium Plus"/>
                <w:bCs/>
                <w:sz w:val="17"/>
                <w:szCs w:val="17"/>
              </w:rPr>
              <w:t xml:space="preserve">Demir, Abdullah.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Mâtürîdî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Kelâm Ekolünde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Nesefîler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ve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Ebû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Hafs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Ömer en-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Nesefî’nin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>İtikâdî</w:t>
            </w:r>
            <w:proofErr w:type="spellEnd"/>
            <w:r w:rsidRPr="00461DAF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Görüşleri. </w:t>
            </w:r>
            <w:r w:rsidRPr="00461DAF">
              <w:rPr>
                <w:rFonts w:cs="Gentium Plus"/>
                <w:bCs/>
                <w:sz w:val="17"/>
                <w:szCs w:val="17"/>
              </w:rPr>
              <w:t>Bursa: Uludağ Üniversitesi, İlahiyat Fakültesi, Lisans Tezi, 2</w:t>
            </w:r>
            <w:r w:rsidRPr="00461DAF">
              <w:rPr>
                <w:rFonts w:cs="Gentium Plus"/>
                <w:bCs/>
                <w:color w:val="000000" w:themeColor="text1"/>
                <w:sz w:val="17"/>
                <w:szCs w:val="17"/>
              </w:rPr>
              <w:t xml:space="preserve">002. </w:t>
            </w:r>
            <w:hyperlink r:id="rId96" w:history="1">
              <w:r w:rsidRPr="00461DAF">
                <w:rPr>
                  <w:rStyle w:val="Kpr"/>
                  <w:rFonts w:cs="Gentium Plus"/>
                  <w:bCs/>
                  <w:color w:val="000000" w:themeColor="text1"/>
                  <w:sz w:val="17"/>
                  <w:szCs w:val="17"/>
                  <w:u w:val="none"/>
                </w:rPr>
                <w:t>https://doi.org/10.5281/zenodo.3359800</w:t>
              </w:r>
            </w:hyperlink>
          </w:p>
        </w:tc>
      </w:tr>
    </w:tbl>
    <w:p w14:paraId="2C044DAF" w14:textId="77777777" w:rsidR="006830E6" w:rsidRPr="00461DAF" w:rsidRDefault="006830E6" w:rsidP="006830E6">
      <w:pPr>
        <w:ind w:left="567" w:firstLine="0"/>
        <w:rPr>
          <w:sz w:val="2"/>
          <w:szCs w:val="4"/>
        </w:rPr>
      </w:pPr>
    </w:p>
    <w:p w14:paraId="2C7EBEB7" w14:textId="552D8D85" w:rsidR="00450869" w:rsidRPr="00694F90" w:rsidRDefault="00450869" w:rsidP="002F6D85">
      <w:pPr>
        <w:pStyle w:val="Balk3"/>
        <w:numPr>
          <w:ilvl w:val="1"/>
          <w:numId w:val="61"/>
        </w:numPr>
      </w:pPr>
      <w:bookmarkStart w:id="102" w:name="_Toc37480898"/>
      <w:r w:rsidRPr="00694F90">
        <w:lastRenderedPageBreak/>
        <w:t>Tez</w:t>
      </w:r>
      <w:r w:rsidR="008866E3" w:rsidRPr="00694F90">
        <w:t>-</w:t>
      </w:r>
      <w:r w:rsidRPr="00694F90">
        <w:t>Yüksek Lisans</w:t>
      </w:r>
      <w:bookmarkEnd w:id="10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F51540" w:rsidRPr="00694F90" w14:paraId="65336E91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04498D4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32A7AA0C" w14:textId="77777777" w:rsidR="00F51540" w:rsidRPr="00B104E3" w:rsidRDefault="00F5154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Tez Adı</w:t>
            </w:r>
            <w:r w:rsidRPr="00B104E3">
              <w:rPr>
                <w:rFonts w:cs="Gentium Plus"/>
                <w:sz w:val="19"/>
                <w:szCs w:val="19"/>
              </w:rPr>
              <w:t xml:space="preserve"> (Şehir: Üniversite Adı, Enstitü Adı, Yüksek Lisans Tezi, Yıl), Sayfa Numarası.</w:t>
            </w:r>
          </w:p>
        </w:tc>
      </w:tr>
      <w:tr w:rsidR="00F51540" w:rsidRPr="00694F90" w14:paraId="09807334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1259336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198D2CA0" w14:textId="77777777" w:rsidR="00F51540" w:rsidRPr="00B104E3" w:rsidRDefault="00F5154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Recep Eren,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âtürîdî’ni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üteşâbih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Âyetler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Yaklaşımı</w:t>
            </w:r>
            <w:r w:rsidRPr="00B104E3">
              <w:rPr>
                <w:rFonts w:cs="Gentium Plus"/>
                <w:sz w:val="19"/>
                <w:szCs w:val="19"/>
              </w:rPr>
              <w:t xml:space="preserve"> (Sivas: Cumhuriyet Üniversitesi, Sosyal Bilimler Enstitüsü, Yüksek Lisans Tezi, 2017), 45.</w:t>
            </w:r>
          </w:p>
          <w:p w14:paraId="57F5BDD5" w14:textId="64CE8C70" w:rsidR="00F51540" w:rsidRPr="00B104E3" w:rsidRDefault="00F51540" w:rsidP="00AE201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Stephe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Edward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Eskildse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Beliefs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Practices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Earl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AE2019">
              <w:rPr>
                <w:rFonts w:cs="Gentium Plus"/>
                <w:i/>
                <w:iCs/>
                <w:sz w:val="19"/>
                <w:szCs w:val="19"/>
              </w:rPr>
              <w:t>Ch‘üan-Che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aoism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0B3FC1" w:rsidRPr="000B3FC1">
              <w:rPr>
                <w:rFonts w:cs="Gentium Plus"/>
                <w:sz w:val="19"/>
                <w:szCs w:val="19"/>
              </w:rPr>
              <w:t>(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Canada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of British Columbia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Facult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Graduat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Studies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="008E2DF5" w:rsidRPr="008E2DF5">
              <w:rPr>
                <w:rFonts w:cs="Gentium Plus"/>
                <w:sz w:val="19"/>
                <w:szCs w:val="19"/>
              </w:rPr>
              <w:t>Yüksek Lisans Tezi</w:t>
            </w:r>
            <w:r w:rsidRPr="00B104E3">
              <w:rPr>
                <w:rFonts w:cs="Gentium Plus"/>
                <w:sz w:val="19"/>
                <w:szCs w:val="19"/>
              </w:rPr>
              <w:t>, 1989), 45.</w:t>
            </w:r>
          </w:p>
        </w:tc>
      </w:tr>
      <w:tr w:rsidR="00F51540" w:rsidRPr="00694F90" w14:paraId="3822C33C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FD05361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161B80A4" w14:textId="77777777" w:rsidR="00F51540" w:rsidRPr="00B104E3" w:rsidRDefault="00F5154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Soyadı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Tez Adı </w:t>
            </w:r>
            <w:r w:rsidRPr="00B104E3">
              <w:rPr>
                <w:rFonts w:cs="Gentium Plus"/>
                <w:sz w:val="19"/>
                <w:szCs w:val="19"/>
              </w:rPr>
              <w:t xml:space="preserve">veya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Kısa Adı</w:t>
            </w:r>
            <w:r w:rsidRPr="00B104E3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F51540" w:rsidRPr="00694F90" w14:paraId="59848B4F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8A89C5B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67831471" w14:textId="77777777" w:rsidR="00F51540" w:rsidRPr="00B104E3" w:rsidRDefault="00F5154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Eren,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âtürîdî’ni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üteşâbih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Âyetler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Yaklaşımı, </w:t>
            </w:r>
            <w:r w:rsidRPr="00B104E3">
              <w:rPr>
                <w:rFonts w:cs="Gentium Plus"/>
                <w:sz w:val="19"/>
                <w:szCs w:val="19"/>
              </w:rPr>
              <w:t>145-147.</w:t>
            </w:r>
          </w:p>
          <w:p w14:paraId="2AB41489" w14:textId="74DFBAE9" w:rsidR="00F51540" w:rsidRPr="00B104E3" w:rsidRDefault="00F5154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Eskildse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Beliefs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Practices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Earl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AE2019">
              <w:rPr>
                <w:rFonts w:cs="Gentium Plus"/>
                <w:i/>
                <w:iCs/>
                <w:sz w:val="19"/>
                <w:szCs w:val="19"/>
              </w:rPr>
              <w:t>Ch‘üan-Che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aoism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B104E3">
              <w:rPr>
                <w:rFonts w:cs="Gentium Plus"/>
                <w:sz w:val="19"/>
                <w:szCs w:val="19"/>
              </w:rPr>
              <w:t>67-69.</w:t>
            </w:r>
          </w:p>
        </w:tc>
      </w:tr>
      <w:tr w:rsidR="00F51540" w:rsidRPr="00694F90" w14:paraId="0118607B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CE130BD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761790BC" w14:textId="4CDD55E1" w:rsidR="00F51540" w:rsidRPr="00B104E3" w:rsidRDefault="00F51540" w:rsidP="00F757AA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B104E3">
              <w:rPr>
                <w:rFonts w:cs="Gentium Plus"/>
                <w:sz w:val="19"/>
                <w:szCs w:val="19"/>
              </w:rPr>
              <w:t>Şehir: Üniversite Adı, Enstitü Adı, Yüksek Lisans Tezi, Yıl.</w:t>
            </w:r>
            <w:r w:rsidR="00E80C9B">
              <w:rPr>
                <w:rFonts w:cs="Gentium Plus"/>
                <w:sz w:val="19"/>
                <w:szCs w:val="19"/>
              </w:rPr>
              <w:t xml:space="preserve"> Varsa Erişim Adresi</w:t>
            </w:r>
          </w:p>
        </w:tc>
      </w:tr>
      <w:tr w:rsidR="00F51540" w:rsidRPr="00694F90" w14:paraId="05745B8C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F39FC9E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0E9CFA24" w14:textId="77777777" w:rsidR="00F51540" w:rsidRPr="00B104E3" w:rsidRDefault="00F51540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Eren, Recep.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âtürîdî’ni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üteşâbih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Âyetler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Yaklaşımı. </w:t>
            </w:r>
            <w:r w:rsidRPr="00B104E3">
              <w:rPr>
                <w:rFonts w:cs="Gentium Plus"/>
                <w:sz w:val="19"/>
                <w:szCs w:val="19"/>
              </w:rPr>
              <w:t>Sivas: Cumhuriyet Üniversitesi, Sosyal Bilimler Enstitüsü, Yüksek Lisans Tezi, 2017.</w:t>
            </w:r>
          </w:p>
          <w:p w14:paraId="3734F3A9" w14:textId="507ACABF" w:rsidR="00F51540" w:rsidRPr="00B104E3" w:rsidRDefault="00F51540" w:rsidP="00F757AA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Eskildse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Stephe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Edward.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Beliefs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Practices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Earl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AE2019">
              <w:rPr>
                <w:rFonts w:cs="Gentium Plus"/>
                <w:i/>
                <w:iCs/>
                <w:sz w:val="19"/>
                <w:szCs w:val="19"/>
              </w:rPr>
              <w:t>Ch‘üan-Che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aoism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Canada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of British Columbia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Facult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Graduat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Studies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="00E80C9B">
              <w:rPr>
                <w:rFonts w:cs="Gentium Plus"/>
                <w:sz w:val="19"/>
                <w:szCs w:val="19"/>
              </w:rPr>
              <w:t>Yüksek Lisans Tezi</w:t>
            </w:r>
            <w:r w:rsidRPr="00B104E3">
              <w:rPr>
                <w:rFonts w:cs="Gentium Plus"/>
                <w:sz w:val="19"/>
                <w:szCs w:val="19"/>
              </w:rPr>
              <w:t>, 1989.</w:t>
            </w:r>
            <w:r w:rsidR="00AE2019">
              <w:rPr>
                <w:rFonts w:cs="Gentium Plus"/>
                <w:sz w:val="19"/>
                <w:szCs w:val="19"/>
              </w:rPr>
              <w:t xml:space="preserve"> </w:t>
            </w:r>
            <w:hyperlink r:id="rId97" w:history="1"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 xml:space="preserve">https://open.library.ubc.ca/ </w:t>
              </w:r>
              <w:proofErr w:type="spellStart"/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cIRcle</w:t>
              </w:r>
              <w:proofErr w:type="spellEnd"/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/</w:t>
              </w:r>
              <w:proofErr w:type="spellStart"/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collections</w:t>
              </w:r>
              <w:proofErr w:type="spellEnd"/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/</w:t>
              </w:r>
              <w:proofErr w:type="spellStart"/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ubctheses</w:t>
              </w:r>
              <w:proofErr w:type="spellEnd"/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/831/</w:t>
              </w:r>
              <w:proofErr w:type="spellStart"/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items</w:t>
              </w:r>
              <w:proofErr w:type="spellEnd"/>
              <w:r w:rsidR="00933225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/1.0097774</w:t>
              </w:r>
            </w:hyperlink>
          </w:p>
        </w:tc>
      </w:tr>
    </w:tbl>
    <w:p w14:paraId="6AFFFB7F" w14:textId="6E264747" w:rsidR="00F51540" w:rsidRPr="00694F90" w:rsidRDefault="00F51540" w:rsidP="002F6D85">
      <w:pPr>
        <w:pStyle w:val="Balk3"/>
        <w:numPr>
          <w:ilvl w:val="1"/>
          <w:numId w:val="61"/>
        </w:numPr>
      </w:pPr>
      <w:bookmarkStart w:id="103" w:name="_Toc37480899"/>
      <w:r w:rsidRPr="00694F90">
        <w:t>Tez</w:t>
      </w:r>
      <w:r w:rsidR="008866E3" w:rsidRPr="00694F90">
        <w:t>-</w:t>
      </w:r>
      <w:r w:rsidRPr="00694F90">
        <w:t>Doktora</w:t>
      </w:r>
      <w:bookmarkEnd w:id="10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F51540" w:rsidRPr="00694F90" w14:paraId="3AD9B71A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37A92E1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2" w:type="dxa"/>
          </w:tcPr>
          <w:p w14:paraId="00619690" w14:textId="77777777" w:rsidR="00F51540" w:rsidRPr="00B104E3" w:rsidRDefault="00F5154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>Tez Adı</w:t>
            </w:r>
            <w:r w:rsidRPr="00B104E3">
              <w:rPr>
                <w:rFonts w:cs="Gentium Plus"/>
                <w:sz w:val="19"/>
                <w:szCs w:val="19"/>
              </w:rPr>
              <w:t xml:space="preserve"> (Şehir: Üniversite Adı, Enstitü Adı, Doktora Tezi, Yıl), Sayfa Numarası.</w:t>
            </w:r>
          </w:p>
        </w:tc>
      </w:tr>
      <w:tr w:rsidR="00F51540" w:rsidRPr="00694F90" w14:paraId="0A755649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4D524167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67A3F64A" w14:textId="77777777" w:rsidR="00F51540" w:rsidRPr="00B104E3" w:rsidRDefault="00F5154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bookmarkStart w:id="104" w:name="_Hlk13839108"/>
            <w:r w:rsidRPr="00B104E3">
              <w:rPr>
                <w:rFonts w:cs="Gentium Plus"/>
                <w:sz w:val="19"/>
                <w:szCs w:val="19"/>
              </w:rPr>
              <w:t xml:space="preserve">Abdullah Demir,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Ebû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İshâk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Zâhid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es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Saffâr’ı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Kelâm Yöntemi</w:t>
            </w:r>
            <w:r w:rsidRPr="00B104E3">
              <w:rPr>
                <w:rFonts w:cs="Gentium Plus"/>
                <w:sz w:val="19"/>
                <w:szCs w:val="19"/>
              </w:rPr>
              <w:t xml:space="preserve"> (Sivas: Cumhuriyet Üniversitesi, Sosyal Bilimler Enstitüsü, Doktora Tezi, 2014), 122.</w:t>
            </w:r>
          </w:p>
          <w:bookmarkEnd w:id="104"/>
          <w:p w14:paraId="182C67FA" w14:textId="483BC586" w:rsidR="00F51540" w:rsidRPr="00B104E3" w:rsidRDefault="00F51540" w:rsidP="00F01FA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Mustafa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Ceric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A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Stud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olog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Abu Mansur al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aturidi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(Chicago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of Chicago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ea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Easter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Languages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Civilizations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="00F01FAF">
              <w:rPr>
                <w:rFonts w:cs="Gentium Plus"/>
                <w:sz w:val="19"/>
                <w:szCs w:val="19"/>
              </w:rPr>
              <w:t>Doktora Tezi</w:t>
            </w:r>
            <w:r w:rsidRPr="00B104E3">
              <w:rPr>
                <w:rFonts w:cs="Gentium Plus"/>
                <w:sz w:val="19"/>
                <w:szCs w:val="19"/>
              </w:rPr>
              <w:t>, 1987), 45.</w:t>
            </w:r>
          </w:p>
          <w:p w14:paraId="7A9D954B" w14:textId="7B334E96" w:rsidR="00F51540" w:rsidRPr="00B104E3" w:rsidRDefault="00F5154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Philip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Christophe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Dorroll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Modern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b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raditio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Abū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ansū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al-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Māturīdī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New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urkish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heolog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(Georgia: Emory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="00F01FAF">
              <w:rPr>
                <w:rFonts w:cs="Gentium Plus"/>
                <w:sz w:val="19"/>
                <w:szCs w:val="19"/>
              </w:rPr>
              <w:t>Doktora Tezi</w:t>
            </w:r>
            <w:r w:rsidRPr="00B104E3">
              <w:rPr>
                <w:rFonts w:cs="Gentium Plus"/>
                <w:sz w:val="19"/>
                <w:szCs w:val="19"/>
              </w:rPr>
              <w:t>, 2013), 45.</w:t>
            </w:r>
          </w:p>
        </w:tc>
      </w:tr>
      <w:tr w:rsidR="00F51540" w:rsidRPr="00694F90" w14:paraId="6E199986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27BE1B2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758E45D3" w14:textId="77777777" w:rsidR="00F51540" w:rsidRPr="00B104E3" w:rsidRDefault="00F5154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Soyadı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Tez Adı </w:t>
            </w:r>
            <w:r w:rsidRPr="00B104E3">
              <w:rPr>
                <w:rFonts w:cs="Gentium Plus"/>
                <w:sz w:val="19"/>
                <w:szCs w:val="19"/>
              </w:rPr>
              <w:t>veya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Kısa Adı</w:t>
            </w:r>
            <w:r w:rsidRPr="00B104E3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F51540" w:rsidRPr="00694F90" w14:paraId="0D05DC35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7239CD8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5C44EB5A" w14:textId="77777777" w:rsidR="00F51540" w:rsidRPr="00B104E3" w:rsidRDefault="00F5154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Demir,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Zâhid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es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Saffâr’ı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Kelâm Yöntemi</w:t>
            </w:r>
            <w:r w:rsidRPr="00B104E3">
              <w:rPr>
                <w:rFonts w:cs="Gentium Plus"/>
                <w:sz w:val="19"/>
                <w:szCs w:val="19"/>
              </w:rPr>
              <w:t>, 22.</w:t>
            </w:r>
          </w:p>
          <w:p w14:paraId="5B05B037" w14:textId="77777777" w:rsidR="00F51540" w:rsidRPr="00B104E3" w:rsidRDefault="00F5154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Ceric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A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Stud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olog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Abu Mansur al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aturidi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, 62.</w:t>
            </w:r>
          </w:p>
          <w:p w14:paraId="044603A1" w14:textId="1B9127DB" w:rsidR="00F51540" w:rsidRPr="00B104E3" w:rsidRDefault="00F5154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Dorroll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Modern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b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raditio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bū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ansūr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āturīdī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B104E3">
              <w:rPr>
                <w:rFonts w:cs="Gentium Plus"/>
                <w:sz w:val="19"/>
                <w:szCs w:val="19"/>
              </w:rPr>
              <w:t>56.</w:t>
            </w:r>
          </w:p>
        </w:tc>
      </w:tr>
      <w:tr w:rsidR="00F51540" w:rsidRPr="00694F90" w14:paraId="6AB7127A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4DD90E1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330BE759" w14:textId="35A604D5" w:rsidR="00F51540" w:rsidRPr="00B104E3" w:rsidRDefault="00F51540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B104E3">
              <w:rPr>
                <w:rFonts w:cs="Gentium Plus"/>
                <w:sz w:val="19"/>
                <w:szCs w:val="19"/>
              </w:rPr>
              <w:t>Şehir: Üniversite Adı, Enstitü Adı, Doktora Tezi, Yıl.</w:t>
            </w:r>
            <w:r w:rsidR="009E44DB" w:rsidRPr="00B104E3">
              <w:rPr>
                <w:rFonts w:cs="Gentium Plus"/>
                <w:sz w:val="19"/>
                <w:szCs w:val="19"/>
              </w:rPr>
              <w:t xml:space="preserve"> (</w:t>
            </w:r>
            <w:r w:rsidR="00CD0097" w:rsidRPr="00B104E3">
              <w:rPr>
                <w:rFonts w:cs="Gentium Plus"/>
                <w:sz w:val="19"/>
                <w:szCs w:val="19"/>
              </w:rPr>
              <w:t>v</w:t>
            </w:r>
            <w:r w:rsidR="009E44DB" w:rsidRPr="00B104E3">
              <w:rPr>
                <w:rFonts w:cs="Gentium Plus"/>
                <w:sz w:val="19"/>
                <w:szCs w:val="19"/>
              </w:rPr>
              <w:t>arsa) Erişim Adresi</w:t>
            </w:r>
          </w:p>
        </w:tc>
      </w:tr>
      <w:tr w:rsidR="00F51540" w:rsidRPr="00694F90" w14:paraId="76661BAA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0C4CC7A9" w14:textId="77777777" w:rsidR="00F51540" w:rsidRPr="004C3904" w:rsidRDefault="00F5154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7894631A" w14:textId="4316766E" w:rsidR="00F51540" w:rsidRPr="00B104E3" w:rsidRDefault="00F51540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Ceric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Mustafa. </w:t>
            </w:r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 xml:space="preserve">A </w:t>
            </w:r>
            <w:proofErr w:type="spellStart"/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>Study</w:t>
            </w:r>
            <w:proofErr w:type="spellEnd"/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>Theology</w:t>
            </w:r>
            <w:proofErr w:type="spellEnd"/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 xml:space="preserve"> of Abu Mansur al-</w:t>
            </w:r>
            <w:proofErr w:type="spellStart"/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>Maturidi</w:t>
            </w:r>
            <w:proofErr w:type="spellEnd"/>
            <w:r w:rsidR="00157281" w:rsidRPr="00B104E3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B104E3">
              <w:rPr>
                <w:rFonts w:cs="Gentium Plus"/>
                <w:sz w:val="19"/>
                <w:szCs w:val="19"/>
              </w:rPr>
              <w:t xml:space="preserve">Chicago: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of Chicago,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Nea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Eastern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Languages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Civilizations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="00732CDA">
              <w:rPr>
                <w:rFonts w:cs="Gentium Plus"/>
                <w:sz w:val="19"/>
                <w:szCs w:val="19"/>
              </w:rPr>
              <w:t>Doktora Tezi</w:t>
            </w:r>
            <w:r w:rsidRPr="00B104E3">
              <w:rPr>
                <w:rFonts w:cs="Gentium Plus"/>
                <w:sz w:val="19"/>
                <w:szCs w:val="19"/>
              </w:rPr>
              <w:t>, 198</w:t>
            </w:r>
            <w:r w:rsidR="00157281" w:rsidRPr="00B104E3">
              <w:rPr>
                <w:rFonts w:cs="Gentium Plus"/>
                <w:sz w:val="19"/>
                <w:szCs w:val="19"/>
              </w:rPr>
              <w:t>7.</w:t>
            </w:r>
          </w:p>
          <w:p w14:paraId="6FAACBF0" w14:textId="2431FD6B" w:rsidR="00F51540" w:rsidRPr="00B104E3" w:rsidRDefault="00F51540" w:rsidP="0017793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 xml:space="preserve">Demir, Abdullah.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Ebû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İshâk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Zâhid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es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Saffâr’ı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Kelâm Yöntemi.</w:t>
            </w:r>
            <w:r w:rsidRPr="00B104E3">
              <w:rPr>
                <w:rFonts w:cs="Gentium Plus"/>
                <w:sz w:val="19"/>
                <w:szCs w:val="19"/>
              </w:rPr>
              <w:t xml:space="preserve"> Sivas: Cumhuriyet Üniversitesi, Sosyal Bilimler Enstitüsü, Doktora Tezi, 2014.</w:t>
            </w:r>
            <w:r w:rsidR="00157281" w:rsidRPr="00B104E3">
              <w:rPr>
                <w:rFonts w:cs="Gentium Plus"/>
                <w:sz w:val="19"/>
                <w:szCs w:val="19"/>
              </w:rPr>
              <w:t xml:space="preserve"> </w:t>
            </w:r>
            <w:hyperlink r:id="rId98" w:history="1">
              <w:r w:rsidR="00157281" w:rsidRPr="00B104E3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doi.org/10.5281/zenodo.3359806</w:t>
              </w:r>
            </w:hyperlink>
          </w:p>
          <w:p w14:paraId="065E9AD2" w14:textId="5E98DF75" w:rsidR="00F51540" w:rsidRPr="00B104E3" w:rsidRDefault="00F51540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104E3">
              <w:rPr>
                <w:rFonts w:cs="Gentium Plus"/>
                <w:sz w:val="19"/>
                <w:szCs w:val="19"/>
              </w:rPr>
              <w:t>Dorroll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Philip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Christopher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. </w:t>
            </w:r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Modern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by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radition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: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bū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ansūr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Māturīdī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New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urkish</w:t>
            </w:r>
            <w:proofErr w:type="spellEnd"/>
            <w:r w:rsidRPr="00B104E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104E3">
              <w:rPr>
                <w:rFonts w:cs="Gentium Plus"/>
                <w:i/>
                <w:iCs/>
                <w:sz w:val="19"/>
                <w:szCs w:val="19"/>
              </w:rPr>
              <w:t>Theology</w:t>
            </w:r>
            <w:proofErr w:type="spellEnd"/>
            <w:r w:rsidR="00861242" w:rsidRPr="00861242">
              <w:rPr>
                <w:rFonts w:cs="Gentium Plus"/>
                <w:sz w:val="19"/>
                <w:szCs w:val="19"/>
              </w:rPr>
              <w:t>.</w:t>
            </w:r>
            <w:r w:rsidRPr="00861242">
              <w:rPr>
                <w:rFonts w:cs="Gentium Plus"/>
                <w:sz w:val="19"/>
                <w:szCs w:val="19"/>
              </w:rPr>
              <w:t xml:space="preserve"> </w:t>
            </w:r>
            <w:r w:rsidRPr="00B104E3">
              <w:rPr>
                <w:rFonts w:cs="Gentium Plus"/>
                <w:sz w:val="19"/>
                <w:szCs w:val="19"/>
              </w:rPr>
              <w:t xml:space="preserve">Georgia: Emory 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 xml:space="preserve">, </w:t>
            </w:r>
            <w:r w:rsidR="00732CDA">
              <w:rPr>
                <w:rFonts w:cs="Gentium Plus"/>
                <w:sz w:val="19"/>
                <w:szCs w:val="19"/>
              </w:rPr>
              <w:t>Doktora Tezi</w:t>
            </w:r>
            <w:r w:rsidRPr="00B104E3">
              <w:rPr>
                <w:rFonts w:cs="Gentium Plus"/>
                <w:sz w:val="19"/>
                <w:szCs w:val="19"/>
              </w:rPr>
              <w:t xml:space="preserve">, 2013. </w:t>
            </w:r>
          </w:p>
        </w:tc>
      </w:tr>
    </w:tbl>
    <w:p w14:paraId="7A605ECC" w14:textId="1EF7678E" w:rsidR="00B94FF8" w:rsidRPr="00694F90" w:rsidRDefault="00B94FF8" w:rsidP="002F6D85">
      <w:pPr>
        <w:pStyle w:val="Balk3"/>
        <w:numPr>
          <w:ilvl w:val="1"/>
          <w:numId w:val="61"/>
        </w:numPr>
      </w:pPr>
      <w:bookmarkStart w:id="105" w:name="_Toc37480900"/>
      <w:r w:rsidRPr="00694F90">
        <w:t>Tez</w:t>
      </w:r>
      <w:r w:rsidR="008866E3" w:rsidRPr="00694F90">
        <w:t>-</w:t>
      </w:r>
      <w:r w:rsidRPr="00694F90">
        <w:t>Tıpta Uzmanlık</w:t>
      </w:r>
      <w:bookmarkEnd w:id="10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681AE4" w:rsidRPr="00694F90" w14:paraId="5F1E4F19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C324E0D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5022" w:type="dxa"/>
          </w:tcPr>
          <w:p w14:paraId="10E93EE3" w14:textId="4C575809" w:rsidR="00681AE4" w:rsidRPr="00E80C9B" w:rsidRDefault="00681AE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>Tez Adı</w:t>
            </w:r>
            <w:r w:rsidRPr="00E80C9B">
              <w:rPr>
                <w:rFonts w:cs="Gentium Plus"/>
                <w:sz w:val="19"/>
                <w:szCs w:val="19"/>
              </w:rPr>
              <w:t xml:space="preserve"> (Şehir: Üniversite Adı, </w:t>
            </w:r>
            <w:proofErr w:type="spellStart"/>
            <w:r w:rsidR="00AE3437" w:rsidRPr="00E80C9B">
              <w:rPr>
                <w:rFonts w:cs="Gentium Plus"/>
                <w:sz w:val="19"/>
                <w:szCs w:val="19"/>
              </w:rPr>
              <w:t>Fakültei</w:t>
            </w:r>
            <w:proofErr w:type="spellEnd"/>
            <w:r w:rsidRPr="00E80C9B">
              <w:rPr>
                <w:rFonts w:cs="Gentium Plus"/>
                <w:sz w:val="19"/>
                <w:szCs w:val="19"/>
              </w:rPr>
              <w:t xml:space="preserve"> Adı, </w:t>
            </w:r>
            <w:r w:rsidR="005A3FBF" w:rsidRPr="00E80C9B">
              <w:rPr>
                <w:rFonts w:cs="Gentium Plus"/>
                <w:sz w:val="19"/>
                <w:szCs w:val="19"/>
              </w:rPr>
              <w:t>Tıpta Uzmanlık Tezi</w:t>
            </w:r>
            <w:r w:rsidRPr="00E80C9B">
              <w:rPr>
                <w:rFonts w:cs="Gentium Plus"/>
                <w:sz w:val="19"/>
                <w:szCs w:val="19"/>
              </w:rPr>
              <w:t>, Yıl), Sayfa Numarası.</w:t>
            </w:r>
          </w:p>
        </w:tc>
      </w:tr>
      <w:tr w:rsidR="00681AE4" w:rsidRPr="00694F90" w14:paraId="1F0F77BE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28CD5A9C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6919D50E" w14:textId="4408CAB3" w:rsidR="00681AE4" w:rsidRPr="00E80C9B" w:rsidRDefault="00AE343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Enes Uyar,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>Sağlıklı Bireylerde Oruç Tutmanın Göz Üzerine Olan Etkilerinin Değerlendirilmesi</w:t>
            </w:r>
            <w:r w:rsidRPr="00E80C9B">
              <w:rPr>
                <w:rFonts w:cs="Gentium Plus"/>
                <w:sz w:val="19"/>
                <w:szCs w:val="19"/>
              </w:rPr>
              <w:t xml:space="preserve"> (Bolu: Abant İzzet Baysal Üniversitesi, Tıp Fakültesi, </w:t>
            </w:r>
            <w:r w:rsidR="005A3FBF" w:rsidRPr="00E80C9B">
              <w:rPr>
                <w:rFonts w:cs="Gentium Plus"/>
                <w:sz w:val="19"/>
                <w:szCs w:val="19"/>
              </w:rPr>
              <w:t xml:space="preserve">Tıpta Uzmanlık Tezi, </w:t>
            </w:r>
            <w:r w:rsidRPr="00E80C9B">
              <w:rPr>
                <w:rFonts w:cs="Gentium Plus"/>
                <w:sz w:val="19"/>
                <w:szCs w:val="19"/>
              </w:rPr>
              <w:t>2017), 34.</w:t>
            </w:r>
          </w:p>
        </w:tc>
      </w:tr>
      <w:tr w:rsidR="00681AE4" w:rsidRPr="00694F90" w14:paraId="5BDFC826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2F717EF4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302022B2" w14:textId="77777777" w:rsidR="00681AE4" w:rsidRPr="00E80C9B" w:rsidRDefault="00681AE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Yazar Soyadı,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Tez Adı </w:t>
            </w:r>
            <w:r w:rsidRPr="00E80C9B">
              <w:rPr>
                <w:rFonts w:cs="Gentium Plus"/>
                <w:sz w:val="19"/>
                <w:szCs w:val="19"/>
              </w:rPr>
              <w:t>veya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 Kısa Adı</w:t>
            </w:r>
            <w:r w:rsidRPr="00E80C9B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681AE4" w:rsidRPr="00694F90" w14:paraId="6F629438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30E5091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4735A0B1" w14:textId="4A35A170" w:rsidR="00681AE4" w:rsidRPr="00E80C9B" w:rsidRDefault="00AE343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Uyar,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Sağlıklı Bireylerde Oruç Tutmanın Göz Üzerine Olan Etkilerinin Değerlendirilmesi, </w:t>
            </w:r>
            <w:r w:rsidRPr="00E80C9B">
              <w:rPr>
                <w:rFonts w:cs="Gentium Plus"/>
                <w:sz w:val="19"/>
                <w:szCs w:val="19"/>
              </w:rPr>
              <w:t>45.</w:t>
            </w:r>
          </w:p>
        </w:tc>
      </w:tr>
      <w:tr w:rsidR="00681AE4" w:rsidRPr="00694F90" w14:paraId="38CB9263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3DD1417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435897FD" w14:textId="47EA58CC" w:rsidR="00681AE4" w:rsidRPr="00E80C9B" w:rsidRDefault="00681AE4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E80C9B">
              <w:rPr>
                <w:rFonts w:cs="Gentium Plus"/>
                <w:sz w:val="19"/>
                <w:szCs w:val="19"/>
              </w:rPr>
              <w:t xml:space="preserve">Şehir: Üniversite Adı, </w:t>
            </w:r>
            <w:r w:rsidR="00F613F2" w:rsidRPr="00E80C9B">
              <w:rPr>
                <w:rFonts w:cs="Gentium Plus"/>
                <w:sz w:val="19"/>
                <w:szCs w:val="19"/>
              </w:rPr>
              <w:t xml:space="preserve">Fakülte </w:t>
            </w:r>
            <w:r w:rsidRPr="00E80C9B">
              <w:rPr>
                <w:rFonts w:cs="Gentium Plus"/>
                <w:sz w:val="19"/>
                <w:szCs w:val="19"/>
              </w:rPr>
              <w:t xml:space="preserve">Adı, </w:t>
            </w:r>
            <w:r w:rsidR="0081111C" w:rsidRPr="00E80C9B">
              <w:rPr>
                <w:rFonts w:cs="Gentium Plus"/>
                <w:sz w:val="19"/>
                <w:szCs w:val="19"/>
              </w:rPr>
              <w:t>Tıpta Uzmanlık Tezi</w:t>
            </w:r>
            <w:r w:rsidRPr="00E80C9B">
              <w:rPr>
                <w:rFonts w:cs="Gentium Plus"/>
                <w:sz w:val="19"/>
                <w:szCs w:val="19"/>
              </w:rPr>
              <w:t>, Yıl</w:t>
            </w:r>
            <w:r w:rsidR="00964DC9" w:rsidRPr="00E80C9B">
              <w:rPr>
                <w:rFonts w:cs="Gentium Plus"/>
                <w:sz w:val="19"/>
                <w:szCs w:val="19"/>
              </w:rPr>
              <w:t>ı</w:t>
            </w:r>
            <w:r w:rsidRPr="00E80C9B">
              <w:rPr>
                <w:rFonts w:cs="Gentium Plus"/>
                <w:sz w:val="19"/>
                <w:szCs w:val="19"/>
              </w:rPr>
              <w:t>.</w:t>
            </w:r>
            <w:r w:rsidR="00964DC9" w:rsidRPr="00E80C9B">
              <w:rPr>
                <w:rFonts w:cs="Gentium Plus"/>
                <w:sz w:val="19"/>
                <w:szCs w:val="19"/>
              </w:rPr>
              <w:t xml:space="preserve"> (</w:t>
            </w:r>
            <w:r w:rsidR="00CD0097" w:rsidRPr="00E80C9B">
              <w:rPr>
                <w:rFonts w:cs="Gentium Plus"/>
                <w:sz w:val="19"/>
                <w:szCs w:val="19"/>
              </w:rPr>
              <w:t>v</w:t>
            </w:r>
            <w:r w:rsidR="00964DC9" w:rsidRPr="00E80C9B">
              <w:rPr>
                <w:rFonts w:cs="Gentium Plus"/>
                <w:sz w:val="19"/>
                <w:szCs w:val="19"/>
              </w:rPr>
              <w:t>arsa) Erişim Adresi</w:t>
            </w:r>
          </w:p>
        </w:tc>
      </w:tr>
      <w:tr w:rsidR="00681AE4" w:rsidRPr="00694F90" w14:paraId="3E3DA3E5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4BBB2C2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5FC5B1AA" w14:textId="7B6CAACC" w:rsidR="00681AE4" w:rsidRPr="00E80C9B" w:rsidRDefault="00AE3437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Uyar, Enes.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Sağlıklı Bireylerde Oruç Tutmanın Göz Üzerine Olan Etkilerinin Değerlendirilmesi. </w:t>
            </w:r>
            <w:r w:rsidRPr="00E80C9B">
              <w:rPr>
                <w:rFonts w:cs="Gentium Plus"/>
                <w:sz w:val="19"/>
                <w:szCs w:val="19"/>
              </w:rPr>
              <w:t xml:space="preserve">Bolu: Abant İzzet Baysal Üniversitesi, Tıp Fakültesi, </w:t>
            </w:r>
            <w:r w:rsidR="0081111C" w:rsidRPr="00E80C9B">
              <w:rPr>
                <w:rFonts w:cs="Gentium Plus"/>
                <w:sz w:val="19"/>
                <w:szCs w:val="19"/>
              </w:rPr>
              <w:t xml:space="preserve">Tıpta Uzmanlık Tezi, </w:t>
            </w:r>
            <w:r w:rsidRPr="00E80C9B">
              <w:rPr>
                <w:rFonts w:cs="Gentium Plus"/>
                <w:sz w:val="19"/>
                <w:szCs w:val="19"/>
              </w:rPr>
              <w:t xml:space="preserve">2017. </w:t>
            </w:r>
          </w:p>
        </w:tc>
      </w:tr>
    </w:tbl>
    <w:p w14:paraId="5C7202AE" w14:textId="7D9D885F" w:rsidR="00B94FF8" w:rsidRPr="00694F90" w:rsidRDefault="00B94FF8" w:rsidP="002F6D85">
      <w:pPr>
        <w:pStyle w:val="Balk3"/>
        <w:numPr>
          <w:ilvl w:val="1"/>
          <w:numId w:val="61"/>
        </w:numPr>
      </w:pPr>
      <w:bookmarkStart w:id="106" w:name="_Toc37480901"/>
      <w:r w:rsidRPr="00694F90">
        <w:t>Tez</w:t>
      </w:r>
      <w:r w:rsidR="008866E3" w:rsidRPr="00694F90">
        <w:t>-</w:t>
      </w:r>
      <w:r w:rsidRPr="00694F90">
        <w:t>Sanatta Yeterlik</w:t>
      </w:r>
      <w:bookmarkEnd w:id="10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681AE4" w:rsidRPr="00694F90" w14:paraId="012F6C69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4F710C53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2" w:type="dxa"/>
          </w:tcPr>
          <w:p w14:paraId="3EF2BC52" w14:textId="1B1200F5" w:rsidR="00681AE4" w:rsidRPr="00E80C9B" w:rsidRDefault="00681AE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>Tez Adı</w:t>
            </w:r>
            <w:r w:rsidRPr="00E80C9B">
              <w:rPr>
                <w:rFonts w:cs="Gentium Plus"/>
                <w:sz w:val="19"/>
                <w:szCs w:val="19"/>
              </w:rPr>
              <w:t xml:space="preserve"> (Şehir: Üniversite Adı, Enstitü Adı, </w:t>
            </w:r>
            <w:r w:rsidR="005A3FBF" w:rsidRPr="00E80C9B">
              <w:rPr>
                <w:rFonts w:cs="Gentium Plus"/>
                <w:sz w:val="19"/>
                <w:szCs w:val="19"/>
              </w:rPr>
              <w:t>Sanatta Yeterlik Tezi</w:t>
            </w:r>
            <w:r w:rsidRPr="00E80C9B">
              <w:rPr>
                <w:rFonts w:cs="Gentium Plus"/>
                <w:sz w:val="19"/>
                <w:szCs w:val="19"/>
              </w:rPr>
              <w:t>, Yıl), Sayfa Numarası.</w:t>
            </w:r>
          </w:p>
        </w:tc>
      </w:tr>
      <w:tr w:rsidR="00681AE4" w:rsidRPr="00694F90" w14:paraId="6B31C486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4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35EAAB9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31C845FD" w14:textId="25851F16" w:rsidR="00681AE4" w:rsidRPr="00E80C9B" w:rsidRDefault="00B21FE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Esen Baydemir,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Berlin İslam Sanatları Müzesi'nde Bulunan Türk Halıları </w:t>
            </w:r>
            <w:r w:rsidRPr="00E80C9B">
              <w:rPr>
                <w:rFonts w:cs="Gentium Plus"/>
                <w:sz w:val="19"/>
                <w:szCs w:val="19"/>
              </w:rPr>
              <w:t>(İstanbul: Mimar Sinan Güzel Sanatlar Üniversitesi, Güzel San</w:t>
            </w:r>
            <w:r w:rsidR="005A3FBF" w:rsidRPr="00E80C9B">
              <w:rPr>
                <w:rFonts w:cs="Gentium Plus"/>
                <w:sz w:val="19"/>
                <w:szCs w:val="19"/>
              </w:rPr>
              <w:t>a</w:t>
            </w:r>
            <w:r w:rsidRPr="00E80C9B">
              <w:rPr>
                <w:rFonts w:cs="Gentium Plus"/>
                <w:sz w:val="19"/>
                <w:szCs w:val="19"/>
              </w:rPr>
              <w:t xml:space="preserve">tlar Enstitüsü, </w:t>
            </w:r>
            <w:r w:rsidR="005A3FBF" w:rsidRPr="00E80C9B">
              <w:rPr>
                <w:rFonts w:cs="Gentium Plus"/>
                <w:sz w:val="19"/>
                <w:szCs w:val="19"/>
              </w:rPr>
              <w:t xml:space="preserve">Sanatta Yeterlik Tezi, </w:t>
            </w:r>
            <w:r w:rsidRPr="00E80C9B">
              <w:rPr>
                <w:rFonts w:cs="Gentium Plus"/>
                <w:sz w:val="19"/>
                <w:szCs w:val="19"/>
              </w:rPr>
              <w:t>2018), 55.</w:t>
            </w:r>
          </w:p>
        </w:tc>
      </w:tr>
      <w:tr w:rsidR="00681AE4" w:rsidRPr="00694F90" w14:paraId="2C93FF77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F4D476B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02B9CA56" w14:textId="77777777" w:rsidR="00681AE4" w:rsidRPr="00E80C9B" w:rsidRDefault="00681AE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Yazar Soyadı,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Tez Adı </w:t>
            </w:r>
            <w:r w:rsidRPr="00E80C9B">
              <w:rPr>
                <w:rFonts w:cs="Gentium Plus"/>
                <w:sz w:val="19"/>
                <w:szCs w:val="19"/>
              </w:rPr>
              <w:t>veya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 Kısa Adı</w:t>
            </w:r>
            <w:r w:rsidRPr="00E80C9B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681AE4" w:rsidRPr="00694F90" w14:paraId="1B4F81BE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44BC30E1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02ABFE82" w14:textId="22B221BD" w:rsidR="00681AE4" w:rsidRPr="00E80C9B" w:rsidRDefault="00B21FE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Baydemir,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Berlin İslam Sanatları Müzesi'nde Bulunan Türk Halıları, </w:t>
            </w:r>
            <w:r w:rsidRPr="00E80C9B">
              <w:rPr>
                <w:rFonts w:cs="Gentium Plus"/>
                <w:sz w:val="19"/>
                <w:szCs w:val="19"/>
              </w:rPr>
              <w:t>70-71.</w:t>
            </w:r>
          </w:p>
        </w:tc>
      </w:tr>
      <w:tr w:rsidR="00681AE4" w:rsidRPr="00694F90" w14:paraId="53941EB1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4311890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7A88222D" w14:textId="0DE731EB" w:rsidR="00681AE4" w:rsidRPr="00E80C9B" w:rsidRDefault="00681AE4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E80C9B">
              <w:rPr>
                <w:rFonts w:cs="Gentium Plus"/>
                <w:sz w:val="19"/>
                <w:szCs w:val="19"/>
              </w:rPr>
              <w:t xml:space="preserve">Şehir: Üniversite Adı, Enstitü Adı, </w:t>
            </w:r>
            <w:r w:rsidR="0081111C" w:rsidRPr="00E80C9B">
              <w:rPr>
                <w:rFonts w:cs="Gentium Plus"/>
                <w:sz w:val="19"/>
                <w:szCs w:val="19"/>
              </w:rPr>
              <w:t>Sanatta Yeterlik Tezi</w:t>
            </w:r>
            <w:r w:rsidRPr="00E80C9B">
              <w:rPr>
                <w:rFonts w:cs="Gentium Plus"/>
                <w:sz w:val="19"/>
                <w:szCs w:val="19"/>
              </w:rPr>
              <w:t>, Yıl</w:t>
            </w:r>
            <w:r w:rsidR="00964DC9" w:rsidRPr="00E80C9B">
              <w:rPr>
                <w:rFonts w:cs="Gentium Plus"/>
                <w:sz w:val="19"/>
                <w:szCs w:val="19"/>
              </w:rPr>
              <w:t>ı</w:t>
            </w:r>
            <w:r w:rsidRPr="00E80C9B">
              <w:rPr>
                <w:rFonts w:cs="Gentium Plus"/>
                <w:sz w:val="19"/>
                <w:szCs w:val="19"/>
              </w:rPr>
              <w:t>.</w:t>
            </w:r>
            <w:r w:rsidR="00964DC9" w:rsidRPr="00E80C9B">
              <w:rPr>
                <w:rFonts w:cs="Gentium Plus"/>
                <w:sz w:val="19"/>
                <w:szCs w:val="19"/>
              </w:rPr>
              <w:t xml:space="preserve"> (</w:t>
            </w:r>
            <w:r w:rsidR="00CD0097" w:rsidRPr="00E80C9B">
              <w:rPr>
                <w:rFonts w:cs="Gentium Plus"/>
                <w:sz w:val="19"/>
                <w:szCs w:val="19"/>
              </w:rPr>
              <w:t>v</w:t>
            </w:r>
            <w:r w:rsidR="00964DC9" w:rsidRPr="00E80C9B">
              <w:rPr>
                <w:rFonts w:cs="Gentium Plus"/>
                <w:sz w:val="19"/>
                <w:szCs w:val="19"/>
              </w:rPr>
              <w:t>arsa) Erişim Adresi</w:t>
            </w:r>
          </w:p>
        </w:tc>
      </w:tr>
      <w:tr w:rsidR="00681AE4" w:rsidRPr="00694F90" w14:paraId="002EF8E0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46A605D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2FFFB77D" w14:textId="1331EE13" w:rsidR="00681AE4" w:rsidRPr="00E80C9B" w:rsidRDefault="00B21FE7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>Baydemir, Esen</w:t>
            </w:r>
            <w:r w:rsidR="002C7EB1">
              <w:rPr>
                <w:rFonts w:cs="Gentium Plus"/>
                <w:sz w:val="19"/>
                <w:szCs w:val="19"/>
              </w:rPr>
              <w:t>.</w:t>
            </w:r>
            <w:r w:rsidRPr="00E80C9B">
              <w:rPr>
                <w:rFonts w:cs="Gentium Plus"/>
                <w:sz w:val="19"/>
                <w:szCs w:val="19"/>
              </w:rPr>
              <w:t xml:space="preserve">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Berlin İslam Sanatları Müzesi'nde Bulunan Türk Halıları. </w:t>
            </w:r>
            <w:r w:rsidRPr="00E80C9B">
              <w:rPr>
                <w:rFonts w:cs="Gentium Plus"/>
                <w:sz w:val="19"/>
                <w:szCs w:val="19"/>
              </w:rPr>
              <w:t xml:space="preserve">İstanbul: Mimar Sinan Güzel Sanatlar Üniversitesi, Güzel Sanatlar Enstitüsü, </w:t>
            </w:r>
            <w:r w:rsidR="0081111C" w:rsidRPr="00E80C9B">
              <w:rPr>
                <w:rFonts w:cs="Gentium Plus"/>
                <w:sz w:val="19"/>
                <w:szCs w:val="19"/>
              </w:rPr>
              <w:t xml:space="preserve">Sanatta Yeterlik Tezi, </w:t>
            </w:r>
            <w:r w:rsidRPr="00E80C9B">
              <w:rPr>
                <w:rFonts w:cs="Gentium Plus"/>
                <w:sz w:val="19"/>
                <w:szCs w:val="19"/>
              </w:rPr>
              <w:t>20</w:t>
            </w:r>
            <w:r w:rsidRPr="00933225">
              <w:rPr>
                <w:rFonts w:cs="Gentium Plus"/>
                <w:sz w:val="19"/>
                <w:szCs w:val="19"/>
              </w:rPr>
              <w:t>18.</w:t>
            </w:r>
            <w:r w:rsidR="002C7EB1" w:rsidRPr="00933225">
              <w:rPr>
                <w:rFonts w:cs="Gentium Plus"/>
                <w:sz w:val="19"/>
                <w:szCs w:val="19"/>
              </w:rPr>
              <w:t xml:space="preserve"> </w:t>
            </w:r>
            <w:hyperlink r:id="rId99" w:history="1">
              <w:r w:rsidR="002C7EB1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tez.yok.gov.tr/UlusalTezMerkezi</w:t>
              </w:r>
            </w:hyperlink>
          </w:p>
        </w:tc>
      </w:tr>
    </w:tbl>
    <w:p w14:paraId="6D49FB38" w14:textId="4362A2E6" w:rsidR="00D2240C" w:rsidRPr="00694F90" w:rsidRDefault="00D2240C" w:rsidP="002F6D85">
      <w:pPr>
        <w:pStyle w:val="Balk3"/>
        <w:numPr>
          <w:ilvl w:val="1"/>
          <w:numId w:val="61"/>
        </w:numPr>
      </w:pPr>
      <w:bookmarkStart w:id="107" w:name="_Toc37480902"/>
      <w:r w:rsidRPr="00694F90">
        <w:t>Tez</w:t>
      </w:r>
      <w:r w:rsidR="008866E3" w:rsidRPr="00694F90">
        <w:t>-</w:t>
      </w:r>
      <w:r w:rsidRPr="00694F90">
        <w:t>Diş Hekimliği Uzmanlık</w:t>
      </w:r>
      <w:bookmarkEnd w:id="10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681AE4" w:rsidRPr="00694F90" w14:paraId="27B58E14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9F5EB79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2" w:type="dxa"/>
          </w:tcPr>
          <w:p w14:paraId="1A5771CD" w14:textId="20A70E52" w:rsidR="00681AE4" w:rsidRPr="00A1480B" w:rsidRDefault="00681AE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Yazar Adı Soyadı, 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>Tez Adı</w:t>
            </w:r>
            <w:r w:rsidRPr="00A1480B">
              <w:rPr>
                <w:rFonts w:cs="Gentium Plus"/>
                <w:sz w:val="19"/>
                <w:szCs w:val="19"/>
              </w:rPr>
              <w:t xml:space="preserve"> (Şehir: Üniversite Adı, </w:t>
            </w:r>
            <w:r w:rsidR="00515302" w:rsidRPr="00A1480B">
              <w:rPr>
                <w:rFonts w:cs="Gentium Plus"/>
                <w:sz w:val="19"/>
                <w:szCs w:val="19"/>
              </w:rPr>
              <w:t>Fakülte</w:t>
            </w:r>
            <w:r w:rsidRPr="00A1480B">
              <w:rPr>
                <w:rFonts w:cs="Gentium Plus"/>
                <w:sz w:val="19"/>
                <w:szCs w:val="19"/>
              </w:rPr>
              <w:t xml:space="preserve"> Adı, </w:t>
            </w:r>
            <w:r w:rsidR="005A3FBF" w:rsidRPr="00A1480B">
              <w:rPr>
                <w:rFonts w:cs="Gentium Plus"/>
                <w:sz w:val="19"/>
                <w:szCs w:val="19"/>
              </w:rPr>
              <w:t>Diş Hekimliği Uzmanlık Tezi</w:t>
            </w:r>
            <w:r w:rsidRPr="00A1480B">
              <w:rPr>
                <w:rFonts w:cs="Gentium Plus"/>
                <w:sz w:val="19"/>
                <w:szCs w:val="19"/>
              </w:rPr>
              <w:t>, Yıl), Sayfa Numarası.</w:t>
            </w:r>
          </w:p>
        </w:tc>
      </w:tr>
      <w:tr w:rsidR="00681AE4" w:rsidRPr="00694F90" w14:paraId="198FC99B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B186F7A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73798FD5" w14:textId="5E7428D1" w:rsidR="00681AE4" w:rsidRPr="00A1480B" w:rsidRDefault="0051530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Elif Tekin, 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Sivas İlinde Yaşayan 7-14 Yaş Aralığındaki Çocuklarda </w:t>
            </w:r>
            <w:proofErr w:type="spellStart"/>
            <w:r w:rsidRPr="00A1480B">
              <w:rPr>
                <w:rFonts w:cs="Gentium Plus"/>
                <w:i/>
                <w:iCs/>
                <w:sz w:val="19"/>
                <w:szCs w:val="19"/>
              </w:rPr>
              <w:t>Dental</w:t>
            </w:r>
            <w:proofErr w:type="spellEnd"/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 Erozyon </w:t>
            </w:r>
            <w:proofErr w:type="spellStart"/>
            <w:r w:rsidRPr="00A1480B">
              <w:rPr>
                <w:rFonts w:cs="Gentium Plus"/>
                <w:i/>
                <w:iCs/>
                <w:sz w:val="19"/>
                <w:szCs w:val="19"/>
              </w:rPr>
              <w:t>Prevalansının</w:t>
            </w:r>
            <w:proofErr w:type="spellEnd"/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 ve Etiyolojik Faktörlerin Belirlenmesi</w:t>
            </w:r>
            <w:r w:rsidRPr="00A1480B">
              <w:rPr>
                <w:rFonts w:cs="Gentium Plus"/>
                <w:sz w:val="19"/>
                <w:szCs w:val="19"/>
              </w:rPr>
              <w:t xml:space="preserve"> (Sivas: Sivas Cumhuriyet Üniversitesi, Diş Hekimliği Fakültesi, </w:t>
            </w:r>
            <w:r w:rsidR="005A3FBF" w:rsidRPr="00A1480B">
              <w:rPr>
                <w:rFonts w:cs="Gentium Plus"/>
                <w:sz w:val="19"/>
                <w:szCs w:val="19"/>
              </w:rPr>
              <w:t xml:space="preserve">Diş Hekimliği Uzmanlık Tezi, </w:t>
            </w:r>
            <w:r w:rsidRPr="00A1480B">
              <w:rPr>
                <w:rFonts w:cs="Gentium Plus"/>
                <w:sz w:val="19"/>
                <w:szCs w:val="19"/>
              </w:rPr>
              <w:t>2019), 43.</w:t>
            </w:r>
          </w:p>
        </w:tc>
      </w:tr>
      <w:tr w:rsidR="00681AE4" w:rsidRPr="00694F90" w14:paraId="7F7EAD9F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C35F016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7C485F58" w14:textId="77777777" w:rsidR="00681AE4" w:rsidRPr="00A1480B" w:rsidRDefault="00681AE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Yazar Soyadı, 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>Tez Adı veya Kısa Adı</w:t>
            </w:r>
            <w:r w:rsidRPr="00A1480B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681AE4" w:rsidRPr="00694F90" w14:paraId="071F3638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9D7BA4D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2412FA76" w14:textId="27AA83AD" w:rsidR="00681AE4" w:rsidRPr="00A1480B" w:rsidRDefault="0051530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Tekin, 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Sivas İlinde Yaşayan 7-14 Yaş Aralığındaki Çocuklarda </w:t>
            </w:r>
            <w:proofErr w:type="spellStart"/>
            <w:r w:rsidRPr="00A1480B">
              <w:rPr>
                <w:rFonts w:cs="Gentium Plus"/>
                <w:i/>
                <w:iCs/>
                <w:sz w:val="19"/>
                <w:szCs w:val="19"/>
              </w:rPr>
              <w:t>Dental</w:t>
            </w:r>
            <w:proofErr w:type="spellEnd"/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A1480B">
              <w:rPr>
                <w:rFonts w:cs="Gentium Plus"/>
                <w:sz w:val="19"/>
                <w:szCs w:val="19"/>
              </w:rPr>
              <w:t>76-77.</w:t>
            </w:r>
          </w:p>
        </w:tc>
      </w:tr>
      <w:tr w:rsidR="00681AE4" w:rsidRPr="00694F90" w14:paraId="71A9D663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36FC268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0181F53D" w14:textId="41C188F8" w:rsidR="00681AE4" w:rsidRPr="00A1480B" w:rsidRDefault="00681AE4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A1480B">
              <w:rPr>
                <w:rFonts w:cs="Gentium Plus"/>
                <w:sz w:val="19"/>
                <w:szCs w:val="19"/>
              </w:rPr>
              <w:t xml:space="preserve">Şehir: Üniversite Adı, </w:t>
            </w:r>
            <w:r w:rsidR="00F613F2" w:rsidRPr="00A1480B">
              <w:rPr>
                <w:rFonts w:cs="Gentium Plus"/>
                <w:sz w:val="19"/>
                <w:szCs w:val="19"/>
              </w:rPr>
              <w:t>Fakülte</w:t>
            </w:r>
            <w:r w:rsidRPr="00A1480B">
              <w:rPr>
                <w:rFonts w:cs="Gentium Plus"/>
                <w:sz w:val="19"/>
                <w:szCs w:val="19"/>
              </w:rPr>
              <w:t xml:space="preserve"> Adı, </w:t>
            </w:r>
            <w:r w:rsidR="0081111C" w:rsidRPr="00A1480B">
              <w:rPr>
                <w:rFonts w:cs="Gentium Plus"/>
                <w:sz w:val="19"/>
                <w:szCs w:val="19"/>
              </w:rPr>
              <w:t>Diş Hekimliği Uzmanlık Tezi</w:t>
            </w:r>
            <w:r w:rsidRPr="00A1480B">
              <w:rPr>
                <w:rFonts w:cs="Gentium Plus"/>
                <w:sz w:val="19"/>
                <w:szCs w:val="19"/>
              </w:rPr>
              <w:t>, Yıl</w:t>
            </w:r>
            <w:r w:rsidR="00964DC9" w:rsidRPr="00A1480B">
              <w:rPr>
                <w:rFonts w:cs="Gentium Plus"/>
                <w:sz w:val="19"/>
                <w:szCs w:val="19"/>
              </w:rPr>
              <w:t>ı</w:t>
            </w:r>
            <w:r w:rsidRPr="00A1480B">
              <w:rPr>
                <w:rFonts w:cs="Gentium Plus"/>
                <w:sz w:val="19"/>
                <w:szCs w:val="19"/>
              </w:rPr>
              <w:t>.</w:t>
            </w:r>
            <w:r w:rsidR="00964DC9" w:rsidRPr="00A1480B">
              <w:rPr>
                <w:rFonts w:cs="Gentium Plus"/>
                <w:sz w:val="19"/>
                <w:szCs w:val="19"/>
              </w:rPr>
              <w:t xml:space="preserve"> (</w:t>
            </w:r>
            <w:r w:rsidR="00CD0097" w:rsidRPr="00A1480B">
              <w:rPr>
                <w:rFonts w:cs="Gentium Plus"/>
                <w:sz w:val="19"/>
                <w:szCs w:val="19"/>
              </w:rPr>
              <w:t>v</w:t>
            </w:r>
            <w:r w:rsidR="00964DC9" w:rsidRPr="00A1480B">
              <w:rPr>
                <w:rFonts w:cs="Gentium Plus"/>
                <w:sz w:val="19"/>
                <w:szCs w:val="19"/>
              </w:rPr>
              <w:t>arsa) Erişim Adresi</w:t>
            </w:r>
          </w:p>
        </w:tc>
      </w:tr>
      <w:tr w:rsidR="00681AE4" w:rsidRPr="00694F90" w14:paraId="10E014CA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B927AC5" w14:textId="77777777" w:rsidR="00681AE4" w:rsidRPr="004C3904" w:rsidRDefault="00681AE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5D7C9EAC" w14:textId="57477E27" w:rsidR="00681AE4" w:rsidRPr="00A1480B" w:rsidRDefault="0051530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Tekin, Elif. 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Sivas İlinde Yaşayan 7-14 Yaş Aralığındaki Çocuklarda </w:t>
            </w:r>
            <w:proofErr w:type="spellStart"/>
            <w:r w:rsidRPr="00A1480B">
              <w:rPr>
                <w:rFonts w:cs="Gentium Plus"/>
                <w:i/>
                <w:iCs/>
                <w:sz w:val="19"/>
                <w:szCs w:val="19"/>
              </w:rPr>
              <w:t>Dental</w:t>
            </w:r>
            <w:proofErr w:type="spellEnd"/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 Erozyon </w:t>
            </w:r>
            <w:proofErr w:type="spellStart"/>
            <w:r w:rsidRPr="00A1480B">
              <w:rPr>
                <w:rFonts w:cs="Gentium Plus"/>
                <w:i/>
                <w:iCs/>
                <w:sz w:val="19"/>
                <w:szCs w:val="19"/>
              </w:rPr>
              <w:t>Prevalansının</w:t>
            </w:r>
            <w:proofErr w:type="spellEnd"/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 ve Etiyolojik Faktörlerin Belirlenmesi. </w:t>
            </w:r>
            <w:r w:rsidRPr="00A1480B">
              <w:rPr>
                <w:rFonts w:cs="Gentium Plus"/>
                <w:sz w:val="19"/>
                <w:szCs w:val="19"/>
              </w:rPr>
              <w:t xml:space="preserve">Sivas: Sivas Cumhuriyet Üniversitesi, Diş Hekimliği Fakültesi, </w:t>
            </w:r>
            <w:r w:rsidR="0081111C" w:rsidRPr="00A1480B">
              <w:rPr>
                <w:rFonts w:cs="Gentium Plus"/>
                <w:sz w:val="19"/>
                <w:szCs w:val="19"/>
              </w:rPr>
              <w:t xml:space="preserve">Diş Hekimliği Uzmanlık Tezi, </w:t>
            </w:r>
            <w:r w:rsidRPr="00A1480B">
              <w:rPr>
                <w:rFonts w:cs="Gentium Plus"/>
                <w:sz w:val="19"/>
                <w:szCs w:val="19"/>
              </w:rPr>
              <w:t>2019.</w:t>
            </w:r>
            <w:r w:rsidR="002C7EB1">
              <w:rPr>
                <w:rFonts w:cs="Gentium Plus"/>
                <w:sz w:val="19"/>
                <w:szCs w:val="19"/>
              </w:rPr>
              <w:t xml:space="preserve"> </w:t>
            </w:r>
            <w:hyperlink r:id="rId100" w:history="1">
              <w:r w:rsidR="002C7EB1"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tez.yok.gov.tr/UlusalTezMerkezi</w:t>
              </w:r>
            </w:hyperlink>
          </w:p>
        </w:tc>
      </w:tr>
    </w:tbl>
    <w:p w14:paraId="6C0984DC" w14:textId="6C94F805" w:rsidR="00D2240C" w:rsidRPr="00694F90" w:rsidRDefault="00D2240C" w:rsidP="002F6D85">
      <w:pPr>
        <w:pStyle w:val="Balk3"/>
        <w:numPr>
          <w:ilvl w:val="1"/>
          <w:numId w:val="61"/>
        </w:numPr>
        <w:ind w:left="924" w:hanging="357"/>
      </w:pPr>
      <w:bookmarkStart w:id="108" w:name="_Toc37480903"/>
      <w:r w:rsidRPr="00694F90">
        <w:t>Tez</w:t>
      </w:r>
      <w:r w:rsidR="008866E3" w:rsidRPr="00694F90">
        <w:t>-</w:t>
      </w:r>
      <w:r w:rsidRPr="00694F90">
        <w:t>Tıpta Yan Dal Uzmanlık</w:t>
      </w:r>
      <w:bookmarkEnd w:id="10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3C021D" w:rsidRPr="00694F90" w14:paraId="0B04770E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9D1D2C2" w14:textId="77777777" w:rsidR="003C021D" w:rsidRPr="004C3904" w:rsidRDefault="003C021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5022" w:type="dxa"/>
          </w:tcPr>
          <w:p w14:paraId="218F217D" w14:textId="60956E7C" w:rsidR="003C021D" w:rsidRPr="00D41B45" w:rsidRDefault="003C021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Yazar Adı Soyadı,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>Tez Adı</w:t>
            </w:r>
            <w:r w:rsidRPr="00D41B45">
              <w:rPr>
                <w:rFonts w:cs="Gentium Plus"/>
                <w:sz w:val="18"/>
                <w:szCs w:val="18"/>
              </w:rPr>
              <w:t xml:space="preserve"> (Şehir: Üniversite Adı, </w:t>
            </w:r>
            <w:r w:rsidR="005B2BF6" w:rsidRPr="00D41B45">
              <w:rPr>
                <w:rFonts w:cs="Gentium Plus"/>
                <w:sz w:val="18"/>
                <w:szCs w:val="18"/>
              </w:rPr>
              <w:t>Fakülte</w:t>
            </w:r>
            <w:r w:rsidRPr="00D41B45">
              <w:rPr>
                <w:rFonts w:cs="Gentium Plus"/>
                <w:sz w:val="18"/>
                <w:szCs w:val="18"/>
              </w:rPr>
              <w:t xml:space="preserve"> Adı, </w:t>
            </w:r>
            <w:r w:rsidR="005A3FBF" w:rsidRPr="00D41B45">
              <w:rPr>
                <w:rFonts w:cs="Gentium Plus"/>
                <w:sz w:val="18"/>
                <w:szCs w:val="18"/>
              </w:rPr>
              <w:t>Tıpta Yan Dal Uzmanlık Tezi</w:t>
            </w:r>
            <w:r w:rsidRPr="00D41B45">
              <w:rPr>
                <w:rFonts w:cs="Gentium Plus"/>
                <w:sz w:val="18"/>
                <w:szCs w:val="18"/>
              </w:rPr>
              <w:t>, Yıl), Sayfa Numarası.</w:t>
            </w:r>
          </w:p>
        </w:tc>
      </w:tr>
      <w:tr w:rsidR="003C021D" w:rsidRPr="00694F90" w14:paraId="7D105D3E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455801DE" w14:textId="77777777" w:rsidR="003C021D" w:rsidRPr="004C3904" w:rsidRDefault="003C021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5C4C7AD0" w14:textId="5D066124" w:rsidR="003C021D" w:rsidRPr="00D41B45" w:rsidRDefault="0025697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Ayşe Zeynep Bal,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Kronik Böbrek Yetmezliği Hastalarında </w:t>
            </w:r>
            <w:proofErr w:type="spellStart"/>
            <w:r w:rsidRPr="00D41B45">
              <w:rPr>
                <w:rFonts w:cs="Gentium Plus"/>
                <w:i/>
                <w:iCs/>
                <w:sz w:val="18"/>
                <w:szCs w:val="18"/>
              </w:rPr>
              <w:t>Vasküler</w:t>
            </w:r>
            <w:proofErr w:type="spellEnd"/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 Kalsifikasyon ve Belirteçlerinin İlişkisi ve Bu İlişkiye Etki Eden Faktörler</w:t>
            </w:r>
            <w:r w:rsidRPr="00D41B45">
              <w:rPr>
                <w:rFonts w:cs="Gentium Plus"/>
                <w:sz w:val="18"/>
                <w:szCs w:val="18"/>
              </w:rPr>
              <w:t xml:space="preserve"> (</w:t>
            </w:r>
            <w:r w:rsidR="005B2BF6" w:rsidRPr="00D41B45">
              <w:rPr>
                <w:rFonts w:cs="Gentium Plus"/>
                <w:sz w:val="18"/>
                <w:szCs w:val="18"/>
              </w:rPr>
              <w:t xml:space="preserve">Ankara: Başkent Üniversitesi, Tıp Fakültesi, </w:t>
            </w:r>
            <w:r w:rsidR="005A3FBF" w:rsidRPr="00D41B45">
              <w:rPr>
                <w:rFonts w:cs="Gentium Plus"/>
                <w:sz w:val="18"/>
                <w:szCs w:val="18"/>
              </w:rPr>
              <w:t xml:space="preserve">Tıpta Yan Dal Uzmanlık Tezi, </w:t>
            </w:r>
            <w:r w:rsidR="005B2BF6" w:rsidRPr="00D41B45">
              <w:rPr>
                <w:rFonts w:cs="Gentium Plus"/>
                <w:sz w:val="18"/>
                <w:szCs w:val="18"/>
              </w:rPr>
              <w:t>2014), 56.</w:t>
            </w:r>
          </w:p>
        </w:tc>
      </w:tr>
      <w:tr w:rsidR="003C021D" w:rsidRPr="00694F90" w14:paraId="6AECD880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7D61200" w14:textId="77777777" w:rsidR="003C021D" w:rsidRPr="004C3904" w:rsidRDefault="003C021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6A7D7B37" w14:textId="77777777" w:rsidR="003C021D" w:rsidRPr="00D41B45" w:rsidRDefault="003C021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Yazar Soyadı,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>Tez Adı veya Kısa Adı</w:t>
            </w:r>
            <w:r w:rsidRPr="00D41B45">
              <w:rPr>
                <w:rFonts w:cs="Gentium Plus"/>
                <w:sz w:val="18"/>
                <w:szCs w:val="18"/>
              </w:rPr>
              <w:t>, Sayfa Numarası.</w:t>
            </w:r>
          </w:p>
        </w:tc>
      </w:tr>
      <w:tr w:rsidR="003C021D" w:rsidRPr="00694F90" w14:paraId="2996DD4C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B3A9971" w14:textId="77777777" w:rsidR="003C021D" w:rsidRPr="004C3904" w:rsidRDefault="003C021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321D501B" w14:textId="065EB47E" w:rsidR="003C021D" w:rsidRPr="00D41B45" w:rsidRDefault="005B2BF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Bal,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Kronik Böbrek Yetmezliği Hastalarında </w:t>
            </w:r>
            <w:proofErr w:type="spellStart"/>
            <w:r w:rsidRPr="00D41B45">
              <w:rPr>
                <w:rFonts w:cs="Gentium Plus"/>
                <w:i/>
                <w:iCs/>
                <w:sz w:val="18"/>
                <w:szCs w:val="18"/>
              </w:rPr>
              <w:t>Vasküler</w:t>
            </w:r>
            <w:proofErr w:type="spellEnd"/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 Kalsifikasyon</w:t>
            </w:r>
            <w:r w:rsidRPr="00D41B45">
              <w:rPr>
                <w:rFonts w:cs="Gentium Plus"/>
                <w:sz w:val="18"/>
                <w:szCs w:val="18"/>
              </w:rPr>
              <w:t>, 65.</w:t>
            </w:r>
          </w:p>
        </w:tc>
      </w:tr>
      <w:tr w:rsidR="003C021D" w:rsidRPr="00694F90" w14:paraId="25F9E5F2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BB47D03" w14:textId="77777777" w:rsidR="003C021D" w:rsidRPr="004C3904" w:rsidRDefault="003C021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762C8BBE" w14:textId="62940838" w:rsidR="003C021D" w:rsidRPr="00D41B45" w:rsidRDefault="003C021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Yazar Soyadı, Adı.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Tez Adı. </w:t>
            </w:r>
            <w:r w:rsidRPr="00D41B45">
              <w:rPr>
                <w:rFonts w:cs="Gentium Plus"/>
                <w:sz w:val="18"/>
                <w:szCs w:val="18"/>
              </w:rPr>
              <w:t xml:space="preserve">Şehir: Üniversite Adı, </w:t>
            </w:r>
            <w:r w:rsidR="005B2BF6" w:rsidRPr="00D41B45">
              <w:rPr>
                <w:rFonts w:cs="Gentium Plus"/>
                <w:sz w:val="18"/>
                <w:szCs w:val="18"/>
              </w:rPr>
              <w:t xml:space="preserve">Fakülte </w:t>
            </w:r>
            <w:r w:rsidRPr="00D41B45">
              <w:rPr>
                <w:rFonts w:cs="Gentium Plus"/>
                <w:sz w:val="18"/>
                <w:szCs w:val="18"/>
              </w:rPr>
              <w:t xml:space="preserve">Adı, </w:t>
            </w:r>
            <w:r w:rsidR="0081111C" w:rsidRPr="00D41B45">
              <w:rPr>
                <w:rFonts w:cs="Gentium Plus"/>
                <w:sz w:val="18"/>
                <w:szCs w:val="18"/>
              </w:rPr>
              <w:t>Tıpta Yan Dal Uzmanlık Tezi</w:t>
            </w:r>
            <w:r w:rsidRPr="00D41B45">
              <w:rPr>
                <w:rFonts w:cs="Gentium Plus"/>
                <w:sz w:val="18"/>
                <w:szCs w:val="18"/>
              </w:rPr>
              <w:t>, Y</w:t>
            </w:r>
            <w:r w:rsidR="00964DC9" w:rsidRPr="00D41B45">
              <w:rPr>
                <w:rFonts w:cs="Gentium Plus"/>
                <w:sz w:val="18"/>
                <w:szCs w:val="18"/>
              </w:rPr>
              <w:t>ı</w:t>
            </w:r>
            <w:r w:rsidRPr="00D41B45">
              <w:rPr>
                <w:rFonts w:cs="Gentium Plus"/>
                <w:sz w:val="18"/>
                <w:szCs w:val="18"/>
              </w:rPr>
              <w:t>l</w:t>
            </w:r>
            <w:r w:rsidR="00256977" w:rsidRPr="00D41B45">
              <w:rPr>
                <w:rFonts w:cs="Gentium Plus"/>
                <w:sz w:val="18"/>
                <w:szCs w:val="18"/>
              </w:rPr>
              <w:t>ı</w:t>
            </w:r>
            <w:r w:rsidRPr="00D41B45">
              <w:rPr>
                <w:rFonts w:cs="Gentium Plus"/>
                <w:sz w:val="18"/>
                <w:szCs w:val="18"/>
              </w:rPr>
              <w:t>.</w:t>
            </w:r>
            <w:r w:rsidR="00964DC9" w:rsidRPr="00D41B45">
              <w:rPr>
                <w:rFonts w:cs="Gentium Plus"/>
                <w:sz w:val="18"/>
                <w:szCs w:val="18"/>
              </w:rPr>
              <w:t xml:space="preserve"> (</w:t>
            </w:r>
            <w:r w:rsidR="00CD0097" w:rsidRPr="00D41B45">
              <w:rPr>
                <w:rFonts w:cs="Gentium Plus"/>
                <w:sz w:val="18"/>
                <w:szCs w:val="18"/>
              </w:rPr>
              <w:t>v</w:t>
            </w:r>
            <w:r w:rsidR="00964DC9" w:rsidRPr="00D41B45">
              <w:rPr>
                <w:rFonts w:cs="Gentium Plus"/>
                <w:sz w:val="18"/>
                <w:szCs w:val="18"/>
              </w:rPr>
              <w:t>arsa) Erişim Adresi</w:t>
            </w:r>
          </w:p>
        </w:tc>
      </w:tr>
      <w:tr w:rsidR="003C021D" w:rsidRPr="00694F90" w14:paraId="77545D4C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EF73A5E" w14:textId="77777777" w:rsidR="003C021D" w:rsidRPr="004C3904" w:rsidRDefault="003C021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6D8736F6" w14:textId="2FBCA834" w:rsidR="003C021D" w:rsidRPr="00D41B45" w:rsidRDefault="005B2BF6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Bal, Ayşe Zeynep.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Kronik Böbrek Yetmezliği Hastalarında </w:t>
            </w:r>
            <w:proofErr w:type="spellStart"/>
            <w:r w:rsidRPr="00D41B45">
              <w:rPr>
                <w:rFonts w:cs="Gentium Plus"/>
                <w:i/>
                <w:iCs/>
                <w:sz w:val="18"/>
                <w:szCs w:val="18"/>
              </w:rPr>
              <w:t>Vasküler</w:t>
            </w:r>
            <w:proofErr w:type="spellEnd"/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 Kalsifikasyon ve Belirteçlerinin İlişkisi ve Bu İlişkiye Etki Eden Faktörler. </w:t>
            </w:r>
            <w:r w:rsidRPr="00D41B45">
              <w:rPr>
                <w:rFonts w:cs="Gentium Plus"/>
                <w:sz w:val="18"/>
                <w:szCs w:val="18"/>
              </w:rPr>
              <w:t xml:space="preserve">Ankara: Başkent Üniversitesi, Tıp Fakültesi, </w:t>
            </w:r>
            <w:r w:rsidR="0081111C" w:rsidRPr="00D41B45">
              <w:rPr>
                <w:rFonts w:cs="Gentium Plus"/>
                <w:sz w:val="18"/>
                <w:szCs w:val="18"/>
              </w:rPr>
              <w:t xml:space="preserve">Tıpta Yan Dal Uzmanlık Tezi, </w:t>
            </w:r>
            <w:r w:rsidRPr="00D41B45">
              <w:rPr>
                <w:rFonts w:cs="Gentium Plus"/>
                <w:sz w:val="18"/>
                <w:szCs w:val="18"/>
              </w:rPr>
              <w:t>2014.</w:t>
            </w:r>
          </w:p>
        </w:tc>
      </w:tr>
    </w:tbl>
    <w:p w14:paraId="3092DC17" w14:textId="713754C4" w:rsidR="00450869" w:rsidRPr="00694F90" w:rsidRDefault="00450869" w:rsidP="002F6D85">
      <w:pPr>
        <w:pStyle w:val="Balk3"/>
        <w:numPr>
          <w:ilvl w:val="1"/>
          <w:numId w:val="61"/>
        </w:numPr>
        <w:ind w:left="924" w:hanging="357"/>
      </w:pPr>
      <w:bookmarkStart w:id="109" w:name="_Toc37480904"/>
      <w:r w:rsidRPr="00694F90">
        <w:t>Tez</w:t>
      </w:r>
      <w:r w:rsidR="008866E3" w:rsidRPr="00694F90">
        <w:t>-</w:t>
      </w:r>
      <w:r w:rsidRPr="00694F90">
        <w:t>Doçentlik</w:t>
      </w:r>
      <w:bookmarkEnd w:id="10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7459E" w:rsidRPr="00694F90" w14:paraId="6B6FC316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A5F6295" w14:textId="77777777" w:rsidR="0097459E" w:rsidRPr="004C3904" w:rsidRDefault="0097459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2" w:type="dxa"/>
          </w:tcPr>
          <w:p w14:paraId="5855B78F" w14:textId="0AD0B606" w:rsidR="0097459E" w:rsidRPr="00D41B45" w:rsidRDefault="0097459E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Yazar Adı Soyadı,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>Tez Adı</w:t>
            </w:r>
            <w:r w:rsidRPr="00D41B45">
              <w:rPr>
                <w:rFonts w:cs="Gentium Plus"/>
                <w:sz w:val="18"/>
                <w:szCs w:val="18"/>
              </w:rPr>
              <w:t xml:space="preserve"> (Şehir: Üniversite Adı, </w:t>
            </w:r>
            <w:r w:rsidR="00153051" w:rsidRPr="00D41B45">
              <w:rPr>
                <w:rFonts w:cs="Gentium Plus"/>
                <w:sz w:val="18"/>
                <w:szCs w:val="18"/>
              </w:rPr>
              <w:t>Fakülte</w:t>
            </w:r>
            <w:r w:rsidRPr="00D41B45">
              <w:rPr>
                <w:rFonts w:cs="Gentium Plus"/>
                <w:sz w:val="18"/>
                <w:szCs w:val="18"/>
              </w:rPr>
              <w:t xml:space="preserve"> Adı, </w:t>
            </w:r>
            <w:r w:rsidR="005A3FBF" w:rsidRPr="00D41B45">
              <w:rPr>
                <w:rFonts w:cs="Gentium Plus"/>
                <w:sz w:val="18"/>
                <w:szCs w:val="18"/>
              </w:rPr>
              <w:t xml:space="preserve">Doçentlik </w:t>
            </w:r>
            <w:r w:rsidRPr="00D41B45">
              <w:rPr>
                <w:rFonts w:cs="Gentium Plus"/>
                <w:sz w:val="18"/>
                <w:szCs w:val="18"/>
              </w:rPr>
              <w:t>Tezi, Yıl), Sayfa Numarası.</w:t>
            </w:r>
          </w:p>
        </w:tc>
      </w:tr>
      <w:tr w:rsidR="0097459E" w:rsidRPr="00694F90" w14:paraId="513EDA19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99C108A" w14:textId="77777777" w:rsidR="0097459E" w:rsidRPr="004C3904" w:rsidRDefault="0097459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33334730" w14:textId="50670CCC" w:rsidR="0097459E" w:rsidRPr="00D41B45" w:rsidRDefault="0015305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Özer Soysal,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>Cumhuriyet Öncesi Dönem Türk Kütüphaneciliği</w:t>
            </w:r>
            <w:r w:rsidRPr="00D41B45">
              <w:rPr>
                <w:rFonts w:cs="Gentium Plus"/>
                <w:sz w:val="18"/>
                <w:szCs w:val="18"/>
              </w:rPr>
              <w:t xml:space="preserve"> (Ankara: Ankara Üniversitesi, Dil ve Tarih-Coğrafya Fakültesi, </w:t>
            </w:r>
            <w:r w:rsidR="00C97ED6" w:rsidRPr="00D41B45">
              <w:rPr>
                <w:rFonts w:cs="Gentium Plus"/>
                <w:sz w:val="18"/>
                <w:szCs w:val="18"/>
              </w:rPr>
              <w:t>Doçe</w:t>
            </w:r>
            <w:r w:rsidR="00E7353E" w:rsidRPr="00D41B45">
              <w:rPr>
                <w:rFonts w:cs="Gentium Plus"/>
                <w:sz w:val="18"/>
                <w:szCs w:val="18"/>
              </w:rPr>
              <w:t>n</w:t>
            </w:r>
            <w:r w:rsidR="00C97ED6" w:rsidRPr="00D41B45">
              <w:rPr>
                <w:rFonts w:cs="Gentium Plus"/>
                <w:sz w:val="18"/>
                <w:szCs w:val="18"/>
              </w:rPr>
              <w:t xml:space="preserve">tlik Tezi, </w:t>
            </w:r>
            <w:r w:rsidRPr="00D41B45">
              <w:rPr>
                <w:rFonts w:cs="Gentium Plus"/>
                <w:sz w:val="18"/>
                <w:szCs w:val="18"/>
              </w:rPr>
              <w:t>1973), 33.</w:t>
            </w:r>
          </w:p>
        </w:tc>
      </w:tr>
      <w:tr w:rsidR="0097459E" w:rsidRPr="00694F90" w14:paraId="1C87DD55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341CCDE" w14:textId="77777777" w:rsidR="0097459E" w:rsidRPr="004C3904" w:rsidRDefault="0097459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3E5D4E0B" w14:textId="77777777" w:rsidR="0097459E" w:rsidRPr="00D41B45" w:rsidRDefault="0097459E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Yazar Soyadı,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>Tez Adı veya Kısa Adı</w:t>
            </w:r>
            <w:r w:rsidRPr="00D41B45">
              <w:rPr>
                <w:rFonts w:cs="Gentium Plus"/>
                <w:sz w:val="18"/>
                <w:szCs w:val="18"/>
              </w:rPr>
              <w:t>, Sayfa Numarası.</w:t>
            </w:r>
          </w:p>
        </w:tc>
      </w:tr>
      <w:tr w:rsidR="0097459E" w:rsidRPr="00694F90" w14:paraId="1514ED0F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2342B77C" w14:textId="77777777" w:rsidR="0097459E" w:rsidRPr="004C3904" w:rsidRDefault="0097459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5185CCF6" w14:textId="6509698F" w:rsidR="0097459E" w:rsidRPr="00D41B45" w:rsidRDefault="0015305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Soysal,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Cumhuriyet Öncesi Dönem Türk Kütüphaneciliği, </w:t>
            </w:r>
            <w:r w:rsidRPr="00D41B45">
              <w:rPr>
                <w:rFonts w:cs="Gentium Plus"/>
                <w:sz w:val="18"/>
                <w:szCs w:val="18"/>
              </w:rPr>
              <w:t>11.</w:t>
            </w:r>
          </w:p>
        </w:tc>
      </w:tr>
      <w:tr w:rsidR="0097459E" w:rsidRPr="00694F90" w14:paraId="071DD998" w14:textId="77777777" w:rsidTr="00302AC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ED71D4F" w14:textId="77777777" w:rsidR="0097459E" w:rsidRPr="004C3904" w:rsidRDefault="0097459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7D8C36C3" w14:textId="446EC4B9" w:rsidR="0097459E" w:rsidRPr="00D41B45" w:rsidRDefault="0097459E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Yazar Soyadı, Adı.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Tez Adı. </w:t>
            </w:r>
            <w:r w:rsidRPr="00D41B45">
              <w:rPr>
                <w:rFonts w:cs="Gentium Plus"/>
                <w:sz w:val="18"/>
                <w:szCs w:val="18"/>
              </w:rPr>
              <w:t xml:space="preserve">Şehir: Üniversite Adı, </w:t>
            </w:r>
            <w:r w:rsidR="00153051" w:rsidRPr="00D41B45">
              <w:rPr>
                <w:rFonts w:cs="Gentium Plus"/>
                <w:sz w:val="18"/>
                <w:szCs w:val="18"/>
              </w:rPr>
              <w:t>Fakülte</w:t>
            </w:r>
            <w:r w:rsidRPr="00D41B45">
              <w:rPr>
                <w:rFonts w:cs="Gentium Plus"/>
                <w:sz w:val="18"/>
                <w:szCs w:val="18"/>
              </w:rPr>
              <w:t xml:space="preserve"> Adı, Lisans Tezi, Yıl</w:t>
            </w:r>
            <w:r w:rsidR="00964DC9" w:rsidRPr="00D41B45">
              <w:rPr>
                <w:rFonts w:cs="Gentium Plus"/>
                <w:sz w:val="18"/>
                <w:szCs w:val="18"/>
              </w:rPr>
              <w:t>ı</w:t>
            </w:r>
            <w:r w:rsidRPr="00D41B45">
              <w:rPr>
                <w:rFonts w:cs="Gentium Plus"/>
                <w:sz w:val="18"/>
                <w:szCs w:val="18"/>
              </w:rPr>
              <w:t>.</w:t>
            </w:r>
            <w:r w:rsidR="00964DC9" w:rsidRPr="00D41B45">
              <w:rPr>
                <w:rFonts w:cs="Gentium Plus"/>
                <w:sz w:val="18"/>
                <w:szCs w:val="18"/>
              </w:rPr>
              <w:t xml:space="preserve"> (</w:t>
            </w:r>
            <w:r w:rsidR="00CD0097" w:rsidRPr="00D41B45">
              <w:rPr>
                <w:rFonts w:cs="Gentium Plus"/>
                <w:sz w:val="18"/>
                <w:szCs w:val="18"/>
              </w:rPr>
              <w:t>v</w:t>
            </w:r>
            <w:r w:rsidR="00964DC9" w:rsidRPr="00D41B45">
              <w:rPr>
                <w:rFonts w:cs="Gentium Plus"/>
                <w:sz w:val="18"/>
                <w:szCs w:val="18"/>
              </w:rPr>
              <w:t>arsa) Erişim Adresi</w:t>
            </w:r>
          </w:p>
        </w:tc>
      </w:tr>
      <w:tr w:rsidR="0097459E" w:rsidRPr="00694F90" w14:paraId="6A3D1799" w14:textId="77777777" w:rsidTr="00302AC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F314E59" w14:textId="77777777" w:rsidR="0097459E" w:rsidRPr="004C3904" w:rsidRDefault="0097459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419773AA" w14:textId="4C2BD0E6" w:rsidR="0097459E" w:rsidRPr="00D41B45" w:rsidRDefault="00153051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41B45">
              <w:rPr>
                <w:rFonts w:cs="Gentium Plus"/>
                <w:sz w:val="18"/>
                <w:szCs w:val="18"/>
              </w:rPr>
              <w:t xml:space="preserve">Soysal, Özer. </w:t>
            </w:r>
            <w:r w:rsidRPr="00D41B45">
              <w:rPr>
                <w:rFonts w:cs="Gentium Plus"/>
                <w:i/>
                <w:iCs/>
                <w:sz w:val="18"/>
                <w:szCs w:val="18"/>
              </w:rPr>
              <w:t xml:space="preserve">Cumhuriyet Öncesi Dönem Türk Kütüphaneciliği. </w:t>
            </w:r>
            <w:r w:rsidRPr="00D41B45">
              <w:rPr>
                <w:rFonts w:cs="Gentium Plus"/>
                <w:sz w:val="18"/>
                <w:szCs w:val="18"/>
              </w:rPr>
              <w:t xml:space="preserve">Ankara: Ankara Üniversitesi, Dil ve Tarih-Coğrafya Fakültesi, </w:t>
            </w:r>
            <w:r w:rsidR="00C97ED6" w:rsidRPr="00D41B45">
              <w:rPr>
                <w:rFonts w:cs="Gentium Plus"/>
                <w:sz w:val="18"/>
                <w:szCs w:val="18"/>
              </w:rPr>
              <w:t>Doçe</w:t>
            </w:r>
            <w:r w:rsidR="001C13D7" w:rsidRPr="00D41B45">
              <w:rPr>
                <w:rFonts w:cs="Gentium Plus"/>
                <w:sz w:val="18"/>
                <w:szCs w:val="18"/>
              </w:rPr>
              <w:t>n</w:t>
            </w:r>
            <w:r w:rsidR="00C97ED6" w:rsidRPr="00D41B45">
              <w:rPr>
                <w:rFonts w:cs="Gentium Plus"/>
                <w:sz w:val="18"/>
                <w:szCs w:val="18"/>
              </w:rPr>
              <w:t xml:space="preserve">tlik Tezi, </w:t>
            </w:r>
            <w:r w:rsidRPr="00D41B45">
              <w:rPr>
                <w:rFonts w:cs="Gentium Plus"/>
                <w:sz w:val="18"/>
                <w:szCs w:val="18"/>
              </w:rPr>
              <w:t>1973.</w:t>
            </w:r>
          </w:p>
        </w:tc>
      </w:tr>
    </w:tbl>
    <w:p w14:paraId="4D3A3B31" w14:textId="77777777" w:rsidR="00D41B45" w:rsidRPr="00D41B45" w:rsidRDefault="00D41B45" w:rsidP="00D41B45">
      <w:pPr>
        <w:ind w:firstLine="0"/>
      </w:pPr>
    </w:p>
    <w:bookmarkStart w:id="110" w:name="_Hlk34663308"/>
    <w:p w14:paraId="1B484C36" w14:textId="7D3AA0DD" w:rsidR="002C4D0F" w:rsidRPr="00694F90" w:rsidRDefault="002C4D0F" w:rsidP="000A49BA">
      <w:pPr>
        <w:pStyle w:val="Balk2"/>
        <w:numPr>
          <w:ilvl w:val="0"/>
          <w:numId w:val="61"/>
        </w:numPr>
      </w:pPr>
      <w:r w:rsidRPr="00694F90">
        <w:lastRenderedPageBreak/>
        <w:fldChar w:fldCharType="begin"/>
      </w:r>
      <w:r w:rsidRPr="00694F90">
        <w:instrText xml:space="preserve"> ADDIN EN.CITE &lt;EndNote&gt;&lt;Cite&gt;&lt;Author&gt;Sâbûnî&lt;/Author&gt;&lt;Year&gt;1435/2014&lt;/Year&gt;&lt;RecNum&gt;656&lt;/RecNum&gt;&lt;record&gt;&lt;rec-number&gt;656&lt;/rec-number&gt;&lt;foreign-keys&gt;&lt;key app="EN" db-id="sf5wwwvzoe9ztlewf085zvepradwedr52dfs" timestamp="1464212728"&gt;656&lt;/key&gt;&lt;/foreign-keys&gt;&lt;ref-type name="Kitap-Tahkik Edilen"&gt;51&lt;/ref-type&gt;&lt;contributors&gt;&lt;authors&gt;&lt;author&gt;Sâbûnî, Nûreddin Ahmed b. Mahmûd&lt;/author&gt;&lt;/authors&gt;&lt;secondary-authors&gt;&lt;author&gt;Aruçi, Muhammed&lt;/author&gt;&lt;/secondary-authors&gt;&lt;/contributors&gt;&lt;titles&gt;&lt;title&gt;el-Kifâye fi’l-hidâye&lt;/title&gt;&lt;short-title&gt;el-Kifâye&lt;/short-title&gt;&lt;/titles&gt;&lt;keywords&gt;&lt;keyword&gt;DR KULLANDIĞIM&lt;/keyword&gt;&lt;/keywords&gt;&lt;dates&gt;&lt;year&gt;1435/2014&lt;/year&gt;&lt;/dates&gt;&lt;publisher&gt;İSAM Yayınları&lt;/publisher&gt;&lt;urls&gt;&lt;/urls&gt;&lt;/record&gt;&lt;/Cite&gt;&lt;/EndNote&gt;</w:instrText>
      </w:r>
      <w:r w:rsidRPr="00694F90">
        <w:fldChar w:fldCharType="end"/>
      </w:r>
      <w:bookmarkStart w:id="111" w:name="_Toc37480905"/>
      <w:r w:rsidRPr="00694F90">
        <w:t>Makale</w:t>
      </w:r>
      <w:bookmarkEnd w:id="111"/>
    </w:p>
    <w:p w14:paraId="58AF1A4E" w14:textId="0F7869A1" w:rsidR="002C4D0F" w:rsidRDefault="002C4D0F" w:rsidP="002F6D85">
      <w:pPr>
        <w:pStyle w:val="Balk3"/>
        <w:numPr>
          <w:ilvl w:val="1"/>
          <w:numId w:val="61"/>
        </w:numPr>
      </w:pPr>
      <w:bookmarkStart w:id="112" w:name="_Toc13612581"/>
      <w:bookmarkStart w:id="113" w:name="_Toc13612696"/>
      <w:bookmarkStart w:id="114" w:name="_Toc13733982"/>
      <w:bookmarkStart w:id="115" w:name="_Toc13734108"/>
      <w:bookmarkStart w:id="116" w:name="_Toc13845786"/>
      <w:bookmarkStart w:id="117" w:name="_Toc13845936"/>
      <w:bookmarkStart w:id="118" w:name="_Toc13612583"/>
      <w:bookmarkStart w:id="119" w:name="_Toc13612698"/>
      <w:bookmarkStart w:id="120" w:name="_Toc13733984"/>
      <w:bookmarkStart w:id="121" w:name="_Toc13734110"/>
      <w:bookmarkStart w:id="122" w:name="_Toc13845788"/>
      <w:bookmarkStart w:id="123" w:name="_Toc13845938"/>
      <w:bookmarkStart w:id="124" w:name="_Toc37480906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r w:rsidRPr="00694F90">
        <w:t>Makale</w:t>
      </w:r>
      <w:r w:rsidR="008866E3" w:rsidRPr="00694F90">
        <w:t>-</w:t>
      </w:r>
      <w:r w:rsidRPr="00694F90">
        <w:t>Araştırma</w:t>
      </w:r>
      <w:r w:rsidR="00F04E8D" w:rsidRPr="00694F90">
        <w:t xml:space="preserve"> (Tek Yazarlı-Çok Yazarlı)</w:t>
      </w:r>
      <w:bookmarkEnd w:id="124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2C4D0F" w:rsidRPr="00694F90" w14:paraId="456E9697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bookmarkEnd w:id="110"/>
          <w:p w14:paraId="50911127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2" w:type="dxa"/>
          </w:tcPr>
          <w:p w14:paraId="684BF7CE" w14:textId="77777777" w:rsidR="002C4D0F" w:rsidRPr="004F0127" w:rsidRDefault="002C4D0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Yazar Adı Soyadı, “Makale Adı”, 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>Dergi Adı</w:t>
            </w:r>
            <w:r w:rsidRPr="004F0127">
              <w:rPr>
                <w:rFonts w:cs="Gentium Plus"/>
                <w:sz w:val="18"/>
                <w:szCs w:val="18"/>
              </w:rPr>
              <w:t xml:space="preserve"> Cilt Numarası/Sayı Numarası (Yayın Ayı Yılı), Sayfa Numarası.</w:t>
            </w:r>
          </w:p>
        </w:tc>
      </w:tr>
      <w:tr w:rsidR="002C4D0F" w:rsidRPr="00694F90" w14:paraId="184BE2A5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E940941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5033D9C1" w14:textId="77777777" w:rsidR="002C4D0F" w:rsidRPr="00FA232F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FA232F">
              <w:rPr>
                <w:rFonts w:cs="Gentium Plus"/>
                <w:sz w:val="17"/>
                <w:szCs w:val="17"/>
              </w:rPr>
              <w:t xml:space="preserve">Adem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Çiftci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, “İslam Ceza Hukukunda Suça Teşebbüsten Vazgeçme”, </w:t>
            </w:r>
            <w:r w:rsidRPr="00FA232F">
              <w:rPr>
                <w:rFonts w:cs="Gentium Plus"/>
                <w:i/>
                <w:iCs/>
                <w:sz w:val="17"/>
                <w:szCs w:val="17"/>
              </w:rPr>
              <w:t>Cumhuriyet İlahiyat Dergisi</w:t>
            </w:r>
            <w:r w:rsidRPr="00FA232F">
              <w:rPr>
                <w:rFonts w:cs="Gentium Plus"/>
                <w:sz w:val="17"/>
                <w:szCs w:val="17"/>
              </w:rPr>
              <w:t xml:space="preserve"> 19/1 (Haziran 2015), 23.</w:t>
            </w:r>
          </w:p>
          <w:p w14:paraId="7035A477" w14:textId="1BBB8227" w:rsidR="002C4D0F" w:rsidRPr="00FA232F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FA232F">
              <w:rPr>
                <w:rFonts w:cs="Gentium Plus"/>
                <w:sz w:val="17"/>
                <w:szCs w:val="17"/>
              </w:rPr>
              <w:t>Galip Türcan, “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Kelâm’ın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Meşrûiyeti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Sorunu: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Ehl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-i Sünnet Kelâmı ve Olgusal Gerçeklik Arasındaki İlişki”, </w:t>
            </w:r>
            <w:proofErr w:type="spellStart"/>
            <w:r w:rsidRPr="00FA232F">
              <w:rPr>
                <w:rFonts w:cs="Gentium Plus"/>
                <w:i/>
                <w:iCs/>
                <w:sz w:val="17"/>
                <w:szCs w:val="17"/>
              </w:rPr>
              <w:t>Marife</w:t>
            </w:r>
            <w:proofErr w:type="spellEnd"/>
            <w:r w:rsidRPr="00FA232F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r w:rsidRPr="00FA232F">
              <w:rPr>
                <w:rFonts w:cs="Gentium Plus"/>
                <w:sz w:val="17"/>
                <w:szCs w:val="17"/>
              </w:rPr>
              <w:t>5/3 (2005), 175-193.</w:t>
            </w:r>
          </w:p>
          <w:p w14:paraId="308B487D" w14:textId="26919560" w:rsidR="002C4D0F" w:rsidRPr="00FA232F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FA232F">
              <w:rPr>
                <w:rFonts w:cs="Gentium Plus"/>
                <w:sz w:val="17"/>
                <w:szCs w:val="17"/>
              </w:rPr>
              <w:t xml:space="preserve">Mehmet Kalaycı </w:t>
            </w:r>
            <w:r w:rsidR="00CB3467">
              <w:rPr>
                <w:rFonts w:cs="Gentium Plus"/>
                <w:sz w:val="17"/>
                <w:szCs w:val="17"/>
              </w:rPr>
              <w:t>-</w:t>
            </w:r>
            <w:r w:rsidRPr="00FA232F">
              <w:rPr>
                <w:rFonts w:cs="Gentium Plus"/>
                <w:sz w:val="17"/>
                <w:szCs w:val="17"/>
              </w:rPr>
              <w:t xml:space="preserve"> Muhammet Emin Eren, “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Reflection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of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Qāḍīzādelīs-Khalwatīs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Tension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on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the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Islamic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Heresiography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: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Muṣṭafá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Ibn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Ibrāhīm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and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is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Alphabetical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Classifıcation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of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Sects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”, </w:t>
            </w:r>
            <w:proofErr w:type="spellStart"/>
            <w:r w:rsidRPr="00FA232F">
              <w:rPr>
                <w:rFonts w:cs="Gentium Plus"/>
                <w:i/>
                <w:iCs/>
                <w:sz w:val="17"/>
                <w:szCs w:val="17"/>
              </w:rPr>
              <w:t>Ilahiyat</w:t>
            </w:r>
            <w:proofErr w:type="spellEnd"/>
            <w:r w:rsidRPr="00FA232F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FA232F">
              <w:rPr>
                <w:rFonts w:cs="Gentium Plus"/>
                <w:i/>
                <w:iCs/>
                <w:sz w:val="17"/>
                <w:szCs w:val="17"/>
              </w:rPr>
              <w:t>Studies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9/2 (2018), 249.</w:t>
            </w:r>
          </w:p>
          <w:p w14:paraId="54F363E3" w14:textId="1D26DA57" w:rsidR="008A02AC" w:rsidRPr="00FA232F" w:rsidRDefault="00860C7B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FA232F">
              <w:rPr>
                <w:rFonts w:cs="Gentium Plus"/>
                <w:sz w:val="17"/>
                <w:szCs w:val="17"/>
              </w:rPr>
              <w:t xml:space="preserve">Ali Ayten </w:t>
            </w:r>
            <w:r w:rsidR="00C81216" w:rsidRPr="00FA232F">
              <w:rPr>
                <w:rFonts w:cs="Gentium Plus"/>
                <w:sz w:val="17"/>
                <w:szCs w:val="17"/>
              </w:rPr>
              <w:t>vd.</w:t>
            </w:r>
            <w:r w:rsidRPr="00FA232F">
              <w:rPr>
                <w:rFonts w:cs="Gentium Plus"/>
                <w:sz w:val="17"/>
                <w:szCs w:val="17"/>
              </w:rPr>
              <w:t xml:space="preserve">, “Dini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Başa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Çıkma,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Şükür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ve Hayat Memnuniyeti ilişkisi: Hastalar, Hasta Yakınları ve Hastane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Çalışanları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Üzerine Bir Araştırma”, </w:t>
            </w:r>
            <w:proofErr w:type="spellStart"/>
            <w:r w:rsidRPr="00FA232F">
              <w:rPr>
                <w:rFonts w:cs="Gentium Plus"/>
                <w:i/>
                <w:iCs/>
                <w:sz w:val="17"/>
                <w:szCs w:val="17"/>
              </w:rPr>
              <w:t>Dinbilimleri</w:t>
            </w:r>
            <w:proofErr w:type="spellEnd"/>
            <w:r w:rsidRPr="00FA232F">
              <w:rPr>
                <w:rFonts w:cs="Gentium Plus"/>
                <w:i/>
                <w:iCs/>
                <w:sz w:val="17"/>
                <w:szCs w:val="17"/>
              </w:rPr>
              <w:t xml:space="preserve"> Akademik Araştırma Dergisi</w:t>
            </w:r>
            <w:r w:rsidRPr="00FA232F">
              <w:rPr>
                <w:rFonts w:cs="Gentium Plus"/>
                <w:sz w:val="17"/>
                <w:szCs w:val="17"/>
              </w:rPr>
              <w:t xml:space="preserve"> 12/2 (2012), 45-79.</w:t>
            </w:r>
          </w:p>
        </w:tc>
      </w:tr>
      <w:tr w:rsidR="002C4D0F" w:rsidRPr="00694F90" w14:paraId="50A71A37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2428BFD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3E013DA8" w14:textId="77777777" w:rsidR="002C4D0F" w:rsidRPr="004F0127" w:rsidRDefault="002C4D0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>Yazar Soyadı, “Makale Adı veya Kısaltılmış Makale Adı”, Sayfa Numarası.</w:t>
            </w:r>
          </w:p>
        </w:tc>
      </w:tr>
      <w:tr w:rsidR="002C4D0F" w:rsidRPr="00694F90" w14:paraId="3C6B827E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5A5950F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2C543B90" w14:textId="77777777" w:rsidR="002C4D0F" w:rsidRPr="004F0127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4F0127">
              <w:rPr>
                <w:rFonts w:cs="Gentium Plus"/>
                <w:sz w:val="18"/>
                <w:szCs w:val="18"/>
              </w:rPr>
              <w:t>Çiftci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>, “Suça Teşebbüsten Vazgeçme”, 23.</w:t>
            </w:r>
          </w:p>
          <w:p w14:paraId="367DD85B" w14:textId="77777777" w:rsidR="002C4D0F" w:rsidRPr="004F0127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>Türcan, “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Kelâm’ın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Meşrûiyeti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Sorunu”, 177.</w:t>
            </w:r>
          </w:p>
          <w:p w14:paraId="3C63DD8D" w14:textId="25962C8B" w:rsidR="002C4D0F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Kalaycı </w:t>
            </w:r>
            <w:r w:rsidR="00CB3467">
              <w:rPr>
                <w:rFonts w:cs="Gentium Plus"/>
                <w:sz w:val="18"/>
                <w:szCs w:val="18"/>
              </w:rPr>
              <w:t>-</w:t>
            </w:r>
            <w:r w:rsidRPr="004F0127">
              <w:rPr>
                <w:rFonts w:cs="Gentium Plus"/>
                <w:sz w:val="18"/>
                <w:szCs w:val="18"/>
              </w:rPr>
              <w:t xml:space="preserve"> Eren, “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Reflection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of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Qāḍīzādelīs-Khalwatīs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Tension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on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the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Islamic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Heresiography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>”, 285.</w:t>
            </w:r>
          </w:p>
          <w:p w14:paraId="14E1FB1F" w14:textId="534D3AAB" w:rsidR="00FA232F" w:rsidRPr="00FA232F" w:rsidRDefault="00FA232F" w:rsidP="00F00A3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FA232F">
              <w:rPr>
                <w:rFonts w:cs="Gentium Plus"/>
                <w:sz w:val="17"/>
                <w:szCs w:val="17"/>
              </w:rPr>
              <w:t>Ayten</w:t>
            </w:r>
            <w:r w:rsidR="008F45BB">
              <w:rPr>
                <w:rFonts w:cs="Gentium Plus"/>
                <w:sz w:val="17"/>
                <w:szCs w:val="17"/>
              </w:rPr>
              <w:t xml:space="preserve"> vd.</w:t>
            </w:r>
            <w:r w:rsidRPr="00FA232F">
              <w:rPr>
                <w:rFonts w:cs="Gentium Plus"/>
                <w:sz w:val="17"/>
                <w:szCs w:val="17"/>
              </w:rPr>
              <w:t xml:space="preserve">, “Dini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Başa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Çıkma, </w:t>
            </w:r>
            <w:proofErr w:type="spellStart"/>
            <w:r w:rsidRPr="00FA232F">
              <w:rPr>
                <w:rFonts w:cs="Gentium Plus"/>
                <w:sz w:val="17"/>
                <w:szCs w:val="17"/>
              </w:rPr>
              <w:t>Şükür</w:t>
            </w:r>
            <w:proofErr w:type="spellEnd"/>
            <w:r w:rsidRPr="00FA232F">
              <w:rPr>
                <w:rFonts w:cs="Gentium Plus"/>
                <w:sz w:val="17"/>
                <w:szCs w:val="17"/>
              </w:rPr>
              <w:t xml:space="preserve"> ve Hayat Memnuniyeti </w:t>
            </w:r>
            <w:r w:rsidR="00F00A3B" w:rsidRPr="00FA232F">
              <w:rPr>
                <w:rFonts w:cs="Gentium Plus"/>
                <w:sz w:val="17"/>
                <w:szCs w:val="17"/>
              </w:rPr>
              <w:t>İlişkisi</w:t>
            </w:r>
            <w:r w:rsidRPr="00FA232F">
              <w:rPr>
                <w:rFonts w:cs="Gentium Plus"/>
                <w:sz w:val="17"/>
                <w:szCs w:val="17"/>
              </w:rPr>
              <w:t>”, 55.</w:t>
            </w:r>
          </w:p>
        </w:tc>
      </w:tr>
      <w:tr w:rsidR="004F0127" w:rsidRPr="00694F90" w14:paraId="1476BCAE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BEEA62D" w14:textId="77777777" w:rsidR="004F0127" w:rsidRPr="004C3904" w:rsidRDefault="004F0127" w:rsidP="00D32C38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6D69F206" w14:textId="77777777" w:rsidR="004F0127" w:rsidRPr="004F0127" w:rsidRDefault="004F0127" w:rsidP="00D32C38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Yazar Soyadı, Adı. “Makale Adı”. 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>Dergi Adı</w:t>
            </w:r>
            <w:r w:rsidRPr="004F0127">
              <w:rPr>
                <w:rFonts w:cs="Gentium Plus"/>
                <w:sz w:val="18"/>
                <w:szCs w:val="18"/>
              </w:rPr>
              <w:t xml:space="preserve"> Cilt Numarası/Sayı Numarası (Yayın Ayı Yılı), Sayfa Aralığı.  https://doi.org/XXXXXXXXXX</w:t>
            </w:r>
          </w:p>
        </w:tc>
      </w:tr>
      <w:tr w:rsidR="004F0127" w:rsidRPr="00694F90" w14:paraId="1D559932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2A31134A" w14:textId="77777777" w:rsidR="004F0127" w:rsidRPr="004C3904" w:rsidRDefault="004F0127" w:rsidP="00D32C38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0A16B3B2" w14:textId="3FB32FA1" w:rsidR="00992A72" w:rsidRPr="004F0127" w:rsidRDefault="00992A72" w:rsidP="00D32C3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Ayten, Ali vd. “Dini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Başa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Çıkma,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Şükür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ve Hayat Memnuniyeti </w:t>
            </w:r>
            <w:r w:rsidR="00F00A3B" w:rsidRPr="004F0127">
              <w:rPr>
                <w:rFonts w:cs="Gentium Plus"/>
                <w:sz w:val="18"/>
                <w:szCs w:val="18"/>
              </w:rPr>
              <w:t>İlişkisi</w:t>
            </w:r>
            <w:r w:rsidRPr="004F0127">
              <w:rPr>
                <w:rFonts w:cs="Gentium Plus"/>
                <w:sz w:val="18"/>
                <w:szCs w:val="18"/>
              </w:rPr>
              <w:t xml:space="preserve">: Hastalar, Hasta Yakınları ve Hastane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Çalışanları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Üzerine Bir Araştırma”. </w:t>
            </w:r>
            <w:proofErr w:type="spellStart"/>
            <w:r w:rsidRPr="004F0127">
              <w:rPr>
                <w:rFonts w:cs="Gentium Plus"/>
                <w:i/>
                <w:iCs/>
                <w:sz w:val="18"/>
                <w:szCs w:val="18"/>
              </w:rPr>
              <w:t>Dinbilimleri</w:t>
            </w:r>
            <w:proofErr w:type="spellEnd"/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 Akademik Araştırma Dergisi</w:t>
            </w:r>
            <w:r w:rsidRPr="004F0127">
              <w:rPr>
                <w:rFonts w:cs="Gentium Plus"/>
                <w:sz w:val="18"/>
                <w:szCs w:val="18"/>
              </w:rPr>
              <w:t xml:space="preserve"> 12/2 (2012), 45-79.</w:t>
            </w:r>
          </w:p>
          <w:p w14:paraId="23F8577B" w14:textId="77777777" w:rsidR="00992A72" w:rsidRPr="004F0127" w:rsidRDefault="00992A72" w:rsidP="00D32C3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4F0127">
              <w:rPr>
                <w:rFonts w:cs="Gentium Plus"/>
                <w:sz w:val="18"/>
                <w:szCs w:val="18"/>
              </w:rPr>
              <w:t>Çiftci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, Adem. “İslam Ceza Hukukunda Suça Teşebbüsten Vazgeçme”. 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>Cumhuriyet İlahiyat Dergisi</w:t>
            </w:r>
            <w:r w:rsidRPr="004F0127">
              <w:rPr>
                <w:rFonts w:cs="Gentium Plus"/>
                <w:sz w:val="18"/>
                <w:szCs w:val="18"/>
              </w:rPr>
              <w:t xml:space="preserve"> 19/1 (Haziran 2015), 23-46. </w:t>
            </w:r>
            <w:hyperlink r:id="rId101" w:history="1">
              <w:r w:rsidRPr="004F0127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s://doi.org/10.18505/cuifd.48242</w:t>
              </w:r>
            </w:hyperlink>
          </w:p>
          <w:p w14:paraId="0940DCC8" w14:textId="5C451D2F" w:rsidR="00992A72" w:rsidRPr="004F0127" w:rsidRDefault="00992A72" w:rsidP="00D32C3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Kalaycı, Mehmet </w:t>
            </w:r>
            <w:r w:rsidR="00CB3467">
              <w:rPr>
                <w:rFonts w:cs="Gentium Plus"/>
                <w:sz w:val="18"/>
                <w:szCs w:val="18"/>
              </w:rPr>
              <w:t>-</w:t>
            </w:r>
            <w:r w:rsidRPr="004F0127">
              <w:rPr>
                <w:rFonts w:cs="Gentium Plus"/>
                <w:sz w:val="18"/>
                <w:szCs w:val="18"/>
              </w:rPr>
              <w:t xml:space="preserve"> Eren, Muhammet Emin. “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Reflection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of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Qāḍīzādelīs-Khalwatīs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Tension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on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the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Islamic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Heresiography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: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Muṣṭafá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Ibn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Ibrāhīm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and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is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Alphabetical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Classifıcation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of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Sects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”. </w:t>
            </w:r>
            <w:proofErr w:type="spellStart"/>
            <w:r w:rsidRPr="004F0127">
              <w:rPr>
                <w:rFonts w:cs="Gentium Plus"/>
                <w:i/>
                <w:iCs/>
                <w:sz w:val="18"/>
                <w:szCs w:val="18"/>
              </w:rPr>
              <w:t>Ilahiyat</w:t>
            </w:r>
            <w:proofErr w:type="spellEnd"/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i/>
                <w:iCs/>
                <w:sz w:val="18"/>
                <w:szCs w:val="18"/>
              </w:rPr>
              <w:t>Studies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9/2 (2018), 249-290. </w:t>
            </w:r>
            <w:hyperlink r:id="rId102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doi.org/10.12730/13091719.2018.92.182</w:t>
              </w:r>
            </w:hyperlink>
          </w:p>
          <w:p w14:paraId="33F01B57" w14:textId="1862A8FE" w:rsidR="004F0127" w:rsidRPr="004F0127" w:rsidRDefault="00992A72" w:rsidP="00D32C3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>Türcan, Galip. “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Kelâm’ın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Meşrûiyeti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 Sorunu: </w:t>
            </w:r>
            <w:proofErr w:type="spellStart"/>
            <w:r w:rsidRPr="004F0127">
              <w:rPr>
                <w:rFonts w:cs="Gentium Plus"/>
                <w:sz w:val="18"/>
                <w:szCs w:val="18"/>
              </w:rPr>
              <w:t>Ehl</w:t>
            </w:r>
            <w:proofErr w:type="spellEnd"/>
            <w:r w:rsidRPr="004F0127">
              <w:rPr>
                <w:rFonts w:cs="Gentium Plus"/>
                <w:sz w:val="18"/>
                <w:szCs w:val="18"/>
              </w:rPr>
              <w:t xml:space="preserve">-i Sünnet Kelâmı ve Olgusal Gerçeklik Arasındaki İlişki”. </w:t>
            </w:r>
            <w:proofErr w:type="spellStart"/>
            <w:r w:rsidRPr="004F0127">
              <w:rPr>
                <w:rFonts w:cs="Gentium Plus"/>
                <w:i/>
                <w:iCs/>
                <w:sz w:val="18"/>
                <w:szCs w:val="18"/>
              </w:rPr>
              <w:t>Marife</w:t>
            </w:r>
            <w:proofErr w:type="spellEnd"/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4F0127">
              <w:rPr>
                <w:rFonts w:cs="Gentium Plus"/>
                <w:sz w:val="18"/>
                <w:szCs w:val="18"/>
              </w:rPr>
              <w:t>5/3 (2005), 175-193.</w:t>
            </w:r>
            <w:r>
              <w:rPr>
                <w:rFonts w:cs="Gentium Plus"/>
                <w:sz w:val="18"/>
                <w:szCs w:val="18"/>
              </w:rPr>
              <w:t xml:space="preserve"> </w:t>
            </w:r>
            <w:hyperlink r:id="rId103" w:history="1">
              <w:r w:rsidRPr="002B4326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doi.org/10.5281/zenodo.3343671</w:t>
              </w:r>
            </w:hyperlink>
          </w:p>
        </w:tc>
      </w:tr>
    </w:tbl>
    <w:p w14:paraId="352F36F9" w14:textId="4C286902" w:rsidR="002C4D0F" w:rsidRPr="00694F90" w:rsidRDefault="002C4D0F" w:rsidP="002F6D85">
      <w:pPr>
        <w:pStyle w:val="Balk3"/>
        <w:numPr>
          <w:ilvl w:val="1"/>
          <w:numId w:val="61"/>
        </w:numPr>
      </w:pPr>
      <w:bookmarkStart w:id="125" w:name="_Toc37480907"/>
      <w:r w:rsidRPr="00694F90">
        <w:t>Makale</w:t>
      </w:r>
      <w:r w:rsidR="008866E3" w:rsidRPr="00694F90">
        <w:t>-</w:t>
      </w:r>
      <w:r w:rsidRPr="00694F90">
        <w:t>Çeviri</w:t>
      </w:r>
      <w:bookmarkEnd w:id="12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2C4D0F" w:rsidRPr="00694F90" w14:paraId="2A49050C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F5CCC1D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560F76AF" w14:textId="49BC8E16" w:rsidR="002C4D0F" w:rsidRPr="00A1480B" w:rsidRDefault="002C4D0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Yazar Adı Soyadı, “Makale Adı”, çev. </w:t>
            </w:r>
            <w:r w:rsidR="007C4696" w:rsidRPr="00A1480B">
              <w:rPr>
                <w:rFonts w:cs="Gentium Plus"/>
                <w:sz w:val="19"/>
                <w:szCs w:val="19"/>
              </w:rPr>
              <w:t>Çeviren</w:t>
            </w:r>
            <w:r w:rsidRPr="00A1480B">
              <w:rPr>
                <w:rFonts w:cs="Gentium Plus"/>
                <w:sz w:val="19"/>
                <w:szCs w:val="19"/>
              </w:rPr>
              <w:t xml:space="preserve">in Adı Soyadı, 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>Dergi Adı</w:t>
            </w:r>
            <w:r w:rsidRPr="00A1480B">
              <w:rPr>
                <w:rFonts w:cs="Gentium Plus"/>
                <w:sz w:val="19"/>
                <w:szCs w:val="19"/>
              </w:rPr>
              <w:t xml:space="preserve"> Cilt Numarası/Sayı Numarası (Yayın Ayı Yılı), Sayfa Numarası.</w:t>
            </w:r>
          </w:p>
        </w:tc>
      </w:tr>
      <w:tr w:rsidR="002C4D0F" w:rsidRPr="00694F90" w14:paraId="78ACD7CB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E535F4C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291D681E" w14:textId="14726F99" w:rsidR="002C4D0F" w:rsidRPr="00A1480B" w:rsidRDefault="002C7EB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Josef </w:t>
            </w:r>
            <w:proofErr w:type="spellStart"/>
            <w:r>
              <w:rPr>
                <w:rFonts w:cs="Gentium Plus"/>
                <w:sz w:val="19"/>
                <w:szCs w:val="19"/>
              </w:rPr>
              <w:t>van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sz w:val="19"/>
                <w:szCs w:val="19"/>
              </w:rPr>
              <w:t>Ess</w:t>
            </w:r>
            <w:proofErr w:type="spellEnd"/>
            <w:r w:rsidR="002C4D0F" w:rsidRPr="00A1480B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="002C4D0F" w:rsidRPr="00A1480B">
              <w:rPr>
                <w:rFonts w:cs="Gentium Plus"/>
                <w:sz w:val="19"/>
                <w:szCs w:val="19"/>
              </w:rPr>
              <w:t>Mu‘tezile</w:t>
            </w:r>
            <w:proofErr w:type="spellEnd"/>
            <w:r w:rsidR="002C4D0F" w:rsidRPr="00A1480B">
              <w:rPr>
                <w:rFonts w:cs="Gentium Plus"/>
                <w:sz w:val="19"/>
                <w:szCs w:val="19"/>
              </w:rPr>
              <w:t>: İslâm’ın Akılcı Yorumu-1”, çev. Veysel Ka</w:t>
            </w:r>
            <w:r w:rsidR="00E7315A">
              <w:rPr>
                <w:rFonts w:cs="Gentium Plus"/>
                <w:sz w:val="19"/>
                <w:szCs w:val="19"/>
              </w:rPr>
              <w:t>s</w:t>
            </w:r>
            <w:r w:rsidR="002C4D0F" w:rsidRPr="00A1480B">
              <w:rPr>
                <w:rFonts w:cs="Gentium Plus"/>
                <w:sz w:val="19"/>
                <w:szCs w:val="19"/>
              </w:rPr>
              <w:t xml:space="preserve">ar, </w:t>
            </w:r>
            <w:r w:rsidR="002C4D0F" w:rsidRPr="00A1480B">
              <w:rPr>
                <w:rFonts w:cs="Gentium Plus"/>
                <w:i/>
                <w:iCs/>
                <w:sz w:val="19"/>
                <w:szCs w:val="19"/>
              </w:rPr>
              <w:t>Harran Üniversitesi İlahiyat Fakültesi Dergisi</w:t>
            </w:r>
            <w:r w:rsidR="002C4D0F" w:rsidRPr="00A1480B">
              <w:rPr>
                <w:rFonts w:cs="Gentium Plus"/>
                <w:sz w:val="19"/>
                <w:szCs w:val="19"/>
              </w:rPr>
              <w:t xml:space="preserve"> </w:t>
            </w:r>
            <w:r w:rsidR="005C6917">
              <w:rPr>
                <w:rFonts w:cs="Gentium Plus"/>
                <w:sz w:val="19"/>
                <w:szCs w:val="19"/>
              </w:rPr>
              <w:t>13/</w:t>
            </w:r>
            <w:r w:rsidR="002C4D0F" w:rsidRPr="00A1480B">
              <w:rPr>
                <w:rFonts w:cs="Gentium Plus"/>
                <w:sz w:val="19"/>
                <w:szCs w:val="19"/>
              </w:rPr>
              <w:t>20 (2008)</w:t>
            </w:r>
            <w:r w:rsidR="006600A8" w:rsidRPr="00A1480B">
              <w:rPr>
                <w:rFonts w:cs="Gentium Plus"/>
                <w:sz w:val="19"/>
                <w:szCs w:val="19"/>
              </w:rPr>
              <w:t>,</w:t>
            </w:r>
            <w:r w:rsidR="002C4D0F" w:rsidRPr="00A1480B">
              <w:rPr>
                <w:rFonts w:cs="Gentium Plus"/>
                <w:sz w:val="19"/>
                <w:szCs w:val="19"/>
              </w:rPr>
              <w:t xml:space="preserve"> 296.</w:t>
            </w:r>
          </w:p>
          <w:p w14:paraId="6F7BBA74" w14:textId="08F75111" w:rsidR="005B6661" w:rsidRPr="00A1480B" w:rsidRDefault="005B666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A1480B">
              <w:rPr>
                <w:rFonts w:cs="Gentium Plus"/>
                <w:sz w:val="19"/>
                <w:szCs w:val="19"/>
              </w:rPr>
              <w:t>Jon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 xml:space="preserve"> Hoover, “İslâmî Monoteizm ve </w:t>
            </w:r>
            <w:proofErr w:type="spellStart"/>
            <w:r w:rsidRPr="00A1480B">
              <w:rPr>
                <w:rFonts w:cs="Gentium Plus"/>
                <w:sz w:val="19"/>
                <w:szCs w:val="19"/>
              </w:rPr>
              <w:t>Teslîs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 xml:space="preserve">”, çev. Zeynep </w:t>
            </w:r>
            <w:proofErr w:type="spellStart"/>
            <w:r w:rsidRPr="00A1480B">
              <w:rPr>
                <w:rFonts w:cs="Gentium Plus"/>
                <w:sz w:val="19"/>
                <w:szCs w:val="19"/>
              </w:rPr>
              <w:t>Yücedoğru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A1480B">
              <w:rPr>
                <w:rFonts w:cs="Gentium Plus"/>
                <w:i/>
                <w:iCs/>
                <w:sz w:val="19"/>
                <w:szCs w:val="19"/>
              </w:rPr>
              <w:t>Oksident</w:t>
            </w:r>
            <w:proofErr w:type="spellEnd"/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A1480B">
              <w:rPr>
                <w:rFonts w:cs="Gentium Plus"/>
                <w:sz w:val="19"/>
                <w:szCs w:val="19"/>
              </w:rPr>
              <w:t>1</w:t>
            </w:r>
            <w:r w:rsidR="005C6917">
              <w:rPr>
                <w:rFonts w:cs="Gentium Plus"/>
                <w:sz w:val="19"/>
                <w:szCs w:val="19"/>
              </w:rPr>
              <w:t>/1</w:t>
            </w:r>
            <w:r w:rsidRPr="00A1480B">
              <w:rPr>
                <w:rFonts w:cs="Gentium Plus"/>
                <w:sz w:val="19"/>
                <w:szCs w:val="19"/>
              </w:rPr>
              <w:t xml:space="preserve"> (2019)</w:t>
            </w:r>
            <w:r w:rsidR="00692C9E">
              <w:rPr>
                <w:rFonts w:cs="Gentium Plus"/>
                <w:sz w:val="19"/>
                <w:szCs w:val="19"/>
              </w:rPr>
              <w:t>,</w:t>
            </w:r>
            <w:r w:rsidRPr="00A1480B">
              <w:rPr>
                <w:rFonts w:cs="Gentium Plus"/>
                <w:sz w:val="19"/>
                <w:szCs w:val="19"/>
              </w:rPr>
              <w:t xml:space="preserve"> 117-143. </w:t>
            </w:r>
            <w:hyperlink r:id="rId104" w:history="1"/>
          </w:p>
        </w:tc>
      </w:tr>
      <w:tr w:rsidR="002C4D0F" w:rsidRPr="00694F90" w14:paraId="48F717B7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9DF7711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2CE78571" w14:textId="77777777" w:rsidR="002C4D0F" w:rsidRPr="00A1480B" w:rsidRDefault="002C4D0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>Yazar Soyadı, “Makale Adı”, Sayfa Numarası.</w:t>
            </w:r>
          </w:p>
        </w:tc>
      </w:tr>
      <w:tr w:rsidR="002C4D0F" w:rsidRPr="00694F90" w14:paraId="7681C72C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A55B540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01A2B474" w14:textId="77777777" w:rsidR="002C4D0F" w:rsidRPr="00A1480B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A1480B">
              <w:rPr>
                <w:rFonts w:cs="Gentium Plus"/>
                <w:sz w:val="19"/>
                <w:szCs w:val="19"/>
              </w:rPr>
              <w:t>Ess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A1480B">
              <w:rPr>
                <w:rFonts w:cs="Gentium Plus"/>
                <w:sz w:val="19"/>
                <w:szCs w:val="19"/>
              </w:rPr>
              <w:t>Mu‘tezile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>: İslâm’ın Akılcı Yorumu-1”, 296.</w:t>
            </w:r>
          </w:p>
          <w:p w14:paraId="5517360F" w14:textId="2B97F0A2" w:rsidR="005B6661" w:rsidRPr="00A1480B" w:rsidRDefault="005B666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Hoover, “İslâmî Monoteizm ve </w:t>
            </w:r>
            <w:proofErr w:type="spellStart"/>
            <w:r w:rsidRPr="00A1480B">
              <w:rPr>
                <w:rFonts w:cs="Gentium Plus"/>
                <w:sz w:val="19"/>
                <w:szCs w:val="19"/>
              </w:rPr>
              <w:t>Teslîs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>”, 121-122.</w:t>
            </w:r>
          </w:p>
        </w:tc>
      </w:tr>
      <w:tr w:rsidR="002C4D0F" w:rsidRPr="00694F90" w14:paraId="431DCAD9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BC2C823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2A84C8F3" w14:textId="3CAB7298" w:rsidR="002C4D0F" w:rsidRPr="00A1480B" w:rsidRDefault="002C4D0F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Yazar Soyadı, Adı. “Makale Adı”. </w:t>
            </w:r>
            <w:r w:rsidR="001A1A40" w:rsidRPr="00A1480B">
              <w:rPr>
                <w:rFonts w:cs="Gentium Plus"/>
                <w:sz w:val="19"/>
                <w:szCs w:val="19"/>
              </w:rPr>
              <w:t>ç</w:t>
            </w:r>
            <w:r w:rsidRPr="00A1480B">
              <w:rPr>
                <w:rFonts w:cs="Gentium Plus"/>
                <w:sz w:val="19"/>
                <w:szCs w:val="19"/>
              </w:rPr>
              <w:t xml:space="preserve">ev. </w:t>
            </w:r>
            <w:r w:rsidR="007C4696" w:rsidRPr="00A1480B">
              <w:rPr>
                <w:rFonts w:cs="Gentium Plus"/>
                <w:sz w:val="19"/>
                <w:szCs w:val="19"/>
              </w:rPr>
              <w:t>Çeviren</w:t>
            </w:r>
            <w:r w:rsidRPr="00A1480B">
              <w:rPr>
                <w:rFonts w:cs="Gentium Plus"/>
                <w:sz w:val="19"/>
                <w:szCs w:val="19"/>
              </w:rPr>
              <w:t>in Adı Soyadı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>. Dergi Adı</w:t>
            </w:r>
            <w:r w:rsidRPr="00A1480B">
              <w:rPr>
                <w:rFonts w:cs="Gentium Plus"/>
                <w:sz w:val="19"/>
                <w:szCs w:val="19"/>
              </w:rPr>
              <w:t xml:space="preserve"> Cilt Numarası/Sayı Numarası (Yayın Ayı Yılı), Sayfa Aralığı. https://doi.org/XXXXXXXXXX</w:t>
            </w:r>
          </w:p>
        </w:tc>
      </w:tr>
      <w:tr w:rsidR="002C4D0F" w:rsidRPr="00694F90" w14:paraId="52992E28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8FBC5FD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1E5056F0" w14:textId="6089A38D" w:rsidR="005B6661" w:rsidRPr="00A1480B" w:rsidRDefault="002C4D0F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A1480B">
              <w:rPr>
                <w:rFonts w:cs="Gentium Plus"/>
                <w:sz w:val="19"/>
                <w:szCs w:val="19"/>
              </w:rPr>
              <w:t>Ess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 xml:space="preserve">, Josef </w:t>
            </w:r>
            <w:proofErr w:type="spellStart"/>
            <w:r w:rsidR="002C7EB1">
              <w:rPr>
                <w:rFonts w:cs="Gentium Plus"/>
                <w:sz w:val="19"/>
                <w:szCs w:val="19"/>
              </w:rPr>
              <w:t>v</w:t>
            </w:r>
            <w:r w:rsidRPr="00A1480B">
              <w:rPr>
                <w:rFonts w:cs="Gentium Plus"/>
                <w:sz w:val="19"/>
                <w:szCs w:val="19"/>
              </w:rPr>
              <w:t>an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>. “</w:t>
            </w:r>
            <w:proofErr w:type="spellStart"/>
            <w:r w:rsidRPr="00A1480B">
              <w:rPr>
                <w:rFonts w:cs="Gentium Plus"/>
                <w:sz w:val="19"/>
                <w:szCs w:val="19"/>
              </w:rPr>
              <w:t>Mu‘tezile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 xml:space="preserve">: İslâm’ın Akılcı Yorumu-1”. </w:t>
            </w:r>
            <w:r w:rsidR="001A1A40" w:rsidRPr="00A1480B">
              <w:rPr>
                <w:rFonts w:cs="Gentium Plus"/>
                <w:sz w:val="19"/>
                <w:szCs w:val="19"/>
              </w:rPr>
              <w:t>ç</w:t>
            </w:r>
            <w:r w:rsidRPr="00A1480B">
              <w:rPr>
                <w:rFonts w:cs="Gentium Plus"/>
                <w:sz w:val="19"/>
                <w:szCs w:val="19"/>
              </w:rPr>
              <w:t xml:space="preserve">ev. Veysel Kasar. </w:t>
            </w:r>
            <w:r w:rsidRPr="00A1480B">
              <w:rPr>
                <w:rFonts w:cs="Gentium Plus"/>
                <w:i/>
                <w:iCs/>
                <w:sz w:val="19"/>
                <w:szCs w:val="19"/>
              </w:rPr>
              <w:t>Harran Üniversitesi İlahiyat Fakültesi Dergisi</w:t>
            </w:r>
            <w:r w:rsidRPr="00A1480B">
              <w:rPr>
                <w:rFonts w:cs="Gentium Plus"/>
                <w:sz w:val="19"/>
                <w:szCs w:val="19"/>
              </w:rPr>
              <w:t xml:space="preserve"> </w:t>
            </w:r>
            <w:r w:rsidR="00B62134">
              <w:rPr>
                <w:rFonts w:cs="Gentium Plus"/>
                <w:sz w:val="19"/>
                <w:szCs w:val="19"/>
              </w:rPr>
              <w:t>13/</w:t>
            </w:r>
            <w:r w:rsidRPr="00A1480B">
              <w:rPr>
                <w:rFonts w:cs="Gentium Plus"/>
                <w:sz w:val="19"/>
                <w:szCs w:val="19"/>
              </w:rPr>
              <w:t>20 (2008)</w:t>
            </w:r>
            <w:r w:rsidR="006600A8" w:rsidRPr="00A1480B">
              <w:rPr>
                <w:rFonts w:cs="Gentium Plus"/>
                <w:sz w:val="19"/>
                <w:szCs w:val="19"/>
              </w:rPr>
              <w:t xml:space="preserve">, </w:t>
            </w:r>
            <w:r w:rsidRPr="00A1480B">
              <w:rPr>
                <w:rFonts w:cs="Gentium Plus"/>
                <w:sz w:val="19"/>
                <w:szCs w:val="19"/>
              </w:rPr>
              <w:t>291-299.</w:t>
            </w:r>
          </w:p>
          <w:p w14:paraId="1DE76EFA" w14:textId="2DEA4610" w:rsidR="002D57E1" w:rsidRPr="00A1480B" w:rsidRDefault="002D57E1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1480B">
              <w:rPr>
                <w:rFonts w:cs="Gentium Plus"/>
                <w:sz w:val="19"/>
                <w:szCs w:val="19"/>
              </w:rPr>
              <w:t xml:space="preserve">Hoover, </w:t>
            </w:r>
            <w:proofErr w:type="spellStart"/>
            <w:r w:rsidRPr="00A1480B">
              <w:rPr>
                <w:rFonts w:cs="Gentium Plus"/>
                <w:sz w:val="19"/>
                <w:szCs w:val="19"/>
              </w:rPr>
              <w:t>Jon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 xml:space="preserve">. “İslâmî Monoteizm ve </w:t>
            </w:r>
            <w:proofErr w:type="spellStart"/>
            <w:r w:rsidRPr="00A1480B">
              <w:rPr>
                <w:rFonts w:cs="Gentium Plus"/>
                <w:sz w:val="19"/>
                <w:szCs w:val="19"/>
              </w:rPr>
              <w:t>Teslîs</w:t>
            </w:r>
            <w:proofErr w:type="spellEnd"/>
            <w:r w:rsidRPr="00A1480B">
              <w:rPr>
                <w:rFonts w:cs="Gentium Plus"/>
                <w:sz w:val="19"/>
                <w:szCs w:val="19"/>
              </w:rPr>
              <w:t xml:space="preserve">”. </w:t>
            </w:r>
            <w:r w:rsidR="001A1A40" w:rsidRPr="00A1480B">
              <w:rPr>
                <w:rFonts w:cs="Gentium Plus"/>
                <w:sz w:val="19"/>
                <w:szCs w:val="19"/>
              </w:rPr>
              <w:t>ç</w:t>
            </w:r>
            <w:r w:rsidR="005B6661" w:rsidRPr="00A1480B">
              <w:rPr>
                <w:rFonts w:cs="Gentium Plus"/>
                <w:sz w:val="19"/>
                <w:szCs w:val="19"/>
              </w:rPr>
              <w:t xml:space="preserve">ev. Zeynep </w:t>
            </w:r>
            <w:proofErr w:type="spellStart"/>
            <w:r w:rsidR="005B6661" w:rsidRPr="00A1480B">
              <w:rPr>
                <w:rFonts w:cs="Gentium Plus"/>
                <w:sz w:val="19"/>
                <w:szCs w:val="19"/>
              </w:rPr>
              <w:t>Yücedoğru</w:t>
            </w:r>
            <w:proofErr w:type="spellEnd"/>
            <w:r w:rsidR="005B6661" w:rsidRPr="00A1480B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A1480B">
              <w:rPr>
                <w:rFonts w:cs="Gentium Plus"/>
                <w:i/>
                <w:iCs/>
                <w:sz w:val="19"/>
                <w:szCs w:val="19"/>
              </w:rPr>
              <w:t>Oksident</w:t>
            </w:r>
            <w:proofErr w:type="spellEnd"/>
            <w:r w:rsidRPr="00A1480B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A1480B">
              <w:rPr>
                <w:rFonts w:cs="Gentium Plus"/>
                <w:sz w:val="19"/>
                <w:szCs w:val="19"/>
              </w:rPr>
              <w:t>1</w:t>
            </w:r>
            <w:r w:rsidR="00B62134">
              <w:rPr>
                <w:rFonts w:cs="Gentium Plus"/>
                <w:sz w:val="19"/>
                <w:szCs w:val="19"/>
              </w:rPr>
              <w:t>/1</w:t>
            </w:r>
            <w:r w:rsidRPr="00A1480B">
              <w:rPr>
                <w:rFonts w:cs="Gentium Plus"/>
                <w:sz w:val="19"/>
                <w:szCs w:val="19"/>
              </w:rPr>
              <w:t xml:space="preserve"> (2019)</w:t>
            </w:r>
            <w:r w:rsidR="00B5586D" w:rsidRPr="00A1480B">
              <w:rPr>
                <w:rFonts w:cs="Gentium Plus"/>
                <w:sz w:val="19"/>
                <w:szCs w:val="19"/>
              </w:rPr>
              <w:t xml:space="preserve">, </w:t>
            </w:r>
            <w:r w:rsidRPr="00A1480B">
              <w:rPr>
                <w:rFonts w:cs="Gentium Plus"/>
                <w:sz w:val="19"/>
                <w:szCs w:val="19"/>
              </w:rPr>
              <w:t xml:space="preserve">117-143. </w:t>
            </w:r>
            <w:hyperlink r:id="rId105" w:history="1">
              <w:r w:rsidR="005B6661" w:rsidRPr="00A1480B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doi.org/10.5281/zenodo.3360748</w:t>
              </w:r>
            </w:hyperlink>
          </w:p>
        </w:tc>
      </w:tr>
    </w:tbl>
    <w:p w14:paraId="26EE2059" w14:textId="2415F1AC" w:rsidR="006408E4" w:rsidRPr="00956492" w:rsidRDefault="006408E4" w:rsidP="002F6D85">
      <w:pPr>
        <w:pStyle w:val="Balk3"/>
        <w:numPr>
          <w:ilvl w:val="1"/>
          <w:numId w:val="61"/>
        </w:numPr>
      </w:pPr>
      <w:bookmarkStart w:id="126" w:name="_Toc37480908"/>
      <w:r w:rsidRPr="00956492">
        <w:t>Makale-Tahkik/Neşir</w:t>
      </w:r>
      <w:bookmarkEnd w:id="12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6408E4" w:rsidRPr="00956492" w14:paraId="742311A3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85BAF21" w14:textId="77777777" w:rsidR="006408E4" w:rsidRPr="00956492" w:rsidRDefault="006408E4" w:rsidP="0061605C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3696" w:type="pct"/>
          </w:tcPr>
          <w:p w14:paraId="105A52B1" w14:textId="32A8CB93" w:rsidR="006408E4" w:rsidRPr="00956492" w:rsidRDefault="006408E4" w:rsidP="0061605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56492">
              <w:rPr>
                <w:rFonts w:cs="Gentium Plus"/>
                <w:sz w:val="19"/>
                <w:szCs w:val="19"/>
              </w:rPr>
              <w:t>Yazar Adı Soyadı,</w:t>
            </w:r>
            <w:r w:rsidR="001576FA" w:rsidRPr="00956492">
              <w:rPr>
                <w:rFonts w:cs="Gentium Plus"/>
                <w:sz w:val="19"/>
                <w:szCs w:val="19"/>
              </w:rPr>
              <w:t xml:space="preserve"> </w:t>
            </w:r>
            <w:r w:rsidR="001576FA" w:rsidRPr="00956492">
              <w:rPr>
                <w:rFonts w:cs="Gentium Plus"/>
                <w:i/>
                <w:iCs/>
                <w:sz w:val="19"/>
                <w:szCs w:val="19"/>
              </w:rPr>
              <w:t>Neşredilen Eser Adı</w:t>
            </w:r>
            <w:r w:rsidR="001576FA" w:rsidRPr="00956492">
              <w:rPr>
                <w:rFonts w:cs="Gentium Plus"/>
                <w:sz w:val="19"/>
                <w:szCs w:val="19"/>
              </w:rPr>
              <w:t>,</w:t>
            </w:r>
            <w:r w:rsidRPr="00956492">
              <w:rPr>
                <w:rFonts w:cs="Gentium Plus"/>
                <w:sz w:val="19"/>
                <w:szCs w:val="19"/>
              </w:rPr>
              <w:t xml:space="preserve"> “Makale Adı”, 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>.</w:t>
            </w:r>
            <w:r w:rsidR="00956492">
              <w:rPr>
                <w:rFonts w:cs="Gentium Plus"/>
                <w:sz w:val="19"/>
                <w:szCs w:val="19"/>
              </w:rPr>
              <w:t>/</w:t>
            </w:r>
            <w:proofErr w:type="spellStart"/>
            <w:r w:rsidR="00956492">
              <w:rPr>
                <w:rFonts w:cs="Gentium Plus"/>
                <w:sz w:val="19"/>
                <w:szCs w:val="19"/>
              </w:rPr>
              <w:t>thk</w:t>
            </w:r>
            <w:proofErr w:type="spellEnd"/>
            <w:r w:rsidR="00956492">
              <w:rPr>
                <w:rFonts w:cs="Gentium Plus"/>
                <w:sz w:val="19"/>
                <w:szCs w:val="19"/>
              </w:rPr>
              <w:t>.</w:t>
            </w:r>
            <w:r w:rsidRPr="00956492">
              <w:rPr>
                <w:rFonts w:cs="Gentium Plus"/>
                <w:sz w:val="19"/>
                <w:szCs w:val="19"/>
              </w:rPr>
              <w:t xml:space="preserve"> Makale Yazarı Adı Soyadı, </w:t>
            </w:r>
            <w:r w:rsidRPr="00956492">
              <w:rPr>
                <w:rFonts w:cs="Gentium Plus"/>
                <w:i/>
                <w:iCs/>
                <w:sz w:val="19"/>
                <w:szCs w:val="19"/>
              </w:rPr>
              <w:t>Dergi Adı</w:t>
            </w:r>
            <w:r w:rsidRPr="00956492">
              <w:rPr>
                <w:rFonts w:cs="Gentium Plus"/>
                <w:sz w:val="19"/>
                <w:szCs w:val="19"/>
              </w:rPr>
              <w:t xml:space="preserve"> Cilt Numarası/Sayı Numarası (Yayın Ayı Yılı), Sayfa Numarası.</w:t>
            </w:r>
          </w:p>
        </w:tc>
      </w:tr>
      <w:tr w:rsidR="006408E4" w:rsidRPr="00956492" w14:paraId="445190B4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068830B" w14:textId="77777777" w:rsidR="006408E4" w:rsidRPr="00956492" w:rsidRDefault="006408E4" w:rsidP="0061605C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0EC3803F" w14:textId="0339B058" w:rsidR="00EC5429" w:rsidRDefault="006408E4" w:rsidP="0061605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56492">
              <w:rPr>
                <w:rFonts w:cs="Gentium Plus"/>
                <w:sz w:val="19"/>
                <w:szCs w:val="19"/>
              </w:rPr>
              <w:t xml:space="preserve">İbrahim el-Halebî, </w:t>
            </w:r>
            <w:r w:rsidRPr="00956492">
              <w:rPr>
                <w:rFonts w:cs="Gentium Plus"/>
                <w:i/>
                <w:iCs/>
                <w:sz w:val="19"/>
                <w:szCs w:val="19"/>
              </w:rPr>
              <w:t xml:space="preserve">Risâle fi hakkı </w:t>
            </w:r>
            <w:proofErr w:type="spellStart"/>
            <w:r w:rsidRPr="00956492">
              <w:rPr>
                <w:rFonts w:cs="Gentium Plus"/>
                <w:i/>
                <w:iCs/>
                <w:sz w:val="19"/>
                <w:szCs w:val="19"/>
              </w:rPr>
              <w:t>ebeveyi’r-Resûl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, “Ebeveyn-i 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Resûl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 Meselesine Özgün Yaklaşımlar: İbrahim el-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Halebî’ye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 (ö. 956/1549) Nispet Edilen Bir Risalenin Neşri ve Analizi”, </w:t>
            </w:r>
            <w:proofErr w:type="spellStart"/>
            <w:r w:rsidR="005A3582" w:rsidRPr="0095649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="005A3582" w:rsidRPr="00956492">
              <w:rPr>
                <w:rFonts w:cs="Gentium Plus"/>
                <w:sz w:val="19"/>
                <w:szCs w:val="19"/>
              </w:rPr>
              <w:t xml:space="preserve">. Kadir </w:t>
            </w:r>
            <w:proofErr w:type="spellStart"/>
            <w:r w:rsidR="005A3582" w:rsidRPr="00956492">
              <w:rPr>
                <w:rFonts w:cs="Gentium Plus"/>
                <w:sz w:val="19"/>
                <w:szCs w:val="19"/>
              </w:rPr>
              <w:t>Gömbeyaz</w:t>
            </w:r>
            <w:proofErr w:type="spellEnd"/>
            <w:r w:rsidR="005A3582" w:rsidRPr="00956492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5A3582">
              <w:rPr>
                <w:rFonts w:cs="Gentium Plus"/>
                <w:i/>
                <w:iCs/>
                <w:sz w:val="19"/>
                <w:szCs w:val="19"/>
              </w:rPr>
              <w:t>Bilimname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 38 (2019), </w:t>
            </w:r>
            <w:r w:rsidR="00A51D23">
              <w:rPr>
                <w:rFonts w:cs="Gentium Plus"/>
                <w:sz w:val="19"/>
                <w:szCs w:val="19"/>
              </w:rPr>
              <w:t>76</w:t>
            </w:r>
            <w:r w:rsidRPr="00956492">
              <w:rPr>
                <w:rFonts w:cs="Gentium Plus"/>
                <w:sz w:val="19"/>
                <w:szCs w:val="19"/>
              </w:rPr>
              <w:t>.</w:t>
            </w:r>
          </w:p>
          <w:p w14:paraId="48FD9BDF" w14:textId="5044D061" w:rsidR="006408E4" w:rsidRPr="00956492" w:rsidRDefault="00EC5429" w:rsidP="0061605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C5429">
              <w:t xml:space="preserve">Bedreddin eş- </w:t>
            </w:r>
            <w:proofErr w:type="spellStart"/>
            <w:r w:rsidRPr="00EC5429">
              <w:t>Şuhâvî</w:t>
            </w:r>
            <w:proofErr w:type="spellEnd"/>
            <w:r w:rsidRPr="00EC5429">
              <w:t xml:space="preserve">. </w:t>
            </w:r>
            <w:r w:rsidRPr="00EC5429">
              <w:rPr>
                <w:i/>
                <w:iCs/>
              </w:rPr>
              <w:t>et-</w:t>
            </w:r>
            <w:proofErr w:type="spellStart"/>
            <w:r w:rsidRPr="00EC5429">
              <w:rPr>
                <w:i/>
                <w:iCs/>
              </w:rPr>
              <w:t>Tırâzu’l</w:t>
            </w:r>
            <w:proofErr w:type="spellEnd"/>
            <w:r w:rsidRPr="00EC5429">
              <w:rPr>
                <w:i/>
                <w:iCs/>
              </w:rPr>
              <w:t>-</w:t>
            </w:r>
            <w:proofErr w:type="spellStart"/>
            <w:r w:rsidRPr="00EC5429">
              <w:rPr>
                <w:i/>
                <w:iCs/>
              </w:rPr>
              <w:t>müzheb</w:t>
            </w:r>
            <w:proofErr w:type="spellEnd"/>
            <w:r w:rsidR="00F514F5">
              <w:rPr>
                <w:i/>
                <w:iCs/>
              </w:rPr>
              <w:t>,</w:t>
            </w:r>
            <w:r w:rsidRPr="00EC5429">
              <w:t xml:space="preserve"> “Bedreddin eş-</w:t>
            </w:r>
            <w:proofErr w:type="spellStart"/>
            <w:r w:rsidRPr="00EC5429">
              <w:t>Şuhâvî’nin</w:t>
            </w:r>
            <w:proofErr w:type="spellEnd"/>
            <w:r w:rsidRPr="00EC5429">
              <w:t xml:space="preserve"> et-</w:t>
            </w:r>
            <w:proofErr w:type="spellStart"/>
            <w:r w:rsidRPr="00EC5429">
              <w:t>Tırâzu’l</w:t>
            </w:r>
            <w:proofErr w:type="spellEnd"/>
            <w:r w:rsidRPr="00EC5429">
              <w:t>-</w:t>
            </w:r>
            <w:proofErr w:type="spellStart"/>
            <w:r w:rsidRPr="00EC5429">
              <w:t>müzheb</w:t>
            </w:r>
            <w:proofErr w:type="spellEnd"/>
            <w:r w:rsidRPr="00EC5429">
              <w:t xml:space="preserve"> Adlı Eserinin Tahkik ve Tercümesi”</w:t>
            </w:r>
            <w:r w:rsidR="00F514F5">
              <w:t>,</w:t>
            </w:r>
            <w:r w:rsidRPr="00EC5429">
              <w:t xml:space="preserve"> </w:t>
            </w:r>
            <w:proofErr w:type="spellStart"/>
            <w:r w:rsidRPr="00EC5429">
              <w:t>thk</w:t>
            </w:r>
            <w:proofErr w:type="spellEnd"/>
            <w:r w:rsidRPr="00EC5429">
              <w:t xml:space="preserve">. Osman </w:t>
            </w:r>
            <w:proofErr w:type="spellStart"/>
            <w:r w:rsidRPr="00EC5429">
              <w:t>Bayder</w:t>
            </w:r>
            <w:proofErr w:type="spellEnd"/>
            <w:r w:rsidR="00F514F5">
              <w:t>,</w:t>
            </w:r>
            <w:r w:rsidRPr="00EC5429">
              <w:t xml:space="preserve"> </w:t>
            </w:r>
            <w:r w:rsidRPr="005A3582">
              <w:rPr>
                <w:i/>
                <w:iCs/>
              </w:rPr>
              <w:t>Tahkik İslami İlimler Araştırma ve Neşir Dergisi</w:t>
            </w:r>
            <w:r w:rsidRPr="00EC5429">
              <w:t xml:space="preserve"> 2/1 (Haziran 2019), </w:t>
            </w:r>
            <w:r w:rsidR="00A51D23">
              <w:t>229</w:t>
            </w:r>
            <w:hyperlink r:id="rId106" w:history="1"/>
          </w:p>
        </w:tc>
      </w:tr>
      <w:tr w:rsidR="006408E4" w:rsidRPr="00956492" w14:paraId="71704657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829294D" w14:textId="77777777" w:rsidR="006408E4" w:rsidRPr="00956492" w:rsidRDefault="006408E4" w:rsidP="0061605C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2E2235A2" w14:textId="350CF162" w:rsidR="006408E4" w:rsidRPr="00956492" w:rsidRDefault="006408E4" w:rsidP="0061605C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56492">
              <w:rPr>
                <w:rFonts w:cs="Gentium Plus"/>
                <w:sz w:val="19"/>
                <w:szCs w:val="19"/>
              </w:rPr>
              <w:t xml:space="preserve">Yazar Soyadı, </w:t>
            </w:r>
            <w:r w:rsidR="001576FA" w:rsidRPr="00956492">
              <w:rPr>
                <w:rFonts w:cs="Gentium Plus"/>
                <w:i/>
                <w:iCs/>
                <w:sz w:val="19"/>
                <w:szCs w:val="19"/>
              </w:rPr>
              <w:t>Neşredilen Eser Kısa Adı</w:t>
            </w:r>
            <w:r w:rsidRPr="00956492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6408E4" w:rsidRPr="00956492" w14:paraId="15F87F5C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7B47642C" w14:textId="77777777" w:rsidR="006408E4" w:rsidRPr="00956492" w:rsidRDefault="006408E4" w:rsidP="0061605C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164CB5C4" w14:textId="02834B26" w:rsidR="006408E4" w:rsidRDefault="006408E4" w:rsidP="0061605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56492">
              <w:rPr>
                <w:rFonts w:cs="Gentium Plus"/>
                <w:sz w:val="19"/>
                <w:szCs w:val="19"/>
              </w:rPr>
              <w:t xml:space="preserve">Halebî, </w:t>
            </w:r>
            <w:r w:rsidRPr="00956492">
              <w:rPr>
                <w:rFonts w:cs="Gentium Plus"/>
                <w:i/>
                <w:iCs/>
                <w:sz w:val="19"/>
                <w:szCs w:val="19"/>
              </w:rPr>
              <w:t xml:space="preserve">Risâle fi hakkı </w:t>
            </w:r>
            <w:proofErr w:type="spellStart"/>
            <w:r w:rsidRPr="00956492">
              <w:rPr>
                <w:rFonts w:cs="Gentium Plus"/>
                <w:i/>
                <w:iCs/>
                <w:sz w:val="19"/>
                <w:szCs w:val="19"/>
              </w:rPr>
              <w:t>ebeveyi’r-Resûl</w:t>
            </w:r>
            <w:proofErr w:type="spellEnd"/>
            <w:r w:rsidRPr="0095649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A51D23">
              <w:rPr>
                <w:rFonts w:cs="Gentium Plus"/>
                <w:sz w:val="19"/>
                <w:szCs w:val="19"/>
              </w:rPr>
              <w:t>76</w:t>
            </w:r>
            <w:r w:rsidRPr="00956492">
              <w:rPr>
                <w:rFonts w:cs="Gentium Plus"/>
                <w:sz w:val="19"/>
                <w:szCs w:val="19"/>
              </w:rPr>
              <w:t>.</w:t>
            </w:r>
          </w:p>
          <w:p w14:paraId="76C8F1FD" w14:textId="2AB70CA7" w:rsidR="00284451" w:rsidRPr="00956492" w:rsidRDefault="00284451" w:rsidP="0061605C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284451">
              <w:rPr>
                <w:rFonts w:cs="Gentium Plus"/>
                <w:sz w:val="19"/>
                <w:szCs w:val="19"/>
              </w:rPr>
              <w:t>Şuhâvî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, </w:t>
            </w:r>
            <w:r w:rsidRPr="00284451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284451">
              <w:rPr>
                <w:rFonts w:cs="Gentium Plus"/>
                <w:i/>
                <w:iCs/>
                <w:sz w:val="19"/>
                <w:szCs w:val="19"/>
              </w:rPr>
              <w:t>Tırâzu’l</w:t>
            </w:r>
            <w:proofErr w:type="spellEnd"/>
            <w:r w:rsidRPr="00284451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284451">
              <w:rPr>
                <w:rFonts w:cs="Gentium Plus"/>
                <w:i/>
                <w:iCs/>
                <w:sz w:val="19"/>
                <w:szCs w:val="19"/>
              </w:rPr>
              <w:t>müzheb</w:t>
            </w:r>
            <w:proofErr w:type="spellEnd"/>
            <w:r>
              <w:rPr>
                <w:rFonts w:cs="Gentium Plus"/>
                <w:sz w:val="19"/>
                <w:szCs w:val="19"/>
              </w:rPr>
              <w:t>, 229.</w:t>
            </w:r>
          </w:p>
        </w:tc>
      </w:tr>
      <w:tr w:rsidR="006408E4" w:rsidRPr="00956492" w14:paraId="430E175D" w14:textId="77777777" w:rsidTr="00EA7C7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793A970E" w14:textId="77777777" w:rsidR="006408E4" w:rsidRPr="00956492" w:rsidRDefault="006408E4" w:rsidP="0061605C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57C1DB7C" w14:textId="66799BB8" w:rsidR="006408E4" w:rsidRPr="00956492" w:rsidRDefault="006408E4" w:rsidP="0061605C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56492">
              <w:rPr>
                <w:rFonts w:cs="Gentium Plus"/>
                <w:sz w:val="19"/>
                <w:szCs w:val="19"/>
              </w:rPr>
              <w:t xml:space="preserve">Yazar Soyadı, Adı. </w:t>
            </w:r>
            <w:r w:rsidR="00956492" w:rsidRPr="00956492">
              <w:rPr>
                <w:rFonts w:cs="Gentium Plus"/>
                <w:i/>
                <w:iCs/>
                <w:sz w:val="19"/>
                <w:szCs w:val="19"/>
              </w:rPr>
              <w:t>Neşredilen Eser Adı</w:t>
            </w:r>
            <w:r w:rsidR="00956492">
              <w:rPr>
                <w:rFonts w:cs="Gentium Plus"/>
                <w:sz w:val="19"/>
                <w:szCs w:val="19"/>
              </w:rPr>
              <w:t>.</w:t>
            </w:r>
            <w:r w:rsidR="00956492" w:rsidRPr="00956492"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 xml:space="preserve">“Makale Adı”. 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>.</w:t>
            </w:r>
            <w:r w:rsidR="00956492">
              <w:rPr>
                <w:rFonts w:cs="Gentium Plus"/>
                <w:sz w:val="19"/>
                <w:szCs w:val="19"/>
              </w:rPr>
              <w:t>/</w:t>
            </w:r>
            <w:proofErr w:type="spellStart"/>
            <w:r w:rsidR="00956492">
              <w:rPr>
                <w:rFonts w:cs="Gentium Plus"/>
                <w:sz w:val="19"/>
                <w:szCs w:val="19"/>
              </w:rPr>
              <w:t>thk</w:t>
            </w:r>
            <w:proofErr w:type="spellEnd"/>
            <w:r w:rsidR="00A51D23">
              <w:rPr>
                <w:rFonts w:cs="Gentium Plus"/>
                <w:sz w:val="19"/>
                <w:szCs w:val="19"/>
              </w:rPr>
              <w:t>.</w:t>
            </w:r>
            <w:r w:rsidRPr="00956492">
              <w:rPr>
                <w:rFonts w:cs="Gentium Plus"/>
                <w:sz w:val="19"/>
                <w:szCs w:val="19"/>
              </w:rPr>
              <w:t xml:space="preserve"> Makale Yazarı </w:t>
            </w:r>
            <w:r w:rsidR="00956492" w:rsidRPr="00956492">
              <w:rPr>
                <w:rFonts w:cs="Gentium Plus"/>
                <w:sz w:val="19"/>
                <w:szCs w:val="19"/>
              </w:rPr>
              <w:t>Adı Soyadı</w:t>
            </w:r>
            <w:r w:rsidRPr="00956492">
              <w:rPr>
                <w:rFonts w:cs="Gentium Plus"/>
                <w:i/>
                <w:iCs/>
                <w:sz w:val="19"/>
                <w:szCs w:val="19"/>
              </w:rPr>
              <w:t>. Dergi Adı</w:t>
            </w:r>
            <w:r w:rsidRPr="00956492">
              <w:rPr>
                <w:rFonts w:cs="Gentium Plus"/>
                <w:sz w:val="19"/>
                <w:szCs w:val="19"/>
              </w:rPr>
              <w:t xml:space="preserve"> Cilt Numarası/Sayı Numarası (Yayın Ayı Yılı), Sayfa Aralığı. https://doi.org/XXXXXXXXXX</w:t>
            </w:r>
          </w:p>
        </w:tc>
      </w:tr>
      <w:tr w:rsidR="006408E4" w:rsidRPr="00694F90" w14:paraId="4364F37B" w14:textId="77777777" w:rsidTr="00EA7C7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EA3132B" w14:textId="77777777" w:rsidR="006408E4" w:rsidRPr="00956492" w:rsidRDefault="006408E4" w:rsidP="0061605C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5C6AC05D" w14:textId="515440A3" w:rsidR="006408E4" w:rsidRDefault="006408E4" w:rsidP="006408E4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auto"/>
                <w:sz w:val="18"/>
                <w:szCs w:val="18"/>
                <w:u w:val="none"/>
              </w:rPr>
            </w:pPr>
            <w:r w:rsidRPr="00956492">
              <w:rPr>
                <w:rFonts w:cs="Gentium Plus"/>
                <w:sz w:val="19"/>
                <w:szCs w:val="19"/>
              </w:rPr>
              <w:t>Halebî</w:t>
            </w:r>
            <w:r w:rsidR="00956492">
              <w:rPr>
                <w:rFonts w:cs="Gentium Plus"/>
                <w:sz w:val="19"/>
                <w:szCs w:val="19"/>
              </w:rPr>
              <w:t>, İbrahim</w:t>
            </w:r>
            <w:r w:rsidR="007363F5">
              <w:rPr>
                <w:rFonts w:cs="Gentium Plus"/>
                <w:sz w:val="19"/>
                <w:szCs w:val="19"/>
              </w:rPr>
              <w:t>.</w:t>
            </w:r>
            <w:r w:rsidRPr="00956492"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i/>
                <w:iCs/>
                <w:sz w:val="19"/>
                <w:szCs w:val="19"/>
              </w:rPr>
              <w:t xml:space="preserve">Risâle fi hakkı </w:t>
            </w:r>
            <w:proofErr w:type="spellStart"/>
            <w:r w:rsidRPr="00956492">
              <w:rPr>
                <w:rFonts w:cs="Gentium Plus"/>
                <w:i/>
                <w:iCs/>
                <w:sz w:val="19"/>
                <w:szCs w:val="19"/>
              </w:rPr>
              <w:t>ebeveyi’r-Resûl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. Kadir 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Gömbeyaz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. “Ebeveyn-i 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Resûl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 Meselesine Özgün Yaklaşımlar: İbrahim el-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Halebî’ye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 (ö. 956/1549) Nispet Edilen Bir Risalenin Neşri ve Analizi”. </w:t>
            </w:r>
            <w:proofErr w:type="spellStart"/>
            <w:r w:rsidRPr="00956492">
              <w:rPr>
                <w:rFonts w:cs="Gentium Plus"/>
                <w:i/>
                <w:iCs/>
                <w:sz w:val="19"/>
                <w:szCs w:val="19"/>
              </w:rPr>
              <w:t>Bilimname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 xml:space="preserve"> 38 (2019), 57-81.</w:t>
            </w:r>
            <w:r w:rsidR="001C1678" w:rsidRPr="00956492">
              <w:rPr>
                <w:rFonts w:cs="Gentium Plus"/>
                <w:sz w:val="19"/>
                <w:szCs w:val="19"/>
              </w:rPr>
              <w:t xml:space="preserve"> </w:t>
            </w:r>
            <w:hyperlink r:id="rId107" w:history="1">
              <w:r w:rsidR="001C1678" w:rsidRPr="00956492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doi.org/10.28949/bilimname.592278</w:t>
              </w:r>
            </w:hyperlink>
          </w:p>
          <w:p w14:paraId="5B400DF9" w14:textId="0EC57489" w:rsidR="00956492" w:rsidRPr="0030796B" w:rsidRDefault="00956492" w:rsidP="00956492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956492">
              <w:rPr>
                <w:rFonts w:cs="Gentium Plus"/>
                <w:sz w:val="19"/>
                <w:szCs w:val="19"/>
              </w:rPr>
              <w:t>Şuhâvî</w:t>
            </w:r>
            <w:proofErr w:type="spellEnd"/>
            <w:r>
              <w:rPr>
                <w:rFonts w:cs="Gentium Plus"/>
                <w:sz w:val="19"/>
                <w:szCs w:val="19"/>
              </w:rPr>
              <w:t>,</w:t>
            </w:r>
            <w:r w:rsidRPr="00956492">
              <w:rPr>
                <w:rFonts w:cs="Gentium Plus"/>
                <w:sz w:val="19"/>
                <w:szCs w:val="19"/>
              </w:rPr>
              <w:t xml:space="preserve"> Bedreddin</w:t>
            </w:r>
            <w:r w:rsidR="007363F5">
              <w:rPr>
                <w:rFonts w:cs="Gentium Plus"/>
                <w:sz w:val="19"/>
                <w:szCs w:val="19"/>
              </w:rPr>
              <w:t>.</w:t>
            </w:r>
            <w:r w:rsidRPr="00956492"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956492">
              <w:rPr>
                <w:rFonts w:cs="Gentium Plus"/>
                <w:i/>
                <w:iCs/>
                <w:sz w:val="19"/>
                <w:szCs w:val="19"/>
              </w:rPr>
              <w:t>Tırâzu’l</w:t>
            </w:r>
            <w:proofErr w:type="spellEnd"/>
            <w:r w:rsidRPr="00956492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956492">
              <w:rPr>
                <w:rFonts w:cs="Gentium Plus"/>
                <w:i/>
                <w:iCs/>
                <w:sz w:val="19"/>
                <w:szCs w:val="19"/>
              </w:rPr>
              <w:t>müzheb</w:t>
            </w:r>
            <w:proofErr w:type="spellEnd"/>
            <w:r>
              <w:rPr>
                <w:rFonts w:cs="Gentium Plus"/>
                <w:sz w:val="19"/>
                <w:szCs w:val="19"/>
              </w:rPr>
              <w:t>.</w:t>
            </w:r>
            <w:r w:rsidRPr="00956492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“</w:t>
            </w:r>
            <w:r w:rsidRPr="00956492">
              <w:rPr>
                <w:rFonts w:cs="Gentium Plus"/>
                <w:sz w:val="19"/>
                <w:szCs w:val="19"/>
              </w:rPr>
              <w:t>Bedreddin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eş-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Şuhâvî’nin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et-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Tırâzu’l</w:t>
            </w:r>
            <w:proofErr w:type="spellEnd"/>
            <w:r w:rsidRPr="00956492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Pr="00956492">
              <w:rPr>
                <w:rFonts w:cs="Gentium Plus"/>
                <w:sz w:val="19"/>
                <w:szCs w:val="19"/>
              </w:rPr>
              <w:t>müzheb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Adlı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Eserinin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Tahkik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ve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Tercümesi</w:t>
            </w:r>
            <w:r>
              <w:rPr>
                <w:rFonts w:cs="Gentium Plus"/>
                <w:sz w:val="19"/>
                <w:szCs w:val="19"/>
              </w:rPr>
              <w:t xml:space="preserve">”. </w:t>
            </w:r>
            <w:proofErr w:type="spellStart"/>
            <w:r>
              <w:rPr>
                <w:rFonts w:cs="Gentium Plus"/>
                <w:sz w:val="19"/>
                <w:szCs w:val="19"/>
              </w:rPr>
              <w:t>thk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. Osman </w:t>
            </w:r>
            <w:proofErr w:type="spellStart"/>
            <w:r>
              <w:rPr>
                <w:rFonts w:cs="Gentium Plus"/>
                <w:sz w:val="19"/>
                <w:szCs w:val="19"/>
              </w:rPr>
              <w:t>Bayder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. </w:t>
            </w:r>
            <w:r w:rsidRPr="00956492">
              <w:rPr>
                <w:rFonts w:cs="Gentium Plus"/>
                <w:i/>
                <w:iCs/>
                <w:sz w:val="19"/>
                <w:szCs w:val="19"/>
              </w:rPr>
              <w:t>Tahkik İslami İlimler Araştırma ve Neşir Dergisi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2/1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(Haziran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956492">
              <w:rPr>
                <w:rFonts w:cs="Gentium Plus"/>
                <w:sz w:val="19"/>
                <w:szCs w:val="19"/>
              </w:rPr>
              <w:t>2019)</w:t>
            </w:r>
            <w:r>
              <w:rPr>
                <w:rFonts w:cs="Gentium Plus"/>
                <w:sz w:val="19"/>
                <w:szCs w:val="19"/>
              </w:rPr>
              <w:t xml:space="preserve">, </w:t>
            </w:r>
            <w:r w:rsidRPr="00956492">
              <w:rPr>
                <w:rFonts w:cs="Gentium Plus"/>
                <w:sz w:val="19"/>
                <w:szCs w:val="19"/>
              </w:rPr>
              <w:t>211-</w:t>
            </w:r>
            <w:r w:rsidR="00284451">
              <w:rPr>
                <w:rFonts w:cs="Gentium Plus"/>
                <w:sz w:val="19"/>
                <w:szCs w:val="19"/>
              </w:rPr>
              <w:t>2</w:t>
            </w:r>
            <w:r w:rsidR="00F04F17">
              <w:rPr>
                <w:rFonts w:cs="Gentium Plus"/>
                <w:sz w:val="19"/>
                <w:szCs w:val="19"/>
              </w:rPr>
              <w:t>57</w:t>
            </w:r>
            <w:r>
              <w:rPr>
                <w:rFonts w:cs="Gentium Plus"/>
                <w:sz w:val="19"/>
                <w:szCs w:val="19"/>
              </w:rPr>
              <w:t xml:space="preserve">. </w:t>
            </w:r>
            <w:hyperlink r:id="rId108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doi.org/10.5281/zenodo.3475103</w:t>
              </w:r>
            </w:hyperlink>
          </w:p>
        </w:tc>
      </w:tr>
    </w:tbl>
    <w:p w14:paraId="25303299" w14:textId="50671FBC" w:rsidR="002C4D0F" w:rsidRPr="00694F90" w:rsidRDefault="002C4D0F" w:rsidP="002F6D85">
      <w:pPr>
        <w:pStyle w:val="Balk3"/>
        <w:numPr>
          <w:ilvl w:val="1"/>
          <w:numId w:val="61"/>
        </w:numPr>
      </w:pPr>
      <w:bookmarkStart w:id="127" w:name="_Toc37480909"/>
      <w:r w:rsidRPr="00694F90">
        <w:t>Makale</w:t>
      </w:r>
      <w:r w:rsidR="008866E3" w:rsidRPr="00694F90">
        <w:t>-</w:t>
      </w:r>
      <w:r w:rsidRPr="00694F90">
        <w:t>Popüler</w:t>
      </w:r>
      <w:bookmarkEnd w:id="12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17"/>
        <w:gridCol w:w="6928"/>
      </w:tblGrid>
      <w:tr w:rsidR="002C4D0F" w:rsidRPr="005963F0" w14:paraId="73F24489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</w:tcPr>
          <w:p w14:paraId="4511E403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707" w:type="pct"/>
          </w:tcPr>
          <w:p w14:paraId="5A651C0F" w14:textId="3D7FA24F" w:rsidR="002C4D0F" w:rsidRPr="00D70B4E" w:rsidRDefault="002C4D0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Yazar Adı Soyadı, “Makale Adı”, </w:t>
            </w:r>
            <w:r w:rsidR="00867E01" w:rsidRPr="00D70B4E">
              <w:rPr>
                <w:rFonts w:cs="Gentium Plus"/>
                <w:i/>
                <w:iCs/>
                <w:sz w:val="19"/>
                <w:szCs w:val="19"/>
              </w:rPr>
              <w:t>Süreli Yayın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D70B4E">
              <w:rPr>
                <w:rFonts w:cs="Gentium Plus"/>
                <w:sz w:val="19"/>
                <w:szCs w:val="19"/>
              </w:rPr>
              <w:t xml:space="preserve"> Cilt Numarası/Sayı Numarası (Yayın Ayı Yılı), Sayfa Numarası.</w:t>
            </w:r>
          </w:p>
        </w:tc>
      </w:tr>
      <w:tr w:rsidR="002C4D0F" w:rsidRPr="005963F0" w14:paraId="530D4404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</w:tcPr>
          <w:p w14:paraId="303C3AD9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707" w:type="pct"/>
          </w:tcPr>
          <w:p w14:paraId="11AA7312" w14:textId="2C9509CB" w:rsidR="002C4D0F" w:rsidRPr="00D70B4E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Mustafa Arslan, “Sanal Dünya ve Değişen Toplumsal/Bireysel İlişkiler”, 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>Diyanet Aylık Dergi</w:t>
            </w:r>
            <w:r w:rsidRPr="00D70B4E">
              <w:rPr>
                <w:rFonts w:cs="Gentium Plus"/>
                <w:sz w:val="19"/>
                <w:szCs w:val="19"/>
              </w:rPr>
              <w:t xml:space="preserve"> 315 (Mart 2017)</w:t>
            </w:r>
            <w:r w:rsidR="006600A8" w:rsidRPr="00D70B4E">
              <w:rPr>
                <w:rFonts w:cs="Gentium Plus"/>
                <w:sz w:val="19"/>
                <w:szCs w:val="19"/>
              </w:rPr>
              <w:t>,</w:t>
            </w:r>
            <w:r w:rsidRPr="00D70B4E">
              <w:rPr>
                <w:rFonts w:cs="Gentium Plus"/>
                <w:sz w:val="19"/>
                <w:szCs w:val="19"/>
              </w:rPr>
              <w:t xml:space="preserve"> 12-14.</w:t>
            </w:r>
          </w:p>
        </w:tc>
      </w:tr>
      <w:tr w:rsidR="002C4D0F" w:rsidRPr="005963F0" w14:paraId="7F6A6AED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</w:tcPr>
          <w:p w14:paraId="3EF73C6C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707" w:type="pct"/>
          </w:tcPr>
          <w:p w14:paraId="2DD5D573" w14:textId="77777777" w:rsidR="002C4D0F" w:rsidRPr="00D70B4E" w:rsidRDefault="002C4D0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Yazar Soyadı, “Makale Adı veya Kısaltılmış Başlık”, Sayfa Numarası.</w:t>
            </w:r>
          </w:p>
        </w:tc>
      </w:tr>
      <w:tr w:rsidR="002C4D0F" w:rsidRPr="005963F0" w14:paraId="29ABDCCC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</w:tcPr>
          <w:p w14:paraId="3094F13F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707" w:type="pct"/>
          </w:tcPr>
          <w:p w14:paraId="5CF7CE22" w14:textId="77777777" w:rsidR="002C4D0F" w:rsidRPr="00D70B4E" w:rsidRDefault="002C4D0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Arslan, </w:t>
            </w:r>
            <w:r w:rsidRPr="00D70B4E">
              <w:rPr>
                <w:rFonts w:cs="Gentium Plus"/>
                <w:sz w:val="18"/>
                <w:szCs w:val="18"/>
              </w:rPr>
              <w:t>“Sanal Dünya ve Değişen Toplumsal/Bireysel İlişkiler</w:t>
            </w:r>
            <w:r w:rsidRPr="00D70B4E">
              <w:rPr>
                <w:rFonts w:cs="Gentium Plus"/>
                <w:sz w:val="19"/>
                <w:szCs w:val="19"/>
              </w:rPr>
              <w:t>”, 14.</w:t>
            </w:r>
          </w:p>
        </w:tc>
      </w:tr>
      <w:tr w:rsidR="002C4D0F" w:rsidRPr="005963F0" w14:paraId="324B9452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</w:tcPr>
          <w:p w14:paraId="41424DE9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707" w:type="pct"/>
          </w:tcPr>
          <w:p w14:paraId="27B3A848" w14:textId="6D746E6D" w:rsidR="002C4D0F" w:rsidRPr="00D70B4E" w:rsidRDefault="002C4D0F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Yazar Soyadı, Adı. “Makale Adı”. </w:t>
            </w:r>
            <w:r w:rsidR="00867E01" w:rsidRPr="00D70B4E">
              <w:rPr>
                <w:rFonts w:cs="Gentium Plus"/>
                <w:i/>
                <w:iCs/>
                <w:sz w:val="19"/>
                <w:szCs w:val="19"/>
              </w:rPr>
              <w:t>Süreli Yayın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D70B4E">
              <w:rPr>
                <w:rFonts w:cs="Gentium Plus"/>
                <w:sz w:val="19"/>
                <w:szCs w:val="19"/>
              </w:rPr>
              <w:t xml:space="preserve"> Cilt Numarası/Sayı Numarası (Yayın Ayı Yılı), Sayfa Aralığı</w:t>
            </w:r>
            <w:r w:rsidR="008B623E" w:rsidRPr="00D70B4E">
              <w:rPr>
                <w:rFonts w:cs="Gentium Plus"/>
                <w:sz w:val="19"/>
                <w:szCs w:val="19"/>
              </w:rPr>
              <w:t>. Erişim</w:t>
            </w:r>
            <w:r w:rsidR="00F82E92" w:rsidRPr="00D70B4E">
              <w:rPr>
                <w:rFonts w:cs="Gentium Plus"/>
                <w:sz w:val="19"/>
                <w:szCs w:val="19"/>
              </w:rPr>
              <w:t xml:space="preserve"> Adresi</w:t>
            </w:r>
          </w:p>
        </w:tc>
      </w:tr>
      <w:tr w:rsidR="002C4D0F" w:rsidRPr="005963F0" w14:paraId="1500CF82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3" w:type="pct"/>
          </w:tcPr>
          <w:p w14:paraId="1885D02E" w14:textId="77777777" w:rsidR="002C4D0F" w:rsidRPr="004C3904" w:rsidRDefault="002C4D0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707" w:type="pct"/>
          </w:tcPr>
          <w:p w14:paraId="609025A3" w14:textId="408EF9F0" w:rsidR="002C4D0F" w:rsidRPr="00D70B4E" w:rsidRDefault="002C4D0F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Arslan, Mustafa. “Sanal Dünya ve Değişen Toplumsal/Bireysel İlişkiler”. 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>Diyanet Aylık Dergi</w:t>
            </w:r>
            <w:r w:rsidRPr="00D70B4E">
              <w:rPr>
                <w:rFonts w:cs="Gentium Plus"/>
                <w:sz w:val="19"/>
                <w:szCs w:val="19"/>
              </w:rPr>
              <w:t xml:space="preserve"> 315 </w:t>
            </w: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>(Mart 2017)</w:t>
            </w:r>
            <w:r w:rsidR="006158B2"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, </w:t>
            </w: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12-30. </w:t>
            </w:r>
            <w:hyperlink r:id="rId109" w:history="1">
              <w:r w:rsidR="00344E83" w:rsidRPr="00D70B4E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diyanetdergi.com/gundem/item/674-sanal-dunya-ve-degisen-toplumsal-bireysel-iliskiler</w:t>
              </w:r>
            </w:hyperlink>
          </w:p>
        </w:tc>
      </w:tr>
    </w:tbl>
    <w:p w14:paraId="426345DD" w14:textId="478360F4" w:rsidR="005963F0" w:rsidRPr="00694F90" w:rsidRDefault="005963F0" w:rsidP="002F6D85">
      <w:pPr>
        <w:pStyle w:val="Balk3"/>
        <w:numPr>
          <w:ilvl w:val="1"/>
          <w:numId w:val="61"/>
        </w:numPr>
      </w:pPr>
      <w:bookmarkStart w:id="128" w:name="_Toc37480910"/>
      <w:r w:rsidRPr="00694F90">
        <w:t>Makale-</w:t>
      </w:r>
      <w:r>
        <w:t>İnternet</w:t>
      </w:r>
      <w:r w:rsidR="00CC447C">
        <w:t>te</w:t>
      </w:r>
      <w:bookmarkEnd w:id="12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84"/>
        <w:gridCol w:w="6861"/>
      </w:tblGrid>
      <w:tr w:rsidR="005963F0" w:rsidRPr="005963F0" w14:paraId="13AF38B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57C102A" w14:textId="77777777" w:rsidR="005963F0" w:rsidRPr="004C3904" w:rsidRDefault="005963F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681" w:type="dxa"/>
          </w:tcPr>
          <w:p w14:paraId="33851624" w14:textId="198C8A4B" w:rsidR="005963F0" w:rsidRPr="00D70B4E" w:rsidRDefault="005963F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Yazar Adı Soyadı, “Makale Adı”, </w:t>
            </w:r>
            <w:r w:rsidR="00CC447C" w:rsidRPr="00D70B4E">
              <w:rPr>
                <w:rFonts w:cs="Gentium Plus"/>
                <w:i/>
                <w:iCs/>
                <w:sz w:val="19"/>
                <w:szCs w:val="19"/>
              </w:rPr>
              <w:t>Site Adı</w:t>
            </w:r>
            <w:r w:rsidR="00753814" w:rsidRPr="00D70B4E">
              <w:rPr>
                <w:rFonts w:cs="Gentium Plus"/>
                <w:sz w:val="19"/>
                <w:szCs w:val="19"/>
              </w:rPr>
              <w:t xml:space="preserve"> (</w:t>
            </w:r>
            <w:r w:rsidR="00EC42CB" w:rsidRPr="00D70B4E">
              <w:rPr>
                <w:rFonts w:cs="Gentium Plus"/>
                <w:sz w:val="19"/>
                <w:szCs w:val="19"/>
              </w:rPr>
              <w:t>Erişim Gün Ay Yıl</w:t>
            </w:r>
            <w:r w:rsidR="00753814" w:rsidRPr="00D70B4E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5963F0" w:rsidRPr="005963F0" w14:paraId="213078D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41FDC49" w14:textId="77777777" w:rsidR="005963F0" w:rsidRPr="004C3904" w:rsidRDefault="005963F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1552B683" w14:textId="5C7C1F63" w:rsidR="00DA4345" w:rsidRPr="00D70B4E" w:rsidRDefault="00DA4345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70B4E">
              <w:rPr>
                <w:rFonts w:cs="Gentium Plus"/>
                <w:sz w:val="19"/>
                <w:szCs w:val="19"/>
              </w:rPr>
              <w:t>Sebastia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Karcher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Philipp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Zumstei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Citatio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Styles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History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Practice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Future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”, </w:t>
            </w:r>
            <w:proofErr w:type="spellStart"/>
            <w:r w:rsidRPr="00D70B4E">
              <w:rPr>
                <w:rFonts w:cs="Gentium Plus"/>
                <w:i/>
                <w:iCs/>
                <w:sz w:val="19"/>
                <w:szCs w:val="19"/>
              </w:rPr>
              <w:t>Authorea</w:t>
            </w:r>
            <w:proofErr w:type="spellEnd"/>
            <w:r w:rsidR="00753814" w:rsidRPr="00D70B4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753814" w:rsidRPr="00D70B4E">
              <w:rPr>
                <w:rFonts w:cs="Gentium Plus"/>
                <w:sz w:val="19"/>
                <w:szCs w:val="19"/>
              </w:rPr>
              <w:t>(</w:t>
            </w:r>
            <w:r w:rsidRPr="00D70B4E">
              <w:rPr>
                <w:rFonts w:cs="Gentium Plus"/>
                <w:sz w:val="19"/>
                <w:szCs w:val="19"/>
              </w:rPr>
              <w:t>Erişim 18 Eylül 2019</w:t>
            </w:r>
            <w:r w:rsidR="00753814" w:rsidRPr="00D70B4E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5963F0" w:rsidRPr="005963F0" w14:paraId="76FBE28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B987AE3" w14:textId="77777777" w:rsidR="005963F0" w:rsidRPr="004C3904" w:rsidRDefault="005963F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03AF4BCE" w14:textId="48FC83CD" w:rsidR="005963F0" w:rsidRPr="00D70B4E" w:rsidRDefault="005963F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Yazar Soyadı, “Makale Adı”</w:t>
            </w:r>
            <w:r w:rsidR="008B2A5F" w:rsidRPr="00D70B4E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5963F0" w:rsidRPr="005963F0" w14:paraId="201EE0C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82EDDFD" w14:textId="77777777" w:rsidR="005963F0" w:rsidRPr="004C3904" w:rsidRDefault="005963F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79071789" w14:textId="3A47E20E" w:rsidR="005963F0" w:rsidRPr="00D70B4E" w:rsidRDefault="008B2A5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70B4E">
              <w:rPr>
                <w:rFonts w:cs="Gentium Plus"/>
                <w:sz w:val="19"/>
                <w:szCs w:val="19"/>
              </w:rPr>
              <w:t>Sebastia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Karcher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Philipp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Zumstei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Citatio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Styles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History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Practice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Future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>”.</w:t>
            </w:r>
          </w:p>
        </w:tc>
      </w:tr>
      <w:tr w:rsidR="005963F0" w:rsidRPr="005963F0" w14:paraId="543CF05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BA2E007" w14:textId="77777777" w:rsidR="005963F0" w:rsidRPr="004C3904" w:rsidRDefault="005963F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1279584B" w14:textId="482DCBB6" w:rsidR="005963F0" w:rsidRPr="00D70B4E" w:rsidRDefault="005963F0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Yazar Soyadı, Adı. “Makale Adı”. </w:t>
            </w:r>
            <w:r w:rsidR="00EC42CB" w:rsidRPr="00D70B4E">
              <w:rPr>
                <w:rFonts w:cs="Gentium Plus"/>
                <w:i/>
                <w:iCs/>
                <w:sz w:val="19"/>
                <w:szCs w:val="19"/>
              </w:rPr>
              <w:t xml:space="preserve">Site Adı. </w:t>
            </w:r>
            <w:r w:rsidR="00EC42CB" w:rsidRPr="00D70B4E">
              <w:rPr>
                <w:rFonts w:cs="Gentium Plus"/>
                <w:sz w:val="19"/>
                <w:szCs w:val="19"/>
              </w:rPr>
              <w:t>Erişim Gün Ay Yıl. Erişim Adresi</w:t>
            </w:r>
          </w:p>
        </w:tc>
      </w:tr>
      <w:tr w:rsidR="005963F0" w:rsidRPr="005963F0" w14:paraId="5E1143E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0DE05B0" w14:textId="77777777" w:rsidR="005963F0" w:rsidRPr="004C3904" w:rsidRDefault="005963F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208D0BFA" w14:textId="0E84BCFD" w:rsidR="003536AE" w:rsidRPr="00D70B4E" w:rsidRDefault="00645417" w:rsidP="00D72C6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Karche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Sebastia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-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Zumstei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Philipp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 “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Citatio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Style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istor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Practic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Futur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”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Authorea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sz w:val="19"/>
                <w:szCs w:val="19"/>
              </w:rPr>
              <w:t xml:space="preserve">Erişim 18 Eylül 2019. </w:t>
            </w:r>
            <w:hyperlink r:id="rId110" w:history="1">
              <w:r w:rsidRPr="009D60AD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 xml:space="preserve">https://www.authorea.com/users/102264/ </w:t>
              </w:r>
              <w:proofErr w:type="spellStart"/>
              <w:r w:rsidRPr="009D60AD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articles</w:t>
              </w:r>
              <w:proofErr w:type="spellEnd"/>
              <w:r w:rsidRPr="009D60AD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/124920-citation-styles-history-practice-and-future</w:t>
              </w:r>
            </w:hyperlink>
          </w:p>
        </w:tc>
      </w:tr>
    </w:tbl>
    <w:p w14:paraId="7346BE06" w14:textId="77777777" w:rsidR="004F0127" w:rsidRPr="004F0127" w:rsidRDefault="004F0127" w:rsidP="004F0127">
      <w:pPr>
        <w:ind w:left="567" w:firstLine="0"/>
      </w:pPr>
    </w:p>
    <w:p w14:paraId="237221CA" w14:textId="3CE9E018" w:rsidR="0093506D" w:rsidRPr="00694F90" w:rsidRDefault="0093506D" w:rsidP="000A49BA">
      <w:pPr>
        <w:pStyle w:val="Balk2"/>
        <w:numPr>
          <w:ilvl w:val="0"/>
          <w:numId w:val="61"/>
        </w:numPr>
      </w:pPr>
      <w:bookmarkStart w:id="129" w:name="_Toc37480911"/>
      <w:bookmarkStart w:id="130" w:name="_Hlk34663367"/>
      <w:r w:rsidRPr="00694F90">
        <w:lastRenderedPageBreak/>
        <w:t>Bildiri</w:t>
      </w:r>
      <w:r>
        <w:t>/Tebliğ</w:t>
      </w:r>
      <w:bookmarkEnd w:id="12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93506D" w:rsidRPr="00694F90" w14:paraId="59C684F7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bookmarkEnd w:id="130"/>
          <w:p w14:paraId="6C871AB9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16190AF8" w14:textId="3052469B" w:rsidR="0093506D" w:rsidRPr="0060236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02366">
              <w:rPr>
                <w:rFonts w:cs="Gentium Plus"/>
                <w:sz w:val="19"/>
                <w:szCs w:val="19"/>
              </w:rPr>
              <w:t xml:space="preserve">Yazar Adı Soyadı, “Bildiri Başlığı”, </w:t>
            </w:r>
            <w:r w:rsidRPr="00602366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02366">
              <w:rPr>
                <w:rFonts w:cs="Gentium Plus"/>
                <w:sz w:val="19"/>
                <w:szCs w:val="19"/>
              </w:rPr>
              <w:t>, ed. Editör Adı Soyadı (</w:t>
            </w:r>
            <w:r w:rsidR="00B66F97" w:rsidRPr="00602366">
              <w:rPr>
                <w:rFonts w:cs="Gentium Plus"/>
                <w:sz w:val="19"/>
                <w:szCs w:val="19"/>
              </w:rPr>
              <w:t>Basım</w:t>
            </w:r>
            <w:r w:rsidRPr="00602366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02366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93506D" w:rsidRPr="00694F90" w14:paraId="1132C577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2FE7CC67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6A9948A2" w14:textId="53AA3CC7" w:rsidR="0093506D" w:rsidRPr="00694F90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94F90">
              <w:rPr>
                <w:rFonts w:cs="Gentium Plus"/>
                <w:sz w:val="19"/>
                <w:szCs w:val="19"/>
              </w:rPr>
              <w:t xml:space="preserve">Abdullah Demir, “Farklı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Hanîfe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Tasavvurları: Fakih ve Mütekellim Hanefîler Örneği”, </w:t>
            </w:r>
            <w:r w:rsidRPr="00694F90">
              <w:rPr>
                <w:rFonts w:cs="Gentium Plus"/>
                <w:i/>
                <w:iCs/>
                <w:sz w:val="19"/>
                <w:szCs w:val="19"/>
              </w:rPr>
              <w:t xml:space="preserve">IV. Uluslararası Şeyh </w:t>
            </w:r>
            <w:proofErr w:type="spellStart"/>
            <w:r w:rsidRPr="00694F90">
              <w:rPr>
                <w:rFonts w:cs="Gentium Plus"/>
                <w:i/>
                <w:iCs/>
                <w:sz w:val="19"/>
                <w:szCs w:val="19"/>
              </w:rPr>
              <w:t>Şa'ban</w:t>
            </w:r>
            <w:proofErr w:type="spellEnd"/>
            <w:r w:rsidRPr="00694F90">
              <w:rPr>
                <w:rFonts w:cs="Gentium Plus"/>
                <w:i/>
                <w:iCs/>
                <w:sz w:val="19"/>
                <w:szCs w:val="19"/>
              </w:rPr>
              <w:t>-ı Velî Sempozyumu,</w:t>
            </w:r>
            <w:r w:rsidRPr="00694F90">
              <w:rPr>
                <w:rFonts w:cs="Gentium Plus"/>
                <w:sz w:val="19"/>
                <w:szCs w:val="19"/>
              </w:rPr>
              <w:t xml:space="preserve"> ed. </w:t>
            </w:r>
            <w:r w:rsidR="00060D9C">
              <w:rPr>
                <w:rFonts w:cs="Gentium Plus"/>
                <w:sz w:val="19"/>
                <w:szCs w:val="19"/>
              </w:rPr>
              <w:t>Cengiz Çuhadar</w:t>
            </w:r>
            <w:r w:rsidRPr="00694F90">
              <w:rPr>
                <w:rFonts w:cs="Gentium Plus"/>
                <w:sz w:val="19"/>
                <w:szCs w:val="19"/>
              </w:rPr>
              <w:t xml:space="preserve"> vd. (Kastamonu: Kastamonu Üniversitesi Yayınları, 2017), 1/650.</w:t>
            </w:r>
          </w:p>
          <w:p w14:paraId="1584580E" w14:textId="6814F469" w:rsidR="0093506D" w:rsidRPr="00694F90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94F90">
              <w:rPr>
                <w:rFonts w:cs="Gentium Plus"/>
                <w:sz w:val="19"/>
                <w:szCs w:val="19"/>
              </w:rPr>
              <w:t xml:space="preserve">Osman Uyanık, “Yusuf Has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Hacib’in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Gök Bilimine Katkıları”, </w:t>
            </w:r>
            <w:r w:rsidRPr="00694F90">
              <w:rPr>
                <w:rFonts w:cs="Gentium Plus"/>
                <w:i/>
                <w:iCs/>
                <w:sz w:val="19"/>
                <w:szCs w:val="19"/>
              </w:rPr>
              <w:t xml:space="preserve">Uluslararası Ahmet </w:t>
            </w:r>
            <w:proofErr w:type="spellStart"/>
            <w:r w:rsidRPr="00694F90">
              <w:rPr>
                <w:rFonts w:cs="Gentium Plus"/>
                <w:i/>
                <w:iCs/>
                <w:sz w:val="19"/>
                <w:szCs w:val="19"/>
              </w:rPr>
              <w:t>Yesevi’den</w:t>
            </w:r>
            <w:proofErr w:type="spellEnd"/>
            <w:r w:rsidRPr="00694F90">
              <w:rPr>
                <w:rFonts w:cs="Gentium Plus"/>
                <w:i/>
                <w:iCs/>
                <w:sz w:val="19"/>
                <w:szCs w:val="19"/>
              </w:rPr>
              <w:t xml:space="preserve"> Günümüze İnsanlığa Yön Veren Türk Büyükleri Sempozyumu Bildirileri</w:t>
            </w:r>
            <w:r w:rsidR="00E604DB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694F90">
              <w:rPr>
                <w:rFonts w:cs="Gentium Plus"/>
                <w:sz w:val="19"/>
                <w:szCs w:val="19"/>
              </w:rPr>
              <w:t xml:space="preserve">ed. İrfan Ünver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Nasrattınoğlu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(Ankara: Türk Kültürü Araştırmaları Kurumu, 2009), 5-43.</w:t>
            </w:r>
          </w:p>
        </w:tc>
      </w:tr>
      <w:tr w:rsidR="0093506D" w:rsidRPr="00694F90" w14:paraId="3FFF54D9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3CE186E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748C289F" w14:textId="77777777" w:rsidR="0093506D" w:rsidRPr="0060236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02366">
              <w:rPr>
                <w:rFonts w:cs="Gentium Plus"/>
                <w:sz w:val="19"/>
                <w:szCs w:val="19"/>
              </w:rPr>
              <w:t>Yazar Soyadı, “Bildiri Başlığı”, Cilt/Sayfa Numarası.</w:t>
            </w:r>
          </w:p>
        </w:tc>
      </w:tr>
      <w:tr w:rsidR="0093506D" w:rsidRPr="00694F90" w14:paraId="4A7ED84C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166D0B0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2060D132" w14:textId="77777777" w:rsidR="0093506D" w:rsidRPr="00694F90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94F90">
              <w:rPr>
                <w:rFonts w:cs="Gentium Plus"/>
                <w:sz w:val="19"/>
                <w:szCs w:val="19"/>
              </w:rPr>
              <w:t xml:space="preserve">Demir, “Farklı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Hanîfe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Tasavvurları: Fakih ve Mütekellim Hanefîler Örneği”, 1/653.</w:t>
            </w:r>
          </w:p>
          <w:p w14:paraId="3D463C29" w14:textId="77777777" w:rsidR="0093506D" w:rsidRPr="00694F90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 w:rsidRPr="00694F90">
              <w:rPr>
                <w:rFonts w:cs="Gentium Plus"/>
                <w:sz w:val="19"/>
                <w:szCs w:val="19"/>
              </w:rPr>
              <w:t xml:space="preserve">Uyanık, “Yusuf Has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Hacib’in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Gök Bilimine Katkıları”, 13.</w:t>
            </w:r>
          </w:p>
        </w:tc>
      </w:tr>
      <w:tr w:rsidR="0093506D" w:rsidRPr="00694F90" w14:paraId="16F2C620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7F3CA88F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551B64B1" w14:textId="57C05CE7" w:rsidR="0093506D" w:rsidRPr="00602366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02366">
              <w:rPr>
                <w:rFonts w:cs="Gentium Plus"/>
                <w:sz w:val="19"/>
                <w:szCs w:val="19"/>
              </w:rPr>
              <w:t xml:space="preserve">Yazar Soyadı, Adı. “Bildiri Başlığı”. </w:t>
            </w:r>
            <w:r w:rsidRPr="00602366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02366">
              <w:rPr>
                <w:rFonts w:cs="Gentium Plus"/>
                <w:sz w:val="19"/>
                <w:szCs w:val="19"/>
              </w:rPr>
              <w:t xml:space="preserve">.  </w:t>
            </w:r>
            <w:r w:rsidR="00E604DB" w:rsidRPr="00602366">
              <w:rPr>
                <w:rFonts w:cs="Gentium Plus"/>
                <w:sz w:val="19"/>
                <w:szCs w:val="19"/>
              </w:rPr>
              <w:t>e</w:t>
            </w:r>
            <w:r w:rsidRPr="00602366">
              <w:rPr>
                <w:rFonts w:cs="Gentium Plus"/>
                <w:sz w:val="19"/>
                <w:szCs w:val="19"/>
              </w:rPr>
              <w:t xml:space="preserve">d. Editör Adı Soyadı. Cilt/Sayfa Aralığı. </w:t>
            </w:r>
            <w:r w:rsidR="00B66F97" w:rsidRPr="00602366">
              <w:rPr>
                <w:rFonts w:cs="Gentium Plus"/>
                <w:sz w:val="19"/>
                <w:szCs w:val="19"/>
              </w:rPr>
              <w:t>Basım</w:t>
            </w:r>
            <w:r w:rsidRPr="00602366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3506D" w:rsidRPr="00694F90" w14:paraId="3040A485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7AA77BB5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0641D6E7" w14:textId="59141A74" w:rsidR="0093506D" w:rsidRPr="00694F90" w:rsidRDefault="0093506D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94F90">
              <w:rPr>
                <w:rFonts w:cs="Gentium Plus"/>
                <w:sz w:val="19"/>
                <w:szCs w:val="19"/>
              </w:rPr>
              <w:t xml:space="preserve">Demir, Abdullah. “Farklı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Hanîfe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Tasavvurları: Fakih ve Mütekellim Hanefîler Örneği”. </w:t>
            </w:r>
            <w:r w:rsidRPr="00694F90">
              <w:rPr>
                <w:rFonts w:cs="Gentium Plus"/>
                <w:i/>
                <w:iCs/>
                <w:sz w:val="19"/>
                <w:szCs w:val="19"/>
              </w:rPr>
              <w:t xml:space="preserve">IV. Uluslararası Şeyh </w:t>
            </w:r>
            <w:proofErr w:type="spellStart"/>
            <w:r w:rsidRPr="00694F90">
              <w:rPr>
                <w:rFonts w:cs="Gentium Plus"/>
                <w:i/>
                <w:iCs/>
                <w:sz w:val="19"/>
                <w:szCs w:val="19"/>
              </w:rPr>
              <w:t>Şa'ban</w:t>
            </w:r>
            <w:proofErr w:type="spellEnd"/>
            <w:r w:rsidRPr="00694F90">
              <w:rPr>
                <w:rFonts w:cs="Gentium Plus"/>
                <w:i/>
                <w:iCs/>
                <w:sz w:val="19"/>
                <w:szCs w:val="19"/>
              </w:rPr>
              <w:t>-ı Velî Sempozyumu</w:t>
            </w:r>
            <w:r w:rsidR="00E604DB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94F90">
              <w:rPr>
                <w:rFonts w:cs="Gentium Plus"/>
                <w:sz w:val="19"/>
                <w:szCs w:val="19"/>
              </w:rPr>
              <w:t xml:space="preserve">ed. </w:t>
            </w:r>
            <w:r w:rsidR="00060D9C">
              <w:rPr>
                <w:rFonts w:cs="Gentium Plus"/>
                <w:sz w:val="19"/>
                <w:szCs w:val="19"/>
              </w:rPr>
              <w:t>Cengiz Çuhadar</w:t>
            </w:r>
            <w:r w:rsidRPr="00694F90">
              <w:rPr>
                <w:rFonts w:cs="Gentium Plus"/>
                <w:sz w:val="19"/>
                <w:szCs w:val="19"/>
              </w:rPr>
              <w:t xml:space="preserve"> 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94F90">
              <w:rPr>
                <w:rFonts w:cs="Gentium Plus"/>
                <w:sz w:val="19"/>
                <w:szCs w:val="19"/>
              </w:rPr>
              <w:t>1/643-658. Kastamonu: Kastamonu Üniversitesi Yayınları, 2017.</w:t>
            </w:r>
          </w:p>
          <w:p w14:paraId="26DE110B" w14:textId="66523A6D" w:rsidR="0093506D" w:rsidRPr="00694F90" w:rsidRDefault="0093506D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94F90">
              <w:rPr>
                <w:rFonts w:cs="Gentium Plus"/>
                <w:sz w:val="19"/>
                <w:szCs w:val="19"/>
              </w:rPr>
              <w:t xml:space="preserve">Uyanık, Osman. “Yusuf Has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Hacib’in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 xml:space="preserve"> Gök Bilimine Katkıları”. </w:t>
            </w:r>
            <w:r w:rsidRPr="00694F90">
              <w:rPr>
                <w:rFonts w:cs="Gentium Plus"/>
                <w:i/>
                <w:iCs/>
                <w:sz w:val="19"/>
                <w:szCs w:val="19"/>
              </w:rPr>
              <w:t xml:space="preserve">Uluslararası Ahmet </w:t>
            </w:r>
            <w:proofErr w:type="spellStart"/>
            <w:r w:rsidRPr="00694F90">
              <w:rPr>
                <w:rFonts w:cs="Gentium Plus"/>
                <w:i/>
                <w:iCs/>
                <w:sz w:val="19"/>
                <w:szCs w:val="19"/>
              </w:rPr>
              <w:t>Yesevi’den</w:t>
            </w:r>
            <w:proofErr w:type="spellEnd"/>
            <w:r w:rsidRPr="00694F90">
              <w:rPr>
                <w:rFonts w:cs="Gentium Plus"/>
                <w:i/>
                <w:iCs/>
                <w:sz w:val="19"/>
                <w:szCs w:val="19"/>
              </w:rPr>
              <w:t xml:space="preserve"> Günümüze İnsanlığa Yön Veren Türk Büyükleri Sempozyumu Bildirileri.</w:t>
            </w:r>
            <w:r w:rsidRPr="00694F90">
              <w:rPr>
                <w:rFonts w:cs="Gentium Plus"/>
                <w:sz w:val="19"/>
                <w:szCs w:val="19"/>
              </w:rPr>
              <w:t xml:space="preserve"> </w:t>
            </w:r>
            <w:r w:rsidR="00E604DB">
              <w:rPr>
                <w:rFonts w:cs="Gentium Plus"/>
                <w:sz w:val="19"/>
                <w:szCs w:val="19"/>
              </w:rPr>
              <w:t>e</w:t>
            </w:r>
            <w:r w:rsidRPr="00694F90">
              <w:rPr>
                <w:rFonts w:cs="Gentium Plus"/>
                <w:sz w:val="19"/>
                <w:szCs w:val="19"/>
              </w:rPr>
              <w:t xml:space="preserve">d. İrfan Ünver </w:t>
            </w:r>
            <w:proofErr w:type="spellStart"/>
            <w:r w:rsidRPr="00694F90">
              <w:rPr>
                <w:rFonts w:cs="Gentium Plus"/>
                <w:sz w:val="19"/>
                <w:szCs w:val="19"/>
              </w:rPr>
              <w:t>Nasrattınoğlu</w:t>
            </w:r>
            <w:proofErr w:type="spellEnd"/>
            <w:r w:rsidRPr="00694F90">
              <w:rPr>
                <w:rFonts w:cs="Gentium Plus"/>
                <w:sz w:val="19"/>
                <w:szCs w:val="19"/>
              </w:rPr>
              <w:t>. 5-43. Ankara: Türk Kültürü Araştırmaları Kurumu, 2009.</w:t>
            </w:r>
          </w:p>
        </w:tc>
      </w:tr>
    </w:tbl>
    <w:p w14:paraId="1174C7E8" w14:textId="4240D3A8" w:rsidR="005B3551" w:rsidRPr="00694F90" w:rsidRDefault="005B3551" w:rsidP="000A49BA">
      <w:pPr>
        <w:pStyle w:val="Balk2"/>
        <w:numPr>
          <w:ilvl w:val="0"/>
          <w:numId w:val="61"/>
        </w:numPr>
      </w:pPr>
      <w:bookmarkStart w:id="131" w:name="_Toc37480912"/>
      <w:bookmarkStart w:id="132" w:name="_Hlk34663382"/>
      <w:r w:rsidRPr="00694F90">
        <w:t>Gazete</w:t>
      </w:r>
      <w:bookmarkEnd w:id="131"/>
    </w:p>
    <w:p w14:paraId="4825BC17" w14:textId="67F6BD49" w:rsidR="005B3551" w:rsidRPr="00694F90" w:rsidRDefault="005B3551" w:rsidP="002F6D85">
      <w:pPr>
        <w:pStyle w:val="Balk3"/>
        <w:numPr>
          <w:ilvl w:val="1"/>
          <w:numId w:val="61"/>
        </w:numPr>
      </w:pPr>
      <w:bookmarkStart w:id="133" w:name="_Toc19832334"/>
      <w:bookmarkStart w:id="134" w:name="_Toc19932547"/>
      <w:bookmarkStart w:id="135" w:name="_Toc20088057"/>
      <w:bookmarkStart w:id="136" w:name="_Toc20098338"/>
      <w:bookmarkStart w:id="137" w:name="_Toc20175426"/>
      <w:bookmarkStart w:id="138" w:name="_Toc20251752"/>
      <w:bookmarkStart w:id="139" w:name="_Toc37480913"/>
      <w:r w:rsidRPr="00694F90">
        <w:t>Gazete</w:t>
      </w:r>
      <w:r w:rsidR="00123AB6" w:rsidRPr="00694F90">
        <w:t>-</w:t>
      </w:r>
      <w:r w:rsidRPr="00694F90">
        <w:t>Köşe Yazısı</w:t>
      </w:r>
      <w:bookmarkEnd w:id="133"/>
      <w:bookmarkEnd w:id="134"/>
      <w:bookmarkEnd w:id="135"/>
      <w:bookmarkEnd w:id="136"/>
      <w:bookmarkEnd w:id="137"/>
      <w:bookmarkEnd w:id="138"/>
      <w:bookmarkEnd w:id="13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5B3551" w:rsidRPr="009164A2" w14:paraId="376FB758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bookmarkEnd w:id="132"/>
          <w:p w14:paraId="6AAD89A8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1E86E0ED" w14:textId="77777777" w:rsidR="005B3551" w:rsidRPr="00D70B4E" w:rsidRDefault="005B3551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Yazar Adı Soyadı, “Köşe Yazısı Başlığı”, Gazete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D70B4E">
              <w:rPr>
                <w:rFonts w:cs="Gentium Plus"/>
                <w:sz w:val="19"/>
                <w:szCs w:val="19"/>
              </w:rPr>
              <w:t xml:space="preserve"> (Yayın Günü Ayı Yılı), Sayfa Numarası.</w:t>
            </w:r>
          </w:p>
        </w:tc>
      </w:tr>
      <w:tr w:rsidR="005B3551" w:rsidRPr="009164A2" w14:paraId="46AFE72A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3D97D3D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59A677EF" w14:textId="3FD9771F" w:rsidR="005B3551" w:rsidRPr="00D70B4E" w:rsidRDefault="00133FAA" w:rsidP="00EE11D5">
            <w:pPr>
              <w:spacing w:before="0"/>
              <w:ind w:firstLine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Murat Bardakçı,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70B4E">
              <w:rPr>
                <w:rFonts w:cs="Gentium Plus"/>
                <w:sz w:val="19"/>
                <w:szCs w:val="19"/>
              </w:rPr>
              <w:t>“Restorasyon Faaliyetleri ve</w:t>
            </w:r>
            <w:r w:rsidR="00993678" w:rsidRPr="00D70B4E">
              <w:rPr>
                <w:rFonts w:cs="Gentium Plus"/>
                <w:sz w:val="19"/>
                <w:szCs w:val="19"/>
              </w:rPr>
              <w:t xml:space="preserve"> </w:t>
            </w:r>
            <w:r w:rsidRPr="00D70B4E">
              <w:rPr>
                <w:rFonts w:cs="Gentium Plus"/>
                <w:sz w:val="19"/>
                <w:szCs w:val="19"/>
              </w:rPr>
              <w:t xml:space="preserve">Şeyh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Galib’i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Sandukası</w:t>
            </w:r>
            <w:r w:rsidR="00C80792" w:rsidRPr="00D70B4E">
              <w:rPr>
                <w:rFonts w:cs="Gentium Plus"/>
                <w:sz w:val="19"/>
                <w:szCs w:val="19"/>
              </w:rPr>
              <w:t>”,</w:t>
            </w:r>
            <w:r w:rsidR="00C80792" w:rsidRPr="00D70B4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B3551" w:rsidRPr="00D70B4E">
              <w:rPr>
                <w:rFonts w:cs="Gentium Plus"/>
                <w:i/>
                <w:iCs/>
                <w:sz w:val="19"/>
                <w:szCs w:val="19"/>
              </w:rPr>
              <w:t>H</w:t>
            </w:r>
            <w:r w:rsidR="00566282" w:rsidRPr="00D70B4E">
              <w:rPr>
                <w:rFonts w:cs="Gentium Plus"/>
                <w:i/>
                <w:iCs/>
                <w:sz w:val="19"/>
                <w:szCs w:val="19"/>
              </w:rPr>
              <w:t>abert</w:t>
            </w:r>
            <w:r w:rsidR="00EE11D5">
              <w:rPr>
                <w:rFonts w:cs="Gentium Plus"/>
                <w:i/>
                <w:iCs/>
                <w:sz w:val="19"/>
                <w:szCs w:val="19"/>
              </w:rPr>
              <w:t>ü</w:t>
            </w:r>
            <w:r w:rsidR="00566282" w:rsidRPr="00D70B4E">
              <w:rPr>
                <w:rFonts w:cs="Gentium Plus"/>
                <w:i/>
                <w:iCs/>
                <w:sz w:val="19"/>
                <w:szCs w:val="19"/>
              </w:rPr>
              <w:t>rk</w:t>
            </w:r>
            <w:proofErr w:type="spellEnd"/>
            <w:r w:rsidR="005B3551" w:rsidRPr="00D70B4E">
              <w:rPr>
                <w:rFonts w:cs="Gentium Plus"/>
                <w:sz w:val="19"/>
                <w:szCs w:val="19"/>
              </w:rPr>
              <w:t xml:space="preserve"> (</w:t>
            </w:r>
            <w:r w:rsidR="00C80792" w:rsidRPr="00D70B4E">
              <w:rPr>
                <w:rFonts w:cs="Gentium Plus"/>
                <w:sz w:val="19"/>
                <w:szCs w:val="19"/>
              </w:rPr>
              <w:t>20 Ağustos 2019</w:t>
            </w:r>
            <w:r w:rsidR="005B3551" w:rsidRPr="00D70B4E">
              <w:rPr>
                <w:rFonts w:cs="Gentium Plus"/>
                <w:sz w:val="19"/>
                <w:szCs w:val="19"/>
              </w:rPr>
              <w:t>)</w:t>
            </w:r>
            <w:r w:rsidR="006A0C73">
              <w:rPr>
                <w:rFonts w:cs="Gentium Plus"/>
                <w:sz w:val="19"/>
                <w:szCs w:val="19"/>
              </w:rPr>
              <w:t>.</w:t>
            </w:r>
          </w:p>
          <w:p w14:paraId="6253DF71" w14:textId="71031CAA" w:rsidR="005B3551" w:rsidRPr="00D70B4E" w:rsidRDefault="005B355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M. Şükrü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Hanioğlu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>, “15 Temmuz’u Farklı Kılan Ne</w:t>
            </w:r>
            <w:r w:rsidR="006A0C73">
              <w:rPr>
                <w:rFonts w:cs="Gentium Plus"/>
                <w:sz w:val="19"/>
                <w:szCs w:val="19"/>
              </w:rPr>
              <w:t>dir</w:t>
            </w:r>
            <w:r w:rsidRPr="00D70B4E">
              <w:rPr>
                <w:rFonts w:cs="Gentium Plus"/>
                <w:sz w:val="19"/>
                <w:szCs w:val="19"/>
              </w:rPr>
              <w:t xml:space="preserve">?”, 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Sabah </w:t>
            </w:r>
            <w:r w:rsidRPr="00D70B4E">
              <w:rPr>
                <w:rFonts w:cs="Gentium Plus"/>
                <w:sz w:val="19"/>
                <w:szCs w:val="19"/>
              </w:rPr>
              <w:t xml:space="preserve">(15 Temmuz 2018), 8. </w:t>
            </w:r>
          </w:p>
        </w:tc>
      </w:tr>
      <w:tr w:rsidR="005B3551" w:rsidRPr="009164A2" w14:paraId="7C5460DB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5440C6C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7E9D8716" w14:textId="77777777" w:rsidR="005B3551" w:rsidRPr="00D70B4E" w:rsidRDefault="005B3551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Yazar Soyadı, “Köşe Yazısı Başlığı”, Sayfa Numarası.</w:t>
            </w:r>
          </w:p>
        </w:tc>
      </w:tr>
      <w:tr w:rsidR="005B3551" w:rsidRPr="009164A2" w14:paraId="04D78D03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C14BA27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4F642828" w14:textId="727AD334" w:rsidR="00C80792" w:rsidRPr="00D70B4E" w:rsidRDefault="00C8079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Bardakçı,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70B4E">
              <w:rPr>
                <w:rFonts w:cs="Gentium Plus"/>
                <w:sz w:val="19"/>
                <w:szCs w:val="19"/>
              </w:rPr>
              <w:t>“Restorasyon Faaliyetleri ve</w:t>
            </w:r>
            <w:r w:rsidR="006A0C73">
              <w:rPr>
                <w:rFonts w:cs="Gentium Plus"/>
                <w:sz w:val="19"/>
                <w:szCs w:val="19"/>
              </w:rPr>
              <w:t xml:space="preserve"> </w:t>
            </w:r>
            <w:r w:rsidRPr="00D70B4E">
              <w:rPr>
                <w:rFonts w:cs="Gentium Plus"/>
                <w:sz w:val="19"/>
                <w:szCs w:val="19"/>
              </w:rPr>
              <w:t xml:space="preserve">Şeyh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Galib’i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Sandukası”.</w:t>
            </w:r>
          </w:p>
          <w:p w14:paraId="079F499C" w14:textId="2B5E4F0A" w:rsidR="005B3551" w:rsidRPr="00D70B4E" w:rsidRDefault="005B355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70B4E">
              <w:rPr>
                <w:rFonts w:cs="Gentium Plus"/>
                <w:sz w:val="19"/>
                <w:szCs w:val="19"/>
              </w:rPr>
              <w:t>Hanioğlu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>, “15 Temmuz’u Farklı Kılan Ne</w:t>
            </w:r>
            <w:r w:rsidR="006A0C73">
              <w:rPr>
                <w:rFonts w:cs="Gentium Plus"/>
                <w:sz w:val="19"/>
                <w:szCs w:val="19"/>
              </w:rPr>
              <w:t>dir</w:t>
            </w:r>
            <w:r w:rsidRPr="00D70B4E">
              <w:rPr>
                <w:rFonts w:cs="Gentium Plus"/>
                <w:sz w:val="19"/>
                <w:szCs w:val="19"/>
              </w:rPr>
              <w:t>?”, 8.</w:t>
            </w:r>
          </w:p>
        </w:tc>
      </w:tr>
      <w:tr w:rsidR="005B3551" w:rsidRPr="009164A2" w14:paraId="4A10287E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C496D6D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07F7D76D" w14:textId="77777777" w:rsidR="005B3551" w:rsidRPr="00D70B4E" w:rsidRDefault="005B3551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>Yazar Soyadı, Adı. “Köşe Yazısı Başlığı”. Gazete</w:t>
            </w:r>
            <w:r w:rsidRPr="00D70B4E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Adı</w:t>
            </w: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 (Yayın Günü Ayı Yılı), Sayfa Aralığı. Erişim Adresi</w:t>
            </w:r>
          </w:p>
        </w:tc>
      </w:tr>
      <w:tr w:rsidR="005B3551" w:rsidRPr="009164A2" w14:paraId="70F709FA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8EE56F1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1D015B53" w14:textId="47A5A7B9" w:rsidR="00C80792" w:rsidRPr="00D70B4E" w:rsidRDefault="00C80792" w:rsidP="0017793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Bardakçı, Murat.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70B4E">
              <w:rPr>
                <w:rFonts w:cs="Gentium Plus"/>
                <w:sz w:val="19"/>
                <w:szCs w:val="19"/>
              </w:rPr>
              <w:t>“Restorasyon Faaliyetleri ve</w:t>
            </w:r>
            <w:r w:rsidR="002C7EB1">
              <w:rPr>
                <w:rFonts w:cs="Gentium Plus"/>
                <w:sz w:val="19"/>
                <w:szCs w:val="19"/>
              </w:rPr>
              <w:t xml:space="preserve"> </w:t>
            </w:r>
            <w:r w:rsidRPr="00D70B4E">
              <w:rPr>
                <w:rFonts w:cs="Gentium Plus"/>
                <w:sz w:val="19"/>
                <w:szCs w:val="19"/>
              </w:rPr>
              <w:t xml:space="preserve">Şeyh </w:t>
            </w:r>
            <w:proofErr w:type="spellStart"/>
            <w:r w:rsidRPr="00D70B4E">
              <w:rPr>
                <w:rFonts w:cs="Gentium Plus"/>
                <w:sz w:val="19"/>
                <w:szCs w:val="19"/>
              </w:rPr>
              <w:t>Galib’in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Sandukası”</w:t>
            </w:r>
            <w:r w:rsidR="00CD0097" w:rsidRPr="00D70B4E">
              <w:rPr>
                <w:rFonts w:cs="Gentium Plus"/>
                <w:sz w:val="19"/>
                <w:szCs w:val="19"/>
              </w:rPr>
              <w:t>.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70B4E">
              <w:rPr>
                <w:rFonts w:cs="Gentium Plus"/>
                <w:i/>
                <w:iCs/>
                <w:sz w:val="19"/>
                <w:szCs w:val="19"/>
              </w:rPr>
              <w:t>Habert</w:t>
            </w:r>
            <w:r w:rsidR="00EE11D5">
              <w:rPr>
                <w:rFonts w:cs="Gentium Plus"/>
                <w:i/>
                <w:iCs/>
                <w:sz w:val="19"/>
                <w:szCs w:val="19"/>
              </w:rPr>
              <w:t>ü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>rk</w:t>
            </w:r>
            <w:proofErr w:type="spellEnd"/>
            <w:r w:rsidRPr="00D70B4E">
              <w:rPr>
                <w:rFonts w:cs="Gentium Plus"/>
                <w:sz w:val="19"/>
                <w:szCs w:val="19"/>
              </w:rPr>
              <w:t xml:space="preserve"> (20 Ağustos 2019). </w:t>
            </w:r>
            <w:hyperlink r:id="rId111" w:history="1">
              <w:r w:rsidR="006A0C73" w:rsidRPr="006A0C73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haberturk.com/yazarlar/murat-bardakci/2514553-restorasyon-faaliyetleri-ve-seyh-galibin-sandukasi</w:t>
              </w:r>
            </w:hyperlink>
          </w:p>
          <w:p w14:paraId="46EC43EF" w14:textId="36318F16" w:rsidR="005B3551" w:rsidRPr="00D70B4E" w:rsidRDefault="005B3551" w:rsidP="0017793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proofErr w:type="spellStart"/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>Hanioğlu</w:t>
            </w:r>
            <w:proofErr w:type="spellEnd"/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>, M. Şükrü. “15 Temmuz’u Farklı Kılan Ne</w:t>
            </w:r>
            <w:r w:rsidR="002A1DB1">
              <w:rPr>
                <w:rFonts w:cs="Gentium Plus"/>
                <w:color w:val="000000" w:themeColor="text1"/>
                <w:sz w:val="19"/>
                <w:szCs w:val="19"/>
              </w:rPr>
              <w:t>dir</w:t>
            </w: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?”. </w:t>
            </w:r>
            <w:r w:rsidRPr="00D70B4E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Sabah </w:t>
            </w: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(15 Temmuz 2018), 8. </w:t>
            </w:r>
            <w:hyperlink r:id="rId112" w:history="1">
              <w:r w:rsidR="006A0C73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sabah.com.tr/yazarlar/hanioglu/ 2018/07/15/15-temmuzu-farkli-kilan-nedir</w:t>
              </w:r>
            </w:hyperlink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</w:p>
        </w:tc>
      </w:tr>
    </w:tbl>
    <w:p w14:paraId="445D474A" w14:textId="2672D250" w:rsidR="005B3551" w:rsidRPr="00694F90" w:rsidRDefault="005B3551" w:rsidP="002F6D85">
      <w:pPr>
        <w:pStyle w:val="Balk3"/>
        <w:numPr>
          <w:ilvl w:val="1"/>
          <w:numId w:val="61"/>
        </w:numPr>
      </w:pPr>
      <w:bookmarkStart w:id="140" w:name="_Toc19832335"/>
      <w:bookmarkStart w:id="141" w:name="_Toc19932548"/>
      <w:bookmarkStart w:id="142" w:name="_Toc20088058"/>
      <w:bookmarkStart w:id="143" w:name="_Toc20098339"/>
      <w:bookmarkStart w:id="144" w:name="_Toc20175427"/>
      <w:bookmarkStart w:id="145" w:name="_Toc20251753"/>
      <w:bookmarkStart w:id="146" w:name="_Toc37480914"/>
      <w:r w:rsidRPr="00694F90">
        <w:t xml:space="preserve">Gazete </w:t>
      </w:r>
      <w:r w:rsidR="00123AB6" w:rsidRPr="00694F90">
        <w:t>Haberi-</w:t>
      </w:r>
      <w:r w:rsidRPr="00694F90">
        <w:t>Yazarlı</w:t>
      </w:r>
      <w:bookmarkEnd w:id="140"/>
      <w:bookmarkEnd w:id="141"/>
      <w:bookmarkEnd w:id="142"/>
      <w:bookmarkEnd w:id="143"/>
      <w:bookmarkEnd w:id="144"/>
      <w:bookmarkEnd w:id="145"/>
      <w:bookmarkEnd w:id="14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5B3551" w:rsidRPr="009164A2" w14:paraId="0A70AA35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984BA4C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03EBDC57" w14:textId="77777777" w:rsidR="005B3551" w:rsidRPr="00D70B4E" w:rsidRDefault="005B3551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Yazar Adı Soyadı, “Haber Başlığı”, Gazete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D70B4E">
              <w:rPr>
                <w:rFonts w:cs="Gentium Plus"/>
                <w:sz w:val="19"/>
                <w:szCs w:val="19"/>
              </w:rPr>
              <w:t xml:space="preserve"> (Gün Ay Yıl), Sayfa Aralığı.</w:t>
            </w:r>
          </w:p>
        </w:tc>
      </w:tr>
      <w:tr w:rsidR="005B3551" w:rsidRPr="009164A2" w14:paraId="1840A40E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F3E7A5D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3AE903B9" w14:textId="77777777" w:rsidR="005B3551" w:rsidRPr="00D70B4E" w:rsidRDefault="005B355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 xml:space="preserve">Alaattin Aktaş, “Faizin düşmesi kimlere yarar?”, </w:t>
            </w:r>
            <w:r w:rsidRPr="00D70B4E">
              <w:rPr>
                <w:rFonts w:cs="Gentium Plus"/>
                <w:i/>
                <w:iCs/>
                <w:sz w:val="19"/>
                <w:szCs w:val="19"/>
              </w:rPr>
              <w:t xml:space="preserve">Dünya </w:t>
            </w:r>
            <w:r w:rsidRPr="00D70B4E">
              <w:rPr>
                <w:rFonts w:cs="Gentium Plus"/>
                <w:sz w:val="19"/>
                <w:szCs w:val="19"/>
              </w:rPr>
              <w:t xml:space="preserve">(10 Temmuz 2019), 6. </w:t>
            </w:r>
          </w:p>
        </w:tc>
      </w:tr>
      <w:tr w:rsidR="005B3551" w:rsidRPr="009164A2" w14:paraId="0454DD9F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2E26A62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4317D50B" w14:textId="77777777" w:rsidR="005B3551" w:rsidRPr="00D70B4E" w:rsidRDefault="005B3551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Yazar Soyadı, “Haber Başlığı”, Sayfa Numarası.</w:t>
            </w:r>
          </w:p>
        </w:tc>
      </w:tr>
      <w:tr w:rsidR="005B3551" w:rsidRPr="009164A2" w14:paraId="447E537F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6C6BFFA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51BFC1E5" w14:textId="090DDE42" w:rsidR="005B3551" w:rsidRPr="002C7EB1" w:rsidRDefault="005B3551" w:rsidP="002C7EB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 w:rsidRPr="00D70B4E">
              <w:rPr>
                <w:rFonts w:cs="Gentium Plus"/>
                <w:sz w:val="19"/>
                <w:szCs w:val="19"/>
              </w:rPr>
              <w:t>Aktaş, “Faizin düşmesi kimlere yarar?”, 6.</w:t>
            </w:r>
          </w:p>
        </w:tc>
      </w:tr>
      <w:tr w:rsidR="005B3551" w:rsidRPr="009164A2" w14:paraId="0C1ED2C8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3D55F8CB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26364C6E" w14:textId="77777777" w:rsidR="005B3551" w:rsidRPr="00D70B4E" w:rsidRDefault="005B3551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>Yazar Soyadı, Adı. “Haber Başlığı”. Gazete</w:t>
            </w:r>
            <w:r w:rsidRPr="00D70B4E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Adı</w:t>
            </w: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 (Gün Ay Yıl), Sayfa Aralığı. Erişim Adresi</w:t>
            </w:r>
          </w:p>
        </w:tc>
      </w:tr>
      <w:tr w:rsidR="005B3551" w:rsidRPr="009164A2" w14:paraId="523D68A8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5890CB0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45B88119" w14:textId="77777777" w:rsidR="005B3551" w:rsidRPr="00D70B4E" w:rsidRDefault="005B3551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Aktaş, Alaattin. “Faizin düşmesi kimlere yarar?”. </w:t>
            </w:r>
            <w:r w:rsidRPr="00D70B4E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Dünya </w:t>
            </w:r>
            <w:r w:rsidRPr="00D70B4E">
              <w:rPr>
                <w:rFonts w:cs="Gentium Plus"/>
                <w:color w:val="000000" w:themeColor="text1"/>
                <w:sz w:val="19"/>
                <w:szCs w:val="19"/>
              </w:rPr>
              <w:t xml:space="preserve">(10 Temmuz 2019), 6. </w:t>
            </w:r>
            <w:hyperlink r:id="rId113" w:history="1">
              <w:r w:rsidRPr="00D70B4E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dunya.com</w:t>
              </w:r>
            </w:hyperlink>
          </w:p>
        </w:tc>
      </w:tr>
    </w:tbl>
    <w:p w14:paraId="6F417551" w14:textId="17922A62" w:rsidR="005B3551" w:rsidRPr="00694F90" w:rsidRDefault="005B3551" w:rsidP="002F6D85">
      <w:pPr>
        <w:pStyle w:val="Balk3"/>
        <w:numPr>
          <w:ilvl w:val="1"/>
          <w:numId w:val="61"/>
        </w:numPr>
        <w:spacing w:before="60" w:after="0"/>
        <w:ind w:left="924" w:hanging="357"/>
      </w:pPr>
      <w:bookmarkStart w:id="147" w:name="_Toc19832336"/>
      <w:bookmarkStart w:id="148" w:name="_Toc19932549"/>
      <w:bookmarkStart w:id="149" w:name="_Toc20088059"/>
      <w:bookmarkStart w:id="150" w:name="_Toc20098340"/>
      <w:bookmarkStart w:id="151" w:name="_Toc20175428"/>
      <w:bookmarkStart w:id="152" w:name="_Toc20251754"/>
      <w:bookmarkStart w:id="153" w:name="_Toc37480915"/>
      <w:r w:rsidRPr="00694F90">
        <w:t>Gazete</w:t>
      </w:r>
      <w:r w:rsidR="006C440B" w:rsidRPr="00694F90">
        <w:t xml:space="preserve"> </w:t>
      </w:r>
      <w:r w:rsidR="00123AB6" w:rsidRPr="00694F90">
        <w:t>Haberi-</w:t>
      </w:r>
      <w:r w:rsidRPr="00694F90">
        <w:t>Yazarsız</w:t>
      </w:r>
      <w:bookmarkEnd w:id="147"/>
      <w:bookmarkEnd w:id="148"/>
      <w:bookmarkEnd w:id="149"/>
      <w:bookmarkEnd w:id="150"/>
      <w:bookmarkEnd w:id="151"/>
      <w:bookmarkEnd w:id="152"/>
      <w:bookmarkEnd w:id="15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5B3551" w:rsidRPr="009164A2" w14:paraId="5DEC30B2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3D3EA00F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3696" w:type="pct"/>
          </w:tcPr>
          <w:p w14:paraId="268F2E33" w14:textId="77777777" w:rsidR="005B3551" w:rsidRPr="004F0127" w:rsidRDefault="005B3551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i/>
                <w:iCs/>
                <w:sz w:val="18"/>
                <w:szCs w:val="18"/>
              </w:rPr>
              <w:t>Gazete Adı</w:t>
            </w:r>
            <w:r w:rsidRPr="004F0127">
              <w:rPr>
                <w:rFonts w:cs="Gentium Plus"/>
                <w:sz w:val="18"/>
                <w:szCs w:val="18"/>
              </w:rPr>
              <w:t>, “Haber Başlığı” (Gün Ay Yıl), Sayfa Aralığı.</w:t>
            </w:r>
          </w:p>
        </w:tc>
      </w:tr>
      <w:tr w:rsidR="005B3551" w:rsidRPr="009164A2" w14:paraId="24925781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914F228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439ACC09" w14:textId="78C27C5E" w:rsidR="005B3551" w:rsidRPr="004F0127" w:rsidRDefault="005B355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i/>
                <w:iCs/>
                <w:sz w:val="18"/>
                <w:szCs w:val="18"/>
              </w:rPr>
              <w:t>Milliyet</w:t>
            </w:r>
            <w:r w:rsidR="000D77FE">
              <w:rPr>
                <w:rFonts w:cs="Gentium Plus"/>
                <w:i/>
                <w:iCs/>
                <w:sz w:val="18"/>
                <w:szCs w:val="18"/>
              </w:rPr>
              <w:t>,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4F0127">
              <w:rPr>
                <w:rFonts w:cs="Gentium Plus"/>
                <w:sz w:val="18"/>
                <w:szCs w:val="18"/>
              </w:rPr>
              <w:t>“Yetki Kanunları” (17 Eylül 1971), 1.</w:t>
            </w:r>
          </w:p>
        </w:tc>
      </w:tr>
      <w:tr w:rsidR="005B3551" w:rsidRPr="009164A2" w14:paraId="504DBDDB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D33A85D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61CEA99C" w14:textId="77777777" w:rsidR="005B3551" w:rsidRPr="004F0127" w:rsidRDefault="005B3551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i/>
                <w:iCs/>
                <w:sz w:val="18"/>
                <w:szCs w:val="18"/>
              </w:rPr>
              <w:t>Gazete Adı</w:t>
            </w:r>
            <w:r w:rsidRPr="004F0127">
              <w:rPr>
                <w:rFonts w:cs="Gentium Plus"/>
                <w:sz w:val="18"/>
                <w:szCs w:val="18"/>
              </w:rPr>
              <w:t>, “Haber Başlığı”, Sayfa Aralığı.</w:t>
            </w:r>
          </w:p>
        </w:tc>
      </w:tr>
      <w:tr w:rsidR="005B3551" w:rsidRPr="009164A2" w14:paraId="61039347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17961E2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38AD0773" w14:textId="68B51435" w:rsidR="005B3551" w:rsidRPr="004F0127" w:rsidRDefault="005B355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i/>
                <w:iCs/>
                <w:sz w:val="18"/>
                <w:szCs w:val="18"/>
              </w:rPr>
              <w:t>Milliyet</w:t>
            </w:r>
            <w:r w:rsidR="000D77FE">
              <w:rPr>
                <w:rFonts w:cs="Gentium Plus"/>
                <w:i/>
                <w:iCs/>
                <w:sz w:val="18"/>
                <w:szCs w:val="18"/>
              </w:rPr>
              <w:t>,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4F0127">
              <w:rPr>
                <w:rFonts w:cs="Gentium Plus"/>
                <w:sz w:val="18"/>
                <w:szCs w:val="18"/>
              </w:rPr>
              <w:t>“Yetki Kanunları”, 1.</w:t>
            </w:r>
          </w:p>
        </w:tc>
      </w:tr>
      <w:tr w:rsidR="005B3551" w:rsidRPr="009164A2" w14:paraId="0FE50A99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135F617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6E2EAE63" w14:textId="77777777" w:rsidR="005B3551" w:rsidRPr="004F0127" w:rsidRDefault="005B3551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4F012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Gazete Adı</w:t>
            </w:r>
            <w:r w:rsidRPr="004F0127">
              <w:rPr>
                <w:rFonts w:cs="Gentium Plus"/>
                <w:color w:val="000000" w:themeColor="text1"/>
                <w:sz w:val="18"/>
                <w:szCs w:val="18"/>
              </w:rPr>
              <w:t>. “Haber Başlığı” (Gün Ay Yıl), Sayfa Aralığı. Erişim Adresi</w:t>
            </w:r>
          </w:p>
        </w:tc>
      </w:tr>
      <w:tr w:rsidR="005B3551" w:rsidRPr="009164A2" w14:paraId="39E34FF7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0D44228" w14:textId="77777777" w:rsidR="005B3551" w:rsidRPr="004C3904" w:rsidRDefault="005B3551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49FAE9AC" w14:textId="5FB8FE5E" w:rsidR="005B3551" w:rsidRPr="004F0127" w:rsidRDefault="005B3551" w:rsidP="004F0127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4F012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Milliyet</w:t>
            </w:r>
            <w:r w:rsidRPr="004F0127">
              <w:rPr>
                <w:rFonts w:cs="Gentium Plus"/>
                <w:color w:val="000000" w:themeColor="text1"/>
                <w:sz w:val="18"/>
                <w:szCs w:val="18"/>
              </w:rPr>
              <w:t>.</w:t>
            </w:r>
            <w:r w:rsidRPr="004F012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r w:rsidRPr="004F0127">
              <w:rPr>
                <w:rFonts w:cs="Gentium Plus"/>
                <w:color w:val="000000" w:themeColor="text1"/>
                <w:sz w:val="18"/>
                <w:szCs w:val="18"/>
              </w:rPr>
              <w:t>“Yetki Kanunları”</w:t>
            </w:r>
            <w:r w:rsidR="001F74B5" w:rsidRPr="004F0127">
              <w:rPr>
                <w:rFonts w:cs="Gentium Plus"/>
                <w:color w:val="000000" w:themeColor="text1"/>
                <w:sz w:val="18"/>
                <w:szCs w:val="18"/>
              </w:rPr>
              <w:t xml:space="preserve"> (</w:t>
            </w:r>
            <w:r w:rsidRPr="004F0127">
              <w:rPr>
                <w:rFonts w:cs="Gentium Plus"/>
                <w:color w:val="000000" w:themeColor="text1"/>
                <w:sz w:val="18"/>
                <w:szCs w:val="18"/>
              </w:rPr>
              <w:t xml:space="preserve">17 Eylül 1971), 1. </w:t>
            </w:r>
            <w:hyperlink r:id="rId114" w:history="1">
              <w:r w:rsidR="005372A8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://www.milliyet.com.tr</w:t>
              </w:r>
            </w:hyperlink>
          </w:p>
        </w:tc>
      </w:tr>
    </w:tbl>
    <w:p w14:paraId="0D35AC74" w14:textId="408AB28B" w:rsidR="001226C4" w:rsidRPr="009164A2" w:rsidRDefault="001226C4" w:rsidP="000A49BA">
      <w:pPr>
        <w:pStyle w:val="Balk2"/>
        <w:numPr>
          <w:ilvl w:val="0"/>
          <w:numId w:val="61"/>
        </w:numPr>
      </w:pPr>
      <w:bookmarkStart w:id="154" w:name="_Toc37480916"/>
      <w:bookmarkStart w:id="155" w:name="_Hlk34663428"/>
      <w:r w:rsidRPr="009164A2">
        <w:t>Rapor</w:t>
      </w:r>
      <w:bookmarkEnd w:id="154"/>
    </w:p>
    <w:p w14:paraId="33EE35D6" w14:textId="55BE7642" w:rsidR="00101C66" w:rsidRPr="00694F90" w:rsidRDefault="00101C66" w:rsidP="004F0127">
      <w:pPr>
        <w:pStyle w:val="Balk3indekilerdeGsterme"/>
        <w:numPr>
          <w:ilvl w:val="1"/>
          <w:numId w:val="61"/>
        </w:numPr>
        <w:spacing w:before="60" w:after="0"/>
        <w:ind w:left="924" w:hanging="357"/>
      </w:pPr>
      <w:bookmarkStart w:id="156" w:name="_Toc19832338"/>
      <w:bookmarkStart w:id="157" w:name="_Toc19932550"/>
      <w:bookmarkStart w:id="158" w:name="_Toc20088060"/>
      <w:bookmarkStart w:id="159" w:name="_Toc20098341"/>
      <w:bookmarkStart w:id="160" w:name="_Toc20175430"/>
      <w:bookmarkStart w:id="161" w:name="_Toc20251756"/>
      <w:r w:rsidRPr="00694F90">
        <w:t>Rapor</w:t>
      </w:r>
      <w:r w:rsidR="001B58DE" w:rsidRPr="00694F90">
        <w:t>-</w:t>
      </w:r>
      <w:r w:rsidR="00D67918" w:rsidRPr="00694F90">
        <w:t>Yazarsız</w:t>
      </w:r>
      <w:bookmarkEnd w:id="156"/>
      <w:bookmarkEnd w:id="157"/>
      <w:bookmarkEnd w:id="158"/>
      <w:bookmarkEnd w:id="159"/>
      <w:bookmarkEnd w:id="160"/>
      <w:bookmarkEnd w:id="161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12"/>
        <w:gridCol w:w="6933"/>
      </w:tblGrid>
      <w:tr w:rsidR="00101C66" w:rsidRPr="009164A2" w14:paraId="00DDC34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155"/>
          <w:p w14:paraId="54941D38" w14:textId="77777777" w:rsidR="00101C66" w:rsidRPr="004C3904" w:rsidRDefault="00101C6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73" w:type="dxa"/>
          </w:tcPr>
          <w:p w14:paraId="5131DC50" w14:textId="3983E7F4" w:rsidR="00101C66" w:rsidRPr="004F0127" w:rsidRDefault="00101C66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>Kurum Adı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7175DC" w:rsidRPr="004F0127">
              <w:rPr>
                <w:rFonts w:cs="Gentium Plus"/>
                <w:sz w:val="18"/>
                <w:szCs w:val="18"/>
              </w:rPr>
              <w:t>(</w:t>
            </w:r>
            <w:r w:rsidRPr="004F0127">
              <w:rPr>
                <w:rFonts w:cs="Gentium Plus"/>
                <w:sz w:val="18"/>
                <w:szCs w:val="18"/>
              </w:rPr>
              <w:t>Kurum Adı Kısaltması</w:t>
            </w:r>
            <w:r w:rsidR="007175DC" w:rsidRPr="004F0127">
              <w:rPr>
                <w:rFonts w:cs="Gentium Plus"/>
                <w:sz w:val="18"/>
                <w:szCs w:val="18"/>
              </w:rPr>
              <w:t>)</w:t>
            </w:r>
            <w:r w:rsidRPr="004F0127">
              <w:rPr>
                <w:rFonts w:cs="Gentium Plus"/>
                <w:sz w:val="18"/>
                <w:szCs w:val="18"/>
              </w:rPr>
              <w:t>,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 Eser Adı</w:t>
            </w:r>
            <w:r w:rsidRPr="004F0127">
              <w:rPr>
                <w:rFonts w:cs="Gentium Plus"/>
                <w:sz w:val="18"/>
                <w:szCs w:val="18"/>
              </w:rPr>
              <w:t xml:space="preserve"> (</w:t>
            </w:r>
            <w:r w:rsidR="00B66F97" w:rsidRPr="004F0127">
              <w:rPr>
                <w:rFonts w:cs="Gentium Plus"/>
                <w:sz w:val="18"/>
                <w:szCs w:val="18"/>
              </w:rPr>
              <w:t>Basım</w:t>
            </w:r>
            <w:r w:rsidRPr="004F0127">
              <w:rPr>
                <w:rFonts w:cs="Gentium Plus"/>
                <w:sz w:val="18"/>
                <w:szCs w:val="18"/>
              </w:rPr>
              <w:t xml:space="preserve"> Yeri: Yayıncı</w:t>
            </w:r>
            <w:r w:rsidR="00ED2DC3">
              <w:rPr>
                <w:rFonts w:cs="Gentium Plus"/>
                <w:sz w:val="18"/>
                <w:szCs w:val="18"/>
              </w:rPr>
              <w:t>, Basım Yılı)</w:t>
            </w:r>
            <w:r w:rsidRPr="004F0127">
              <w:rPr>
                <w:rFonts w:cs="Gentium Plus"/>
                <w:sz w:val="18"/>
                <w:szCs w:val="18"/>
              </w:rPr>
              <w:t xml:space="preserve">, Cilt/Sayfa Numarası. </w:t>
            </w:r>
          </w:p>
        </w:tc>
      </w:tr>
      <w:tr w:rsidR="00101C66" w:rsidRPr="009164A2" w14:paraId="77E1A0A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69948F1" w14:textId="77777777" w:rsidR="00101C66" w:rsidRPr="004C3904" w:rsidRDefault="00101C6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23A91E97" w14:textId="4B1EC47D" w:rsidR="00101C66" w:rsidRPr="004F0127" w:rsidRDefault="00101C6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Din İşleri Yüksek Kurulu </w:t>
            </w:r>
            <w:r w:rsidR="00F01FAF">
              <w:rPr>
                <w:rFonts w:cs="Gentium Plus"/>
                <w:sz w:val="18"/>
                <w:szCs w:val="18"/>
              </w:rPr>
              <w:t>Başkanlığı</w:t>
            </w:r>
            <w:r w:rsidR="00F01FAF" w:rsidRPr="004F0127">
              <w:rPr>
                <w:rFonts w:cs="Gentium Plus"/>
                <w:sz w:val="18"/>
                <w:szCs w:val="18"/>
              </w:rPr>
              <w:t xml:space="preserve"> </w:t>
            </w:r>
            <w:r w:rsidR="007175DC" w:rsidRPr="004F0127">
              <w:rPr>
                <w:rFonts w:cs="Gentium Plus"/>
                <w:sz w:val="18"/>
                <w:szCs w:val="18"/>
              </w:rPr>
              <w:t>(</w:t>
            </w:r>
            <w:r w:rsidRPr="004F0127">
              <w:rPr>
                <w:rFonts w:cs="Gentium Plus"/>
                <w:sz w:val="18"/>
                <w:szCs w:val="18"/>
              </w:rPr>
              <w:t>DİYK</w:t>
            </w:r>
            <w:r w:rsidR="00F01FAF">
              <w:rPr>
                <w:rFonts w:cs="Gentium Plus"/>
                <w:sz w:val="18"/>
                <w:szCs w:val="18"/>
              </w:rPr>
              <w:t>B</w:t>
            </w:r>
            <w:r w:rsidR="007175DC" w:rsidRPr="004F0127">
              <w:rPr>
                <w:rFonts w:cs="Gentium Plus"/>
                <w:sz w:val="18"/>
                <w:szCs w:val="18"/>
              </w:rPr>
              <w:t>)</w:t>
            </w:r>
            <w:r w:rsidRPr="004F0127">
              <w:rPr>
                <w:rFonts w:cs="Gentium Plus"/>
                <w:sz w:val="18"/>
                <w:szCs w:val="18"/>
              </w:rPr>
              <w:t xml:space="preserve">, 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>Kendi Dilinden FETÖ Örgütlü Bir Din İstismarı</w:t>
            </w:r>
            <w:r w:rsidRPr="004F0127">
              <w:rPr>
                <w:rFonts w:cs="Gentium Plus"/>
                <w:sz w:val="18"/>
                <w:szCs w:val="18"/>
              </w:rPr>
              <w:t xml:space="preserve"> (Ankara: Diyanet İşleri Yayınları, 2017), 36.</w:t>
            </w:r>
          </w:p>
          <w:p w14:paraId="2A075F59" w14:textId="3FB84056" w:rsidR="00101C66" w:rsidRPr="004F0127" w:rsidRDefault="00101C6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Meclis Araştırması Komisyonu </w:t>
            </w:r>
            <w:r w:rsidR="002C7EB1">
              <w:rPr>
                <w:rFonts w:cs="Gentium Plus"/>
                <w:sz w:val="18"/>
                <w:szCs w:val="18"/>
              </w:rPr>
              <w:t>(</w:t>
            </w:r>
            <w:r w:rsidRPr="004F0127">
              <w:rPr>
                <w:rFonts w:cs="Gentium Plus"/>
                <w:sz w:val="18"/>
                <w:szCs w:val="18"/>
              </w:rPr>
              <w:t>MAK</w:t>
            </w:r>
            <w:r w:rsidR="002C7EB1">
              <w:rPr>
                <w:rFonts w:cs="Gentium Plus"/>
                <w:sz w:val="18"/>
                <w:szCs w:val="18"/>
              </w:rPr>
              <w:t>)</w:t>
            </w:r>
            <w:r w:rsidRPr="004F0127">
              <w:rPr>
                <w:rFonts w:cs="Gentium Plus"/>
                <w:sz w:val="18"/>
                <w:szCs w:val="18"/>
              </w:rPr>
              <w:t xml:space="preserve">, 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>Başta Cinsel İstismar Olmak Üzere Çocuklara Yönelik Her Türlü İstismar Olaylarının Araştırılarak Alınması Gereken Önlemlerin Belirlenmesi Amacıyla Kurulan Meclis Araştırması Komisyonu Raporu</w:t>
            </w:r>
            <w:r w:rsidRPr="004F0127">
              <w:rPr>
                <w:rFonts w:cs="Gentium Plus"/>
                <w:sz w:val="18"/>
                <w:szCs w:val="18"/>
              </w:rPr>
              <w:t xml:space="preserve"> (Ankara: TBMM, 2016), 45.</w:t>
            </w:r>
          </w:p>
        </w:tc>
      </w:tr>
      <w:tr w:rsidR="00101C66" w:rsidRPr="009164A2" w14:paraId="1035994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5DD709A" w14:textId="77777777" w:rsidR="00101C66" w:rsidRPr="004C3904" w:rsidRDefault="00101C6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73" w:type="dxa"/>
          </w:tcPr>
          <w:p w14:paraId="3B358B81" w14:textId="77777777" w:rsidR="00101C66" w:rsidRPr="004F0127" w:rsidRDefault="00101C66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Kurum Adı Kısaltması, 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Eser Adı, </w:t>
            </w:r>
            <w:r w:rsidRPr="004F0127">
              <w:rPr>
                <w:rFonts w:cs="Gentium Plus"/>
                <w:sz w:val="18"/>
                <w:szCs w:val="18"/>
              </w:rPr>
              <w:t>Cilt/Sayfa Numarası.</w:t>
            </w:r>
          </w:p>
        </w:tc>
      </w:tr>
      <w:tr w:rsidR="00101C66" w:rsidRPr="009164A2" w14:paraId="5404DEE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344E75E" w14:textId="77777777" w:rsidR="00101C66" w:rsidRPr="004C3904" w:rsidRDefault="00101C6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3A67EFEF" w14:textId="06D2C9BC" w:rsidR="00021BA1" w:rsidRPr="004F0127" w:rsidRDefault="00101C6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>DİYK</w:t>
            </w:r>
            <w:r w:rsidR="00F01FAF">
              <w:rPr>
                <w:rFonts w:cs="Gentium Plus"/>
                <w:sz w:val="18"/>
                <w:szCs w:val="18"/>
              </w:rPr>
              <w:t>B</w:t>
            </w:r>
            <w:r w:rsidRPr="004F0127">
              <w:rPr>
                <w:rFonts w:cs="Gentium Plus"/>
                <w:sz w:val="18"/>
                <w:szCs w:val="18"/>
              </w:rPr>
              <w:t xml:space="preserve">, 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>Kendi Dilinden FETÖ Örgütlü Bir Din İstismarı</w:t>
            </w:r>
            <w:r w:rsidRPr="004F0127">
              <w:rPr>
                <w:rFonts w:cs="Gentium Plus"/>
                <w:sz w:val="18"/>
                <w:szCs w:val="18"/>
              </w:rPr>
              <w:t>, 45.</w:t>
            </w:r>
          </w:p>
          <w:p w14:paraId="2DE8B8C3" w14:textId="6C66AF82" w:rsidR="00101C66" w:rsidRPr="004F0127" w:rsidRDefault="00101C6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MAK, 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>Cinsel İstismar Olaylarının Önlenmesi Amacıyla Kurulan Meclis Araştırması Komisyonu Raporu</w:t>
            </w:r>
            <w:r w:rsidRPr="004F0127">
              <w:rPr>
                <w:rFonts w:cs="Gentium Plus"/>
                <w:sz w:val="18"/>
                <w:szCs w:val="18"/>
              </w:rPr>
              <w:t>, 45-47.</w:t>
            </w:r>
          </w:p>
        </w:tc>
      </w:tr>
      <w:tr w:rsidR="00101C66" w:rsidRPr="009164A2" w14:paraId="613A912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9E89B30" w14:textId="77777777" w:rsidR="00101C66" w:rsidRPr="004C3904" w:rsidRDefault="00101C6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73" w:type="dxa"/>
          </w:tcPr>
          <w:p w14:paraId="4B9654A8" w14:textId="1553F7A9" w:rsidR="00101C66" w:rsidRPr="004F0127" w:rsidRDefault="001F6A88" w:rsidP="005372A8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>Kurum Adı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5372A8">
              <w:rPr>
                <w:rFonts w:cs="Gentium Plus"/>
                <w:sz w:val="18"/>
                <w:szCs w:val="18"/>
              </w:rPr>
              <w:t>Kısaltması</w:t>
            </w:r>
            <w:r w:rsidRPr="004F0127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101C66" w:rsidRPr="004F0127">
              <w:rPr>
                <w:rFonts w:cs="Gentium Plus"/>
                <w:sz w:val="18"/>
                <w:szCs w:val="18"/>
              </w:rPr>
              <w:t>Kurum Adı</w:t>
            </w:r>
            <w:r w:rsidR="00101C66" w:rsidRPr="004F0127">
              <w:rPr>
                <w:rFonts w:cs="Gentium Plus"/>
                <w:i/>
                <w:iCs/>
                <w:sz w:val="18"/>
                <w:szCs w:val="18"/>
              </w:rPr>
              <w:t>. Eser Adı</w:t>
            </w:r>
            <w:r w:rsidR="00101C66" w:rsidRPr="004F0127">
              <w:rPr>
                <w:rFonts w:cs="Gentium Plus"/>
                <w:sz w:val="18"/>
                <w:szCs w:val="18"/>
              </w:rPr>
              <w:t xml:space="preserve">. </w:t>
            </w:r>
            <w:r w:rsidR="00B66F97" w:rsidRPr="004F0127">
              <w:rPr>
                <w:rFonts w:cs="Gentium Plus"/>
                <w:sz w:val="18"/>
                <w:szCs w:val="18"/>
              </w:rPr>
              <w:t>Basım</w:t>
            </w:r>
            <w:r w:rsidR="00101C66" w:rsidRPr="004F0127">
              <w:rPr>
                <w:rFonts w:cs="Gentium Plus"/>
                <w:sz w:val="18"/>
                <w:szCs w:val="18"/>
              </w:rPr>
              <w:t xml:space="preserve"> Yeri: Yayıncı</w:t>
            </w:r>
            <w:r w:rsidR="008F10D0">
              <w:rPr>
                <w:rFonts w:cs="Gentium Plus"/>
                <w:sz w:val="18"/>
                <w:szCs w:val="18"/>
              </w:rPr>
              <w:t>, x. Basım</w:t>
            </w:r>
            <w:r w:rsidR="00ED2DC3">
              <w:rPr>
                <w:rFonts w:cs="Gentium Plus"/>
                <w:sz w:val="18"/>
                <w:szCs w:val="18"/>
              </w:rPr>
              <w:t>, Basım Yılı.</w:t>
            </w:r>
            <w:r w:rsidR="00101C66" w:rsidRPr="004F0127">
              <w:rPr>
                <w:rFonts w:cs="Gentium Plus"/>
                <w:sz w:val="18"/>
                <w:szCs w:val="18"/>
              </w:rPr>
              <w:t xml:space="preserve">  </w:t>
            </w:r>
            <w:r w:rsidR="006158B2" w:rsidRPr="004F0127">
              <w:rPr>
                <w:rFonts w:cs="Gentium Plus"/>
                <w:sz w:val="18"/>
                <w:szCs w:val="18"/>
              </w:rPr>
              <w:t xml:space="preserve">Erişim </w:t>
            </w:r>
            <w:r w:rsidR="00101C66" w:rsidRPr="004F0127">
              <w:rPr>
                <w:rFonts w:cs="Gentium Plus"/>
                <w:sz w:val="18"/>
                <w:szCs w:val="18"/>
              </w:rPr>
              <w:t>Adresi</w:t>
            </w:r>
          </w:p>
        </w:tc>
      </w:tr>
      <w:tr w:rsidR="00101C66" w:rsidRPr="009164A2" w14:paraId="22AA3DA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EDFD3D3" w14:textId="77777777" w:rsidR="00101C66" w:rsidRPr="004C3904" w:rsidRDefault="00101C6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0BCDF7C8" w14:textId="1D83D284" w:rsidR="00101C66" w:rsidRPr="004F0127" w:rsidRDefault="001F6A88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>DİYK</w:t>
            </w:r>
            <w:r w:rsidR="00F01FAF">
              <w:rPr>
                <w:rFonts w:cs="Gentium Plus"/>
                <w:sz w:val="18"/>
                <w:szCs w:val="18"/>
              </w:rPr>
              <w:t>B</w:t>
            </w:r>
            <w:r w:rsidRPr="004F0127">
              <w:rPr>
                <w:rFonts w:cs="Gentium Plus"/>
                <w:sz w:val="18"/>
                <w:szCs w:val="18"/>
              </w:rPr>
              <w:t xml:space="preserve">, </w:t>
            </w:r>
            <w:r w:rsidR="00101C66" w:rsidRPr="004F0127">
              <w:rPr>
                <w:rFonts w:cs="Gentium Plus"/>
                <w:sz w:val="18"/>
                <w:szCs w:val="18"/>
              </w:rPr>
              <w:t>Din İşleri Yüksek Kurulu</w:t>
            </w:r>
            <w:r w:rsidR="00F01FAF">
              <w:rPr>
                <w:rFonts w:cs="Gentium Plus"/>
                <w:sz w:val="18"/>
                <w:szCs w:val="18"/>
              </w:rPr>
              <w:t xml:space="preserve"> Başkanlığı</w:t>
            </w:r>
            <w:r w:rsidR="00101C66" w:rsidRPr="004F0127">
              <w:rPr>
                <w:rFonts w:cs="Gentium Plus"/>
                <w:sz w:val="18"/>
                <w:szCs w:val="18"/>
              </w:rPr>
              <w:t xml:space="preserve">. </w:t>
            </w:r>
            <w:r w:rsidR="00101C66" w:rsidRPr="004F0127">
              <w:rPr>
                <w:rFonts w:cs="Gentium Plus"/>
                <w:i/>
                <w:iCs/>
                <w:sz w:val="18"/>
                <w:szCs w:val="18"/>
              </w:rPr>
              <w:t>Kendi Dilinden FETÖ Örgütlü Bir Din İstismarı</w:t>
            </w:r>
            <w:r w:rsidR="00101C66" w:rsidRPr="004F0127">
              <w:rPr>
                <w:rFonts w:cs="Gentium Plus"/>
                <w:sz w:val="18"/>
                <w:szCs w:val="18"/>
              </w:rPr>
              <w:t>. Ankara: Diyanet İşleri Yayınları, 2017.</w:t>
            </w:r>
          </w:p>
          <w:p w14:paraId="6F2612C0" w14:textId="7BDCB02F" w:rsidR="00101C66" w:rsidRPr="002C7EB1" w:rsidRDefault="001F6A88" w:rsidP="002C7EB1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4F0127">
              <w:rPr>
                <w:rFonts w:cs="Gentium Plus"/>
                <w:sz w:val="18"/>
                <w:szCs w:val="18"/>
              </w:rPr>
              <w:t xml:space="preserve">MAK, </w:t>
            </w:r>
            <w:r w:rsidR="00101C66" w:rsidRPr="004F0127">
              <w:rPr>
                <w:rFonts w:cs="Gentium Plus"/>
                <w:sz w:val="18"/>
                <w:szCs w:val="18"/>
              </w:rPr>
              <w:t xml:space="preserve">Meclis Araştırması Komisyonu. </w:t>
            </w:r>
            <w:r w:rsidR="00101C66" w:rsidRPr="004F0127">
              <w:rPr>
                <w:rFonts w:cs="Gentium Plus"/>
                <w:i/>
                <w:iCs/>
                <w:sz w:val="18"/>
                <w:szCs w:val="18"/>
              </w:rPr>
              <w:t xml:space="preserve">Başta Cinsel İstismar Olmak </w:t>
            </w:r>
            <w:r w:rsidR="00101C66" w:rsidRPr="00D7385C">
              <w:rPr>
                <w:rFonts w:cs="Gentium Plus"/>
                <w:i/>
                <w:iCs/>
                <w:sz w:val="17"/>
                <w:szCs w:val="17"/>
              </w:rPr>
              <w:t xml:space="preserve">Üzere Çocuklara Yönelik Her Türlü İstismar Olaylarının Araştırılarak Alınması Gereken Önlemlerin Belirlenmesi Amacıyla Kurulan Meclis Araştırması </w:t>
            </w:r>
            <w:r w:rsidR="00101C66" w:rsidRPr="00D7385C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Komisyonu Raporu</w:t>
            </w:r>
            <w:r w:rsidR="00101C66" w:rsidRPr="00D7385C">
              <w:rPr>
                <w:rFonts w:cs="Gentium Plus"/>
                <w:color w:val="000000" w:themeColor="text1"/>
                <w:sz w:val="17"/>
                <w:szCs w:val="17"/>
              </w:rPr>
              <w:t xml:space="preserve">. Ankara: TBMM, 2016. </w:t>
            </w:r>
            <w:hyperlink r:id="rId115" w:history="1">
              <w:r w:rsidR="00FE485E" w:rsidRPr="004F0127"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https://www.tbmm.gov.tr/sirasayi/donem26/yil01/ss442.pdf</w:t>
              </w:r>
            </w:hyperlink>
          </w:p>
        </w:tc>
      </w:tr>
    </w:tbl>
    <w:p w14:paraId="1D787777" w14:textId="269B961A" w:rsidR="00D70B4E" w:rsidRPr="0017793F" w:rsidRDefault="00D70B4E" w:rsidP="00D70B4E">
      <w:pPr>
        <w:pStyle w:val="ListeParagraf"/>
        <w:numPr>
          <w:ilvl w:val="0"/>
          <w:numId w:val="0"/>
        </w:numPr>
        <w:ind w:left="360"/>
        <w:rPr>
          <w:rFonts w:cs="Gentium Plus"/>
          <w:sz w:val="8"/>
          <w:szCs w:val="8"/>
        </w:rPr>
      </w:pPr>
    </w:p>
    <w:p w14:paraId="55F95969" w14:textId="6BF3DCD5" w:rsidR="00D67918" w:rsidRPr="00694F90" w:rsidRDefault="00D67918" w:rsidP="00DD1F64">
      <w:pPr>
        <w:pStyle w:val="Balk3indekilerdeGsterme"/>
        <w:numPr>
          <w:ilvl w:val="1"/>
          <w:numId w:val="61"/>
        </w:numPr>
      </w:pPr>
      <w:bookmarkStart w:id="162" w:name="_Toc19832339"/>
      <w:bookmarkStart w:id="163" w:name="_Toc19932551"/>
      <w:bookmarkStart w:id="164" w:name="_Toc20088061"/>
      <w:bookmarkStart w:id="165" w:name="_Toc20098342"/>
      <w:bookmarkStart w:id="166" w:name="_Toc20175431"/>
      <w:bookmarkStart w:id="167" w:name="_Toc20251757"/>
      <w:bookmarkStart w:id="168" w:name="_Hlk34663443"/>
      <w:r w:rsidRPr="00694F90">
        <w:lastRenderedPageBreak/>
        <w:t>Rapor</w:t>
      </w:r>
      <w:r w:rsidR="00C20CEB" w:rsidRPr="00694F90">
        <w:t>-</w:t>
      </w:r>
      <w:r w:rsidRPr="00694F90">
        <w:t>Ya</w:t>
      </w:r>
      <w:r w:rsidR="001226C4" w:rsidRPr="00694F90">
        <w:t>zarlı</w:t>
      </w:r>
      <w:bookmarkEnd w:id="162"/>
      <w:bookmarkEnd w:id="163"/>
      <w:bookmarkEnd w:id="164"/>
      <w:bookmarkEnd w:id="165"/>
      <w:bookmarkEnd w:id="166"/>
      <w:bookmarkEnd w:id="16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06"/>
        <w:gridCol w:w="6939"/>
      </w:tblGrid>
      <w:tr w:rsidR="003B7D23" w:rsidRPr="00694F90" w14:paraId="3188FD4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168"/>
          <w:p w14:paraId="6BBAC21C" w14:textId="77777777" w:rsidR="003B7D23" w:rsidRPr="004C3904" w:rsidRDefault="003B7D2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89" w:type="dxa"/>
          </w:tcPr>
          <w:p w14:paraId="76B5A507" w14:textId="20B330CD" w:rsidR="003B7D23" w:rsidRPr="00611A54" w:rsidRDefault="003B7D23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Hazırlayan Adı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Rapor Adı</w:t>
            </w:r>
            <w:r w:rsidRPr="00611A54">
              <w:rPr>
                <w:rFonts w:cs="Gentium Plus"/>
                <w:sz w:val="19"/>
                <w:szCs w:val="19"/>
              </w:rPr>
              <w:t xml:space="preserve"> (Kurum Adı, Yılı), Sayfa Numarası.</w:t>
            </w:r>
          </w:p>
        </w:tc>
      </w:tr>
      <w:tr w:rsidR="003B7D23" w:rsidRPr="00694F90" w14:paraId="1E9468C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F6A1AE8" w14:textId="77777777" w:rsidR="003B7D23" w:rsidRPr="004C3904" w:rsidRDefault="003B7D2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89" w:type="dxa"/>
          </w:tcPr>
          <w:p w14:paraId="0A2A94A0" w14:textId="5F71A8B4" w:rsidR="003B7D23" w:rsidRPr="00611A54" w:rsidRDefault="003B7D2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Mustafa Aydıntepe</w:t>
            </w:r>
            <w:r w:rsidR="00C20CEB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İzzettin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rtokça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Yemen Raporu</w:t>
            </w:r>
            <w:r w:rsidRPr="00611A54">
              <w:rPr>
                <w:rFonts w:cs="Gentium Plus"/>
                <w:sz w:val="19"/>
                <w:szCs w:val="19"/>
              </w:rPr>
              <w:t xml:space="preserve"> (TASAM, 2013), 14, </w:t>
            </w:r>
          </w:p>
        </w:tc>
      </w:tr>
      <w:tr w:rsidR="003B7D23" w:rsidRPr="00694F90" w14:paraId="3C94CBA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E83C1E1" w14:textId="77777777" w:rsidR="003B7D23" w:rsidRPr="004C3904" w:rsidRDefault="003B7D2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89" w:type="dxa"/>
          </w:tcPr>
          <w:p w14:paraId="5FB1A1B0" w14:textId="34DAF8D1" w:rsidR="003B7D23" w:rsidRPr="00611A54" w:rsidRDefault="003B7D23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Hazırlayan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Rapor Adı</w:t>
            </w:r>
            <w:r w:rsidRPr="00611A54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3B7D23" w:rsidRPr="00694F90" w14:paraId="08F2501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356BDE2" w14:textId="77777777" w:rsidR="003B7D23" w:rsidRPr="004C3904" w:rsidRDefault="003B7D2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89" w:type="dxa"/>
          </w:tcPr>
          <w:p w14:paraId="4610AE0F" w14:textId="0667D3A3" w:rsidR="003B7D23" w:rsidRPr="00611A54" w:rsidRDefault="003B7D2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Aydıntepe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rtokça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Yemen Raporu</w:t>
            </w:r>
            <w:r w:rsidRPr="00611A54">
              <w:rPr>
                <w:rFonts w:cs="Gentium Plus"/>
                <w:sz w:val="19"/>
                <w:szCs w:val="19"/>
              </w:rPr>
              <w:t>, 16.</w:t>
            </w:r>
          </w:p>
        </w:tc>
      </w:tr>
      <w:tr w:rsidR="003B7D23" w:rsidRPr="00694F90" w14:paraId="47200A4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2F83A22" w14:textId="77777777" w:rsidR="003B7D23" w:rsidRPr="004C3904" w:rsidRDefault="003B7D2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89" w:type="dxa"/>
          </w:tcPr>
          <w:p w14:paraId="17DAFCC7" w14:textId="5D867E98" w:rsidR="003B7D23" w:rsidRPr="00611A54" w:rsidRDefault="003B7D23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Hazırlayan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Rapor Adı</w:t>
            </w:r>
            <w:r w:rsidRPr="00611A54">
              <w:rPr>
                <w:rFonts w:cs="Gentium Plus"/>
                <w:sz w:val="19"/>
                <w:szCs w:val="19"/>
              </w:rPr>
              <w:t>.  Kurum Adı, Yılı</w:t>
            </w:r>
            <w:r w:rsidR="008B623E" w:rsidRPr="00611A54">
              <w:rPr>
                <w:rFonts w:cs="Gentium Plus"/>
                <w:sz w:val="19"/>
                <w:szCs w:val="19"/>
              </w:rPr>
              <w:t>. Erişim</w:t>
            </w:r>
            <w:r w:rsidRPr="00611A54">
              <w:rPr>
                <w:rFonts w:cs="Gentium Plus"/>
                <w:sz w:val="19"/>
                <w:szCs w:val="19"/>
              </w:rPr>
              <w:t xml:space="preserve"> Adresi</w:t>
            </w:r>
          </w:p>
        </w:tc>
      </w:tr>
      <w:tr w:rsidR="003B7D23" w:rsidRPr="00694F90" w14:paraId="140CF1B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337112C" w14:textId="77777777" w:rsidR="003B7D23" w:rsidRPr="004C3904" w:rsidRDefault="003B7D2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89" w:type="dxa"/>
          </w:tcPr>
          <w:p w14:paraId="14F4F2A2" w14:textId="7C293C20" w:rsidR="003B7D23" w:rsidRPr="00611A54" w:rsidRDefault="003B7D23" w:rsidP="004F0127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lang w:val="de-DE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Aydıntepe, Mustafa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rtokça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İzzettin.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  <w:lang w:val="de-DE"/>
              </w:rPr>
              <w:t>Yemen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  <w:lang w:val="de-DE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  <w:lang w:val="de-DE"/>
              </w:rPr>
              <w:t>Raporu</w:t>
            </w:r>
            <w:proofErr w:type="spellEnd"/>
            <w:r w:rsidRPr="00611A54">
              <w:rPr>
                <w:rFonts w:cs="Gentium Plus"/>
                <w:sz w:val="19"/>
                <w:szCs w:val="19"/>
                <w:lang w:val="de-DE"/>
              </w:rPr>
              <w:t xml:space="preserve">. TASAM, 2018. </w:t>
            </w:r>
            <w:hyperlink r:id="rId116" w:history="1">
              <w:r w:rsidR="00933225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  <w:lang w:val="de-DE"/>
                </w:rPr>
                <w:t>http://www.tasam.org/Files/PDF/Raporlar/ yemen_raporu.pdf_b7e9f548-3946-4f3d-ac14-b8448ef6b8eb.pdf</w:t>
              </w:r>
            </w:hyperlink>
          </w:p>
        </w:tc>
      </w:tr>
    </w:tbl>
    <w:p w14:paraId="71FCDD30" w14:textId="3655400D" w:rsidR="00B95729" w:rsidRPr="00694F90" w:rsidRDefault="0047246D" w:rsidP="000A49BA">
      <w:pPr>
        <w:pStyle w:val="Balk2"/>
        <w:numPr>
          <w:ilvl w:val="0"/>
          <w:numId w:val="61"/>
        </w:numPr>
      </w:pPr>
      <w:bookmarkStart w:id="169" w:name="_Toc37480917"/>
      <w:bookmarkStart w:id="170" w:name="_Hlk34663470"/>
      <w:r w:rsidRPr="00694F90">
        <w:t xml:space="preserve">Basın </w:t>
      </w:r>
      <w:r w:rsidR="004642E5" w:rsidRPr="00694F90">
        <w:t>Bülten</w:t>
      </w:r>
      <w:r w:rsidRPr="00694F90">
        <w:t>i</w:t>
      </w:r>
      <w:bookmarkEnd w:id="169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12"/>
        <w:gridCol w:w="6933"/>
      </w:tblGrid>
      <w:tr w:rsidR="002560D3" w:rsidRPr="00694F90" w14:paraId="6B5B7CB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170"/>
          <w:p w14:paraId="2C71403B" w14:textId="77777777" w:rsidR="002560D3" w:rsidRPr="004C3904" w:rsidRDefault="002560D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73" w:type="dxa"/>
          </w:tcPr>
          <w:p w14:paraId="0FB9F0E7" w14:textId="3E9FCE22" w:rsidR="002560D3" w:rsidRPr="00611A54" w:rsidRDefault="002560D3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Kurum Adı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(Kurum Adı Kısaltması),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47246D" w:rsidRPr="00611A54">
              <w:rPr>
                <w:rFonts w:cs="Gentium Plus"/>
                <w:i/>
                <w:iCs/>
                <w:sz w:val="19"/>
                <w:szCs w:val="19"/>
              </w:rPr>
              <w:t xml:space="preserve">Basın </w:t>
            </w:r>
            <w:r w:rsidR="004642E5" w:rsidRPr="00611A54">
              <w:rPr>
                <w:rFonts w:cs="Gentium Plus"/>
                <w:i/>
                <w:iCs/>
                <w:sz w:val="19"/>
                <w:szCs w:val="19"/>
              </w:rPr>
              <w:t>Bülten</w:t>
            </w:r>
            <w:r w:rsidR="0047246D" w:rsidRPr="00611A54">
              <w:rPr>
                <w:rFonts w:cs="Gentium Plus"/>
                <w:i/>
                <w:iCs/>
                <w:sz w:val="19"/>
                <w:szCs w:val="19"/>
              </w:rPr>
              <w:t>i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071FEC" w:rsidRPr="00611A54">
              <w:rPr>
                <w:rFonts w:cs="Gentium Plus"/>
                <w:sz w:val="19"/>
                <w:szCs w:val="19"/>
              </w:rPr>
              <w:t xml:space="preserve">Yayın </w:t>
            </w:r>
            <w:r w:rsidR="003D6233" w:rsidRPr="00611A54">
              <w:rPr>
                <w:rFonts w:cs="Gentium Plus"/>
                <w:sz w:val="19"/>
                <w:szCs w:val="19"/>
              </w:rPr>
              <w:t>Gün</w:t>
            </w:r>
            <w:r w:rsidR="00071FEC" w:rsidRPr="00611A54">
              <w:rPr>
                <w:rFonts w:cs="Gentium Plus"/>
                <w:sz w:val="19"/>
                <w:szCs w:val="19"/>
              </w:rPr>
              <w:t>ü</w:t>
            </w:r>
            <w:r w:rsidR="003D6233" w:rsidRPr="00611A54">
              <w:rPr>
                <w:rFonts w:cs="Gentium Plus"/>
                <w:sz w:val="19"/>
                <w:szCs w:val="19"/>
              </w:rPr>
              <w:t xml:space="preserve"> Ay</w:t>
            </w:r>
            <w:r w:rsidR="00071FEC" w:rsidRPr="00611A54">
              <w:rPr>
                <w:rFonts w:cs="Gentium Plus"/>
                <w:sz w:val="19"/>
                <w:szCs w:val="19"/>
              </w:rPr>
              <w:t>ı</w:t>
            </w:r>
            <w:r w:rsidR="003D6233" w:rsidRPr="00611A54">
              <w:rPr>
                <w:rFonts w:cs="Gentium Plus"/>
                <w:sz w:val="19"/>
                <w:szCs w:val="19"/>
              </w:rPr>
              <w:t xml:space="preserve"> Yıl</w:t>
            </w:r>
            <w:r w:rsidR="00071FEC" w:rsidRPr="00611A54">
              <w:rPr>
                <w:rFonts w:cs="Gentium Plus"/>
                <w:sz w:val="19"/>
                <w:szCs w:val="19"/>
              </w:rPr>
              <w:t>ı</w:t>
            </w:r>
            <w:r w:rsidRPr="00611A54">
              <w:rPr>
                <w:rFonts w:cs="Gentium Plus"/>
                <w:sz w:val="19"/>
                <w:szCs w:val="19"/>
              </w:rPr>
              <w:t xml:space="preserve">), </w:t>
            </w:r>
            <w:r w:rsidR="00606DA6" w:rsidRPr="00611A54">
              <w:rPr>
                <w:rFonts w:cs="Gentium Plus"/>
                <w:sz w:val="19"/>
                <w:szCs w:val="19"/>
              </w:rPr>
              <w:t>(</w:t>
            </w:r>
            <w:r w:rsidR="00CD0097" w:rsidRPr="00611A54">
              <w:rPr>
                <w:rFonts w:cs="Gentium Plus"/>
                <w:sz w:val="19"/>
                <w:szCs w:val="19"/>
              </w:rPr>
              <w:t>v</w:t>
            </w:r>
            <w:r w:rsidR="00606DA6" w:rsidRPr="00611A54">
              <w:rPr>
                <w:rFonts w:cs="Gentium Plus"/>
                <w:sz w:val="19"/>
                <w:szCs w:val="19"/>
              </w:rPr>
              <w:t>arsa) Sayfa Numarası.</w:t>
            </w:r>
          </w:p>
        </w:tc>
      </w:tr>
      <w:tr w:rsidR="002560D3" w:rsidRPr="00694F90" w14:paraId="0300770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FCD9962" w14:textId="77777777" w:rsidR="002560D3" w:rsidRPr="004C3904" w:rsidRDefault="002560D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1D2FA4BE" w14:textId="5444D297" w:rsidR="008126E0" w:rsidRPr="00611A54" w:rsidRDefault="00C56EE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Hazine ve </w:t>
            </w:r>
            <w:r w:rsidR="008126E0" w:rsidRPr="00611A54">
              <w:rPr>
                <w:rFonts w:cs="Gentium Plus"/>
                <w:sz w:val="19"/>
                <w:szCs w:val="19"/>
              </w:rPr>
              <w:t>Maliye Bakanlığı (</w:t>
            </w:r>
            <w:r w:rsidRPr="00611A54">
              <w:rPr>
                <w:rFonts w:cs="Gentium Plus"/>
                <w:sz w:val="19"/>
                <w:szCs w:val="19"/>
              </w:rPr>
              <w:t>H</w:t>
            </w:r>
            <w:r w:rsidR="008126E0" w:rsidRPr="00611A54">
              <w:rPr>
                <w:rFonts w:cs="Gentium Plus"/>
                <w:sz w:val="19"/>
                <w:szCs w:val="19"/>
              </w:rPr>
              <w:t xml:space="preserve">MB), </w:t>
            </w:r>
            <w:r w:rsidR="008126E0" w:rsidRPr="00611A54">
              <w:rPr>
                <w:rFonts w:cs="Gentium Plus"/>
                <w:i/>
                <w:iCs/>
                <w:sz w:val="19"/>
                <w:szCs w:val="19"/>
              </w:rPr>
              <w:t xml:space="preserve">Aylık </w:t>
            </w:r>
            <w:r w:rsidR="006A7C98" w:rsidRPr="00611A54">
              <w:rPr>
                <w:rFonts w:cs="Gentium Plus"/>
                <w:i/>
                <w:iCs/>
                <w:sz w:val="19"/>
                <w:szCs w:val="19"/>
              </w:rPr>
              <w:t>Bütçe</w:t>
            </w:r>
            <w:r w:rsidR="003D6233"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6A7C98" w:rsidRPr="00611A54">
              <w:rPr>
                <w:rFonts w:cs="Gentium Plus"/>
                <w:i/>
                <w:iCs/>
                <w:sz w:val="19"/>
                <w:szCs w:val="19"/>
              </w:rPr>
              <w:t>Bülteni</w:t>
            </w:r>
            <w:r w:rsidR="008126E0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6A7C98" w:rsidRPr="00611A54">
              <w:rPr>
                <w:rFonts w:cs="Gentium Plus"/>
                <w:sz w:val="19"/>
                <w:szCs w:val="19"/>
              </w:rPr>
              <w:t>Haziran 2019</w:t>
            </w:r>
            <w:r w:rsidR="00484276" w:rsidRPr="00611A54">
              <w:rPr>
                <w:rFonts w:cs="Gentium Plus"/>
                <w:sz w:val="19"/>
                <w:szCs w:val="19"/>
              </w:rPr>
              <w:t>)</w:t>
            </w:r>
            <w:r w:rsidR="006A7C98" w:rsidRPr="00611A54">
              <w:rPr>
                <w:rFonts w:cs="Gentium Plus"/>
                <w:sz w:val="19"/>
                <w:szCs w:val="19"/>
              </w:rPr>
              <w:t>, 45-46</w:t>
            </w:r>
            <w:r w:rsidR="0029015D" w:rsidRPr="00611A54">
              <w:rPr>
                <w:rFonts w:cs="Gentium Plus"/>
                <w:sz w:val="19"/>
                <w:szCs w:val="19"/>
              </w:rPr>
              <w:t>.</w:t>
            </w:r>
          </w:p>
          <w:p w14:paraId="53446C6D" w14:textId="222377E8" w:rsidR="002560D3" w:rsidRPr="00611A54" w:rsidRDefault="00D7644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Bankacılık D</w:t>
            </w:r>
            <w:r w:rsidR="00064BA2" w:rsidRPr="00611A54">
              <w:rPr>
                <w:rFonts w:cs="Gentium Plus"/>
                <w:sz w:val="19"/>
                <w:szCs w:val="19"/>
              </w:rPr>
              <w:t>üzenleme ve Denetleme Kurumu</w:t>
            </w:r>
            <w:r w:rsidR="004D5B57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064BA2" w:rsidRPr="00611A54">
              <w:rPr>
                <w:rFonts w:cs="Gentium Plus"/>
                <w:sz w:val="19"/>
                <w:szCs w:val="19"/>
              </w:rPr>
              <w:t>BDDK</w:t>
            </w:r>
            <w:r w:rsidR="004D5B57" w:rsidRPr="00611A54">
              <w:rPr>
                <w:rFonts w:cs="Gentium Plus"/>
                <w:sz w:val="19"/>
                <w:szCs w:val="19"/>
              </w:rPr>
              <w:t xml:space="preserve">), </w:t>
            </w:r>
            <w:r w:rsidR="00B13723" w:rsidRPr="00611A54">
              <w:rPr>
                <w:rFonts w:cs="Gentium Plus"/>
                <w:i/>
                <w:iCs/>
                <w:sz w:val="19"/>
                <w:szCs w:val="19"/>
              </w:rPr>
              <w:t>Aylık Bankacılık Sektörü Verileri</w:t>
            </w:r>
            <w:r w:rsidR="007203CF" w:rsidRPr="00611A54">
              <w:rPr>
                <w:rFonts w:cs="Gentium Plus"/>
                <w:sz w:val="19"/>
                <w:szCs w:val="19"/>
              </w:rPr>
              <w:t xml:space="preserve"> (Haziran 2019)</w:t>
            </w:r>
            <w:r w:rsidR="0029015D"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2560D3" w:rsidRPr="00694F90" w14:paraId="441477A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E41C51" w14:textId="77777777" w:rsidR="002560D3" w:rsidRPr="004C3904" w:rsidRDefault="002560D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73" w:type="dxa"/>
          </w:tcPr>
          <w:p w14:paraId="211F2D2A" w14:textId="60DCCDB5" w:rsidR="002560D3" w:rsidRPr="00611A54" w:rsidRDefault="002560D3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Kurum Adı Kısaltması, </w:t>
            </w:r>
            <w:r w:rsidR="0047246D" w:rsidRPr="00611A54">
              <w:rPr>
                <w:rFonts w:cs="Gentium Plus"/>
                <w:i/>
                <w:iCs/>
                <w:sz w:val="19"/>
                <w:szCs w:val="19"/>
              </w:rPr>
              <w:t xml:space="preserve">Basın </w:t>
            </w:r>
            <w:r w:rsidR="00F04EF3" w:rsidRPr="00611A54">
              <w:rPr>
                <w:rFonts w:cs="Gentium Plus"/>
                <w:i/>
                <w:iCs/>
                <w:sz w:val="19"/>
                <w:szCs w:val="19"/>
              </w:rPr>
              <w:t>Bülten</w:t>
            </w:r>
            <w:r w:rsidR="0047246D" w:rsidRPr="00611A54">
              <w:rPr>
                <w:rFonts w:cs="Gentium Plus"/>
                <w:i/>
                <w:iCs/>
                <w:sz w:val="19"/>
                <w:szCs w:val="19"/>
              </w:rPr>
              <w:t>i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Adı, </w:t>
            </w:r>
            <w:r w:rsidR="00F04EF3"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2560D3" w:rsidRPr="00694F90" w14:paraId="6162F68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03F21E0" w14:textId="77777777" w:rsidR="002560D3" w:rsidRPr="004C3904" w:rsidRDefault="002560D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08F483CE" w14:textId="65ACEC1F" w:rsidR="0029015D" w:rsidRPr="00611A54" w:rsidRDefault="0029015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HMB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Aylık Bütçe Bülteni</w:t>
            </w:r>
            <w:r w:rsidRPr="00611A54">
              <w:rPr>
                <w:rFonts w:cs="Gentium Plus"/>
                <w:sz w:val="19"/>
                <w:szCs w:val="19"/>
              </w:rPr>
              <w:t>, 40.</w:t>
            </w:r>
          </w:p>
          <w:p w14:paraId="2C0F48A7" w14:textId="79C5ABA7" w:rsidR="002560D3" w:rsidRPr="00611A54" w:rsidRDefault="0029015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BDDK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Aylık Bankacılık Sektörü Verileri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071FEC" w:rsidRPr="00694F90" w14:paraId="1F5CC57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C9853F0" w14:textId="77777777" w:rsidR="00071FEC" w:rsidRPr="004C3904" w:rsidRDefault="00071FEC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73" w:type="dxa"/>
          </w:tcPr>
          <w:p w14:paraId="6AD8EF2F" w14:textId="474B83F3" w:rsidR="00071FEC" w:rsidRPr="00611A54" w:rsidRDefault="00071FEC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Kurum Adı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Kısaltması, </w:t>
            </w:r>
            <w:r w:rsidRPr="00611A54">
              <w:rPr>
                <w:rFonts w:cs="Gentium Plus"/>
                <w:sz w:val="19"/>
                <w:szCs w:val="19"/>
              </w:rPr>
              <w:t xml:space="preserve">Kurum Adı. </w:t>
            </w:r>
            <w:r w:rsidR="0047246D" w:rsidRPr="00611A54">
              <w:rPr>
                <w:rFonts w:cs="Gentium Plus"/>
                <w:i/>
                <w:iCs/>
                <w:sz w:val="19"/>
                <w:szCs w:val="19"/>
              </w:rPr>
              <w:t xml:space="preserve">Basın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Bülten</w:t>
            </w:r>
            <w:r w:rsidR="0047246D" w:rsidRPr="00611A54">
              <w:rPr>
                <w:rFonts w:cs="Gentium Plus"/>
                <w:i/>
                <w:iCs/>
                <w:sz w:val="19"/>
                <w:szCs w:val="19"/>
              </w:rPr>
              <w:t>i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611A54">
              <w:rPr>
                <w:rFonts w:cs="Gentium Plus"/>
                <w:sz w:val="19"/>
                <w:szCs w:val="19"/>
              </w:rPr>
              <w:t xml:space="preserve"> (Yayın Günü Ayı Yılı). Erişim Adresi</w:t>
            </w:r>
          </w:p>
        </w:tc>
      </w:tr>
      <w:tr w:rsidR="00071FEC" w:rsidRPr="00694F90" w14:paraId="189B5EB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510A646" w14:textId="77777777" w:rsidR="00071FEC" w:rsidRPr="004C3904" w:rsidRDefault="00071FEC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055E1C16" w14:textId="77777777" w:rsidR="00992A72" w:rsidRPr="00611A54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BDDK, Bankacılık Düzenleme ve Denetleme Kurumu. </w:t>
            </w:r>
            <w:r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Aylık Bankacılık Sektörü Verileri</w:t>
            </w: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(Haziran 2019). </w:t>
            </w:r>
            <w:hyperlink r:id="rId117" w:history="1">
              <w:r w:rsidRPr="00611A54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bddk.org.tr/bultenaylik</w:t>
              </w:r>
            </w:hyperlink>
          </w:p>
          <w:p w14:paraId="1AFDE087" w14:textId="06682C39" w:rsidR="00071FEC" w:rsidRPr="00611A54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HMB, Hazine ve Maliye Bakanlığ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Aylık Bütçe Bülteni</w:t>
            </w:r>
            <w:r w:rsidRPr="00611A54">
              <w:rPr>
                <w:rFonts w:cs="Gentium Plus"/>
                <w:sz w:val="19"/>
                <w:szCs w:val="19"/>
              </w:rPr>
              <w:t xml:space="preserve"> (Haziran 2019). </w:t>
            </w:r>
            <w:hyperlink r:id="rId118" w:history="1">
              <w:r w:rsidRPr="00611A54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ms.hmb.gov.tr/uploads/2019/07/2019-Haziran-Aylık-Bütçe-Bülteni.pdf</w:t>
              </w:r>
            </w:hyperlink>
          </w:p>
        </w:tc>
      </w:tr>
    </w:tbl>
    <w:p w14:paraId="63E53E7E" w14:textId="6AFA6FB5" w:rsidR="00606DA6" w:rsidRPr="00694F90" w:rsidRDefault="006843E8" w:rsidP="000A49BA">
      <w:pPr>
        <w:pStyle w:val="Balk2"/>
        <w:numPr>
          <w:ilvl w:val="0"/>
          <w:numId w:val="61"/>
        </w:numPr>
      </w:pPr>
      <w:bookmarkStart w:id="171" w:name="_Toc37480918"/>
      <w:bookmarkStart w:id="172" w:name="_Hlk34663479"/>
      <w:r>
        <w:t>İ</w:t>
      </w:r>
      <w:r w:rsidR="00606DA6" w:rsidRPr="00694F90">
        <w:t>statistik</w:t>
      </w:r>
      <w:bookmarkEnd w:id="171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12"/>
        <w:gridCol w:w="6933"/>
      </w:tblGrid>
      <w:tr w:rsidR="00606DA6" w:rsidRPr="00694F90" w14:paraId="16C9CA7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172"/>
          <w:p w14:paraId="6C9B4847" w14:textId="77777777" w:rsidR="00606DA6" w:rsidRPr="004C3904" w:rsidRDefault="00606DA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73" w:type="dxa"/>
          </w:tcPr>
          <w:p w14:paraId="1C30CA33" w14:textId="7108A902" w:rsidR="00606DA6" w:rsidRPr="00611A54" w:rsidRDefault="00606DA6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Kurum Adı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(Kurum Adı Kısaltması),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İstatistik Adı</w:t>
            </w:r>
            <w:r w:rsidRPr="00611A54">
              <w:rPr>
                <w:rFonts w:cs="Gentium Plus"/>
                <w:sz w:val="19"/>
                <w:szCs w:val="19"/>
              </w:rPr>
              <w:t xml:space="preserve"> (Yayın Günü Ayı Yılı), (</w:t>
            </w:r>
            <w:r w:rsidR="00CD0097" w:rsidRPr="00611A54">
              <w:rPr>
                <w:rFonts w:cs="Gentium Plus"/>
                <w:sz w:val="19"/>
                <w:szCs w:val="19"/>
              </w:rPr>
              <w:t>v</w:t>
            </w:r>
            <w:r w:rsidRPr="00611A54">
              <w:rPr>
                <w:rFonts w:cs="Gentium Plus"/>
                <w:sz w:val="19"/>
                <w:szCs w:val="19"/>
              </w:rPr>
              <w:t>arsa) Sayfa Numarası.</w:t>
            </w:r>
          </w:p>
        </w:tc>
      </w:tr>
      <w:tr w:rsidR="00606DA6" w:rsidRPr="00694F90" w14:paraId="6FB4A5B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669ED95" w14:textId="77777777" w:rsidR="00606DA6" w:rsidRPr="004C3904" w:rsidRDefault="00606DA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6CD88FF8" w14:textId="6991F137" w:rsidR="00606DA6" w:rsidRPr="00611A54" w:rsidRDefault="0059442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Türkiye Cumhuriyet Merkez Bankası</w:t>
            </w:r>
            <w:r w:rsidR="00606DA6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>TCM</w:t>
            </w:r>
            <w:r w:rsidR="00F01FAF">
              <w:rPr>
                <w:rFonts w:cs="Gentium Plus"/>
                <w:sz w:val="19"/>
                <w:szCs w:val="19"/>
              </w:rPr>
              <w:t>B</w:t>
            </w:r>
            <w:r w:rsidR="00606DA6" w:rsidRPr="00611A54">
              <w:rPr>
                <w:rFonts w:cs="Gentium Plus"/>
                <w:sz w:val="19"/>
                <w:szCs w:val="19"/>
              </w:rPr>
              <w:t xml:space="preserve">)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Bankalarca Açılan Kredilere Uygulanan Ağırlıklı Ortalama Faiz Oranları </w:t>
            </w:r>
            <w:r w:rsidR="00606DA6" w:rsidRPr="00611A54">
              <w:rPr>
                <w:rFonts w:cs="Gentium Plus"/>
                <w:sz w:val="19"/>
                <w:szCs w:val="19"/>
              </w:rPr>
              <w:t>(</w:t>
            </w:r>
            <w:r w:rsidRPr="00611A54">
              <w:rPr>
                <w:rFonts w:cs="Gentium Plus"/>
                <w:sz w:val="19"/>
                <w:szCs w:val="19"/>
              </w:rPr>
              <w:t>16 Ağustos</w:t>
            </w:r>
            <w:r w:rsidR="009A4B9A" w:rsidRPr="00611A54">
              <w:rPr>
                <w:rFonts w:cs="Gentium Plus"/>
                <w:sz w:val="19"/>
                <w:szCs w:val="19"/>
              </w:rPr>
              <w:t xml:space="preserve"> 2019</w:t>
            </w:r>
            <w:r w:rsidRPr="00611A54">
              <w:rPr>
                <w:rFonts w:cs="Gentium Plus"/>
                <w:sz w:val="19"/>
                <w:szCs w:val="19"/>
              </w:rPr>
              <w:t>).</w:t>
            </w:r>
          </w:p>
          <w:p w14:paraId="11D6923B" w14:textId="388C64FF" w:rsidR="00BB5175" w:rsidRPr="00611A54" w:rsidRDefault="00BB5175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Türkiye İstatistik Kurumu (TUİK)</w:t>
            </w:r>
            <w:r w:rsidR="00EA29A0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9A4B9A" w:rsidRPr="00611A54">
              <w:rPr>
                <w:rFonts w:cs="Gentium Plus"/>
                <w:i/>
                <w:iCs/>
                <w:sz w:val="19"/>
                <w:szCs w:val="19"/>
              </w:rPr>
              <w:t>Sanayi Üretim</w:t>
            </w:r>
            <w:r w:rsidR="00EA29A0" w:rsidRPr="00611A54">
              <w:rPr>
                <w:rFonts w:cs="Gentium Plus"/>
                <w:i/>
                <w:iCs/>
                <w:sz w:val="19"/>
                <w:szCs w:val="19"/>
              </w:rPr>
              <w:t xml:space="preserve"> Endeksi</w:t>
            </w:r>
            <w:r w:rsidR="00314B56" w:rsidRPr="00611A54">
              <w:rPr>
                <w:rFonts w:cs="Gentium Plus"/>
                <w:i/>
                <w:iCs/>
                <w:sz w:val="19"/>
                <w:szCs w:val="19"/>
              </w:rPr>
              <w:t>-Genel</w:t>
            </w:r>
            <w:r w:rsidR="00EA29A0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9A4B9A" w:rsidRPr="00611A54">
              <w:rPr>
                <w:rFonts w:cs="Gentium Plus"/>
                <w:sz w:val="19"/>
                <w:szCs w:val="19"/>
              </w:rPr>
              <w:t>Haziran 2019).</w:t>
            </w:r>
          </w:p>
        </w:tc>
      </w:tr>
      <w:tr w:rsidR="00606DA6" w:rsidRPr="00694F90" w14:paraId="23E1195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045635A" w14:textId="77777777" w:rsidR="00606DA6" w:rsidRPr="004C3904" w:rsidRDefault="00606DA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73" w:type="dxa"/>
          </w:tcPr>
          <w:p w14:paraId="0101247A" w14:textId="213867BB" w:rsidR="00606DA6" w:rsidRPr="00611A54" w:rsidRDefault="00606DA6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Kurum Adı Kısaltması, </w:t>
            </w:r>
            <w:r w:rsidR="0059442F" w:rsidRPr="00611A54">
              <w:rPr>
                <w:rFonts w:cs="Gentium Plus"/>
                <w:i/>
                <w:iCs/>
                <w:sz w:val="19"/>
                <w:szCs w:val="19"/>
              </w:rPr>
              <w:t>İstatistik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Adı, </w:t>
            </w:r>
            <w:r w:rsidR="0059442F" w:rsidRPr="00611A54">
              <w:rPr>
                <w:rFonts w:cs="Gentium Plus"/>
                <w:sz w:val="19"/>
                <w:szCs w:val="19"/>
              </w:rPr>
              <w:t>(</w:t>
            </w:r>
            <w:r w:rsidR="00CD0097" w:rsidRPr="00611A54">
              <w:rPr>
                <w:rFonts w:cs="Gentium Plus"/>
                <w:sz w:val="19"/>
                <w:szCs w:val="19"/>
              </w:rPr>
              <w:t>v</w:t>
            </w:r>
            <w:r w:rsidR="0059442F" w:rsidRPr="00611A54">
              <w:rPr>
                <w:rFonts w:cs="Gentium Plus"/>
                <w:sz w:val="19"/>
                <w:szCs w:val="19"/>
              </w:rPr>
              <w:t>arsa)</w:t>
            </w:r>
            <w:r w:rsidR="0059442F"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606DA6" w:rsidRPr="00694F90" w14:paraId="1AAA0F9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D94F4BC" w14:textId="77777777" w:rsidR="00606DA6" w:rsidRPr="004C3904" w:rsidRDefault="00606DA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46A8A607" w14:textId="68103732" w:rsidR="00314B56" w:rsidRPr="00611A54" w:rsidRDefault="00314B5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TCM</w:t>
            </w:r>
            <w:r w:rsidR="00F01FAF">
              <w:rPr>
                <w:rFonts w:cs="Gentium Plus"/>
                <w:sz w:val="19"/>
                <w:szCs w:val="19"/>
              </w:rPr>
              <w:t>B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Bankalarca Açılan Kredilere Uygulanan Ağırlıklı Ortalama Faiz Oranları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  <w:p w14:paraId="37C4F9A5" w14:textId="2E261987" w:rsidR="00606DA6" w:rsidRPr="00611A54" w:rsidRDefault="00314B5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TUİK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Sanayi Üretim Endeksi-Genel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59442F" w:rsidRPr="00694F90" w14:paraId="7B5429F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9254690" w14:textId="77777777" w:rsidR="0059442F" w:rsidRPr="004C3904" w:rsidRDefault="0059442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73" w:type="dxa"/>
          </w:tcPr>
          <w:p w14:paraId="7610BDF4" w14:textId="7104F2AB" w:rsidR="0059442F" w:rsidRPr="00611A54" w:rsidRDefault="0059442F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Kurum Adı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Kısaltması,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 xml:space="preserve">Kurum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İstatistik Adı</w:t>
            </w:r>
            <w:r w:rsidRPr="00611A54">
              <w:rPr>
                <w:rFonts w:cs="Gentium Plus"/>
                <w:sz w:val="19"/>
                <w:szCs w:val="19"/>
              </w:rPr>
              <w:t xml:space="preserve"> (Yayın Günü Ayı Yılı). Erişim Adresi</w:t>
            </w:r>
          </w:p>
        </w:tc>
      </w:tr>
      <w:tr w:rsidR="0059442F" w:rsidRPr="00694F90" w14:paraId="0EBDCFE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6DA80A1" w14:textId="77777777" w:rsidR="0059442F" w:rsidRPr="004C3904" w:rsidRDefault="0059442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73" w:type="dxa"/>
          </w:tcPr>
          <w:p w14:paraId="68CE34DC" w14:textId="025A0AA6" w:rsidR="00992A72" w:rsidRPr="00611A54" w:rsidRDefault="00992A72" w:rsidP="0017793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TCM</w:t>
            </w:r>
            <w:r>
              <w:rPr>
                <w:rFonts w:cs="Gentium Plus"/>
                <w:sz w:val="19"/>
                <w:szCs w:val="19"/>
              </w:rPr>
              <w:t>B</w:t>
            </w:r>
            <w:r w:rsidRPr="00611A54">
              <w:rPr>
                <w:rFonts w:cs="Gentium Plus"/>
                <w:sz w:val="19"/>
                <w:szCs w:val="19"/>
              </w:rPr>
              <w:t xml:space="preserve">, Türkiye Cumhuriyet Merkez Bankas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Bankalarca </w:t>
            </w:r>
            <w:r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Açılan Kredilere Uygulanan Ağırlıklı Ortalama Faiz Oranları </w:t>
            </w: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(16 Ağustos 2019). </w:t>
            </w:r>
            <w:hyperlink r:id="rId119" w:history="1">
              <w:r w:rsidR="000D4EAD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tcmb.gov.tr/wps/wcm/connect/TR/TCMB+TR/Main+Menu/Istatistikler/Faiz+Istatistikleri/Bankalarca+Acilan+Kredi</w:t>
              </w:r>
            </w:hyperlink>
          </w:p>
          <w:p w14:paraId="0C21FB99" w14:textId="49CECDF6" w:rsidR="009A4B9A" w:rsidRPr="00611A54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TÜİK, Türkiye İstatistik Kurumu. </w:t>
            </w:r>
            <w:r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Sanayi Üretim Endeksi</w:t>
            </w: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(Haziran 2019). </w:t>
            </w:r>
            <w:hyperlink r:id="rId120" w:history="1">
              <w:r w:rsidRPr="00611A54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tuik.gov.tr/PreTablo.do?alt_id=1024</w:t>
              </w:r>
            </w:hyperlink>
          </w:p>
        </w:tc>
      </w:tr>
    </w:tbl>
    <w:bookmarkStart w:id="173" w:name="_Hlk34663521"/>
    <w:p w14:paraId="7909D6B5" w14:textId="04E419A9" w:rsidR="0093506D" w:rsidRPr="00694F90" w:rsidRDefault="0093506D" w:rsidP="000A49BA">
      <w:pPr>
        <w:pStyle w:val="Balk2"/>
        <w:numPr>
          <w:ilvl w:val="0"/>
          <w:numId w:val="61"/>
        </w:numPr>
      </w:pPr>
      <w:r w:rsidRPr="00694F90">
        <w:fldChar w:fldCharType="begin"/>
      </w:r>
      <w:r w:rsidRPr="00694F90">
        <w:instrText xml:space="preserve"> ADDIN EN.CITE &lt;EndNote&gt;&lt;Cite&gt;&lt;Author&gt;Sâbûnî&lt;/Author&gt;&lt;Year&gt;1435/2014&lt;/Year&gt;&lt;RecNum&gt;656&lt;/RecNum&gt;&lt;record&gt;&lt;rec-number&gt;656&lt;/rec-number&gt;&lt;foreign-keys&gt;&lt;key app="EN" db-id="sf5wwwvzoe9ztlewf085zvepradwedr52dfs" timestamp="1464212728"&gt;656&lt;/key&gt;&lt;/foreign-keys&gt;&lt;ref-type name="Kitap-Tahkik Edilen"&gt;51&lt;/ref-type&gt;&lt;contributors&gt;&lt;authors&gt;&lt;author&gt;Sâbûnî, Nûreddin Ahmed b. Mahmûd&lt;/author&gt;&lt;/authors&gt;&lt;secondary-authors&gt;&lt;author&gt;Aruçi, Muhammed&lt;/author&gt;&lt;/secondary-authors&gt;&lt;/contributors&gt;&lt;titles&gt;&lt;title&gt;el-Kifâye fi’l-hidâye&lt;/title&gt;&lt;short-title&gt;el-Kifâye&lt;/short-title&gt;&lt;/titles&gt;&lt;keywords&gt;&lt;keyword&gt;DR KULLANDIĞIM&lt;/keyword&gt;&lt;/keywords&gt;&lt;dates&gt;&lt;year&gt;1435/2014&lt;/year&gt;&lt;/dates&gt;&lt;publisher&gt;İSAM Yayınları&lt;/publisher&gt;&lt;urls&gt;&lt;/urls&gt;&lt;/record&gt;&lt;/Cite&gt;&lt;/EndNote&gt;</w:instrText>
      </w:r>
      <w:r w:rsidRPr="00694F90">
        <w:fldChar w:fldCharType="end"/>
      </w:r>
      <w:bookmarkStart w:id="174" w:name="_Toc37480919"/>
      <w:r w:rsidRPr="00694F90">
        <w:t>Katalog</w:t>
      </w:r>
      <w:bookmarkEnd w:id="174"/>
    </w:p>
    <w:p w14:paraId="097EDF75" w14:textId="05AA8746" w:rsidR="0093506D" w:rsidRPr="00694F90" w:rsidRDefault="0093506D" w:rsidP="002F6D85">
      <w:pPr>
        <w:pStyle w:val="Balk3"/>
        <w:numPr>
          <w:ilvl w:val="1"/>
          <w:numId w:val="61"/>
        </w:numPr>
      </w:pPr>
      <w:bookmarkStart w:id="175" w:name="_Toc19832343"/>
      <w:bookmarkStart w:id="176" w:name="_Toc19932555"/>
      <w:bookmarkStart w:id="177" w:name="_Toc20088065"/>
      <w:bookmarkStart w:id="178" w:name="_Toc20098346"/>
      <w:bookmarkStart w:id="179" w:name="_Toc20175435"/>
      <w:bookmarkStart w:id="180" w:name="_Toc20251761"/>
      <w:bookmarkStart w:id="181" w:name="_Toc37480920"/>
      <w:r w:rsidRPr="00694F90">
        <w:t>Katalog-Yazarsız</w:t>
      </w:r>
      <w:bookmarkEnd w:id="175"/>
      <w:bookmarkEnd w:id="176"/>
      <w:bookmarkEnd w:id="177"/>
      <w:bookmarkEnd w:id="178"/>
      <w:bookmarkEnd w:id="179"/>
      <w:bookmarkEnd w:id="180"/>
      <w:bookmarkEnd w:id="18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9164A2" w14:paraId="403AA75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173"/>
          <w:p w14:paraId="634F4F2A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749CD8EB" w14:textId="332115EB" w:rsidR="0093506D" w:rsidRPr="00611A54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93506D" w:rsidRPr="009164A2" w14:paraId="0E22751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5323A60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2F64E31" w14:textId="72CA74EF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Fihrisü’ş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şâmi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li’t-türâsi’l-Arabiyyi’l-İslâmiyyi’l-mahtût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: el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fıkh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usûluhû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Amman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üessesetü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F01FAF">
              <w:rPr>
                <w:rFonts w:cs="Gentium Plus"/>
                <w:sz w:val="19"/>
                <w:szCs w:val="19"/>
              </w:rPr>
              <w:t>Âli’l-Beyt</w:t>
            </w:r>
            <w:proofErr w:type="spellEnd"/>
            <w:r w:rsidR="00F01FAF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F01FAF">
              <w:rPr>
                <w:rFonts w:cs="Gentium Plus"/>
                <w:sz w:val="19"/>
                <w:szCs w:val="19"/>
              </w:rPr>
              <w:t>li’l</w:t>
            </w:r>
            <w:proofErr w:type="spellEnd"/>
            <w:r w:rsidR="00F01FAF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="00F01FAF">
              <w:rPr>
                <w:rFonts w:cs="Gentium Plus"/>
                <w:sz w:val="19"/>
                <w:szCs w:val="19"/>
              </w:rPr>
              <w:t>Fikri’l</w:t>
            </w:r>
            <w:proofErr w:type="spellEnd"/>
            <w:r w:rsidR="00F01FAF">
              <w:rPr>
                <w:rFonts w:cs="Gentium Plus"/>
                <w:sz w:val="19"/>
                <w:szCs w:val="19"/>
              </w:rPr>
              <w:t>-İslâmî</w:t>
            </w:r>
            <w:r w:rsidRPr="00611A54">
              <w:rPr>
                <w:rFonts w:cs="Gentium Plus"/>
                <w:sz w:val="19"/>
                <w:szCs w:val="19"/>
              </w:rPr>
              <w:t>, 1999-2014), 11/49.</w:t>
            </w:r>
          </w:p>
        </w:tc>
      </w:tr>
      <w:tr w:rsidR="0093506D" w:rsidRPr="009164A2" w14:paraId="61104F8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AF19052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003A8BC2" w14:textId="1170D591" w:rsidR="0093506D" w:rsidRPr="00611A54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="00482EF7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482EF7">
              <w:rPr>
                <w:i/>
                <w:iCs/>
              </w:rPr>
              <w:t>Kısa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sz w:val="19"/>
                <w:szCs w:val="19"/>
              </w:rPr>
              <w:t>Cilt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/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93506D" w:rsidRPr="009164A2" w14:paraId="09A9482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9C76414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157356D" w14:textId="636A2523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Fihrisü’ş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şâmi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sz w:val="19"/>
                <w:szCs w:val="19"/>
              </w:rPr>
              <w:t>1</w:t>
            </w:r>
            <w:r w:rsidR="00606027">
              <w:rPr>
                <w:rFonts w:cs="Gentium Plus"/>
                <w:sz w:val="19"/>
                <w:szCs w:val="19"/>
              </w:rPr>
              <w:t>1</w:t>
            </w:r>
            <w:r w:rsidRPr="00611A54">
              <w:rPr>
                <w:rFonts w:cs="Gentium Plus"/>
                <w:sz w:val="19"/>
                <w:szCs w:val="19"/>
              </w:rPr>
              <w:t>/49.</w:t>
            </w:r>
          </w:p>
        </w:tc>
      </w:tr>
      <w:tr w:rsidR="0093506D" w:rsidRPr="009164A2" w14:paraId="65FC9CE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E40CFF0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57760723" w14:textId="22ABB3DE" w:rsidR="0093506D" w:rsidRPr="00611A54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Çeviren Adı Soyadı. x Cilt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3506D" w:rsidRPr="009164A2" w14:paraId="04657B5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71B7BC5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467FD18" w14:textId="5B107143" w:rsidR="0093506D" w:rsidRPr="00611A54" w:rsidRDefault="0093506D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Fihrisü’ş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şâmi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li’t-türâsi’l-Arabiyyi’l-İslâmiyyi’l-mahtût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: el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fıkh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usûluhû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>12 Cilt.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 xml:space="preserve">Amman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üessesetü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F01FAF">
              <w:rPr>
                <w:rFonts w:cs="Gentium Plus"/>
                <w:sz w:val="19"/>
                <w:szCs w:val="19"/>
              </w:rPr>
              <w:t>Âli’l-Beyt</w:t>
            </w:r>
            <w:proofErr w:type="spellEnd"/>
            <w:r w:rsidR="00F01FAF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F01FAF">
              <w:rPr>
                <w:rFonts w:cs="Gentium Plus"/>
                <w:sz w:val="19"/>
                <w:szCs w:val="19"/>
              </w:rPr>
              <w:t>li’l</w:t>
            </w:r>
            <w:proofErr w:type="spellEnd"/>
            <w:r w:rsidR="00F01FAF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="00F01FAF">
              <w:rPr>
                <w:rFonts w:cs="Gentium Plus"/>
                <w:sz w:val="19"/>
                <w:szCs w:val="19"/>
              </w:rPr>
              <w:t>Fikri’l</w:t>
            </w:r>
            <w:proofErr w:type="spellEnd"/>
            <w:r w:rsidR="00F01FAF">
              <w:rPr>
                <w:rFonts w:cs="Gentium Plus"/>
                <w:sz w:val="19"/>
                <w:szCs w:val="19"/>
              </w:rPr>
              <w:t>-İslâmî</w:t>
            </w:r>
            <w:r w:rsidRPr="00611A54">
              <w:rPr>
                <w:rFonts w:cs="Gentium Plus"/>
                <w:sz w:val="19"/>
                <w:szCs w:val="19"/>
              </w:rPr>
              <w:t>, 1999-2014.</w:t>
            </w:r>
          </w:p>
        </w:tc>
      </w:tr>
    </w:tbl>
    <w:p w14:paraId="5D5264CA" w14:textId="3E4A545F" w:rsidR="0093506D" w:rsidRPr="00694F90" w:rsidRDefault="0093506D" w:rsidP="002F6D85">
      <w:pPr>
        <w:pStyle w:val="Balk3"/>
        <w:numPr>
          <w:ilvl w:val="1"/>
          <w:numId w:val="61"/>
        </w:numPr>
      </w:pPr>
      <w:bookmarkStart w:id="182" w:name="_Toc19832344"/>
      <w:bookmarkStart w:id="183" w:name="_Toc19932556"/>
      <w:bookmarkStart w:id="184" w:name="_Toc20088066"/>
      <w:bookmarkStart w:id="185" w:name="_Toc20098347"/>
      <w:bookmarkStart w:id="186" w:name="_Toc20175436"/>
      <w:bookmarkStart w:id="187" w:name="_Toc20251762"/>
      <w:bookmarkStart w:id="188" w:name="_Toc37480921"/>
      <w:r w:rsidRPr="00694F90">
        <w:t>Katalog-Yazarlı</w:t>
      </w:r>
      <w:bookmarkEnd w:id="182"/>
      <w:bookmarkEnd w:id="183"/>
      <w:bookmarkEnd w:id="184"/>
      <w:bookmarkEnd w:id="185"/>
      <w:bookmarkEnd w:id="186"/>
      <w:bookmarkEnd w:id="187"/>
      <w:bookmarkEnd w:id="18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9164A2" w14:paraId="51FF8CB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CF1935E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1AAF4BE7" w14:textId="5AF02EC3" w:rsidR="0093506D" w:rsidRPr="00611A54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Editör Adı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ve Soyadı,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93506D" w:rsidRPr="009164A2" w14:paraId="57689B2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3C66AB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DF83887" w14:textId="77777777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Yûsuf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eydâ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ahtûtâtü’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elfiyy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 xml:space="preserve">(Kahire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Dâru’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-Hilâl, 2004), 33-34.</w:t>
            </w:r>
          </w:p>
          <w:p w14:paraId="369D9BA3" w14:textId="77777777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Hanbâbâ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üş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Fihrist-i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itâbhâ-yı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çâpî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i Arabî</w:t>
            </w:r>
            <w:r w:rsidRPr="00611A54">
              <w:rPr>
                <w:rFonts w:cs="Gentium Plus"/>
                <w:sz w:val="19"/>
                <w:szCs w:val="19"/>
              </w:rPr>
              <w:t xml:space="preserve"> (Tahran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Çâp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-i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Rengî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1965), 44.</w:t>
            </w:r>
          </w:p>
        </w:tc>
      </w:tr>
      <w:tr w:rsidR="0093506D" w:rsidRPr="009164A2" w14:paraId="764267A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314DFF6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32E0D46F" w14:textId="77777777" w:rsidR="0093506D" w:rsidRPr="00611A54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Adı, </w:t>
            </w:r>
            <w:r w:rsidRPr="00611A54">
              <w:rPr>
                <w:rFonts w:cs="Gentium Plus"/>
                <w:sz w:val="19"/>
                <w:szCs w:val="19"/>
              </w:rPr>
              <w:t>Cilt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/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93506D" w:rsidRPr="009164A2" w14:paraId="6F46071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C8FA738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E0EEDAD" w14:textId="77777777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Zeydâ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ahtûtâtü’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elfiy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45-50.</w:t>
            </w:r>
          </w:p>
          <w:p w14:paraId="7DC0FA0F" w14:textId="77777777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Müş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Fihrist-i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itâbhâ-yı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çâpî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i Arabî</w:t>
            </w:r>
            <w:r w:rsidRPr="00611A54">
              <w:rPr>
                <w:rFonts w:cs="Gentium Plus"/>
                <w:sz w:val="19"/>
                <w:szCs w:val="19"/>
              </w:rPr>
              <w:t>, 90-92.</w:t>
            </w:r>
          </w:p>
        </w:tc>
      </w:tr>
      <w:tr w:rsidR="0093506D" w:rsidRPr="009164A2" w14:paraId="2C82930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C8AB7B9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20B7213B" w14:textId="576E5614" w:rsidR="0093506D" w:rsidRPr="00611A54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Çeviren Adı Soyadı. x Cilt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3506D" w:rsidRPr="009164A2" w14:paraId="1A30858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84E342E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B347FA2" w14:textId="3011285A" w:rsidR="0093506D" w:rsidRPr="00611A54" w:rsidRDefault="0093506D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Müş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anbâbâ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Fihrist-i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kitâbhâ-yı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çâpî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-i Arabî. </w:t>
            </w:r>
            <w:r w:rsidRPr="00611A54">
              <w:rPr>
                <w:rFonts w:cs="Gentium Plus"/>
                <w:sz w:val="19"/>
                <w:szCs w:val="19"/>
              </w:rPr>
              <w:t xml:space="preserve">Tahran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Çâp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-i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Rengî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FE5EC3" w:rsidRPr="00611A54">
              <w:rPr>
                <w:rFonts w:cs="Gentium Plus"/>
                <w:sz w:val="19"/>
                <w:szCs w:val="19"/>
              </w:rPr>
              <w:t xml:space="preserve">2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>, 1965.</w:t>
            </w:r>
          </w:p>
          <w:p w14:paraId="0811492A" w14:textId="3BD75A0B" w:rsidR="0093506D" w:rsidRPr="00611A54" w:rsidRDefault="0093506D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Zeydâ</w:t>
            </w:r>
            <w:r w:rsidR="0052422E">
              <w:rPr>
                <w:rFonts w:cs="Gentium Plus"/>
                <w:sz w:val="19"/>
                <w:szCs w:val="19"/>
              </w:rPr>
              <w:t>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Yûsuf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ahtûtâtü’l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elfiyy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 xml:space="preserve">Kahire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Dâru’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-Hilâl, 2004.</w:t>
            </w:r>
          </w:p>
        </w:tc>
      </w:tr>
    </w:tbl>
    <w:p w14:paraId="51FF06D9" w14:textId="77777777" w:rsidR="004F0127" w:rsidRPr="004F0127" w:rsidRDefault="004F0127" w:rsidP="004F0127">
      <w:pPr>
        <w:ind w:left="567" w:firstLine="0"/>
      </w:pPr>
      <w:bookmarkStart w:id="189" w:name="_Toc19832345"/>
      <w:bookmarkStart w:id="190" w:name="_Toc19932557"/>
      <w:bookmarkStart w:id="191" w:name="_Toc20088067"/>
      <w:bookmarkStart w:id="192" w:name="_Toc20098348"/>
      <w:bookmarkStart w:id="193" w:name="_Toc20175437"/>
      <w:bookmarkStart w:id="194" w:name="_Toc20251763"/>
    </w:p>
    <w:p w14:paraId="030BB4DD" w14:textId="177DD91E" w:rsidR="0093506D" w:rsidRPr="00694F90" w:rsidRDefault="0093506D" w:rsidP="002F6D85">
      <w:pPr>
        <w:pStyle w:val="Balk3"/>
        <w:numPr>
          <w:ilvl w:val="1"/>
          <w:numId w:val="61"/>
        </w:numPr>
      </w:pPr>
      <w:bookmarkStart w:id="195" w:name="_Toc37480922"/>
      <w:r w:rsidRPr="00694F90">
        <w:lastRenderedPageBreak/>
        <w:t>Katalog-Editörlü</w:t>
      </w:r>
      <w:bookmarkEnd w:id="189"/>
      <w:bookmarkEnd w:id="190"/>
      <w:bookmarkEnd w:id="191"/>
      <w:bookmarkEnd w:id="192"/>
      <w:bookmarkEnd w:id="193"/>
      <w:bookmarkEnd w:id="194"/>
      <w:bookmarkEnd w:id="19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9164A2" w14:paraId="4C6256C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326332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1B84B00B" w14:textId="43F5DDC0" w:rsidR="0093506D" w:rsidRPr="00611A54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Editör Adı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ve Soyadı (ed.),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611A54">
              <w:rPr>
                <w:rFonts w:cs="Gentium Plus"/>
                <w:sz w:val="19"/>
                <w:szCs w:val="19"/>
              </w:rPr>
              <w:t>, Cilt/Sayfa Numarası.</w:t>
            </w:r>
          </w:p>
        </w:tc>
      </w:tr>
      <w:tr w:rsidR="0093506D" w:rsidRPr="009164A2" w14:paraId="2349F72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3A9219B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A7B326B" w14:textId="2B3749D6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Geoffre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Rope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ed.)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World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urvey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anuscript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Londo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: al</w:t>
            </w:r>
            <w:r w:rsidR="0052422E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Fur</w:t>
            </w:r>
            <w:r w:rsidR="0052422E">
              <w:rPr>
                <w:rFonts w:cs="Gentium Plus"/>
                <w:sz w:val="19"/>
                <w:szCs w:val="19"/>
              </w:rPr>
              <w:t>q</w:t>
            </w:r>
            <w:r w:rsidRPr="00611A54">
              <w:rPr>
                <w:rFonts w:cs="Gentium Plus"/>
                <w:sz w:val="19"/>
                <w:szCs w:val="19"/>
              </w:rPr>
              <w:t>a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slamic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eritag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Foundation, 1991-1994), 4/12.</w:t>
            </w:r>
          </w:p>
        </w:tc>
      </w:tr>
      <w:tr w:rsidR="0093506D" w:rsidRPr="009164A2" w14:paraId="2CB570C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79A9908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30EDC543" w14:textId="77777777" w:rsidR="0093506D" w:rsidRPr="00611A54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Adı, </w:t>
            </w:r>
            <w:r w:rsidRPr="00611A54">
              <w:rPr>
                <w:rFonts w:cs="Gentium Plus"/>
                <w:sz w:val="19"/>
                <w:szCs w:val="19"/>
              </w:rPr>
              <w:t>Cilt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/</w:t>
            </w:r>
            <w:r w:rsidRPr="00611A54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93506D" w:rsidRPr="009164A2" w14:paraId="7397F98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7B39F0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0E81C71" w14:textId="77777777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Rope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ed.)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World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urvey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anuscript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2/112.</w:t>
            </w:r>
          </w:p>
        </w:tc>
      </w:tr>
      <w:tr w:rsidR="0093506D" w:rsidRPr="009164A2" w14:paraId="23DE90A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84CD87C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2719CD1D" w14:textId="120AF73F" w:rsidR="0093506D" w:rsidRPr="00611A54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11A54">
              <w:rPr>
                <w:rFonts w:cs="Gentium Plus"/>
                <w:sz w:val="19"/>
                <w:szCs w:val="19"/>
              </w:rPr>
              <w:t>ç</w:t>
            </w:r>
            <w:r w:rsidRPr="00611A54">
              <w:rPr>
                <w:rFonts w:cs="Gentium Plus"/>
                <w:sz w:val="19"/>
                <w:szCs w:val="19"/>
              </w:rPr>
              <w:t xml:space="preserve">ev. Çeviren Adı Soyadı. x Cilt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3506D" w:rsidRPr="009164A2" w14:paraId="261DBC1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C5F21B8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89D5048" w14:textId="3D8F6F36" w:rsidR="0093506D" w:rsidRPr="00611A54" w:rsidRDefault="0093506D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Rope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Geoffre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ed.)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World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Survey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anuscripts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>4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Cilt.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Londo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: al</w:t>
            </w:r>
            <w:r w:rsidR="0052422E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="0052422E" w:rsidRPr="00611A54">
              <w:rPr>
                <w:rFonts w:cs="Gentium Plus"/>
                <w:sz w:val="19"/>
                <w:szCs w:val="19"/>
              </w:rPr>
              <w:t>Fur</w:t>
            </w:r>
            <w:r w:rsidR="0052422E">
              <w:rPr>
                <w:rFonts w:cs="Gentium Plus"/>
                <w:sz w:val="19"/>
                <w:szCs w:val="19"/>
              </w:rPr>
              <w:t>q</w:t>
            </w:r>
            <w:r w:rsidR="0052422E" w:rsidRPr="00611A54">
              <w:rPr>
                <w:rFonts w:cs="Gentium Plus"/>
                <w:sz w:val="19"/>
                <w:szCs w:val="19"/>
              </w:rPr>
              <w:t>an</w:t>
            </w:r>
            <w:proofErr w:type="spellEnd"/>
            <w:r w:rsidR="0052422E"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slamic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eritag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Foundation, 1991-1994.</w:t>
            </w:r>
          </w:p>
        </w:tc>
      </w:tr>
    </w:tbl>
    <w:p w14:paraId="7CBFCD7A" w14:textId="7E80ABAB" w:rsidR="0093506D" w:rsidRPr="00694F90" w:rsidRDefault="0093506D" w:rsidP="002F6D85">
      <w:pPr>
        <w:pStyle w:val="Balk3"/>
        <w:numPr>
          <w:ilvl w:val="1"/>
          <w:numId w:val="61"/>
        </w:numPr>
      </w:pPr>
      <w:bookmarkStart w:id="196" w:name="_Toc19832346"/>
      <w:bookmarkStart w:id="197" w:name="_Toc19932558"/>
      <w:bookmarkStart w:id="198" w:name="_Toc20088068"/>
      <w:bookmarkStart w:id="199" w:name="_Toc20098349"/>
      <w:bookmarkStart w:id="200" w:name="_Toc20175438"/>
      <w:bookmarkStart w:id="201" w:name="_Toc20251764"/>
      <w:bookmarkStart w:id="202" w:name="_Toc37480923"/>
      <w:r w:rsidRPr="00694F90">
        <w:t>Katalog-Web</w:t>
      </w:r>
      <w:bookmarkEnd w:id="196"/>
      <w:bookmarkEnd w:id="197"/>
      <w:bookmarkEnd w:id="198"/>
      <w:bookmarkEnd w:id="199"/>
      <w:bookmarkEnd w:id="200"/>
      <w:bookmarkEnd w:id="201"/>
      <w:bookmarkEnd w:id="20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9164A2" w14:paraId="2B37BCB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3AB6BB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1881160D" w14:textId="6CF0AE60" w:rsidR="0093506D" w:rsidRPr="00611A54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Kurum/Site Adı</w:t>
            </w:r>
            <w:r w:rsidR="00935D45">
              <w:rPr>
                <w:rFonts w:cs="Gentium Plus"/>
                <w:sz w:val="19"/>
                <w:szCs w:val="19"/>
              </w:rPr>
              <w:t xml:space="preserve"> (Kurum/Site Adı Kısaltması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FF0681">
              <w:rPr>
                <w:rFonts w:cs="Gentium Plus"/>
                <w:i/>
                <w:iCs/>
                <w:sz w:val="19"/>
                <w:szCs w:val="19"/>
              </w:rPr>
              <w:t>Katalog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Pr="00FF0681">
              <w:rPr>
                <w:rFonts w:cs="Gentium Plus"/>
                <w:i/>
                <w:iCs/>
                <w:sz w:val="19"/>
                <w:szCs w:val="19"/>
              </w:rPr>
              <w:t>Adı</w:t>
            </w:r>
            <w:r w:rsidR="00EF2407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>Erişim Gün Ay Yıl</w:t>
            </w:r>
            <w:r w:rsidR="00EF2407" w:rsidRPr="00611A54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9164A2" w14:paraId="2B24FAF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44EFFEA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5BC622A" w14:textId="5BECD62A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Türkiye Yazma Eserler Kurumu</w:t>
            </w:r>
            <w:r w:rsidR="00935D45">
              <w:rPr>
                <w:rFonts w:cs="Gentium Plus"/>
                <w:sz w:val="19"/>
                <w:szCs w:val="19"/>
              </w:rPr>
              <w:t xml:space="preserve"> Başkanlığı (TYEKB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Yazma Eserler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Portalı</w:t>
            </w:r>
            <w:proofErr w:type="spellEnd"/>
            <w:r w:rsidR="00EF2407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>Erişim 12 Eylül 2019</w:t>
            </w:r>
            <w:r w:rsidR="00EF2407" w:rsidRPr="00611A54">
              <w:rPr>
                <w:rFonts w:cs="Gentium Plus"/>
                <w:sz w:val="19"/>
                <w:szCs w:val="19"/>
              </w:rPr>
              <w:t>).</w:t>
            </w:r>
          </w:p>
          <w:p w14:paraId="170EBAE7" w14:textId="50F7822B" w:rsidR="0093506D" w:rsidRPr="00611A54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Fihrist</w:t>
            </w:r>
            <w:r w:rsidR="00935D45">
              <w:rPr>
                <w:rFonts w:cs="Gentium Plus"/>
                <w:sz w:val="19"/>
                <w:szCs w:val="19"/>
              </w:rPr>
              <w:t xml:space="preserve"> (TF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Union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Catalogue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Manuscripts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from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Islamicate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World</w:t>
            </w:r>
            <w:r w:rsidR="00EF2407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>Erişim 13 Eylül 2019</w:t>
            </w:r>
            <w:r w:rsidR="00EF2407" w:rsidRPr="00611A54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9164A2" w14:paraId="36B2447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4BDE2A0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43ABF3BC" w14:textId="197BA66D" w:rsidR="0093506D" w:rsidRPr="00611A54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Kurum/Site Adı</w:t>
            </w:r>
            <w:r w:rsidR="00935D45">
              <w:rPr>
                <w:rFonts w:cs="Gentium Plus"/>
                <w:sz w:val="19"/>
                <w:szCs w:val="19"/>
              </w:rPr>
              <w:t xml:space="preserve"> Kısaltması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Pr="00FF0681">
              <w:rPr>
                <w:rFonts w:cs="Gentium Plus"/>
                <w:i/>
                <w:iCs/>
                <w:sz w:val="19"/>
                <w:szCs w:val="19"/>
              </w:rPr>
              <w:t>Katalog Adı</w:t>
            </w:r>
            <w:r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9164A2" w14:paraId="01EFA65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FF8986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EFAF90A" w14:textId="56A2070E" w:rsidR="0093506D" w:rsidRPr="00611A54" w:rsidRDefault="00935D45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TYEKB</w:t>
            </w:r>
            <w:r w:rsidR="0093506D"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 xml:space="preserve">Yazma Eserler </w:t>
            </w:r>
            <w:proofErr w:type="spellStart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>Portalı</w:t>
            </w:r>
            <w:proofErr w:type="spellEnd"/>
            <w:r w:rsidR="0093506D" w:rsidRPr="00611A54">
              <w:rPr>
                <w:rFonts w:cs="Gentium Plus"/>
                <w:sz w:val="19"/>
                <w:szCs w:val="19"/>
              </w:rPr>
              <w:t>.</w:t>
            </w:r>
          </w:p>
          <w:p w14:paraId="6D30BDD6" w14:textId="34BCD043" w:rsidR="0093506D" w:rsidRPr="00611A54" w:rsidRDefault="00935D45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TF</w:t>
            </w:r>
            <w:r w:rsidR="0093506D"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>Union</w:t>
            </w:r>
            <w:proofErr w:type="spellEnd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>Catalogue</w:t>
            </w:r>
            <w:proofErr w:type="spellEnd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>Manuscripts</w:t>
            </w:r>
            <w:proofErr w:type="spellEnd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>from</w:t>
            </w:r>
            <w:proofErr w:type="spellEnd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>Islamicate</w:t>
            </w:r>
            <w:proofErr w:type="spellEnd"/>
            <w:r w:rsidR="0093506D" w:rsidRPr="00FF0681">
              <w:rPr>
                <w:rFonts w:cs="Gentium Plus"/>
                <w:i/>
                <w:iCs/>
                <w:sz w:val="19"/>
                <w:szCs w:val="19"/>
              </w:rPr>
              <w:t xml:space="preserve"> World</w:t>
            </w:r>
            <w:r w:rsidR="0093506D" w:rsidRPr="00611A5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9164A2" w14:paraId="0C64E19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1CD2B26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16FD3EF4" w14:textId="2D0B0872" w:rsidR="0093506D" w:rsidRPr="00611A54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Kurum/Site Adı. </w:t>
            </w:r>
            <w:r w:rsidRPr="00FF0681">
              <w:rPr>
                <w:rFonts w:cs="Gentium Plus"/>
                <w:i/>
                <w:iCs/>
                <w:sz w:val="19"/>
                <w:szCs w:val="19"/>
              </w:rPr>
              <w:t>Katalog Adı</w:t>
            </w:r>
            <w:r w:rsidRPr="00611A54">
              <w:rPr>
                <w:rFonts w:cs="Gentium Plus"/>
                <w:sz w:val="19"/>
                <w:szCs w:val="19"/>
              </w:rPr>
              <w:t>. Erişim Gün Ay Yıl. Katalog Erişim Adresi</w:t>
            </w:r>
          </w:p>
        </w:tc>
      </w:tr>
      <w:tr w:rsidR="0093506D" w:rsidRPr="009164A2" w14:paraId="0956B5B0" w14:textId="77777777" w:rsidTr="0093322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2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52E6A18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755CBF9" w14:textId="4A10ADA2" w:rsidR="00992A72" w:rsidRPr="00611A54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TF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Fihrist.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Union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Catalogue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Manuscripts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from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Islamicate</w:t>
            </w:r>
            <w:proofErr w:type="spellEnd"/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 World</w:t>
            </w:r>
            <w:r w:rsidRPr="00611A54">
              <w:rPr>
                <w:rFonts w:cs="Gentium Plus"/>
                <w:sz w:val="19"/>
                <w:szCs w:val="19"/>
              </w:rPr>
              <w:t xml:space="preserve">. Erişim 13 Eylül 2019. </w:t>
            </w:r>
            <w:hyperlink r:id="rId121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fihrist.org.uk/about</w:t>
              </w:r>
            </w:hyperlink>
          </w:p>
          <w:p w14:paraId="5914ADA7" w14:textId="43DBB353" w:rsidR="0093506D" w:rsidRPr="00611A54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TYEKB, </w:t>
            </w:r>
            <w:r w:rsidRPr="00611A54">
              <w:rPr>
                <w:rFonts w:cs="Gentium Plus"/>
                <w:sz w:val="19"/>
                <w:szCs w:val="19"/>
              </w:rPr>
              <w:t>Türkiye Yazma Eserler Kurumu</w:t>
            </w:r>
            <w:r>
              <w:rPr>
                <w:rFonts w:cs="Gentium Plus"/>
                <w:sz w:val="19"/>
                <w:szCs w:val="19"/>
              </w:rPr>
              <w:t xml:space="preserve"> Başkanlığı</w:t>
            </w:r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r w:rsidRPr="00FF0681">
              <w:rPr>
                <w:rFonts w:cs="Gentium Plus"/>
                <w:i/>
                <w:iCs/>
                <w:sz w:val="19"/>
                <w:szCs w:val="19"/>
              </w:rPr>
              <w:t xml:space="preserve">Yazma Eserler </w:t>
            </w:r>
            <w:proofErr w:type="spellStart"/>
            <w:r w:rsidRPr="00FF0681">
              <w:rPr>
                <w:rFonts w:cs="Gentium Plus"/>
                <w:i/>
                <w:iCs/>
                <w:sz w:val="19"/>
                <w:szCs w:val="19"/>
              </w:rPr>
              <w:t>Portalı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Erişim 12 Eylül 2019. </w:t>
            </w:r>
            <w:hyperlink r:id="rId122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://yazmalar.gov.tr</w:t>
              </w:r>
            </w:hyperlink>
          </w:p>
        </w:tc>
      </w:tr>
    </w:tbl>
    <w:p w14:paraId="3887E751" w14:textId="67985E86" w:rsidR="0020014F" w:rsidRDefault="00DF0259" w:rsidP="000A49BA">
      <w:pPr>
        <w:pStyle w:val="Balk2"/>
        <w:numPr>
          <w:ilvl w:val="0"/>
          <w:numId w:val="61"/>
        </w:numPr>
      </w:pPr>
      <w:bookmarkStart w:id="203" w:name="_Toc37480924"/>
      <w:bookmarkStart w:id="204" w:name="_Hlk34663636"/>
      <w:r w:rsidRPr="00694F90">
        <w:t>Görüşme</w:t>
      </w:r>
      <w:r w:rsidR="0093506D">
        <w:t>/Mülâkat</w:t>
      </w:r>
      <w:bookmarkEnd w:id="203"/>
    </w:p>
    <w:p w14:paraId="502AFBB6" w14:textId="536B5EEB" w:rsidR="00FE2312" w:rsidRDefault="00FE2312" w:rsidP="00FE2312">
      <w:pPr>
        <w:pStyle w:val="Balk3indekilerdeGsterme"/>
        <w:numPr>
          <w:ilvl w:val="1"/>
          <w:numId w:val="61"/>
        </w:numPr>
      </w:pPr>
      <w:r>
        <w:t>Görüşme/Mülakat-</w:t>
      </w:r>
      <w:r w:rsidR="00D43195">
        <w:t>Erişimi Kısıtlı</w:t>
      </w:r>
    </w:p>
    <w:p w14:paraId="592536D6" w14:textId="689C3B9C" w:rsidR="00D43195" w:rsidRPr="00D43195" w:rsidRDefault="00D43195" w:rsidP="00D43195">
      <w:r w:rsidRPr="00D43195">
        <w:t>Eğer görüşmenin (mülâkatın) sesli ya da yazılı bir formu üçüncü kişilerce erişilebilir değilse sadece metin içinde atıfta bulunulur ve ay, gün, yıl bilgileri belirtilir; kaynakçaya eklenmez. Ancak görüşülen kişilerin rumuzları (K1, K2 gibi) ve yaş, cinsiyet gibi araştırma açısından bilinmesi gerekli temel bilgileri tablo hâlinde araştırmanın sonunda verilir.</w:t>
      </w:r>
    </w:p>
    <w:p w14:paraId="1C07534E" w14:textId="46F5813A" w:rsidR="00FE2312" w:rsidRPr="00694F90" w:rsidRDefault="00FE2312" w:rsidP="00FE2312">
      <w:pPr>
        <w:pStyle w:val="Balk3indekilerdeGsterme"/>
        <w:numPr>
          <w:ilvl w:val="1"/>
          <w:numId w:val="61"/>
        </w:numPr>
      </w:pPr>
      <w:r>
        <w:lastRenderedPageBreak/>
        <w:t>Görüşme/Mülakat-</w:t>
      </w:r>
      <w:proofErr w:type="spellStart"/>
      <w:r w:rsidR="00D43195">
        <w:t>Webte</w:t>
      </w:r>
      <w:proofErr w:type="spellEnd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32"/>
        <w:gridCol w:w="6913"/>
      </w:tblGrid>
      <w:tr w:rsidR="00C748D8" w:rsidRPr="00694F90" w14:paraId="502AC20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2" w:type="dxa"/>
          </w:tcPr>
          <w:bookmarkEnd w:id="204"/>
          <w:p w14:paraId="0E30C5AC" w14:textId="77777777" w:rsidR="00C748D8" w:rsidRPr="004C3904" w:rsidRDefault="00C748D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13" w:type="dxa"/>
          </w:tcPr>
          <w:p w14:paraId="001C13A8" w14:textId="2C479D09" w:rsidR="00C748D8" w:rsidRPr="00611A54" w:rsidRDefault="00C11412" w:rsidP="002538E8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Adı </w:t>
            </w:r>
            <w:r w:rsidR="00344E83" w:rsidRPr="00611A54">
              <w:rPr>
                <w:rFonts w:cs="Gentium Plus"/>
                <w:sz w:val="19"/>
                <w:szCs w:val="19"/>
              </w:rPr>
              <w:t>Soyadı, “</w:t>
            </w:r>
            <w:r w:rsidRPr="00E96906">
              <w:rPr>
                <w:rFonts w:cs="Gentium Plus"/>
                <w:sz w:val="19"/>
                <w:szCs w:val="19"/>
              </w:rPr>
              <w:t>Görüşme</w:t>
            </w:r>
            <w:r w:rsidR="00BE40FB" w:rsidRPr="00E96906">
              <w:rPr>
                <w:rFonts w:cs="Gentium Plus"/>
                <w:sz w:val="19"/>
                <w:szCs w:val="19"/>
              </w:rPr>
              <w:t xml:space="preserve"> Başlığı</w:t>
            </w:r>
            <w:r w:rsidR="00BE40FB" w:rsidRPr="00611A54">
              <w:rPr>
                <w:rFonts w:cs="Gentium Plus"/>
                <w:i/>
                <w:iCs/>
                <w:sz w:val="19"/>
                <w:szCs w:val="19"/>
              </w:rPr>
              <w:t>”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>Görüşmeci</w:t>
            </w:r>
            <w:r w:rsidR="002E754C" w:rsidRPr="00611A54">
              <w:rPr>
                <w:rFonts w:cs="Gentium Plus"/>
                <w:sz w:val="19"/>
                <w:szCs w:val="19"/>
              </w:rPr>
              <w:t>: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Adı Soyadı, Kayıt Biçimi, </w:t>
            </w:r>
            <w:r w:rsidRPr="00611A54">
              <w:rPr>
                <w:rFonts w:cs="Gentium Plus"/>
                <w:sz w:val="19"/>
                <w:szCs w:val="19"/>
              </w:rPr>
              <w:t>Görüşme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Gün Ay Yıl).</w:t>
            </w:r>
          </w:p>
        </w:tc>
      </w:tr>
      <w:tr w:rsidR="00C748D8" w:rsidRPr="00694F90" w14:paraId="6C6BB981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2" w:type="dxa"/>
          </w:tcPr>
          <w:p w14:paraId="1362C158" w14:textId="77777777" w:rsidR="00C748D8" w:rsidRPr="004C3904" w:rsidRDefault="00C748D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3" w:type="dxa"/>
          </w:tcPr>
          <w:p w14:paraId="4EA00850" w14:textId="1158726B" w:rsidR="00C748D8" w:rsidRPr="00611A54" w:rsidRDefault="00BE40FB" w:rsidP="002538E8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Halil İnalcık, “</w:t>
            </w:r>
            <w:r w:rsidRPr="00E96906">
              <w:rPr>
                <w:rFonts w:cs="Gentium Plus"/>
                <w:sz w:val="19"/>
                <w:szCs w:val="19"/>
              </w:rPr>
              <w:t xml:space="preserve">Fatih Sultan </w:t>
            </w:r>
            <w:proofErr w:type="spellStart"/>
            <w:r w:rsidRPr="00E96906">
              <w:rPr>
                <w:rFonts w:cs="Gentium Plus"/>
                <w:sz w:val="19"/>
                <w:szCs w:val="19"/>
              </w:rPr>
              <w:t>Mehme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” (</w:t>
            </w:r>
            <w:r w:rsidR="00C11412" w:rsidRPr="00611A54">
              <w:rPr>
                <w:rFonts w:cs="Gentium Plus"/>
                <w:sz w:val="19"/>
                <w:szCs w:val="19"/>
              </w:rPr>
              <w:t>Görüşmeci</w:t>
            </w:r>
            <w:r w:rsidRPr="00611A54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lbe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rtaylı, Video Kaydı, </w:t>
            </w:r>
            <w:r w:rsidR="00C11412" w:rsidRPr="00611A54">
              <w:rPr>
                <w:rFonts w:cs="Gentium Plus"/>
                <w:sz w:val="19"/>
                <w:szCs w:val="19"/>
              </w:rPr>
              <w:t>Görüşme</w:t>
            </w:r>
            <w:r w:rsidRPr="00611A54">
              <w:rPr>
                <w:rFonts w:cs="Gentium Plus"/>
                <w:sz w:val="19"/>
                <w:szCs w:val="19"/>
              </w:rPr>
              <w:t xml:space="preserve"> 3 Mart 1985).</w:t>
            </w:r>
          </w:p>
        </w:tc>
      </w:tr>
      <w:tr w:rsidR="00BE40FB" w:rsidRPr="00694F90" w14:paraId="60609F54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2" w:type="dxa"/>
          </w:tcPr>
          <w:p w14:paraId="7BB87EE6" w14:textId="77777777" w:rsidR="00BE40FB" w:rsidRPr="004C3904" w:rsidRDefault="00BE40FB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13" w:type="dxa"/>
          </w:tcPr>
          <w:p w14:paraId="6FE93344" w14:textId="622E4A4D" w:rsidR="00BE40FB" w:rsidRPr="00611A54" w:rsidRDefault="00C11412" w:rsidP="002538E8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344E83" w:rsidRPr="00611A54">
              <w:rPr>
                <w:rFonts w:cs="Gentium Plus"/>
                <w:sz w:val="19"/>
                <w:szCs w:val="19"/>
              </w:rPr>
              <w:t>Soyadı, “</w:t>
            </w:r>
            <w:r w:rsidRPr="00E96906">
              <w:rPr>
                <w:rFonts w:cs="Gentium Plus"/>
                <w:sz w:val="19"/>
                <w:szCs w:val="19"/>
              </w:rPr>
              <w:t>Görüşme</w:t>
            </w:r>
            <w:r w:rsidR="00BE40FB" w:rsidRPr="00E96906">
              <w:rPr>
                <w:rFonts w:cs="Gentium Plus"/>
                <w:sz w:val="19"/>
                <w:szCs w:val="19"/>
              </w:rPr>
              <w:t xml:space="preserve"> Başlığı</w:t>
            </w:r>
            <w:r w:rsidR="003B410A" w:rsidRPr="00E96906">
              <w:rPr>
                <w:rFonts w:cs="Gentium Plus"/>
                <w:sz w:val="19"/>
                <w:szCs w:val="19"/>
              </w:rPr>
              <w:t xml:space="preserve"> Kısa</w:t>
            </w:r>
            <w:r w:rsidR="00BE40FB" w:rsidRPr="00611A54">
              <w:rPr>
                <w:rFonts w:cs="Gentium Plus"/>
                <w:i/>
                <w:iCs/>
                <w:sz w:val="19"/>
                <w:szCs w:val="19"/>
              </w:rPr>
              <w:t>”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>Görüşme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Gün Ay Yıl).</w:t>
            </w:r>
          </w:p>
        </w:tc>
      </w:tr>
      <w:tr w:rsidR="00BE40FB" w:rsidRPr="00694F90" w14:paraId="7075BAA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2" w:type="dxa"/>
          </w:tcPr>
          <w:p w14:paraId="75CD3B72" w14:textId="77777777" w:rsidR="00BE40FB" w:rsidRPr="004C3904" w:rsidRDefault="00BE40FB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3" w:type="dxa"/>
          </w:tcPr>
          <w:p w14:paraId="5D6E6DC3" w14:textId="4CA2468A" w:rsidR="00BE40FB" w:rsidRPr="00611A54" w:rsidRDefault="00BE40FB" w:rsidP="002538E8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İnalcık, “</w:t>
            </w:r>
            <w:r w:rsidRPr="00E96906">
              <w:rPr>
                <w:rFonts w:cs="Gentium Plus"/>
                <w:sz w:val="19"/>
                <w:szCs w:val="19"/>
              </w:rPr>
              <w:t xml:space="preserve">Fatih Sultan </w:t>
            </w:r>
            <w:proofErr w:type="spellStart"/>
            <w:r w:rsidRPr="00E96906">
              <w:rPr>
                <w:rFonts w:cs="Gentium Plus"/>
                <w:sz w:val="19"/>
                <w:szCs w:val="19"/>
              </w:rPr>
              <w:t>Mehmed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”</w:t>
            </w:r>
            <w:r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="00C11412" w:rsidRPr="00611A54">
              <w:rPr>
                <w:rFonts w:cs="Gentium Plus"/>
                <w:sz w:val="19"/>
                <w:szCs w:val="19"/>
              </w:rPr>
              <w:t>Görüşme</w:t>
            </w:r>
            <w:r w:rsidRPr="00611A54">
              <w:rPr>
                <w:rFonts w:cs="Gentium Plus"/>
                <w:sz w:val="19"/>
                <w:szCs w:val="19"/>
              </w:rPr>
              <w:t xml:space="preserve"> 3 </w:t>
            </w:r>
            <w:r w:rsidR="00C11412" w:rsidRPr="00611A54">
              <w:rPr>
                <w:rFonts w:cs="Gentium Plus"/>
                <w:sz w:val="19"/>
                <w:szCs w:val="19"/>
              </w:rPr>
              <w:t>M</w:t>
            </w:r>
            <w:r w:rsidRPr="00611A54">
              <w:rPr>
                <w:rFonts w:cs="Gentium Plus"/>
                <w:sz w:val="19"/>
                <w:szCs w:val="19"/>
              </w:rPr>
              <w:t>art 1985).</w:t>
            </w:r>
          </w:p>
        </w:tc>
      </w:tr>
      <w:tr w:rsidR="00BE40FB" w:rsidRPr="00694F90" w14:paraId="32A7EE5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2" w:type="dxa"/>
          </w:tcPr>
          <w:p w14:paraId="6F86EA04" w14:textId="77777777" w:rsidR="00BE40FB" w:rsidRPr="004C3904" w:rsidRDefault="00BE40FB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13" w:type="dxa"/>
          </w:tcPr>
          <w:p w14:paraId="25CC88C7" w14:textId="75FA86D5" w:rsidR="00BE40FB" w:rsidRPr="00611A54" w:rsidRDefault="00C11412" w:rsidP="002538E8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344E83" w:rsidRPr="00611A54">
              <w:rPr>
                <w:rFonts w:cs="Gentium Plus"/>
                <w:sz w:val="19"/>
                <w:szCs w:val="19"/>
              </w:rPr>
              <w:t>Soyadı, Adı</w:t>
            </w:r>
            <w:r w:rsidR="00BE40FB" w:rsidRPr="00611A54">
              <w:rPr>
                <w:rFonts w:cs="Gentium Plus"/>
                <w:sz w:val="19"/>
                <w:szCs w:val="19"/>
              </w:rPr>
              <w:t>. “</w:t>
            </w:r>
            <w:r w:rsidRPr="00E96906">
              <w:rPr>
                <w:rFonts w:cs="Gentium Plus"/>
                <w:sz w:val="19"/>
                <w:szCs w:val="19"/>
              </w:rPr>
              <w:t>Görüşme</w:t>
            </w:r>
            <w:r w:rsidR="00BE40FB" w:rsidRPr="00E96906">
              <w:rPr>
                <w:rFonts w:cs="Gentium Plus"/>
                <w:sz w:val="19"/>
                <w:szCs w:val="19"/>
              </w:rPr>
              <w:t xml:space="preserve"> Başlığı</w:t>
            </w:r>
            <w:r w:rsidR="00BE40FB" w:rsidRPr="00611A54">
              <w:rPr>
                <w:rFonts w:cs="Gentium Plus"/>
                <w:i/>
                <w:iCs/>
                <w:sz w:val="19"/>
                <w:szCs w:val="19"/>
              </w:rPr>
              <w:t xml:space="preserve">” </w:t>
            </w:r>
            <w:r w:rsidR="000B3FC1" w:rsidRPr="000B3FC1">
              <w:rPr>
                <w:rFonts w:cs="Gentium Plus"/>
                <w:sz w:val="19"/>
                <w:szCs w:val="19"/>
              </w:rPr>
              <w:t>(</w:t>
            </w:r>
            <w:r w:rsidRPr="00611A54">
              <w:rPr>
                <w:rFonts w:cs="Gentium Plus"/>
                <w:sz w:val="19"/>
                <w:szCs w:val="19"/>
              </w:rPr>
              <w:t>Görüşmeci: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Adı Soyadı, Kayıt Biçimi, </w:t>
            </w:r>
            <w:r w:rsidRPr="00611A54">
              <w:rPr>
                <w:rFonts w:cs="Gentium Plus"/>
                <w:sz w:val="19"/>
                <w:szCs w:val="19"/>
              </w:rPr>
              <w:t>Görüşme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Gün Ay Yıl)</w:t>
            </w:r>
            <w:r w:rsidR="008B623E" w:rsidRPr="00611A54">
              <w:rPr>
                <w:rFonts w:cs="Gentium Plus"/>
                <w:sz w:val="19"/>
                <w:szCs w:val="19"/>
              </w:rPr>
              <w:t>. Erişim</w:t>
            </w:r>
            <w:r w:rsidR="007F7E4A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BE40FB" w:rsidRPr="00611A54">
              <w:rPr>
                <w:rFonts w:cs="Gentium Plus"/>
                <w:sz w:val="19"/>
                <w:szCs w:val="19"/>
              </w:rPr>
              <w:t>Adresi</w:t>
            </w:r>
          </w:p>
        </w:tc>
      </w:tr>
      <w:tr w:rsidR="00BE40FB" w:rsidRPr="00694F90" w14:paraId="54F84A25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2" w:type="dxa"/>
          </w:tcPr>
          <w:p w14:paraId="6F706F33" w14:textId="77777777" w:rsidR="00BE40FB" w:rsidRPr="004C3904" w:rsidRDefault="00BE40FB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3" w:type="dxa"/>
          </w:tcPr>
          <w:p w14:paraId="4766FCAD" w14:textId="6F6981A9" w:rsidR="00BE40FB" w:rsidRPr="00611A54" w:rsidRDefault="00BE40FB" w:rsidP="002538E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İnalcık, Halil. “</w:t>
            </w:r>
            <w:r w:rsidRPr="00E96906">
              <w:rPr>
                <w:rFonts w:cs="Gentium Plus"/>
                <w:sz w:val="19"/>
                <w:szCs w:val="19"/>
              </w:rPr>
              <w:t xml:space="preserve">Fatih Sultan </w:t>
            </w:r>
            <w:proofErr w:type="spellStart"/>
            <w:r w:rsidRPr="00E96906">
              <w:rPr>
                <w:rFonts w:cs="Gentium Plus"/>
                <w:sz w:val="19"/>
                <w:szCs w:val="19"/>
              </w:rPr>
              <w:t>Mehmed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” </w:t>
            </w:r>
            <w:r w:rsidRPr="00611A54">
              <w:rPr>
                <w:rFonts w:cs="Gentium Plus"/>
                <w:sz w:val="19"/>
                <w:szCs w:val="19"/>
              </w:rPr>
              <w:t>(</w:t>
            </w:r>
            <w:r w:rsidR="00C11412" w:rsidRPr="00611A54">
              <w:rPr>
                <w:rFonts w:cs="Gentium Plus"/>
                <w:sz w:val="19"/>
                <w:szCs w:val="19"/>
              </w:rPr>
              <w:t>Görüşmeci</w:t>
            </w:r>
            <w:r w:rsidRPr="00611A54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lbe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Ortaylı, Video Kaydı, </w:t>
            </w:r>
            <w:r w:rsidR="00C11412" w:rsidRPr="00611A54">
              <w:rPr>
                <w:rFonts w:cs="Gentium Plus"/>
                <w:sz w:val="19"/>
                <w:szCs w:val="19"/>
              </w:rPr>
              <w:t>Görüşme</w:t>
            </w:r>
            <w:r w:rsidRPr="00611A54">
              <w:rPr>
                <w:rFonts w:cs="Gentium Plus"/>
                <w:sz w:val="19"/>
                <w:szCs w:val="19"/>
              </w:rPr>
              <w:t xml:space="preserve"> 3 Mart 1985).</w:t>
            </w:r>
            <w:r w:rsidR="00E96906">
              <w:rPr>
                <w:rFonts w:cs="Gentium Plus"/>
                <w:sz w:val="19"/>
                <w:szCs w:val="19"/>
              </w:rPr>
              <w:t xml:space="preserve"> </w:t>
            </w:r>
            <w:hyperlink r:id="rId123" w:history="1">
              <w:r w:rsidR="00022E25" w:rsidRPr="00611A54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youtube.com/watch?v=8px5eBJHYNE&amp;list=PLCq4ha8CiOukJvXOx3Kp8lC9QoSqLIVjj&amp;index=4</w:t>
              </w:r>
            </w:hyperlink>
            <w:r w:rsidR="002746B3"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</w:p>
        </w:tc>
      </w:tr>
    </w:tbl>
    <w:p w14:paraId="0EA2C71D" w14:textId="5A28BB43" w:rsidR="003803DF" w:rsidRPr="00694F90" w:rsidRDefault="00FC5F81" w:rsidP="00DD1F64">
      <w:pPr>
        <w:pStyle w:val="Balk3indekilerdeGsterme"/>
        <w:numPr>
          <w:ilvl w:val="1"/>
          <w:numId w:val="61"/>
        </w:numPr>
      </w:pPr>
      <w:bookmarkStart w:id="205" w:name="_Toc19832350"/>
      <w:bookmarkStart w:id="206" w:name="_Toc19932562"/>
      <w:bookmarkStart w:id="207" w:name="_Toc20088072"/>
      <w:bookmarkStart w:id="208" w:name="_Toc20098353"/>
      <w:bookmarkStart w:id="209" w:name="_Toc20175442"/>
      <w:bookmarkStart w:id="210" w:name="_Toc20251768"/>
      <w:r>
        <w:t>Görüşme/Mülakat-</w:t>
      </w:r>
      <w:r w:rsidR="003803DF" w:rsidRPr="00694F90">
        <w:t>Dergide</w:t>
      </w:r>
      <w:bookmarkEnd w:id="205"/>
      <w:bookmarkEnd w:id="206"/>
      <w:bookmarkEnd w:id="207"/>
      <w:bookmarkEnd w:id="208"/>
      <w:bookmarkEnd w:id="209"/>
      <w:bookmarkEnd w:id="21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C35BB3" w:rsidRPr="00694F90" w14:paraId="55EDCAC1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8A8A328" w14:textId="77777777" w:rsidR="00C35BB3" w:rsidRPr="004C3904" w:rsidRDefault="00C35B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8" w:type="dxa"/>
          </w:tcPr>
          <w:p w14:paraId="388809D4" w14:textId="72F4D72C" w:rsidR="00C35BB3" w:rsidRPr="00611A54" w:rsidRDefault="00C11412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Adı Soyadı, “</w:t>
            </w:r>
            <w:r w:rsidRPr="00611A54">
              <w:rPr>
                <w:rFonts w:cs="Gentium Plus"/>
                <w:sz w:val="19"/>
                <w:szCs w:val="19"/>
              </w:rPr>
              <w:t xml:space="preserve">Görüşme 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Başlığı” (Görüşmecinin Adı Soyadı, Kayıt Biçimi) </w:t>
            </w:r>
            <w:r w:rsidR="00BE40FB" w:rsidRPr="00611A54">
              <w:rPr>
                <w:rFonts w:cs="Gentium Plus"/>
                <w:i/>
                <w:iCs/>
                <w:sz w:val="19"/>
                <w:szCs w:val="19"/>
              </w:rPr>
              <w:t>Dergi Adı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Cilt/Sayı (Yayın Tarihi), Sayfa Numarası. </w:t>
            </w:r>
          </w:p>
        </w:tc>
      </w:tr>
      <w:tr w:rsidR="00C35BB3" w:rsidRPr="00694F90" w14:paraId="1E79D2F4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E88258F" w14:textId="77777777" w:rsidR="00C35BB3" w:rsidRPr="004C3904" w:rsidRDefault="00C35B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009811D6" w14:textId="1BCFCA7D" w:rsidR="00C35BB3" w:rsidRPr="00611A54" w:rsidRDefault="00BE40FB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İsmail Kara, “İmkânsıza Yönelmedikçe Mümkün Olan Ele Geçmez” (Görüşmeci: Fatma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arbar</w:t>
            </w:r>
            <w:r w:rsidR="00A151C3" w:rsidRPr="00611A54">
              <w:rPr>
                <w:rFonts w:cs="Gentium Plus"/>
                <w:sz w:val="19"/>
                <w:szCs w:val="19"/>
              </w:rPr>
              <w:t>o</w:t>
            </w:r>
            <w:r w:rsidRPr="00611A54">
              <w:rPr>
                <w:rFonts w:cs="Gentium Plus"/>
                <w:sz w:val="19"/>
                <w:szCs w:val="19"/>
              </w:rPr>
              <w:t>soğlu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C11412" w:rsidRPr="00611A54">
              <w:rPr>
                <w:rFonts w:cs="Gentium Plus"/>
                <w:sz w:val="19"/>
                <w:szCs w:val="19"/>
              </w:rPr>
              <w:t>Görüşme</w:t>
            </w:r>
            <w:r w:rsidRPr="00611A54">
              <w:rPr>
                <w:rFonts w:cs="Gentium Plus"/>
                <w:sz w:val="19"/>
                <w:szCs w:val="19"/>
              </w:rPr>
              <w:t xml:space="preserve"> Transkripsiyonu)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Nihayet Dergisi</w:t>
            </w:r>
            <w:r w:rsidRPr="00611A54">
              <w:rPr>
                <w:rFonts w:cs="Gentium Plus"/>
                <w:sz w:val="19"/>
                <w:szCs w:val="19"/>
              </w:rPr>
              <w:t xml:space="preserve"> 5 (Temmuz 2015), 35.</w:t>
            </w:r>
          </w:p>
          <w:p w14:paraId="68159173" w14:textId="617FF981" w:rsidR="009434B1" w:rsidRPr="00611A54" w:rsidRDefault="009434B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Abdülmecid b. Aziz Şeyh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ind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“Yemen’de Şeyh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ind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ile Mülakat” (Görüşmeci: Mehmet Ümit, </w:t>
            </w:r>
            <w:r w:rsidR="00C11412" w:rsidRPr="00611A54">
              <w:rPr>
                <w:rFonts w:cs="Gentium Plus"/>
                <w:sz w:val="19"/>
                <w:szCs w:val="19"/>
              </w:rPr>
              <w:t>Görüşme</w:t>
            </w:r>
            <w:r w:rsidRPr="00611A54">
              <w:rPr>
                <w:rFonts w:cs="Gentium Plus"/>
                <w:sz w:val="19"/>
                <w:szCs w:val="19"/>
              </w:rPr>
              <w:t xml:space="preserve"> Transkripsiyonu)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e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makalat</w:t>
            </w:r>
            <w:proofErr w:type="spellEnd"/>
            <w:r w:rsidR="00C565CA" w:rsidRPr="00611A54">
              <w:rPr>
                <w:rFonts w:cs="Gentium Plus"/>
                <w:sz w:val="19"/>
                <w:szCs w:val="19"/>
              </w:rPr>
              <w:t xml:space="preserve"> 6/2 (Güz 2013), 135.</w:t>
            </w:r>
          </w:p>
        </w:tc>
      </w:tr>
      <w:tr w:rsidR="00C35BB3" w:rsidRPr="00694F90" w14:paraId="2DCFC4E4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29E9CE1" w14:textId="77777777" w:rsidR="00C35BB3" w:rsidRPr="004C3904" w:rsidRDefault="00C35B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59F52D18" w14:textId="341FA2CD" w:rsidR="00C35BB3" w:rsidRPr="00611A54" w:rsidRDefault="00C11412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BE40FB" w:rsidRPr="00611A54">
              <w:rPr>
                <w:rFonts w:cs="Gentium Plus"/>
                <w:sz w:val="19"/>
                <w:szCs w:val="19"/>
              </w:rPr>
              <w:t xml:space="preserve"> Soyadı, “</w:t>
            </w:r>
            <w:r w:rsidRPr="00611A54">
              <w:rPr>
                <w:rFonts w:cs="Gentium Plus"/>
                <w:sz w:val="19"/>
                <w:szCs w:val="19"/>
              </w:rPr>
              <w:t xml:space="preserve">Görüşme </w:t>
            </w:r>
            <w:r w:rsidR="00BE40FB" w:rsidRPr="00611A54">
              <w:rPr>
                <w:rFonts w:cs="Gentium Plus"/>
                <w:sz w:val="19"/>
                <w:szCs w:val="19"/>
              </w:rPr>
              <w:t>Başlığı”, Sayfa Numarası.</w:t>
            </w:r>
          </w:p>
        </w:tc>
      </w:tr>
      <w:tr w:rsidR="00C35BB3" w:rsidRPr="00694F90" w14:paraId="67990B58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6C12A22" w14:textId="77777777" w:rsidR="00C35BB3" w:rsidRPr="004C3904" w:rsidRDefault="00C35B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339DF4FD" w14:textId="77777777" w:rsidR="00C35BB3" w:rsidRPr="00611A54" w:rsidRDefault="00BE40FB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Kara, “İmkânsıza Yönelmedikçe Mümkün Olan Ele Geçmez”, 36-</w:t>
            </w:r>
            <w:r w:rsidR="00737934" w:rsidRPr="00611A54">
              <w:rPr>
                <w:rFonts w:cs="Gentium Plus"/>
                <w:sz w:val="19"/>
                <w:szCs w:val="19"/>
              </w:rPr>
              <w:t>3</w:t>
            </w:r>
            <w:r w:rsidRPr="00611A54">
              <w:rPr>
                <w:rFonts w:cs="Gentium Plus"/>
                <w:sz w:val="19"/>
                <w:szCs w:val="19"/>
              </w:rPr>
              <w:t>7.</w:t>
            </w:r>
          </w:p>
          <w:p w14:paraId="0B7A22E3" w14:textId="0F76A46A" w:rsidR="00C565CA" w:rsidRPr="00611A54" w:rsidRDefault="00C565CA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Şeyh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ind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“Yemen’de Şeyh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ind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ile Mülakat”, 140.</w:t>
            </w:r>
          </w:p>
        </w:tc>
      </w:tr>
      <w:tr w:rsidR="00C35BB3" w:rsidRPr="00694F90" w14:paraId="3124A5AC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0C56B4F" w14:textId="77777777" w:rsidR="00C35BB3" w:rsidRPr="004C3904" w:rsidRDefault="00C35B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10B2A9B1" w14:textId="224F3546" w:rsidR="00D92E7B" w:rsidRPr="00611A54" w:rsidRDefault="00C11412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E35C6F" w:rsidRPr="00611A54">
              <w:rPr>
                <w:rFonts w:cs="Gentium Plus"/>
                <w:sz w:val="19"/>
                <w:szCs w:val="19"/>
              </w:rPr>
              <w:t xml:space="preserve"> S</w:t>
            </w:r>
            <w:r w:rsidR="00C35BB3" w:rsidRPr="00611A54">
              <w:rPr>
                <w:rFonts w:cs="Gentium Plus"/>
                <w:sz w:val="19"/>
                <w:szCs w:val="19"/>
              </w:rPr>
              <w:t>oyadı, Adı. “</w:t>
            </w:r>
            <w:r w:rsidRPr="00611A54">
              <w:rPr>
                <w:rFonts w:cs="Gentium Plus"/>
                <w:sz w:val="19"/>
                <w:szCs w:val="19"/>
              </w:rPr>
              <w:t>Görüşme</w:t>
            </w:r>
            <w:r w:rsidR="00C35BB3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E35C6F" w:rsidRPr="00611A54">
              <w:rPr>
                <w:rFonts w:cs="Gentium Plus"/>
                <w:sz w:val="19"/>
                <w:szCs w:val="19"/>
              </w:rPr>
              <w:t>B</w:t>
            </w:r>
            <w:r w:rsidR="00C35BB3" w:rsidRPr="00611A54">
              <w:rPr>
                <w:rFonts w:cs="Gentium Plus"/>
                <w:sz w:val="19"/>
                <w:szCs w:val="19"/>
              </w:rPr>
              <w:t xml:space="preserve">aşlığı” </w:t>
            </w:r>
            <w:r w:rsidR="00B02142" w:rsidRPr="00611A54">
              <w:rPr>
                <w:rFonts w:cs="Gentium Plus"/>
                <w:sz w:val="19"/>
                <w:szCs w:val="19"/>
              </w:rPr>
              <w:t>(</w:t>
            </w:r>
            <w:r w:rsidR="00C35BB3" w:rsidRPr="00611A54">
              <w:rPr>
                <w:rFonts w:cs="Gentium Plus"/>
                <w:sz w:val="19"/>
                <w:szCs w:val="19"/>
              </w:rPr>
              <w:t>Görüşme</w:t>
            </w:r>
            <w:r w:rsidR="00E35C6F" w:rsidRPr="00611A54">
              <w:rPr>
                <w:rFonts w:cs="Gentium Plus"/>
                <w:sz w:val="19"/>
                <w:szCs w:val="19"/>
              </w:rPr>
              <w:t>cinin Adı</w:t>
            </w:r>
            <w:r w:rsidR="00C35BB3" w:rsidRPr="00611A54">
              <w:rPr>
                <w:rFonts w:cs="Gentium Plus"/>
                <w:sz w:val="19"/>
                <w:szCs w:val="19"/>
              </w:rPr>
              <w:t xml:space="preserve"> Soyadı</w:t>
            </w:r>
            <w:r w:rsidR="003803DF" w:rsidRPr="00611A54">
              <w:rPr>
                <w:rFonts w:cs="Gentium Plus"/>
                <w:sz w:val="19"/>
                <w:szCs w:val="19"/>
              </w:rPr>
              <w:t>, Kayıt Biçimi</w:t>
            </w:r>
            <w:r w:rsidR="00B02142" w:rsidRPr="00611A54">
              <w:rPr>
                <w:rFonts w:cs="Gentium Plus"/>
                <w:sz w:val="19"/>
                <w:szCs w:val="19"/>
              </w:rPr>
              <w:t>)</w:t>
            </w:r>
            <w:r w:rsidR="00D92E7B" w:rsidRPr="00611A54">
              <w:rPr>
                <w:rFonts w:cs="Gentium Plus"/>
                <w:sz w:val="19"/>
                <w:szCs w:val="19"/>
              </w:rPr>
              <w:t>.</w:t>
            </w:r>
            <w:r w:rsidR="00E35C6F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E35C6F" w:rsidRPr="00611A54">
              <w:rPr>
                <w:rFonts w:cs="Gentium Plus"/>
                <w:i/>
                <w:iCs/>
                <w:sz w:val="19"/>
                <w:szCs w:val="19"/>
              </w:rPr>
              <w:t>Dergi Adı</w:t>
            </w:r>
            <w:r w:rsidR="00E35C6F" w:rsidRPr="00611A54">
              <w:rPr>
                <w:rFonts w:cs="Gentium Plus"/>
                <w:sz w:val="19"/>
                <w:szCs w:val="19"/>
              </w:rPr>
              <w:t xml:space="preserve"> Cilt/Sayı (Yayın Tarihi), Sayfa Aralığı. Web Adresi.</w:t>
            </w:r>
          </w:p>
        </w:tc>
      </w:tr>
      <w:tr w:rsidR="00C35BB3" w:rsidRPr="00694F90" w14:paraId="4149661C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5F47E11" w14:textId="77777777" w:rsidR="00C35BB3" w:rsidRPr="004C3904" w:rsidRDefault="00C35B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65410BE0" w14:textId="52B5CBEF" w:rsidR="00C35BB3" w:rsidRPr="00611A54" w:rsidRDefault="00C35BB3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9"/>
                <w:szCs w:val="19"/>
                <w:u w:val="none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Kara, İsmail. “İmkânsıza </w:t>
            </w:r>
            <w:r w:rsidR="00E35C6F" w:rsidRPr="00611A54">
              <w:rPr>
                <w:rFonts w:cs="Gentium Plus"/>
                <w:sz w:val="19"/>
                <w:szCs w:val="19"/>
              </w:rPr>
              <w:t>Y</w:t>
            </w:r>
            <w:r w:rsidRPr="00611A54">
              <w:rPr>
                <w:rFonts w:cs="Gentium Plus"/>
                <w:sz w:val="19"/>
                <w:szCs w:val="19"/>
              </w:rPr>
              <w:t xml:space="preserve">önelmedikçe </w:t>
            </w:r>
            <w:r w:rsidR="00E35C6F" w:rsidRPr="00611A54">
              <w:rPr>
                <w:rFonts w:cs="Gentium Plus"/>
                <w:sz w:val="19"/>
                <w:szCs w:val="19"/>
              </w:rPr>
              <w:t>M</w:t>
            </w:r>
            <w:r w:rsidRPr="00611A54">
              <w:rPr>
                <w:rFonts w:cs="Gentium Plus"/>
                <w:sz w:val="19"/>
                <w:szCs w:val="19"/>
              </w:rPr>
              <w:t xml:space="preserve">ümkün </w:t>
            </w:r>
            <w:r w:rsidR="00E35C6F" w:rsidRPr="00611A54">
              <w:rPr>
                <w:rFonts w:cs="Gentium Plus"/>
                <w:sz w:val="19"/>
                <w:szCs w:val="19"/>
              </w:rPr>
              <w:t>O</w:t>
            </w:r>
            <w:r w:rsidRPr="00611A54">
              <w:rPr>
                <w:rFonts w:cs="Gentium Plus"/>
                <w:sz w:val="19"/>
                <w:szCs w:val="19"/>
              </w:rPr>
              <w:t xml:space="preserve">lan </w:t>
            </w:r>
            <w:r w:rsidR="00E35C6F" w:rsidRPr="00611A54">
              <w:rPr>
                <w:rFonts w:cs="Gentium Plus"/>
                <w:sz w:val="19"/>
                <w:szCs w:val="19"/>
              </w:rPr>
              <w:t>E</w:t>
            </w:r>
            <w:r w:rsidRPr="00611A54">
              <w:rPr>
                <w:rFonts w:cs="Gentium Plus"/>
                <w:sz w:val="19"/>
                <w:szCs w:val="19"/>
              </w:rPr>
              <w:t xml:space="preserve">le </w:t>
            </w:r>
            <w:r w:rsidR="00E35C6F" w:rsidRPr="00611A54">
              <w:rPr>
                <w:rFonts w:cs="Gentium Plus"/>
                <w:sz w:val="19"/>
                <w:szCs w:val="19"/>
              </w:rPr>
              <w:t>G</w:t>
            </w:r>
            <w:r w:rsidRPr="00611A54">
              <w:rPr>
                <w:rFonts w:cs="Gentium Plus"/>
                <w:sz w:val="19"/>
                <w:szCs w:val="19"/>
              </w:rPr>
              <w:t>eçmez”</w:t>
            </w:r>
            <w:r w:rsidR="004F3A7B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B02142" w:rsidRPr="00611A54">
              <w:rPr>
                <w:rFonts w:cs="Gentium Plus"/>
                <w:sz w:val="19"/>
                <w:szCs w:val="19"/>
              </w:rPr>
              <w:t>(</w:t>
            </w:r>
            <w:r w:rsidRPr="00611A54">
              <w:rPr>
                <w:rFonts w:cs="Gentium Plus"/>
                <w:sz w:val="19"/>
                <w:szCs w:val="19"/>
              </w:rPr>
              <w:t xml:space="preserve">Görüşmeci: Fatma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arbar</w:t>
            </w:r>
            <w:r w:rsidR="00A151C3" w:rsidRPr="00611A54">
              <w:rPr>
                <w:rFonts w:cs="Gentium Plus"/>
                <w:sz w:val="19"/>
                <w:szCs w:val="19"/>
              </w:rPr>
              <w:t>o</w:t>
            </w:r>
            <w:r w:rsidRPr="00611A54">
              <w:rPr>
                <w:rFonts w:cs="Gentium Plus"/>
                <w:sz w:val="19"/>
                <w:szCs w:val="19"/>
              </w:rPr>
              <w:t>soğlu</w:t>
            </w:r>
            <w:proofErr w:type="spellEnd"/>
            <w:r w:rsidR="00B02142" w:rsidRPr="00611A54">
              <w:rPr>
                <w:rFonts w:cs="Gentium Plus"/>
                <w:sz w:val="19"/>
                <w:szCs w:val="19"/>
              </w:rPr>
              <w:t>,</w:t>
            </w:r>
            <w:r w:rsidR="00E35C6F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C11412" w:rsidRPr="00611A54">
              <w:rPr>
                <w:rFonts w:cs="Gentium Plus"/>
                <w:sz w:val="19"/>
                <w:szCs w:val="19"/>
              </w:rPr>
              <w:t>Görüşme</w:t>
            </w: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Transkripsiyonu</w:t>
            </w:r>
            <w:r w:rsidR="00B02142" w:rsidRPr="00611A54">
              <w:rPr>
                <w:rFonts w:cs="Gentium Plus"/>
                <w:color w:val="000000" w:themeColor="text1"/>
                <w:sz w:val="19"/>
                <w:szCs w:val="19"/>
              </w:rPr>
              <w:t>)</w:t>
            </w:r>
            <w:r w:rsidR="00D92E7B" w:rsidRPr="00611A54">
              <w:rPr>
                <w:rFonts w:cs="Gentium Plus"/>
                <w:color w:val="000000" w:themeColor="text1"/>
                <w:sz w:val="19"/>
                <w:szCs w:val="19"/>
              </w:rPr>
              <w:t>.</w:t>
            </w: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Nihayet</w:t>
            </w:r>
            <w:r w:rsidR="00E35C6F"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Dergisi</w:t>
            </w: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5 (Temmuz 2015), 34-38. </w:t>
            </w:r>
            <w:hyperlink r:id="rId124" w:history="1">
              <w:r w:rsidR="00E35C6F" w:rsidRPr="00611A54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nihayet.com/roportaj/imkansiza-yonelmedikce-mumkun-olan-ele-gecmez/</w:t>
              </w:r>
            </w:hyperlink>
          </w:p>
          <w:p w14:paraId="4961A024" w14:textId="7F644DC3" w:rsidR="00C565CA" w:rsidRPr="00611A54" w:rsidRDefault="00C565CA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Şeyh </w:t>
            </w:r>
            <w:proofErr w:type="spellStart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>Zindânî</w:t>
            </w:r>
            <w:proofErr w:type="spellEnd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, Abdülmecid b. Aziz. “Yemen’de Şeyh </w:t>
            </w:r>
            <w:proofErr w:type="spellStart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>Zindânî</w:t>
            </w:r>
            <w:proofErr w:type="spellEnd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ile Mülakat” (Görüşmeci: Mehmet Ümit, </w:t>
            </w:r>
            <w:r w:rsidR="00C11412"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Görüşme </w:t>
            </w: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Transkripsiyonu). </w:t>
            </w:r>
            <w:r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e-</w:t>
            </w:r>
            <w:proofErr w:type="spellStart"/>
            <w:r w:rsidRPr="00611A54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makalat</w:t>
            </w:r>
            <w:proofErr w:type="spellEnd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6/2 (Güz 2013), 135-150.</w:t>
            </w:r>
          </w:p>
        </w:tc>
      </w:tr>
    </w:tbl>
    <w:p w14:paraId="1A42DF1D" w14:textId="71FA317C" w:rsidR="003803DF" w:rsidRPr="00694F90" w:rsidRDefault="00FC5F81" w:rsidP="00DD1F64">
      <w:pPr>
        <w:pStyle w:val="Balk3indekilerdeGsterme"/>
        <w:numPr>
          <w:ilvl w:val="1"/>
          <w:numId w:val="61"/>
        </w:numPr>
      </w:pPr>
      <w:bookmarkStart w:id="211" w:name="_Toc19832351"/>
      <w:bookmarkStart w:id="212" w:name="_Toc19932563"/>
      <w:bookmarkStart w:id="213" w:name="_Toc20088073"/>
      <w:bookmarkStart w:id="214" w:name="_Toc20098354"/>
      <w:bookmarkStart w:id="215" w:name="_Toc20175443"/>
      <w:bookmarkStart w:id="216" w:name="_Toc20251769"/>
      <w:r>
        <w:t>Görüşme/Mülakat-</w:t>
      </w:r>
      <w:r w:rsidR="003803DF" w:rsidRPr="00694F90">
        <w:t>Kitapta</w:t>
      </w:r>
      <w:bookmarkEnd w:id="211"/>
      <w:bookmarkEnd w:id="212"/>
      <w:bookmarkEnd w:id="213"/>
      <w:bookmarkEnd w:id="214"/>
      <w:bookmarkEnd w:id="215"/>
      <w:bookmarkEnd w:id="21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E35C6F" w:rsidRPr="00694F90" w14:paraId="3E9E4FDF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D68E351" w14:textId="77777777" w:rsidR="00E35C6F" w:rsidRPr="004C3904" w:rsidRDefault="00E35C6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08" w:type="dxa"/>
          </w:tcPr>
          <w:p w14:paraId="4BE5814D" w14:textId="6C79BEB8" w:rsidR="00E35C6F" w:rsidRPr="00611A54" w:rsidRDefault="00C11412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32551B" w:rsidRPr="00611A54">
              <w:rPr>
                <w:rFonts w:cs="Gentium Plus"/>
                <w:sz w:val="19"/>
                <w:szCs w:val="19"/>
              </w:rPr>
              <w:t xml:space="preserve"> Adı Soyadı, “</w:t>
            </w:r>
            <w:r w:rsidRPr="00611A54">
              <w:rPr>
                <w:rFonts w:cs="Gentium Plus"/>
                <w:sz w:val="19"/>
                <w:szCs w:val="19"/>
              </w:rPr>
              <w:t xml:space="preserve">Görüşme </w:t>
            </w:r>
            <w:r w:rsidR="0032551B" w:rsidRPr="00611A54">
              <w:rPr>
                <w:rFonts w:cs="Gentium Plus"/>
                <w:sz w:val="19"/>
                <w:szCs w:val="19"/>
              </w:rPr>
              <w:t>Başlığı” (</w:t>
            </w:r>
            <w:r w:rsidR="00347B60" w:rsidRPr="00611A54">
              <w:rPr>
                <w:rFonts w:cs="Gentium Plus"/>
                <w:sz w:val="19"/>
                <w:szCs w:val="19"/>
              </w:rPr>
              <w:t>Görüşmeci</w:t>
            </w:r>
            <w:r w:rsidR="0032551B" w:rsidRPr="00611A54">
              <w:rPr>
                <w:rFonts w:cs="Gentium Plus"/>
                <w:sz w:val="19"/>
                <w:szCs w:val="19"/>
              </w:rPr>
              <w:t xml:space="preserve">: Adı Soyadı), </w:t>
            </w:r>
            <w:r w:rsidR="0032551B" w:rsidRPr="00611A54">
              <w:rPr>
                <w:rFonts w:cs="Gentium Plus"/>
                <w:i/>
                <w:iCs/>
                <w:sz w:val="19"/>
                <w:szCs w:val="19"/>
              </w:rPr>
              <w:t xml:space="preserve">Kitap Adı </w:t>
            </w:r>
            <w:r w:rsidR="0032551B" w:rsidRPr="00611A54">
              <w:rPr>
                <w:rFonts w:cs="Gentium Plus"/>
                <w:sz w:val="19"/>
                <w:szCs w:val="19"/>
              </w:rPr>
              <w:t>(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="0032551B"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32551B" w:rsidRPr="00611A54">
              <w:rPr>
                <w:rFonts w:cs="Gentium Plus"/>
                <w:sz w:val="19"/>
                <w:szCs w:val="19"/>
              </w:rPr>
              <w:t>, Sayfa Numarası.</w:t>
            </w:r>
          </w:p>
        </w:tc>
      </w:tr>
      <w:tr w:rsidR="00E35C6F" w:rsidRPr="00694F90" w14:paraId="7441F86A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A6B033D" w14:textId="77777777" w:rsidR="00E35C6F" w:rsidRPr="004C3904" w:rsidRDefault="00E35C6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65A61F0B" w14:textId="77777777" w:rsidR="00E35C6F" w:rsidRPr="00611A54" w:rsidRDefault="00347B6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Fatma Karabıyık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arbarosoğlu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Nef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-i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mmare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Hitap Eden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erşe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Reyting Rekoru Kırar” (Görüşmeci: Halime Kökçe)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Sözüm Söz</w:t>
            </w:r>
            <w:r w:rsidRPr="00611A54">
              <w:rPr>
                <w:rFonts w:cs="Gentium Plus"/>
                <w:sz w:val="19"/>
                <w:szCs w:val="19"/>
              </w:rPr>
              <w:t xml:space="preserve"> (İstanbul: Profil Yayıncılık, 2012), 81.</w:t>
            </w:r>
          </w:p>
          <w:p w14:paraId="56682435" w14:textId="7C3F4B32" w:rsidR="003C1A7F" w:rsidRPr="00611A54" w:rsidRDefault="003C1A7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Oktay Sinanoğlu, “Yabancı Dille Eğitime Neden Bu Kadar Karşısınız?” (Görüşmeci: Sinan Hıncal),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Bir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Nev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-York Rüyası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By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By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Türkçe</w:t>
            </w:r>
            <w:r w:rsidRPr="00611A54">
              <w:rPr>
                <w:rFonts w:cs="Gentium Plus"/>
                <w:sz w:val="19"/>
                <w:szCs w:val="19"/>
              </w:rPr>
              <w:t xml:space="preserve"> (İstanbul: Bilim +</w:t>
            </w:r>
            <w:r w:rsidR="009F2C9B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Gönül Yayınları, 2011), 236.</w:t>
            </w:r>
          </w:p>
        </w:tc>
      </w:tr>
      <w:tr w:rsidR="00E35C6F" w:rsidRPr="00694F90" w14:paraId="6D4B3B9A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1E401AE" w14:textId="77777777" w:rsidR="00E35C6F" w:rsidRPr="004C3904" w:rsidRDefault="00E35C6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8" w:type="dxa"/>
          </w:tcPr>
          <w:p w14:paraId="43213DC3" w14:textId="6B412B82" w:rsidR="00E35C6F" w:rsidRPr="00611A54" w:rsidRDefault="00C11412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32551B" w:rsidRPr="00611A54">
              <w:rPr>
                <w:rFonts w:cs="Gentium Plus"/>
                <w:sz w:val="19"/>
                <w:szCs w:val="19"/>
              </w:rPr>
              <w:t xml:space="preserve"> Soyadı, “</w:t>
            </w:r>
            <w:r w:rsidRPr="00611A54">
              <w:rPr>
                <w:rFonts w:cs="Gentium Plus"/>
                <w:sz w:val="19"/>
                <w:szCs w:val="19"/>
              </w:rPr>
              <w:t>Görüşme</w:t>
            </w:r>
            <w:r w:rsidR="0032551B" w:rsidRPr="00611A54">
              <w:rPr>
                <w:rFonts w:cs="Gentium Plus"/>
                <w:sz w:val="19"/>
                <w:szCs w:val="19"/>
              </w:rPr>
              <w:t xml:space="preserve"> Başlığı”, Sayfa Numarası.</w:t>
            </w:r>
          </w:p>
        </w:tc>
      </w:tr>
      <w:tr w:rsidR="00E35C6F" w:rsidRPr="00694F90" w14:paraId="1465E5BF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A3A7402" w14:textId="77777777" w:rsidR="00E35C6F" w:rsidRPr="004C3904" w:rsidRDefault="00E35C6F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77775075" w14:textId="77777777" w:rsidR="00E35C6F" w:rsidRPr="00611A54" w:rsidRDefault="00347B6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Barbarosoğlu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Nef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-i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mmare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Hitap Eden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erşe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Reyting Rekoru Kırar”, 80.</w:t>
            </w:r>
          </w:p>
          <w:p w14:paraId="2F8174AD" w14:textId="6586F3FA" w:rsidR="009F2C9B" w:rsidRPr="00611A54" w:rsidRDefault="009F2C9B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Sinanoğlu, “Yabancı Dille Eğitime Neden Bu Kadar Karşısınız?”, 237.</w:t>
            </w:r>
          </w:p>
        </w:tc>
      </w:tr>
      <w:tr w:rsidR="00050C90" w:rsidRPr="00694F90" w14:paraId="321FB53D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7AE28EC" w14:textId="77777777" w:rsidR="00050C90" w:rsidRPr="004C3904" w:rsidRDefault="00050C9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8" w:type="dxa"/>
          </w:tcPr>
          <w:p w14:paraId="5F649E74" w14:textId="49A54B3D" w:rsidR="00050C90" w:rsidRPr="00611A54" w:rsidRDefault="00C11412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Görüşme Yapılanın</w:t>
            </w:r>
            <w:r w:rsidR="00050C90" w:rsidRPr="00611A54">
              <w:rPr>
                <w:rFonts w:cs="Gentium Plus"/>
                <w:sz w:val="19"/>
                <w:szCs w:val="19"/>
              </w:rPr>
              <w:t xml:space="preserve"> Soyadı, Adı. “</w:t>
            </w:r>
            <w:r w:rsidRPr="00611A54">
              <w:rPr>
                <w:rFonts w:cs="Gentium Plus"/>
                <w:sz w:val="19"/>
                <w:szCs w:val="19"/>
              </w:rPr>
              <w:t>Görüşme</w:t>
            </w:r>
            <w:r w:rsidR="00050C90" w:rsidRPr="00611A54">
              <w:rPr>
                <w:rFonts w:cs="Gentium Plus"/>
                <w:sz w:val="19"/>
                <w:szCs w:val="19"/>
              </w:rPr>
              <w:t xml:space="preserve"> Başlığı” (Görüşmeci: Adı Soyadı). </w:t>
            </w:r>
            <w:r w:rsidR="00050C90" w:rsidRPr="00611A54">
              <w:rPr>
                <w:rFonts w:cs="Gentium Plus"/>
                <w:i/>
                <w:iCs/>
                <w:sz w:val="19"/>
                <w:szCs w:val="19"/>
              </w:rPr>
              <w:t>Kitap Adı.</w:t>
            </w:r>
            <w:r w:rsidR="00050C90" w:rsidRPr="00611A54">
              <w:rPr>
                <w:rFonts w:cs="Gentium Plus"/>
                <w:sz w:val="19"/>
                <w:szCs w:val="19"/>
              </w:rPr>
              <w:t xml:space="preserve"> ed. Editör Adı Soyadı. Cilt/Sayfa Aralığı.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="00050C90" w:rsidRPr="00611A54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050C90" w:rsidRPr="00694F90" w14:paraId="1CD5019E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578AA9F" w14:textId="77777777" w:rsidR="00050C90" w:rsidRPr="004C3904" w:rsidRDefault="00050C90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8" w:type="dxa"/>
          </w:tcPr>
          <w:p w14:paraId="1E7A2897" w14:textId="77777777" w:rsidR="00050C90" w:rsidRPr="00611A54" w:rsidRDefault="00050C90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Barbarosoğlu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Fatma Karabıyık. “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Nef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-i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mmare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Hitap Eden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Herşey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Reyting Rekoru Kırar” (Görüşmeci: Halime Kökçe)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Sözüm Söz. </w:t>
            </w:r>
            <w:r w:rsidRPr="00611A54">
              <w:rPr>
                <w:rFonts w:cs="Gentium Plus"/>
                <w:sz w:val="19"/>
                <w:szCs w:val="19"/>
              </w:rPr>
              <w:t>81-84.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İstanbul: Profil Yayıncılık, 2012.</w:t>
            </w:r>
          </w:p>
          <w:p w14:paraId="013657DA" w14:textId="137F8BD6" w:rsidR="009F2C9B" w:rsidRPr="00611A54" w:rsidRDefault="009F2C9B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Sinanoğlu, Oktay. “Yabancı Dille Eğitime Neden Bu Kadar Karşısınız?” (Görüşmeci: Sinan Hıncal). 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Bir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Nev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-York Rüyası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By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By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Türkçe.</w:t>
            </w:r>
            <w:r w:rsidRPr="00611A54">
              <w:rPr>
                <w:rFonts w:cs="Gentium Plus"/>
                <w:sz w:val="19"/>
                <w:szCs w:val="19"/>
              </w:rPr>
              <w:t xml:space="preserve"> İstanbul: Bilim </w:t>
            </w:r>
            <w:r w:rsidR="00B41A9B">
              <w:rPr>
                <w:rFonts w:cs="Gentium Plus"/>
                <w:sz w:val="19"/>
                <w:szCs w:val="19"/>
              </w:rPr>
              <w:t>-</w:t>
            </w:r>
            <w:r w:rsidRPr="00611A54">
              <w:rPr>
                <w:rFonts w:cs="Gentium Plus"/>
                <w:sz w:val="19"/>
                <w:szCs w:val="19"/>
              </w:rPr>
              <w:t xml:space="preserve"> Gönül Yayınları, </w:t>
            </w:r>
            <w:r w:rsidR="00FE5EC3" w:rsidRPr="00611A54">
              <w:rPr>
                <w:rFonts w:cs="Gentium Plus"/>
                <w:sz w:val="19"/>
                <w:szCs w:val="19"/>
              </w:rPr>
              <w:t>54.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B66F97" w:rsidRPr="00611A54">
              <w:rPr>
                <w:rFonts w:cs="Gentium Plus"/>
                <w:sz w:val="19"/>
                <w:szCs w:val="19"/>
              </w:rPr>
              <w:t>Basım</w:t>
            </w:r>
            <w:r w:rsidRPr="00611A54">
              <w:rPr>
                <w:rFonts w:cs="Gentium Plus"/>
                <w:sz w:val="19"/>
                <w:szCs w:val="19"/>
              </w:rPr>
              <w:t>, 2011.</w:t>
            </w:r>
          </w:p>
        </w:tc>
      </w:tr>
    </w:tbl>
    <w:p w14:paraId="4680FB5F" w14:textId="73FFD676" w:rsidR="00D53C98" w:rsidRPr="00694F90" w:rsidRDefault="0043259B" w:rsidP="000A49BA">
      <w:pPr>
        <w:pStyle w:val="Balk2"/>
        <w:numPr>
          <w:ilvl w:val="0"/>
          <w:numId w:val="61"/>
        </w:numPr>
      </w:pPr>
      <w:bookmarkStart w:id="217" w:name="_Toc37480925"/>
      <w:bookmarkStart w:id="218" w:name="_Hlk34663685"/>
      <w:r w:rsidRPr="00694F90">
        <w:t>Mevzuat</w:t>
      </w:r>
      <w:bookmarkEnd w:id="217"/>
    </w:p>
    <w:p w14:paraId="18840C04" w14:textId="7B428087" w:rsidR="00000EE4" w:rsidRPr="00694F90" w:rsidRDefault="00000EE4" w:rsidP="002538E8">
      <w:pPr>
        <w:pStyle w:val="Balk3indekilerdeGsterme"/>
        <w:numPr>
          <w:ilvl w:val="1"/>
          <w:numId w:val="61"/>
        </w:numPr>
        <w:spacing w:before="0" w:after="0"/>
        <w:ind w:left="924" w:hanging="357"/>
      </w:pPr>
      <w:bookmarkStart w:id="219" w:name="_Toc19832353"/>
      <w:bookmarkStart w:id="220" w:name="_Toc19932565"/>
      <w:bookmarkStart w:id="221" w:name="_Toc20088075"/>
      <w:bookmarkStart w:id="222" w:name="_Toc20098356"/>
      <w:bookmarkStart w:id="223" w:name="_Toc20175445"/>
      <w:bookmarkStart w:id="224" w:name="_Toc20251771"/>
      <w:r w:rsidRPr="00694F90">
        <w:t>Mevzuat</w:t>
      </w:r>
      <w:r w:rsidR="00C20CEB" w:rsidRPr="00694F90">
        <w:t>-</w:t>
      </w:r>
      <w:r w:rsidR="00C43413" w:rsidRPr="00694F90">
        <w:t xml:space="preserve">Resmî </w:t>
      </w:r>
      <w:proofErr w:type="spellStart"/>
      <w:r w:rsidR="00C43413" w:rsidRPr="00694F90">
        <w:t>Gazete’de</w:t>
      </w:r>
      <w:bookmarkEnd w:id="219"/>
      <w:bookmarkEnd w:id="220"/>
      <w:bookmarkEnd w:id="221"/>
      <w:bookmarkEnd w:id="222"/>
      <w:bookmarkEnd w:id="223"/>
      <w:bookmarkEnd w:id="224"/>
      <w:proofErr w:type="spellEnd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D53C98" w:rsidRPr="009164A2" w14:paraId="19D8E5B0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bookmarkEnd w:id="218"/>
          <w:p w14:paraId="5D385502" w14:textId="77777777" w:rsidR="00D53C98" w:rsidRPr="004C3904" w:rsidRDefault="00D53C9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77" w:type="dxa"/>
          </w:tcPr>
          <w:p w14:paraId="55222456" w14:textId="2CF8DB72" w:rsidR="00D35187" w:rsidRPr="002D4375" w:rsidRDefault="00D5216F" w:rsidP="00274D7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>Mevzuat Adı</w:t>
            </w:r>
            <w:r w:rsidR="000E1D2E" w:rsidRPr="002D4375">
              <w:rPr>
                <w:rFonts w:cs="Gentium Plus"/>
                <w:sz w:val="17"/>
                <w:szCs w:val="17"/>
              </w:rPr>
              <w:t xml:space="preserve"> </w:t>
            </w:r>
            <w:r w:rsidR="00544203" w:rsidRPr="002D4375">
              <w:rPr>
                <w:rFonts w:cs="Gentium Plus"/>
                <w:sz w:val="17"/>
                <w:szCs w:val="17"/>
              </w:rPr>
              <w:t>(</w:t>
            </w:r>
            <w:r w:rsidR="000E1D2E" w:rsidRPr="002D4375">
              <w:rPr>
                <w:rFonts w:cs="Gentium Plus"/>
                <w:sz w:val="17"/>
                <w:szCs w:val="17"/>
              </w:rPr>
              <w:t>Mevzuat Adı Kısaltması</w:t>
            </w:r>
            <w:r w:rsidR="00544203" w:rsidRPr="002D4375">
              <w:rPr>
                <w:rFonts w:cs="Gentium Plus"/>
                <w:sz w:val="17"/>
                <w:szCs w:val="17"/>
              </w:rPr>
              <w:t>)</w:t>
            </w:r>
            <w:r w:rsidRPr="002D4375">
              <w:rPr>
                <w:rFonts w:cs="Gentium Plus"/>
                <w:sz w:val="17"/>
                <w:szCs w:val="17"/>
              </w:rPr>
              <w:t xml:space="preserve">, </w:t>
            </w:r>
            <w:r w:rsidR="00F34F34" w:rsidRPr="002D4375">
              <w:rPr>
                <w:rFonts w:cs="Gentium Plus"/>
                <w:i/>
                <w:iCs/>
                <w:sz w:val="17"/>
                <w:szCs w:val="17"/>
              </w:rPr>
              <w:t>Resmî Gazete</w:t>
            </w:r>
            <w:r w:rsidR="00100550" w:rsidRPr="002D437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r w:rsidR="005F64DB" w:rsidRPr="002D4375">
              <w:rPr>
                <w:rFonts w:cs="Gentium Plus"/>
                <w:sz w:val="17"/>
                <w:szCs w:val="17"/>
              </w:rPr>
              <w:t>Sayı No</w:t>
            </w:r>
            <w:r w:rsidR="00773679" w:rsidRPr="002D4375">
              <w:rPr>
                <w:rFonts w:cs="Gentium Plus"/>
                <w:sz w:val="17"/>
                <w:szCs w:val="17"/>
              </w:rPr>
              <w:t xml:space="preserve"> (</w:t>
            </w:r>
            <w:r w:rsidR="00206E65" w:rsidRPr="002D4375">
              <w:rPr>
                <w:rFonts w:cs="Gentium Plus"/>
                <w:sz w:val="17"/>
                <w:szCs w:val="17"/>
              </w:rPr>
              <w:t>Yayın Tarihi</w:t>
            </w:r>
            <w:r w:rsidR="00773679" w:rsidRPr="002D4375">
              <w:rPr>
                <w:rFonts w:cs="Gentium Plus"/>
                <w:sz w:val="17"/>
                <w:szCs w:val="17"/>
              </w:rPr>
              <w:t>),</w:t>
            </w:r>
            <w:r w:rsidR="005F64DB" w:rsidRPr="002D4375">
              <w:rPr>
                <w:rFonts w:cs="Gentium Plus"/>
                <w:sz w:val="17"/>
                <w:szCs w:val="17"/>
              </w:rPr>
              <w:t xml:space="preserve"> </w:t>
            </w:r>
            <w:r w:rsidR="00F11E8C" w:rsidRPr="002D4375">
              <w:rPr>
                <w:rFonts w:cs="Gentium Plus"/>
                <w:sz w:val="17"/>
                <w:szCs w:val="17"/>
              </w:rPr>
              <w:t xml:space="preserve">Kanun </w:t>
            </w:r>
            <w:r w:rsidR="007C40D3" w:rsidRPr="002D4375">
              <w:rPr>
                <w:rFonts w:cs="Gentium Plus"/>
                <w:sz w:val="17"/>
                <w:szCs w:val="17"/>
              </w:rPr>
              <w:t>No. Mevzuat Numarası</w:t>
            </w:r>
            <w:r w:rsidR="00F55612" w:rsidRPr="002D4375">
              <w:rPr>
                <w:rFonts w:cs="Gentium Plus"/>
                <w:sz w:val="17"/>
                <w:szCs w:val="17"/>
              </w:rPr>
              <w:t xml:space="preserve">, </w:t>
            </w:r>
            <w:proofErr w:type="spellStart"/>
            <w:r w:rsidR="00901788" w:rsidRPr="002D4375">
              <w:rPr>
                <w:rFonts w:cs="Gentium Plus"/>
                <w:sz w:val="17"/>
                <w:szCs w:val="17"/>
              </w:rPr>
              <w:t>md.</w:t>
            </w:r>
            <w:proofErr w:type="spellEnd"/>
            <w:r w:rsidR="00901788" w:rsidRPr="002D4375">
              <w:rPr>
                <w:rFonts w:cs="Gentium Plus"/>
                <w:sz w:val="17"/>
                <w:szCs w:val="17"/>
              </w:rPr>
              <w:t xml:space="preserve"> </w:t>
            </w:r>
            <w:r w:rsidR="005F64DB" w:rsidRPr="002D4375">
              <w:rPr>
                <w:rFonts w:cs="Gentium Plus"/>
                <w:sz w:val="17"/>
                <w:szCs w:val="17"/>
              </w:rPr>
              <w:t>Madde</w:t>
            </w:r>
            <w:r w:rsidRPr="002D4375">
              <w:rPr>
                <w:rFonts w:cs="Gentium Plus"/>
                <w:sz w:val="17"/>
                <w:szCs w:val="17"/>
              </w:rPr>
              <w:t xml:space="preserve"> Numarası</w:t>
            </w:r>
            <w:r w:rsidR="005416DE" w:rsidRPr="002D4375">
              <w:rPr>
                <w:rFonts w:cs="Gentium Plus"/>
                <w:sz w:val="17"/>
                <w:szCs w:val="17"/>
              </w:rPr>
              <w:t xml:space="preserve"> veya Sayfa Numarası.</w:t>
            </w:r>
          </w:p>
        </w:tc>
      </w:tr>
      <w:tr w:rsidR="00D53C98" w:rsidRPr="009164A2" w14:paraId="160AE0C6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0F060BD" w14:textId="77777777" w:rsidR="00D53C98" w:rsidRPr="004C3904" w:rsidRDefault="00D53C9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7" w:type="dxa"/>
          </w:tcPr>
          <w:p w14:paraId="6DB50D37" w14:textId="2F6FAF75" w:rsidR="00D53C98" w:rsidRPr="002D4375" w:rsidRDefault="00074C6F" w:rsidP="00274D7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>F</w:t>
            </w:r>
            <w:r w:rsidR="00B62926" w:rsidRPr="002D4375">
              <w:rPr>
                <w:rFonts w:cs="Gentium Plus"/>
                <w:sz w:val="17"/>
                <w:szCs w:val="17"/>
              </w:rPr>
              <w:t>i</w:t>
            </w:r>
            <w:r w:rsidRPr="002D4375">
              <w:rPr>
                <w:rFonts w:cs="Gentium Plus"/>
                <w:sz w:val="17"/>
                <w:szCs w:val="17"/>
              </w:rPr>
              <w:t>k</w:t>
            </w:r>
            <w:r w:rsidR="00B62926" w:rsidRPr="002D4375">
              <w:rPr>
                <w:rFonts w:cs="Gentium Plus"/>
                <w:sz w:val="17"/>
                <w:szCs w:val="17"/>
              </w:rPr>
              <w:t>i</w:t>
            </w:r>
            <w:r w:rsidRPr="002D4375">
              <w:rPr>
                <w:rFonts w:cs="Gentium Plus"/>
                <w:sz w:val="17"/>
                <w:szCs w:val="17"/>
              </w:rPr>
              <w:t>r ve Sanat Eserler</w:t>
            </w:r>
            <w:r w:rsidR="00B62926" w:rsidRPr="002D4375">
              <w:rPr>
                <w:rFonts w:cs="Gentium Plus"/>
                <w:sz w:val="17"/>
                <w:szCs w:val="17"/>
              </w:rPr>
              <w:t>i</w:t>
            </w:r>
            <w:r w:rsidRPr="002D4375">
              <w:rPr>
                <w:rFonts w:cs="Gentium Plus"/>
                <w:sz w:val="17"/>
                <w:szCs w:val="17"/>
              </w:rPr>
              <w:t xml:space="preserve"> Kanunu</w:t>
            </w:r>
            <w:r w:rsidR="00544203" w:rsidRPr="002D4375">
              <w:rPr>
                <w:rFonts w:cs="Gentium Plus"/>
                <w:sz w:val="17"/>
                <w:szCs w:val="17"/>
              </w:rPr>
              <w:t xml:space="preserve"> (</w:t>
            </w:r>
            <w:r w:rsidRPr="002D4375">
              <w:rPr>
                <w:rFonts w:cs="Gentium Plus"/>
                <w:sz w:val="17"/>
                <w:szCs w:val="17"/>
              </w:rPr>
              <w:t>FSEK</w:t>
            </w:r>
            <w:r w:rsidR="00544203" w:rsidRPr="002D4375">
              <w:rPr>
                <w:rFonts w:cs="Gentium Plus"/>
                <w:sz w:val="17"/>
                <w:szCs w:val="17"/>
              </w:rPr>
              <w:t>)</w:t>
            </w:r>
            <w:r w:rsidRPr="002D4375">
              <w:rPr>
                <w:rFonts w:cs="Gentium Plus"/>
                <w:sz w:val="17"/>
                <w:szCs w:val="17"/>
              </w:rPr>
              <w:t xml:space="preserve">, </w:t>
            </w:r>
            <w:r w:rsidR="005F64DB" w:rsidRPr="002D4375">
              <w:rPr>
                <w:rFonts w:cs="Gentium Plus"/>
                <w:i/>
                <w:iCs/>
                <w:sz w:val="17"/>
                <w:szCs w:val="17"/>
              </w:rPr>
              <w:t xml:space="preserve">Resmî </w:t>
            </w:r>
            <w:r w:rsidR="00773679" w:rsidRPr="002D4375">
              <w:rPr>
                <w:rFonts w:cs="Gentium Plus"/>
                <w:i/>
                <w:iCs/>
                <w:sz w:val="17"/>
                <w:szCs w:val="17"/>
              </w:rPr>
              <w:t>Gazete</w:t>
            </w:r>
            <w:r w:rsidR="00773679" w:rsidRPr="002D4375">
              <w:rPr>
                <w:rFonts w:cs="Gentium Plus"/>
                <w:sz w:val="17"/>
                <w:szCs w:val="17"/>
              </w:rPr>
              <w:t xml:space="preserve"> </w:t>
            </w:r>
            <w:r w:rsidR="00376C21" w:rsidRPr="002D4375">
              <w:rPr>
                <w:rFonts w:cs="Gentium Plus"/>
                <w:sz w:val="17"/>
                <w:szCs w:val="17"/>
              </w:rPr>
              <w:t>7981</w:t>
            </w:r>
            <w:r w:rsidR="00773679" w:rsidRPr="002D4375">
              <w:rPr>
                <w:rFonts w:cs="Gentium Plus"/>
                <w:sz w:val="17"/>
                <w:szCs w:val="17"/>
              </w:rPr>
              <w:t xml:space="preserve"> (13 Aralık 1951), </w:t>
            </w:r>
            <w:r w:rsidR="00180C4C" w:rsidRPr="002D4375">
              <w:rPr>
                <w:rFonts w:cs="Gentium Plus"/>
                <w:sz w:val="17"/>
                <w:szCs w:val="17"/>
              </w:rPr>
              <w:t xml:space="preserve">Kanun </w:t>
            </w:r>
            <w:r w:rsidR="007C40D3" w:rsidRPr="002D4375">
              <w:rPr>
                <w:rFonts w:cs="Gentium Plus"/>
                <w:sz w:val="17"/>
                <w:szCs w:val="17"/>
              </w:rPr>
              <w:t>No.</w:t>
            </w:r>
            <w:r w:rsidR="00517609" w:rsidRPr="002D4375">
              <w:rPr>
                <w:rFonts w:cs="Gentium Plus"/>
                <w:sz w:val="17"/>
                <w:szCs w:val="17"/>
              </w:rPr>
              <w:t xml:space="preserve"> 5846</w:t>
            </w:r>
            <w:r w:rsidR="00F55612" w:rsidRPr="002D4375">
              <w:rPr>
                <w:rFonts w:cs="Gentium Plus"/>
                <w:sz w:val="17"/>
                <w:szCs w:val="17"/>
              </w:rPr>
              <w:t xml:space="preserve">, </w:t>
            </w:r>
            <w:proofErr w:type="spellStart"/>
            <w:r w:rsidR="00E45A9B" w:rsidRPr="002D4375">
              <w:rPr>
                <w:rFonts w:cs="Gentium Plus"/>
                <w:sz w:val="17"/>
                <w:szCs w:val="17"/>
              </w:rPr>
              <w:t>md.</w:t>
            </w:r>
            <w:proofErr w:type="spellEnd"/>
            <w:r w:rsidR="00E45A9B" w:rsidRPr="002D4375">
              <w:rPr>
                <w:rFonts w:cs="Gentium Plus"/>
                <w:sz w:val="17"/>
                <w:szCs w:val="17"/>
              </w:rPr>
              <w:t xml:space="preserve"> </w:t>
            </w:r>
            <w:r w:rsidR="003B0D9E" w:rsidRPr="002D4375">
              <w:rPr>
                <w:rFonts w:cs="Gentium Plus"/>
                <w:sz w:val="17"/>
                <w:szCs w:val="17"/>
              </w:rPr>
              <w:t>35</w:t>
            </w:r>
            <w:r w:rsidR="00274D7D" w:rsidRPr="002D4375">
              <w:rPr>
                <w:rFonts w:cs="Gentium Plus"/>
                <w:sz w:val="17"/>
                <w:szCs w:val="17"/>
              </w:rPr>
              <w:t>/</w:t>
            </w:r>
            <w:r w:rsidR="003B0D9E" w:rsidRPr="002D4375">
              <w:rPr>
                <w:rFonts w:cs="Gentium Plus"/>
                <w:sz w:val="17"/>
                <w:szCs w:val="17"/>
              </w:rPr>
              <w:t>4.</w:t>
            </w:r>
          </w:p>
          <w:p w14:paraId="7462685B" w14:textId="51C514A8" w:rsidR="00E06812" w:rsidRPr="002D4375" w:rsidRDefault="00DB7CBE" w:rsidP="00274D7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proofErr w:type="spellStart"/>
            <w:r w:rsidRPr="002D4375">
              <w:rPr>
                <w:rFonts w:cs="Gentium Plus"/>
                <w:sz w:val="17"/>
                <w:szCs w:val="17"/>
              </w:rPr>
              <w:t>Yükseköğret</w:t>
            </w:r>
            <w:r w:rsidR="00B62926" w:rsidRPr="002D4375">
              <w:rPr>
                <w:rFonts w:cs="Gentium Plus"/>
                <w:sz w:val="17"/>
                <w:szCs w:val="17"/>
              </w:rPr>
              <w:t>i</w:t>
            </w:r>
            <w:r w:rsidRPr="002D4375">
              <w:rPr>
                <w:rFonts w:cs="Gentium Plus"/>
                <w:sz w:val="17"/>
                <w:szCs w:val="17"/>
              </w:rPr>
              <w:t>m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Kanunu (YK), </w:t>
            </w:r>
            <w:r w:rsidRPr="002D4375">
              <w:rPr>
                <w:rFonts w:cs="Gentium Plus"/>
                <w:i/>
                <w:iCs/>
                <w:sz w:val="17"/>
                <w:szCs w:val="17"/>
              </w:rPr>
              <w:t>Resmî Gazete</w:t>
            </w:r>
            <w:r w:rsidRPr="002D4375">
              <w:rPr>
                <w:rFonts w:cs="Gentium Plus"/>
                <w:sz w:val="17"/>
                <w:szCs w:val="17"/>
              </w:rPr>
              <w:t xml:space="preserve"> 17506 (6 Kasım 1981), </w:t>
            </w:r>
            <w:r w:rsidR="00180C4C" w:rsidRPr="002D4375">
              <w:rPr>
                <w:rFonts w:cs="Gentium Plus"/>
                <w:sz w:val="17"/>
                <w:szCs w:val="17"/>
              </w:rPr>
              <w:t xml:space="preserve">Kanun </w:t>
            </w:r>
            <w:r w:rsidR="00517609" w:rsidRPr="002D4375">
              <w:rPr>
                <w:rFonts w:cs="Gentium Plus"/>
                <w:sz w:val="17"/>
                <w:szCs w:val="17"/>
              </w:rPr>
              <w:t>No. 2547</w:t>
            </w:r>
            <w:r w:rsidR="00A628F5">
              <w:rPr>
                <w:rFonts w:cs="Gentium Plus"/>
                <w:sz w:val="17"/>
                <w:szCs w:val="17"/>
              </w:rPr>
              <w:t xml:space="preserve">,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md.</w:t>
            </w:r>
            <w:proofErr w:type="spellEnd"/>
            <w:r w:rsidR="007B2293" w:rsidRPr="002D4375">
              <w:rPr>
                <w:rFonts w:cs="Gentium Plus"/>
                <w:sz w:val="17"/>
                <w:szCs w:val="17"/>
              </w:rPr>
              <w:t xml:space="preserve"> 53</w:t>
            </w:r>
            <w:r w:rsidR="00274D7D" w:rsidRPr="002D4375">
              <w:rPr>
                <w:rFonts w:cs="Gentium Plus"/>
                <w:sz w:val="17"/>
                <w:szCs w:val="17"/>
              </w:rPr>
              <w:t>/</w:t>
            </w:r>
            <w:r w:rsidR="007B2293" w:rsidRPr="002D4375">
              <w:rPr>
                <w:rFonts w:cs="Gentium Plus"/>
                <w:sz w:val="17"/>
                <w:szCs w:val="17"/>
              </w:rPr>
              <w:t>3.</w:t>
            </w:r>
          </w:p>
          <w:p w14:paraId="4F51CE28" w14:textId="11796E70" w:rsidR="009E4B2D" w:rsidRPr="002D4375" w:rsidRDefault="003C4EFD" w:rsidP="00274D7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 xml:space="preserve">Doçentlik Yönetmeliği (DY), </w:t>
            </w:r>
            <w:r w:rsidRPr="002D4375">
              <w:rPr>
                <w:rFonts w:cs="Gentium Plus"/>
                <w:i/>
                <w:iCs/>
                <w:sz w:val="17"/>
                <w:szCs w:val="17"/>
              </w:rPr>
              <w:t xml:space="preserve">Resmî Gazete </w:t>
            </w:r>
            <w:r w:rsidR="0063250D" w:rsidRPr="002D4375">
              <w:rPr>
                <w:rFonts w:cs="Gentium Plus"/>
                <w:sz w:val="17"/>
                <w:szCs w:val="17"/>
              </w:rPr>
              <w:t xml:space="preserve">30392 (15 Nisan 2018), </w:t>
            </w:r>
            <w:proofErr w:type="spellStart"/>
            <w:r w:rsidR="0063250D" w:rsidRPr="002D4375">
              <w:rPr>
                <w:rFonts w:cs="Gentium Plus"/>
                <w:sz w:val="17"/>
                <w:szCs w:val="17"/>
              </w:rPr>
              <w:t>md.</w:t>
            </w:r>
            <w:proofErr w:type="spellEnd"/>
            <w:r w:rsidR="0063250D" w:rsidRPr="002D4375">
              <w:rPr>
                <w:rFonts w:cs="Gentium Plus"/>
                <w:sz w:val="17"/>
                <w:szCs w:val="17"/>
              </w:rPr>
              <w:t xml:space="preserve"> 7</w:t>
            </w:r>
            <w:r w:rsidR="00274D7D" w:rsidRPr="002D4375">
              <w:rPr>
                <w:rFonts w:cs="Gentium Plus"/>
                <w:sz w:val="17"/>
                <w:szCs w:val="17"/>
              </w:rPr>
              <w:t>/</w:t>
            </w:r>
            <w:r w:rsidR="00F55612" w:rsidRPr="002D4375">
              <w:rPr>
                <w:rFonts w:cs="Gentium Plus"/>
                <w:sz w:val="17"/>
                <w:szCs w:val="17"/>
              </w:rPr>
              <w:t>2</w:t>
            </w:r>
            <w:r w:rsidR="00942CD2" w:rsidRPr="002D4375">
              <w:rPr>
                <w:rFonts w:cs="Gentium Plus"/>
                <w:sz w:val="17"/>
                <w:szCs w:val="17"/>
              </w:rPr>
              <w:t>.</w:t>
            </w:r>
          </w:p>
          <w:p w14:paraId="10BBF74C" w14:textId="55532679" w:rsidR="00C43413" w:rsidRPr="002D4375" w:rsidRDefault="00C4341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proofErr w:type="spellStart"/>
            <w:r w:rsidRPr="002D4375">
              <w:rPr>
                <w:rFonts w:cs="Gentium Plus"/>
                <w:sz w:val="17"/>
                <w:szCs w:val="17"/>
              </w:rPr>
              <w:t>Commission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Decision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(EU) 2017/1002 of 7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June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2017 on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the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proposed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citizens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'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initiative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entitled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Stop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extremism</w:t>
            </w:r>
            <w:proofErr w:type="spellEnd"/>
            <w:r w:rsidR="000E182E" w:rsidRPr="002D4375">
              <w:rPr>
                <w:rFonts w:cs="Gentium Plus"/>
                <w:sz w:val="17"/>
                <w:szCs w:val="17"/>
              </w:rPr>
              <w:t xml:space="preserve"> (</w:t>
            </w:r>
            <w:r w:rsidR="008E7BE3" w:rsidRPr="002D4375">
              <w:rPr>
                <w:rFonts w:cs="Gentium Plus"/>
                <w:sz w:val="17"/>
                <w:szCs w:val="17"/>
              </w:rPr>
              <w:t xml:space="preserve">Stop </w:t>
            </w:r>
            <w:proofErr w:type="spellStart"/>
            <w:r w:rsidR="008E7BE3" w:rsidRPr="002D4375">
              <w:rPr>
                <w:rFonts w:cs="Gentium Plus"/>
                <w:sz w:val="17"/>
                <w:szCs w:val="17"/>
              </w:rPr>
              <w:t>extremism</w:t>
            </w:r>
            <w:proofErr w:type="spellEnd"/>
            <w:r w:rsidR="000E182E" w:rsidRPr="002D4375">
              <w:rPr>
                <w:rFonts w:cs="Gentium Plus"/>
                <w:sz w:val="17"/>
                <w:szCs w:val="17"/>
              </w:rPr>
              <w:t>)</w:t>
            </w:r>
            <w:r w:rsidR="008E7BE3" w:rsidRPr="002D4375">
              <w:rPr>
                <w:rFonts w:cs="Gentium Plus"/>
                <w:sz w:val="17"/>
                <w:szCs w:val="17"/>
              </w:rPr>
              <w:t>,</w:t>
            </w:r>
            <w:r w:rsidR="00755588" w:rsidRPr="002D437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>Official</w:t>
            </w:r>
            <w:proofErr w:type="spellEnd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>Journal</w:t>
            </w:r>
            <w:proofErr w:type="spellEnd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 xml:space="preserve"> of </w:t>
            </w:r>
            <w:proofErr w:type="spellStart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>the</w:t>
            </w:r>
            <w:proofErr w:type="spellEnd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>European</w:t>
            </w:r>
            <w:proofErr w:type="spellEnd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="00755588" w:rsidRPr="002D4375">
              <w:rPr>
                <w:rFonts w:cs="Gentium Plus"/>
                <w:i/>
                <w:iCs/>
                <w:sz w:val="17"/>
                <w:szCs w:val="17"/>
              </w:rPr>
              <w:t>Union</w:t>
            </w:r>
            <w:proofErr w:type="spellEnd"/>
            <w:r w:rsidR="007D2A03" w:rsidRPr="002D437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r w:rsidR="007D2A03" w:rsidRPr="002D4375">
              <w:rPr>
                <w:rFonts w:cs="Gentium Plus"/>
                <w:sz w:val="17"/>
                <w:szCs w:val="17"/>
              </w:rPr>
              <w:t>L 152/1</w:t>
            </w:r>
            <w:r w:rsidR="00F86974" w:rsidRPr="002D4375">
              <w:rPr>
                <w:rFonts w:cs="Gentium Plus"/>
                <w:sz w:val="17"/>
                <w:szCs w:val="17"/>
              </w:rPr>
              <w:t xml:space="preserve"> (15 </w:t>
            </w:r>
            <w:proofErr w:type="spellStart"/>
            <w:r w:rsidR="005416DE" w:rsidRPr="002D4375">
              <w:rPr>
                <w:rFonts w:cs="Gentium Plus"/>
                <w:sz w:val="17"/>
                <w:szCs w:val="17"/>
              </w:rPr>
              <w:t>June</w:t>
            </w:r>
            <w:proofErr w:type="spellEnd"/>
            <w:r w:rsidR="005416DE" w:rsidRPr="002D4375">
              <w:rPr>
                <w:rFonts w:cs="Gentium Plus"/>
                <w:sz w:val="17"/>
                <w:szCs w:val="17"/>
              </w:rPr>
              <w:t xml:space="preserve"> </w:t>
            </w:r>
            <w:r w:rsidR="00F86974" w:rsidRPr="002D4375">
              <w:rPr>
                <w:rFonts w:cs="Gentium Plus"/>
                <w:sz w:val="17"/>
                <w:szCs w:val="17"/>
              </w:rPr>
              <w:t>2017</w:t>
            </w:r>
            <w:r w:rsidR="00F86974" w:rsidRPr="002D4375">
              <w:rPr>
                <w:rFonts w:cs="Gentium Plus"/>
                <w:i/>
                <w:iCs/>
                <w:sz w:val="17"/>
                <w:szCs w:val="17"/>
              </w:rPr>
              <w:t>)</w:t>
            </w:r>
            <w:r w:rsidR="005416DE" w:rsidRPr="002D4375">
              <w:rPr>
                <w:rFonts w:cs="Gentium Plus"/>
                <w:i/>
                <w:iCs/>
                <w:sz w:val="17"/>
                <w:szCs w:val="17"/>
              </w:rPr>
              <w:t xml:space="preserve">, </w:t>
            </w:r>
            <w:r w:rsidR="005416DE" w:rsidRPr="002D4375">
              <w:rPr>
                <w:rFonts w:cs="Gentium Plus"/>
                <w:sz w:val="17"/>
                <w:szCs w:val="17"/>
              </w:rPr>
              <w:t>2.</w:t>
            </w:r>
          </w:p>
        </w:tc>
      </w:tr>
      <w:tr w:rsidR="00D53C98" w:rsidRPr="009164A2" w14:paraId="6F13EDC5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A5DCE51" w14:textId="77777777" w:rsidR="00D53C98" w:rsidRPr="004C3904" w:rsidRDefault="00D53C9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77" w:type="dxa"/>
          </w:tcPr>
          <w:p w14:paraId="3BC0D0B8" w14:textId="1F114BA4" w:rsidR="00D53C98" w:rsidRPr="002D4375" w:rsidRDefault="00901788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 xml:space="preserve">Mevzuat Adı Kısaltması, </w:t>
            </w:r>
            <w:proofErr w:type="spellStart"/>
            <w:r w:rsidR="00EF2407" w:rsidRPr="002D4375">
              <w:rPr>
                <w:rFonts w:cs="Gentium Plus"/>
                <w:sz w:val="17"/>
                <w:szCs w:val="17"/>
              </w:rPr>
              <w:t>md.</w:t>
            </w:r>
            <w:proofErr w:type="spellEnd"/>
            <w:r w:rsidR="00EF2407" w:rsidRPr="002D4375">
              <w:rPr>
                <w:rFonts w:cs="Gentium Plus"/>
                <w:sz w:val="17"/>
                <w:szCs w:val="17"/>
              </w:rPr>
              <w:t xml:space="preserve"> Madde Numarası, bent, alt bent veya Sayfa Numarası.</w:t>
            </w:r>
          </w:p>
        </w:tc>
      </w:tr>
      <w:tr w:rsidR="00D53C98" w:rsidRPr="009164A2" w14:paraId="06E76A8B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6A9590FB" w14:textId="77777777" w:rsidR="00D53C98" w:rsidRPr="004C3904" w:rsidRDefault="00D53C9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7" w:type="dxa"/>
          </w:tcPr>
          <w:p w14:paraId="6C83513E" w14:textId="52BFE422" w:rsidR="00D53C98" w:rsidRPr="002D4375" w:rsidRDefault="00901788" w:rsidP="00274D7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 xml:space="preserve">FSEK,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md.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35</w:t>
            </w:r>
            <w:r w:rsidR="00274D7D" w:rsidRPr="002D4375">
              <w:rPr>
                <w:rFonts w:cs="Gentium Plus"/>
                <w:sz w:val="17"/>
                <w:szCs w:val="17"/>
              </w:rPr>
              <w:t>/</w:t>
            </w:r>
            <w:r w:rsidRPr="002D4375">
              <w:rPr>
                <w:rFonts w:cs="Gentium Plus"/>
                <w:sz w:val="17"/>
                <w:szCs w:val="17"/>
              </w:rPr>
              <w:t>4.</w:t>
            </w:r>
          </w:p>
          <w:p w14:paraId="295137C1" w14:textId="0F50538D" w:rsidR="00E06812" w:rsidRPr="002D4375" w:rsidRDefault="00E06812" w:rsidP="00274D7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 xml:space="preserve">YK,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md.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</w:t>
            </w:r>
            <w:r w:rsidR="00DB7CBE" w:rsidRPr="002D4375">
              <w:rPr>
                <w:rFonts w:cs="Gentium Plus"/>
                <w:sz w:val="17"/>
                <w:szCs w:val="17"/>
              </w:rPr>
              <w:t>53</w:t>
            </w:r>
            <w:r w:rsidR="00274D7D" w:rsidRPr="002D4375">
              <w:rPr>
                <w:rFonts w:cs="Gentium Plus"/>
                <w:sz w:val="17"/>
                <w:szCs w:val="17"/>
              </w:rPr>
              <w:t>/</w:t>
            </w:r>
            <w:r w:rsidR="00DB7CBE" w:rsidRPr="002D4375">
              <w:rPr>
                <w:rFonts w:cs="Gentium Plus"/>
                <w:sz w:val="17"/>
                <w:szCs w:val="17"/>
              </w:rPr>
              <w:t>2</w:t>
            </w:r>
            <w:r w:rsidR="00274D7D" w:rsidRPr="002D4375">
              <w:rPr>
                <w:rFonts w:cs="Gentium Plus"/>
                <w:sz w:val="17"/>
                <w:szCs w:val="17"/>
              </w:rPr>
              <w:t>-</w:t>
            </w:r>
            <w:r w:rsidR="00DB7CBE" w:rsidRPr="002D4375">
              <w:rPr>
                <w:rFonts w:cs="Gentium Plus"/>
                <w:sz w:val="17"/>
                <w:szCs w:val="17"/>
              </w:rPr>
              <w:t>b</w:t>
            </w:r>
            <w:r w:rsidR="0063250D" w:rsidRPr="002D4375">
              <w:rPr>
                <w:rFonts w:cs="Gentium Plus"/>
                <w:sz w:val="17"/>
                <w:szCs w:val="17"/>
              </w:rPr>
              <w:t>.</w:t>
            </w:r>
          </w:p>
          <w:p w14:paraId="51D36678" w14:textId="3D0B1A4E" w:rsidR="009619E6" w:rsidRPr="002D4375" w:rsidRDefault="0063250D" w:rsidP="00274D7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 xml:space="preserve">DY,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md.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 xml:space="preserve"> 7</w:t>
            </w:r>
            <w:r w:rsidR="00274D7D" w:rsidRPr="002D4375">
              <w:rPr>
                <w:rFonts w:cs="Gentium Plus"/>
                <w:sz w:val="17"/>
                <w:szCs w:val="17"/>
              </w:rPr>
              <w:t>/</w:t>
            </w:r>
            <w:r w:rsidRPr="002D4375">
              <w:rPr>
                <w:rFonts w:cs="Gentium Plus"/>
                <w:sz w:val="17"/>
                <w:szCs w:val="17"/>
              </w:rPr>
              <w:t>3.</w:t>
            </w:r>
          </w:p>
          <w:p w14:paraId="06E7D51D" w14:textId="0BA88683" w:rsidR="00F36FA6" w:rsidRPr="002D4375" w:rsidRDefault="005416DE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 xml:space="preserve">Stop </w:t>
            </w:r>
            <w:proofErr w:type="spellStart"/>
            <w:r w:rsidRPr="002D4375">
              <w:rPr>
                <w:rFonts w:cs="Gentium Plus"/>
                <w:sz w:val="17"/>
                <w:szCs w:val="17"/>
              </w:rPr>
              <w:t>extremism</w:t>
            </w:r>
            <w:proofErr w:type="spellEnd"/>
            <w:r w:rsidRPr="002D4375">
              <w:rPr>
                <w:rFonts w:cs="Gentium Plus"/>
                <w:sz w:val="17"/>
                <w:szCs w:val="17"/>
              </w:rPr>
              <w:t>,</w:t>
            </w:r>
            <w:r w:rsidRPr="002D437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r w:rsidRPr="002D4375">
              <w:rPr>
                <w:rFonts w:cs="Gentium Plus"/>
                <w:sz w:val="17"/>
                <w:szCs w:val="17"/>
              </w:rPr>
              <w:t>2.</w:t>
            </w:r>
          </w:p>
        </w:tc>
      </w:tr>
      <w:tr w:rsidR="00457D47" w:rsidRPr="009164A2" w14:paraId="567F5DF7" w14:textId="77777777" w:rsidTr="00BC3E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76EF0207" w14:textId="77777777" w:rsidR="00457D47" w:rsidRPr="004C3904" w:rsidRDefault="00457D4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77" w:type="dxa"/>
          </w:tcPr>
          <w:p w14:paraId="4A2DB4D6" w14:textId="573DF054" w:rsidR="00457D47" w:rsidRPr="002D4375" w:rsidRDefault="00457D47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 xml:space="preserve">Mevzuat Adı Kısaltması, Mevzuat Adı </w:t>
            </w:r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 xml:space="preserve">(Kanun No. </w:t>
            </w:r>
            <w:r w:rsidR="00CF0E7D">
              <w:rPr>
                <w:rFonts w:cs="Gentium Plus"/>
                <w:color w:val="000000" w:themeColor="text1"/>
                <w:sz w:val="17"/>
                <w:szCs w:val="17"/>
              </w:rPr>
              <w:t>Mevzuat</w:t>
            </w:r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 xml:space="preserve"> Numarası)</w:t>
            </w:r>
            <w:r w:rsidRPr="002D4375">
              <w:rPr>
                <w:rFonts w:cs="Gentium Plus"/>
                <w:sz w:val="17"/>
                <w:szCs w:val="17"/>
              </w:rPr>
              <w:t xml:space="preserve">. </w:t>
            </w:r>
            <w:r w:rsidRPr="002D4375">
              <w:rPr>
                <w:rFonts w:cs="Gentium Plus"/>
                <w:i/>
                <w:iCs/>
                <w:sz w:val="17"/>
                <w:szCs w:val="17"/>
              </w:rPr>
              <w:t xml:space="preserve">Resmî Gazete </w:t>
            </w:r>
            <w:r w:rsidRPr="002D4375">
              <w:rPr>
                <w:rFonts w:cs="Gentium Plus"/>
                <w:sz w:val="17"/>
                <w:szCs w:val="17"/>
              </w:rPr>
              <w:t>Sayı No (</w:t>
            </w:r>
            <w:r w:rsidR="00457EA3" w:rsidRPr="002D4375">
              <w:rPr>
                <w:rFonts w:cs="Gentium Plus"/>
                <w:sz w:val="17"/>
                <w:szCs w:val="17"/>
              </w:rPr>
              <w:t>Yayın Tarihi</w:t>
            </w:r>
            <w:r w:rsidRPr="002D4375">
              <w:rPr>
                <w:rFonts w:cs="Gentium Plus"/>
                <w:sz w:val="17"/>
                <w:szCs w:val="17"/>
              </w:rPr>
              <w:t>). Erişim Gün Ay Yıl. Erişim Adresi</w:t>
            </w:r>
          </w:p>
        </w:tc>
      </w:tr>
      <w:tr w:rsidR="00457D47" w:rsidRPr="009164A2" w14:paraId="09E15885" w14:textId="77777777" w:rsidTr="00BC3E0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6F44BFF8" w14:textId="77777777" w:rsidR="00457D47" w:rsidRPr="004C3904" w:rsidRDefault="00457D4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7" w:type="dxa"/>
          </w:tcPr>
          <w:p w14:paraId="2D7DC927" w14:textId="6AA4AFE0" w:rsidR="00992A72" w:rsidRPr="00933225" w:rsidRDefault="00992A72" w:rsidP="004F0127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D4375">
              <w:rPr>
                <w:rFonts w:cs="Gentium Plus"/>
                <w:sz w:val="17"/>
                <w:szCs w:val="17"/>
              </w:rPr>
              <w:t xml:space="preserve">DY, </w:t>
            </w:r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 xml:space="preserve">Doçentlik Yönetmeliği. </w:t>
            </w:r>
            <w:r w:rsidRPr="002D4375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 xml:space="preserve">Resmî Gazete </w:t>
            </w:r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 xml:space="preserve">30392 (15 Nisan 2018). Erişim 3 Eylül 2019. </w:t>
            </w:r>
            <w:hyperlink r:id="rId125" w:history="1">
              <w:r w:rsidRPr="00933225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://www.resmigazete.gov.tr/eskiler/2018/04/20180415-3.htm</w:t>
              </w:r>
            </w:hyperlink>
          </w:p>
          <w:p w14:paraId="4D9AACE4" w14:textId="2939553E" w:rsidR="00992A72" w:rsidRPr="00933225" w:rsidRDefault="00992A72" w:rsidP="004F0127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933225">
              <w:rPr>
                <w:rFonts w:cs="Gentium Plus"/>
                <w:sz w:val="17"/>
                <w:szCs w:val="17"/>
              </w:rPr>
              <w:t>FSEK, F</w:t>
            </w:r>
            <w:r w:rsidR="00B62926" w:rsidRPr="00933225">
              <w:rPr>
                <w:rFonts w:cs="Gentium Plus"/>
                <w:sz w:val="17"/>
                <w:szCs w:val="17"/>
              </w:rPr>
              <w:t>i</w:t>
            </w:r>
            <w:r w:rsidRPr="00933225">
              <w:rPr>
                <w:rFonts w:cs="Gentium Plus"/>
                <w:sz w:val="17"/>
                <w:szCs w:val="17"/>
              </w:rPr>
              <w:t>k</w:t>
            </w:r>
            <w:r w:rsidR="00B62926" w:rsidRPr="00933225">
              <w:rPr>
                <w:rFonts w:cs="Gentium Plus"/>
                <w:sz w:val="17"/>
                <w:szCs w:val="17"/>
              </w:rPr>
              <w:t>i</w:t>
            </w:r>
            <w:r w:rsidRPr="00933225">
              <w:rPr>
                <w:rFonts w:cs="Gentium Plus"/>
                <w:sz w:val="17"/>
                <w:szCs w:val="17"/>
              </w:rPr>
              <w:t>r ve Sanat Eserler</w:t>
            </w:r>
            <w:r w:rsidR="00B62926" w:rsidRPr="00933225">
              <w:rPr>
                <w:rFonts w:cs="Gentium Plus"/>
                <w:sz w:val="17"/>
                <w:szCs w:val="17"/>
              </w:rPr>
              <w:t>i</w:t>
            </w:r>
            <w:r w:rsidRPr="00933225">
              <w:rPr>
                <w:rFonts w:cs="Gentium Plus"/>
                <w:sz w:val="17"/>
                <w:szCs w:val="17"/>
              </w:rPr>
              <w:t xml:space="preserve"> Kanunu (Kanun No. 5846). </w:t>
            </w:r>
            <w:r w:rsidRPr="00933225">
              <w:rPr>
                <w:rFonts w:cs="Gentium Plus"/>
                <w:i/>
                <w:iCs/>
                <w:sz w:val="17"/>
                <w:szCs w:val="17"/>
              </w:rPr>
              <w:t>Resmî Gazete</w:t>
            </w:r>
            <w:r w:rsidRPr="00933225">
              <w:rPr>
                <w:rFonts w:cs="Gentium Plus"/>
                <w:sz w:val="17"/>
                <w:szCs w:val="17"/>
              </w:rPr>
              <w:t xml:space="preserve"> 7981 (13 Aralık 1951). Erişim 3 Eylül 2019. </w:t>
            </w:r>
            <w:hyperlink r:id="rId126" w:history="1">
              <w:r w:rsidRPr="00933225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kms.kaysis.gov.tr/Home/Goster/33768?AspxAutoDetectCookieSupport=1</w:t>
              </w:r>
            </w:hyperlink>
          </w:p>
          <w:p w14:paraId="41E78ADC" w14:textId="7ED20FA6" w:rsidR="00992A72" w:rsidRPr="00933225" w:rsidRDefault="00992A72" w:rsidP="004F0127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933225">
              <w:rPr>
                <w:rFonts w:cs="Gentium Plus"/>
                <w:sz w:val="17"/>
                <w:szCs w:val="17"/>
              </w:rPr>
              <w:t xml:space="preserve">Stop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extremism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,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Commission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Decision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 (EU) 2017/1002 of 7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June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 2017 on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the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proposed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citizens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'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initiative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entitled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 Stop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extremism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. </w:t>
            </w:r>
            <w:proofErr w:type="spellStart"/>
            <w:r w:rsidRPr="00933225">
              <w:rPr>
                <w:rFonts w:cs="Gentium Plus"/>
                <w:i/>
                <w:iCs/>
                <w:sz w:val="17"/>
                <w:szCs w:val="17"/>
              </w:rPr>
              <w:t>Official</w:t>
            </w:r>
            <w:proofErr w:type="spellEnd"/>
            <w:r w:rsidRPr="0093322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933225">
              <w:rPr>
                <w:rFonts w:cs="Gentium Plus"/>
                <w:i/>
                <w:iCs/>
                <w:sz w:val="17"/>
                <w:szCs w:val="17"/>
              </w:rPr>
              <w:t>Journal</w:t>
            </w:r>
            <w:proofErr w:type="spellEnd"/>
            <w:r w:rsidRPr="00933225">
              <w:rPr>
                <w:rFonts w:cs="Gentium Plus"/>
                <w:i/>
                <w:iCs/>
                <w:sz w:val="17"/>
                <w:szCs w:val="17"/>
              </w:rPr>
              <w:t xml:space="preserve"> of </w:t>
            </w:r>
            <w:proofErr w:type="spellStart"/>
            <w:r w:rsidRPr="00933225">
              <w:rPr>
                <w:rFonts w:cs="Gentium Plus"/>
                <w:i/>
                <w:iCs/>
                <w:sz w:val="17"/>
                <w:szCs w:val="17"/>
              </w:rPr>
              <w:t>the</w:t>
            </w:r>
            <w:proofErr w:type="spellEnd"/>
            <w:r w:rsidRPr="0093322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933225">
              <w:rPr>
                <w:rFonts w:cs="Gentium Plus"/>
                <w:i/>
                <w:iCs/>
                <w:sz w:val="17"/>
                <w:szCs w:val="17"/>
              </w:rPr>
              <w:t>European</w:t>
            </w:r>
            <w:proofErr w:type="spellEnd"/>
            <w:r w:rsidRPr="0093322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933225">
              <w:rPr>
                <w:rFonts w:cs="Gentium Plus"/>
                <w:i/>
                <w:iCs/>
                <w:sz w:val="17"/>
                <w:szCs w:val="17"/>
              </w:rPr>
              <w:t>Union</w:t>
            </w:r>
            <w:proofErr w:type="spellEnd"/>
            <w:r w:rsidRPr="00933225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r w:rsidRPr="00933225">
              <w:rPr>
                <w:rFonts w:cs="Gentium Plus"/>
                <w:sz w:val="17"/>
                <w:szCs w:val="17"/>
              </w:rPr>
              <w:t xml:space="preserve">L 152/1 (15 </w:t>
            </w:r>
            <w:proofErr w:type="spellStart"/>
            <w:r w:rsidRPr="00933225">
              <w:rPr>
                <w:rFonts w:cs="Gentium Plus"/>
                <w:sz w:val="17"/>
                <w:szCs w:val="17"/>
              </w:rPr>
              <w:t>June</w:t>
            </w:r>
            <w:proofErr w:type="spellEnd"/>
            <w:r w:rsidRPr="00933225">
              <w:rPr>
                <w:rFonts w:cs="Gentium Plus"/>
                <w:sz w:val="17"/>
                <w:szCs w:val="17"/>
              </w:rPr>
              <w:t xml:space="preserve"> 2017). Erişim 3 Eylül 2019. </w:t>
            </w:r>
            <w:hyperlink r:id="rId127" w:history="1">
              <w:r w:rsidRPr="00933225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eur-lex.europa.eu/eli/dec/2017/1002/oj</w:t>
              </w:r>
            </w:hyperlink>
          </w:p>
          <w:p w14:paraId="3B8574DF" w14:textId="54012378" w:rsidR="00457D47" w:rsidRPr="004F0127" w:rsidRDefault="00992A72" w:rsidP="004F0127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 xml:space="preserve">YK, </w:t>
            </w:r>
            <w:proofErr w:type="spellStart"/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>Yükseköğret</w:t>
            </w:r>
            <w:r w:rsidR="00B62926" w:rsidRPr="002D4375">
              <w:rPr>
                <w:rFonts w:cs="Gentium Plus"/>
                <w:color w:val="000000" w:themeColor="text1"/>
                <w:sz w:val="17"/>
                <w:szCs w:val="17"/>
              </w:rPr>
              <w:t>i</w:t>
            </w:r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>m</w:t>
            </w:r>
            <w:proofErr w:type="spellEnd"/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 xml:space="preserve"> Kanunu (Kanun No. 2547). </w:t>
            </w:r>
            <w:r w:rsidRPr="002D4375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Resmî Gazete</w:t>
            </w:r>
            <w:r w:rsidRPr="002D4375">
              <w:rPr>
                <w:rFonts w:cs="Gentium Plus"/>
                <w:color w:val="000000" w:themeColor="text1"/>
                <w:sz w:val="17"/>
                <w:szCs w:val="17"/>
              </w:rPr>
              <w:t xml:space="preserve"> 17506 (6 Kasım 1981). Erişim 3 Eylül 2019. </w:t>
            </w:r>
            <w:hyperlink r:id="rId128" w:history="1">
              <w:r w:rsidRPr="002D4375"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http://www.mevzuat.gov.tr/MevzuatMetin/1.5.2547.pdf</w:t>
              </w:r>
            </w:hyperlink>
          </w:p>
        </w:tc>
      </w:tr>
    </w:tbl>
    <w:p w14:paraId="3F094000" w14:textId="065EC118" w:rsidR="00000EE4" w:rsidRPr="00694F90" w:rsidRDefault="00000EE4" w:rsidP="00DD1F64">
      <w:pPr>
        <w:pStyle w:val="Balk3indekilerdeGsterme"/>
        <w:numPr>
          <w:ilvl w:val="1"/>
          <w:numId w:val="61"/>
        </w:numPr>
      </w:pPr>
      <w:bookmarkStart w:id="225" w:name="_Toc19832354"/>
      <w:bookmarkStart w:id="226" w:name="_Toc19932566"/>
      <w:bookmarkStart w:id="227" w:name="_Toc20088076"/>
      <w:bookmarkStart w:id="228" w:name="_Toc20098357"/>
      <w:bookmarkStart w:id="229" w:name="_Toc20175446"/>
      <w:bookmarkStart w:id="230" w:name="_Toc20251772"/>
      <w:bookmarkStart w:id="231" w:name="_Hlk34663702"/>
      <w:r w:rsidRPr="00694F90">
        <w:t>Mevzuat</w:t>
      </w:r>
      <w:r w:rsidR="00C20CEB" w:rsidRPr="00694F90">
        <w:t>-</w:t>
      </w:r>
      <w:r w:rsidR="000A6D16" w:rsidRPr="00694F90">
        <w:t>Diğer</w:t>
      </w:r>
      <w:bookmarkEnd w:id="225"/>
      <w:bookmarkEnd w:id="226"/>
      <w:bookmarkEnd w:id="227"/>
      <w:bookmarkEnd w:id="228"/>
      <w:bookmarkEnd w:id="229"/>
      <w:bookmarkEnd w:id="230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0A6D16" w:rsidRPr="00694F90" w14:paraId="5A34BC6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31"/>
          <w:p w14:paraId="199BEE4D" w14:textId="77777777" w:rsidR="000A6D16" w:rsidRPr="004C3904" w:rsidRDefault="000A6D1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996" w:type="dxa"/>
          </w:tcPr>
          <w:p w14:paraId="0E11C163" w14:textId="41B2195B" w:rsidR="000A6D16" w:rsidRPr="00611A54" w:rsidRDefault="000A6D16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Mevzuat Adı (Mevzuat Adı Kısaltması), </w:t>
            </w:r>
            <w:r w:rsidR="008066D4" w:rsidRPr="00611A54">
              <w:rPr>
                <w:rFonts w:cs="Gentium Plus"/>
                <w:sz w:val="19"/>
                <w:szCs w:val="19"/>
              </w:rPr>
              <w:t>Düzenleyici</w:t>
            </w:r>
            <w:r w:rsidRPr="00611A54">
              <w:rPr>
                <w:rFonts w:cs="Gentium Plus"/>
                <w:sz w:val="19"/>
                <w:szCs w:val="19"/>
              </w:rPr>
              <w:t xml:space="preserve"> Kurum Adı </w:t>
            </w:r>
            <w:r w:rsidR="009E5700" w:rsidRPr="00611A54">
              <w:rPr>
                <w:rFonts w:cs="Gentium Plus"/>
                <w:sz w:val="19"/>
                <w:szCs w:val="19"/>
              </w:rPr>
              <w:t>(</w:t>
            </w:r>
            <w:r w:rsidRPr="00611A54">
              <w:rPr>
                <w:rFonts w:cs="Gentium Plus"/>
                <w:sz w:val="19"/>
                <w:szCs w:val="19"/>
              </w:rPr>
              <w:t>Yayın Yılı</w:t>
            </w:r>
            <w:r w:rsidR="009E5700" w:rsidRPr="00611A54">
              <w:rPr>
                <w:rFonts w:cs="Gentium Plus"/>
                <w:sz w:val="19"/>
                <w:szCs w:val="19"/>
              </w:rPr>
              <w:t>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r w:rsidR="009A0E3E" w:rsidRPr="00611A54">
              <w:rPr>
                <w:rFonts w:cs="Gentium Plus"/>
                <w:sz w:val="19"/>
                <w:szCs w:val="19"/>
              </w:rPr>
              <w:t xml:space="preserve">No. </w:t>
            </w:r>
            <w:r w:rsidR="00654472" w:rsidRPr="00611A54">
              <w:rPr>
                <w:rFonts w:cs="Gentium Plus"/>
                <w:sz w:val="19"/>
                <w:szCs w:val="19"/>
              </w:rPr>
              <w:t>Mevzuat N</w:t>
            </w:r>
            <w:r w:rsidR="009A0E3E" w:rsidRPr="00611A54">
              <w:rPr>
                <w:rFonts w:cs="Gentium Plus"/>
                <w:sz w:val="19"/>
                <w:szCs w:val="19"/>
              </w:rPr>
              <w:t>umarası</w:t>
            </w:r>
            <w:r w:rsidR="0035476D"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Madde Numarası</w:t>
            </w:r>
            <w:r w:rsidR="00D37D6E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EF2407" w:rsidRPr="00611A54">
              <w:rPr>
                <w:rFonts w:cs="Gentium Plus"/>
                <w:sz w:val="19"/>
                <w:szCs w:val="19"/>
              </w:rPr>
              <w:t>veya Sayfa Numarası</w:t>
            </w:r>
            <w:r w:rsidR="002538E8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0A6D16" w:rsidRPr="00694F90" w14:paraId="3A0F9E2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2C48D5" w14:textId="77777777" w:rsidR="000A6D16" w:rsidRPr="004C3904" w:rsidRDefault="000A6D1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92D9B35" w14:textId="368DBEF5" w:rsidR="000A6D16" w:rsidRPr="00611A54" w:rsidRDefault="000A6D1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Yükseköğretim Kurulu Bilimsel Araştırma ve Yayın Etiği Yönergesi (YKBAYEY), Yükseköğretim Kurulu</w:t>
            </w:r>
            <w:r w:rsidR="00D37D6E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>2016</w:t>
            </w:r>
            <w:r w:rsidR="00D37D6E" w:rsidRPr="00611A54">
              <w:rPr>
                <w:rFonts w:cs="Gentium Plus"/>
                <w:sz w:val="19"/>
                <w:szCs w:val="19"/>
              </w:rPr>
              <w:t>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4.</w:t>
            </w:r>
          </w:p>
          <w:p w14:paraId="25A8068A" w14:textId="12002ECC" w:rsidR="000A6D16" w:rsidRPr="00611A54" w:rsidRDefault="000A6D16" w:rsidP="002538E8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Yükseköğreti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Kurumları Etik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Davranıs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̧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lkeleri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(YKEDİ), Yükseköğretim Kurulu</w:t>
            </w:r>
            <w:r w:rsidR="009E5700" w:rsidRPr="00611A54">
              <w:rPr>
                <w:rFonts w:cs="Gentium Plus"/>
                <w:sz w:val="19"/>
                <w:szCs w:val="19"/>
              </w:rPr>
              <w:t xml:space="preserve"> (</w:t>
            </w:r>
            <w:r w:rsidRPr="00611A54">
              <w:rPr>
                <w:rFonts w:cs="Gentium Plus"/>
                <w:sz w:val="19"/>
                <w:szCs w:val="19"/>
              </w:rPr>
              <w:t>2014</w:t>
            </w:r>
            <w:r w:rsidR="009E5700" w:rsidRPr="00611A54">
              <w:rPr>
                <w:rFonts w:cs="Gentium Plus"/>
                <w:sz w:val="19"/>
                <w:szCs w:val="19"/>
              </w:rPr>
              <w:t>)</w:t>
            </w:r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1</w:t>
            </w:r>
            <w:r w:rsidR="002538E8">
              <w:rPr>
                <w:rFonts w:cs="Gentium Plus"/>
                <w:sz w:val="19"/>
                <w:szCs w:val="19"/>
              </w:rPr>
              <w:t>/1.</w:t>
            </w:r>
          </w:p>
        </w:tc>
      </w:tr>
      <w:tr w:rsidR="000A6D16" w:rsidRPr="00694F90" w14:paraId="4E15B0F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432CC42" w14:textId="77777777" w:rsidR="000A6D16" w:rsidRPr="004C3904" w:rsidRDefault="000A6D1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2BD2B926" w14:textId="6C16CEF5" w:rsidR="000A6D16" w:rsidRPr="00611A54" w:rsidRDefault="000A6D16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Mevzuat Adı Kısaltması, </w:t>
            </w:r>
            <w:proofErr w:type="spellStart"/>
            <w:r w:rsidR="00EF2407" w:rsidRPr="00611A54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="00EF2407" w:rsidRPr="00611A54">
              <w:rPr>
                <w:rFonts w:cs="Gentium Plus"/>
                <w:sz w:val="19"/>
                <w:szCs w:val="19"/>
              </w:rPr>
              <w:t xml:space="preserve"> Madde Numarası</w:t>
            </w:r>
            <w:r w:rsidR="00D37D6E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="00EF2407" w:rsidRPr="00611A54">
              <w:rPr>
                <w:rFonts w:cs="Gentium Plus"/>
                <w:sz w:val="19"/>
                <w:szCs w:val="19"/>
              </w:rPr>
              <w:t>veya Sayfa Numarası</w:t>
            </w:r>
          </w:p>
        </w:tc>
      </w:tr>
      <w:tr w:rsidR="000A6D16" w:rsidRPr="00694F90" w14:paraId="6FDFB90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13386A5" w14:textId="77777777" w:rsidR="000A6D16" w:rsidRPr="004C3904" w:rsidRDefault="000A6D1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5AA1DA50" w14:textId="77777777" w:rsidR="000A6D16" w:rsidRPr="00611A54" w:rsidRDefault="000A6D16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KBAYEY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3.</w:t>
            </w:r>
          </w:p>
          <w:p w14:paraId="0E410815" w14:textId="2D1B1979" w:rsidR="000A6D16" w:rsidRPr="00611A54" w:rsidRDefault="000A6D16" w:rsidP="002538E8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YKEDİ, </w:t>
            </w:r>
            <w:proofErr w:type="spellStart"/>
            <w:r w:rsidR="00417326" w:rsidRPr="00611A54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="00417326" w:rsidRPr="00611A54">
              <w:rPr>
                <w:rFonts w:cs="Gentium Plus"/>
                <w:sz w:val="19"/>
                <w:szCs w:val="19"/>
              </w:rPr>
              <w:t xml:space="preserve"> </w:t>
            </w:r>
            <w:r w:rsidRPr="00611A54">
              <w:rPr>
                <w:rFonts w:cs="Gentium Plus"/>
                <w:sz w:val="19"/>
                <w:szCs w:val="19"/>
              </w:rPr>
              <w:t>1</w:t>
            </w:r>
            <w:r w:rsidR="002538E8">
              <w:rPr>
                <w:rFonts w:cs="Gentium Plus"/>
                <w:sz w:val="19"/>
                <w:szCs w:val="19"/>
              </w:rPr>
              <w:t>/</w:t>
            </w:r>
            <w:r w:rsidRPr="00611A54">
              <w:rPr>
                <w:rFonts w:cs="Gentium Plus"/>
                <w:sz w:val="19"/>
                <w:szCs w:val="19"/>
              </w:rPr>
              <w:t>1.</w:t>
            </w:r>
          </w:p>
        </w:tc>
      </w:tr>
      <w:tr w:rsidR="00457D47" w:rsidRPr="00694F90" w14:paraId="5D7E030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4C98872" w14:textId="77777777" w:rsidR="00457D47" w:rsidRPr="004C3904" w:rsidRDefault="00457D4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72846E07" w14:textId="6C64CE1E" w:rsidR="00457D47" w:rsidRPr="00611A54" w:rsidRDefault="00457D47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>Mevzuat Adı Kısaltması, Mevzuat Adı. Ülke: Düzenleyici Kurum Adı, Yayın Yılı. Erişim Gün Ay Yıl. Erişim Adresi</w:t>
            </w:r>
          </w:p>
        </w:tc>
      </w:tr>
      <w:tr w:rsidR="00457D47" w:rsidRPr="00694F90" w14:paraId="05F2CC1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47AA9E" w14:textId="77777777" w:rsidR="00457D47" w:rsidRPr="004C3904" w:rsidRDefault="00457D47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E7E331A" w14:textId="77777777" w:rsidR="00992A72" w:rsidRPr="00611A54" w:rsidRDefault="00992A72" w:rsidP="002538E8">
            <w:pPr>
              <w:spacing w:before="0"/>
              <w:ind w:left="624" w:hanging="624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YKBAYEY, Yükseköğretim Kurulu Bilimsel Araştırma ve Yayın Etiği Yönergesi. Türkiye: Yükseköğretim Kurulu, 2016.  Erişim 12 Temmuz 2019. </w:t>
            </w:r>
            <w:hyperlink r:id="rId129" w:history="1">
              <w:r w:rsidRPr="00611A54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yok.gov.tr/Documents/Kurumsal/mevzuat/YayınEtiğiYönergesi_140318.pdf</w:t>
              </w:r>
            </w:hyperlink>
          </w:p>
          <w:p w14:paraId="0550C06D" w14:textId="3A69F839" w:rsidR="00457D47" w:rsidRPr="00611A54" w:rsidRDefault="00992A72" w:rsidP="002538E8">
            <w:pPr>
              <w:spacing w:before="0"/>
              <w:ind w:left="624" w:hanging="624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YKEDİ, </w:t>
            </w:r>
            <w:proofErr w:type="spellStart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>Yükseköğretim</w:t>
            </w:r>
            <w:proofErr w:type="spellEnd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 Kurumları Etik </w:t>
            </w:r>
            <w:proofErr w:type="spellStart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>Davranıs</w:t>
            </w:r>
            <w:proofErr w:type="spellEnd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 xml:space="preserve">̧ </w:t>
            </w:r>
            <w:proofErr w:type="spellStart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>İlkeleri</w:t>
            </w:r>
            <w:proofErr w:type="spellEnd"/>
            <w:r w:rsidRPr="00611A54">
              <w:rPr>
                <w:rFonts w:cs="Gentium Plus"/>
                <w:color w:val="000000" w:themeColor="text1"/>
                <w:sz w:val="19"/>
                <w:szCs w:val="19"/>
              </w:rPr>
              <w:t>. Türkiye: Yükseköğretim Kurulu, 2014. Erişim 12 Temmu</w:t>
            </w:r>
            <w:r w:rsidRPr="00933225">
              <w:rPr>
                <w:rFonts w:cs="Gentium Plus"/>
                <w:sz w:val="19"/>
                <w:szCs w:val="19"/>
              </w:rPr>
              <w:t xml:space="preserve">z 2019. </w:t>
            </w:r>
            <w:hyperlink r:id="rId130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ankara.edu.tr/wp-content/uploads/sites/6/2015/01/etik-davranış-ilkeleri.pdf</w:t>
              </w:r>
            </w:hyperlink>
          </w:p>
        </w:tc>
      </w:tr>
    </w:tbl>
    <w:p w14:paraId="547F2D4D" w14:textId="02A7039B" w:rsidR="00176A2E" w:rsidRPr="00694F90" w:rsidRDefault="00176A2E" w:rsidP="000A49BA">
      <w:pPr>
        <w:pStyle w:val="Balk2"/>
        <w:numPr>
          <w:ilvl w:val="0"/>
          <w:numId w:val="61"/>
        </w:numPr>
      </w:pPr>
      <w:bookmarkStart w:id="232" w:name="_Toc37480926"/>
      <w:bookmarkStart w:id="233" w:name="_Hlk34663717"/>
      <w:r w:rsidRPr="00694F90">
        <w:t>Standar</w:t>
      </w:r>
      <w:r w:rsidR="00295FA1" w:rsidRPr="00694F90">
        <w:t>d</w:t>
      </w:r>
      <w:bookmarkEnd w:id="23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176A2E" w:rsidRPr="00694F90" w14:paraId="6211A58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33"/>
          <w:p w14:paraId="2DF9B7CB" w14:textId="77777777" w:rsidR="00176A2E" w:rsidRPr="004C3904" w:rsidRDefault="00176A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600CB1E6" w14:textId="6483E928" w:rsidR="007B315D" w:rsidRPr="005A7BC9" w:rsidRDefault="007B315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Kurum Adı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5A7BC9">
              <w:rPr>
                <w:rFonts w:cs="Gentium Plus"/>
                <w:sz w:val="19"/>
                <w:szCs w:val="19"/>
              </w:rPr>
              <w:t>(Kurum Adı Kısaltması),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ED0749" w:rsidRPr="005A7BC9">
              <w:rPr>
                <w:rFonts w:cs="Gentium Plus"/>
                <w:i/>
                <w:iCs/>
                <w:sz w:val="19"/>
                <w:szCs w:val="19"/>
              </w:rPr>
              <w:t>St</w:t>
            </w:r>
            <w:r w:rsidR="009D4919" w:rsidRPr="005A7BC9">
              <w:rPr>
                <w:rFonts w:cs="Gentium Plus"/>
                <w:i/>
                <w:iCs/>
                <w:sz w:val="19"/>
                <w:szCs w:val="19"/>
              </w:rPr>
              <w:t>a</w:t>
            </w:r>
            <w:r w:rsidR="00ED0749" w:rsidRPr="005A7BC9">
              <w:rPr>
                <w:rFonts w:cs="Gentium Plus"/>
                <w:i/>
                <w:iCs/>
                <w:sz w:val="19"/>
                <w:szCs w:val="19"/>
              </w:rPr>
              <w:t>ndar</w:t>
            </w:r>
            <w:r w:rsidR="009D4919" w:rsidRPr="005A7BC9">
              <w:rPr>
                <w:rFonts w:cs="Gentium Plus"/>
                <w:i/>
                <w:iCs/>
                <w:sz w:val="19"/>
                <w:szCs w:val="19"/>
              </w:rPr>
              <w:t>d</w:t>
            </w:r>
            <w:r w:rsidR="00176A2E" w:rsidRPr="005A7BC9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="009D4919" w:rsidRPr="005A7BC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9D4919" w:rsidRPr="005A7BC9">
              <w:rPr>
                <w:rFonts w:cs="Gentium Plus"/>
                <w:sz w:val="19"/>
                <w:szCs w:val="19"/>
              </w:rPr>
              <w:t>(</w:t>
            </w:r>
            <w:r w:rsidR="00881FCF" w:rsidRPr="005A7BC9">
              <w:rPr>
                <w:rFonts w:cs="Gentium Plus"/>
                <w:sz w:val="19"/>
                <w:szCs w:val="19"/>
              </w:rPr>
              <w:t>Ülke</w:t>
            </w:r>
            <w:r w:rsidR="00D54F7F" w:rsidRPr="005A7BC9">
              <w:rPr>
                <w:rFonts w:cs="Gentium Plus"/>
                <w:sz w:val="19"/>
                <w:szCs w:val="19"/>
              </w:rPr>
              <w:t xml:space="preserve">: </w:t>
            </w:r>
            <w:r w:rsidR="007915BD" w:rsidRPr="005A7BC9">
              <w:rPr>
                <w:rFonts w:cs="Gentium Plus"/>
                <w:sz w:val="19"/>
                <w:szCs w:val="19"/>
              </w:rPr>
              <w:t xml:space="preserve">Kabul Eden Kurum Adı, </w:t>
            </w:r>
            <w:r w:rsidR="00AF2BAE" w:rsidRPr="005A7BC9">
              <w:rPr>
                <w:rFonts w:cs="Gentium Plus"/>
                <w:sz w:val="19"/>
                <w:szCs w:val="19"/>
              </w:rPr>
              <w:t xml:space="preserve">Kabul </w:t>
            </w:r>
            <w:proofErr w:type="spellStart"/>
            <w:r w:rsidR="00F17050" w:rsidRPr="005A7BC9">
              <w:rPr>
                <w:rFonts w:cs="Gentium Plus"/>
                <w:sz w:val="19"/>
                <w:szCs w:val="19"/>
              </w:rPr>
              <w:t>Kabul</w:t>
            </w:r>
            <w:proofErr w:type="spellEnd"/>
            <w:r w:rsidR="00F17050" w:rsidRPr="005A7BC9">
              <w:rPr>
                <w:rFonts w:cs="Gentium Plus"/>
                <w:sz w:val="19"/>
                <w:szCs w:val="19"/>
              </w:rPr>
              <w:t xml:space="preserve"> Tarihi</w:t>
            </w:r>
            <w:r w:rsidRPr="005A7BC9">
              <w:rPr>
                <w:rFonts w:cs="Gentium Plus"/>
                <w:sz w:val="19"/>
                <w:szCs w:val="19"/>
              </w:rPr>
              <w:t xml:space="preserve">, </w:t>
            </w:r>
            <w:r w:rsidR="00D54F7F" w:rsidRPr="005A7BC9">
              <w:rPr>
                <w:rFonts w:cs="Gentium Plus"/>
                <w:sz w:val="19"/>
                <w:szCs w:val="19"/>
              </w:rPr>
              <w:t>Standar</w:t>
            </w:r>
            <w:r w:rsidR="00CD058E" w:rsidRPr="005A7BC9">
              <w:rPr>
                <w:rFonts w:cs="Gentium Plus"/>
                <w:sz w:val="19"/>
                <w:szCs w:val="19"/>
              </w:rPr>
              <w:t>d</w:t>
            </w:r>
            <w:r w:rsidR="00D54F7F" w:rsidRPr="005A7BC9">
              <w:rPr>
                <w:rFonts w:cs="Gentium Plus"/>
                <w:sz w:val="19"/>
                <w:szCs w:val="19"/>
              </w:rPr>
              <w:t xml:space="preserve"> No</w:t>
            </w:r>
            <w:r w:rsidR="0036679D" w:rsidRPr="005A7BC9">
              <w:rPr>
                <w:rFonts w:cs="Gentium Plus"/>
                <w:sz w:val="19"/>
                <w:szCs w:val="19"/>
              </w:rPr>
              <w:t>.</w:t>
            </w:r>
            <w:r w:rsidR="00212B28" w:rsidRPr="005A7BC9">
              <w:rPr>
                <w:rFonts w:cs="Gentium Plus"/>
                <w:sz w:val="19"/>
                <w:szCs w:val="19"/>
              </w:rPr>
              <w:t>)</w:t>
            </w:r>
            <w:r w:rsidR="0036679D" w:rsidRPr="005A7BC9">
              <w:rPr>
                <w:rFonts w:cs="Gentium Plus"/>
                <w:sz w:val="19"/>
                <w:szCs w:val="19"/>
              </w:rPr>
              <w:t>,</w:t>
            </w:r>
            <w:r w:rsidR="00D54F7F" w:rsidRPr="005A7BC9">
              <w:rPr>
                <w:rFonts w:cs="Gentium Plus"/>
                <w:sz w:val="19"/>
                <w:szCs w:val="19"/>
              </w:rPr>
              <w:t xml:space="preserve"> </w:t>
            </w:r>
            <w:r w:rsidRPr="005A7BC9">
              <w:rPr>
                <w:rFonts w:cs="Gentium Plus"/>
                <w:sz w:val="19"/>
                <w:szCs w:val="19"/>
              </w:rPr>
              <w:t>(</w:t>
            </w:r>
            <w:r w:rsidR="00CD0097" w:rsidRPr="005A7BC9">
              <w:rPr>
                <w:rFonts w:cs="Gentium Plus"/>
                <w:sz w:val="19"/>
                <w:szCs w:val="19"/>
              </w:rPr>
              <w:t>v</w:t>
            </w:r>
            <w:r w:rsidRPr="005A7BC9">
              <w:rPr>
                <w:rFonts w:cs="Gentium Plus"/>
                <w:sz w:val="19"/>
                <w:szCs w:val="19"/>
              </w:rPr>
              <w:t>arsa) Sayfa Numarası.</w:t>
            </w:r>
          </w:p>
        </w:tc>
      </w:tr>
      <w:tr w:rsidR="00176A2E" w:rsidRPr="00694F90" w14:paraId="34412E3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A076E13" w14:textId="77777777" w:rsidR="00176A2E" w:rsidRPr="004C3904" w:rsidRDefault="00176A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06D4FED7" w14:textId="1BA0592B" w:rsidR="00176A2E" w:rsidRPr="005A7BC9" w:rsidRDefault="007B315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 xml:space="preserve">Türk </w:t>
            </w:r>
            <w:proofErr w:type="spellStart"/>
            <w:r w:rsidRPr="005A7BC9">
              <w:rPr>
                <w:rFonts w:cs="Gentium Plus"/>
                <w:sz w:val="19"/>
                <w:szCs w:val="19"/>
              </w:rPr>
              <w:t>Standardları</w:t>
            </w:r>
            <w:proofErr w:type="spellEnd"/>
            <w:r w:rsidRPr="005A7BC9">
              <w:rPr>
                <w:rFonts w:cs="Gentium Plus"/>
                <w:sz w:val="19"/>
                <w:szCs w:val="19"/>
              </w:rPr>
              <w:t xml:space="preserve"> Enstitüsü (TSE), </w:t>
            </w:r>
            <w:r w:rsidR="00295FA1" w:rsidRPr="005A7BC9">
              <w:rPr>
                <w:rFonts w:cs="Gentium Plus"/>
                <w:i/>
                <w:iCs/>
                <w:sz w:val="19"/>
                <w:szCs w:val="19"/>
              </w:rPr>
              <w:t xml:space="preserve">Helal </w:t>
            </w:r>
            <w:r w:rsidR="00655387" w:rsidRPr="005A7BC9">
              <w:rPr>
                <w:rFonts w:cs="Gentium Plus"/>
                <w:i/>
                <w:iCs/>
                <w:sz w:val="19"/>
                <w:szCs w:val="19"/>
              </w:rPr>
              <w:t>Belgelendirme</w:t>
            </w:r>
            <w:r w:rsidR="00B133F2" w:rsidRPr="005A7BC9">
              <w:rPr>
                <w:rFonts w:cs="Gentium Plus"/>
                <w:i/>
                <w:iCs/>
                <w:sz w:val="19"/>
                <w:szCs w:val="19"/>
              </w:rPr>
              <w:t>si</w:t>
            </w:r>
            <w:r w:rsidR="00655387" w:rsidRPr="005A7BC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B133F2" w:rsidRPr="005A7BC9">
              <w:rPr>
                <w:rFonts w:cs="Gentium Plus"/>
                <w:i/>
                <w:iCs/>
                <w:sz w:val="19"/>
                <w:szCs w:val="19"/>
              </w:rPr>
              <w:t xml:space="preserve">Yapan </w:t>
            </w:r>
            <w:r w:rsidR="00655387" w:rsidRPr="005A7BC9">
              <w:rPr>
                <w:rFonts w:cs="Gentium Plus"/>
                <w:i/>
                <w:iCs/>
                <w:sz w:val="19"/>
                <w:szCs w:val="19"/>
              </w:rPr>
              <w:t>Kuruluşlar</w:t>
            </w:r>
            <w:r w:rsidR="00B133F2" w:rsidRPr="005A7BC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655387" w:rsidRPr="005A7BC9">
              <w:rPr>
                <w:rFonts w:cs="Gentium Plus"/>
                <w:i/>
                <w:iCs/>
                <w:sz w:val="19"/>
                <w:szCs w:val="19"/>
              </w:rPr>
              <w:t>İçin Kılavuz</w:t>
            </w:r>
            <w:r w:rsidR="00124050" w:rsidRPr="005A7BC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655387" w:rsidRPr="005A7BC9">
              <w:rPr>
                <w:rFonts w:cs="Gentium Plus"/>
                <w:sz w:val="19"/>
                <w:szCs w:val="19"/>
              </w:rPr>
              <w:t>(</w:t>
            </w:r>
            <w:r w:rsidR="00881FCF" w:rsidRPr="005A7BC9">
              <w:rPr>
                <w:rFonts w:cs="Gentium Plus"/>
                <w:sz w:val="19"/>
                <w:szCs w:val="19"/>
              </w:rPr>
              <w:t>Türkiye</w:t>
            </w:r>
            <w:r w:rsidR="007915BD" w:rsidRPr="005A7BC9">
              <w:rPr>
                <w:rFonts w:cs="Gentium Plus"/>
                <w:sz w:val="19"/>
                <w:szCs w:val="19"/>
              </w:rPr>
              <w:t xml:space="preserve">: Türk </w:t>
            </w:r>
            <w:proofErr w:type="spellStart"/>
            <w:r w:rsidR="007915BD" w:rsidRPr="005A7BC9">
              <w:rPr>
                <w:rFonts w:cs="Gentium Plus"/>
                <w:sz w:val="19"/>
                <w:szCs w:val="19"/>
              </w:rPr>
              <w:t>Standardları</w:t>
            </w:r>
            <w:proofErr w:type="spellEnd"/>
            <w:r w:rsidR="007915BD" w:rsidRPr="005A7BC9">
              <w:rPr>
                <w:rFonts w:cs="Gentium Plus"/>
                <w:sz w:val="19"/>
                <w:szCs w:val="19"/>
              </w:rPr>
              <w:t xml:space="preserve"> Enstitüsü, </w:t>
            </w:r>
            <w:r w:rsidR="00AF2BAE" w:rsidRPr="005A7BC9">
              <w:rPr>
                <w:rFonts w:cs="Gentium Plus"/>
                <w:sz w:val="19"/>
                <w:szCs w:val="19"/>
              </w:rPr>
              <w:t xml:space="preserve">Kabul </w:t>
            </w:r>
            <w:r w:rsidR="00F17050" w:rsidRPr="005A7BC9">
              <w:rPr>
                <w:rFonts w:cs="Gentium Plus"/>
                <w:sz w:val="19"/>
                <w:szCs w:val="19"/>
              </w:rPr>
              <w:t>05 Haziran 2012</w:t>
            </w:r>
            <w:r w:rsidR="00D54F7F" w:rsidRPr="005A7BC9">
              <w:rPr>
                <w:rFonts w:cs="Gentium Plus"/>
                <w:sz w:val="19"/>
                <w:szCs w:val="19"/>
              </w:rPr>
              <w:t>, TS OIC/SMIIC 2/T1</w:t>
            </w:r>
            <w:r w:rsidR="00212B28" w:rsidRPr="005A7BC9">
              <w:rPr>
                <w:rFonts w:cs="Gentium Plus"/>
                <w:sz w:val="19"/>
                <w:szCs w:val="19"/>
              </w:rPr>
              <w:t>)</w:t>
            </w:r>
            <w:r w:rsidR="00D54F7F" w:rsidRPr="005A7BC9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212B28" w:rsidRPr="00694F90" w14:paraId="0F94826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96989F" w14:textId="77777777" w:rsidR="00212B28" w:rsidRPr="004C3904" w:rsidRDefault="00212B2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0369DEC9" w14:textId="21E71836" w:rsidR="00212B28" w:rsidRPr="005A7BC9" w:rsidRDefault="00212B28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Kurum Adı Kısaltması,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 xml:space="preserve"> Standard Adı</w:t>
            </w:r>
            <w:r w:rsidR="0036679D" w:rsidRPr="005A7BC9">
              <w:rPr>
                <w:rFonts w:cs="Gentium Plus"/>
                <w:i/>
                <w:iCs/>
                <w:sz w:val="19"/>
                <w:szCs w:val="19"/>
              </w:rPr>
              <w:t>,</w:t>
            </w:r>
            <w:r w:rsidR="00430A41" w:rsidRPr="005A7BC9">
              <w:rPr>
                <w:rFonts w:cs="Gentium Plus"/>
                <w:sz w:val="19"/>
                <w:szCs w:val="19"/>
              </w:rPr>
              <w:t xml:space="preserve"> (varsa) </w:t>
            </w:r>
            <w:r w:rsidRPr="005A7BC9">
              <w:rPr>
                <w:rFonts w:cs="Gentium Plus"/>
                <w:sz w:val="19"/>
                <w:szCs w:val="19"/>
              </w:rPr>
              <w:t>Sayfa Numarası.</w:t>
            </w:r>
          </w:p>
        </w:tc>
      </w:tr>
      <w:tr w:rsidR="00212B28" w:rsidRPr="00694F90" w14:paraId="4C59463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F5AE0BD" w14:textId="77777777" w:rsidR="00212B28" w:rsidRPr="004C3904" w:rsidRDefault="00212B28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754D417" w14:textId="34DD7AC9" w:rsidR="00212B28" w:rsidRPr="005A7BC9" w:rsidRDefault="00212B28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 xml:space="preserve">TSE, 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>Helal Belgelendirmesi Yapan Kuruluşlar İçin Kılavuz</w:t>
            </w:r>
            <w:r w:rsidRPr="005A7BC9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E41616" w:rsidRPr="00694F90" w14:paraId="5523319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7E8110A" w14:textId="77777777" w:rsidR="00E41616" w:rsidRPr="004C3904" w:rsidRDefault="00E4161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3CE26AAD" w14:textId="635DE193" w:rsidR="00E41616" w:rsidRPr="005A7BC9" w:rsidRDefault="00E41616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Kurum Adı Kısaltması,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5A7BC9">
              <w:rPr>
                <w:rFonts w:cs="Gentium Plus"/>
                <w:sz w:val="19"/>
                <w:szCs w:val="19"/>
              </w:rPr>
              <w:t>Kurum Adı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>. Standard Adı</w:t>
            </w:r>
            <w:r w:rsidR="0036679D" w:rsidRPr="005A7BC9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5A7BC9">
              <w:rPr>
                <w:rFonts w:cs="Gentium Plus"/>
                <w:sz w:val="19"/>
                <w:szCs w:val="19"/>
              </w:rPr>
              <w:t xml:space="preserve">Ülke: Kabul Eden Kurum Adı, </w:t>
            </w:r>
            <w:r w:rsidR="00AF2BAE" w:rsidRPr="005A7BC9">
              <w:rPr>
                <w:rFonts w:cs="Gentium Plus"/>
                <w:sz w:val="19"/>
                <w:szCs w:val="19"/>
              </w:rPr>
              <w:t xml:space="preserve">Kabul </w:t>
            </w:r>
            <w:proofErr w:type="spellStart"/>
            <w:r w:rsidRPr="005A7BC9">
              <w:rPr>
                <w:rFonts w:cs="Gentium Plus"/>
                <w:sz w:val="19"/>
                <w:szCs w:val="19"/>
              </w:rPr>
              <w:t>Kabul</w:t>
            </w:r>
            <w:proofErr w:type="spellEnd"/>
            <w:r w:rsidRPr="005A7BC9">
              <w:rPr>
                <w:rFonts w:cs="Gentium Plus"/>
                <w:sz w:val="19"/>
                <w:szCs w:val="19"/>
              </w:rPr>
              <w:t xml:space="preserve"> Tarihi, Standar</w:t>
            </w:r>
            <w:r w:rsidR="00CD058E" w:rsidRPr="005A7BC9">
              <w:rPr>
                <w:rFonts w:cs="Gentium Plus"/>
                <w:sz w:val="19"/>
                <w:szCs w:val="19"/>
              </w:rPr>
              <w:t>d</w:t>
            </w:r>
            <w:r w:rsidRPr="005A7BC9">
              <w:rPr>
                <w:rFonts w:cs="Gentium Plus"/>
                <w:sz w:val="19"/>
                <w:szCs w:val="19"/>
              </w:rPr>
              <w:t xml:space="preserve"> No</w:t>
            </w:r>
            <w:r w:rsidR="0036679D" w:rsidRPr="005A7BC9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E41616" w:rsidRPr="00694F90" w14:paraId="48DE58B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2330171" w14:textId="77777777" w:rsidR="00E41616" w:rsidRPr="004C3904" w:rsidRDefault="00E4161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41E6A896" w14:textId="17F9C157" w:rsidR="00E41616" w:rsidRPr="005A7BC9" w:rsidRDefault="00E41616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 xml:space="preserve">TSE, Türk </w:t>
            </w:r>
            <w:proofErr w:type="spellStart"/>
            <w:r w:rsidRPr="005A7BC9">
              <w:rPr>
                <w:rFonts w:cs="Gentium Plus"/>
                <w:sz w:val="19"/>
                <w:szCs w:val="19"/>
              </w:rPr>
              <w:t>Standardları</w:t>
            </w:r>
            <w:proofErr w:type="spellEnd"/>
            <w:r w:rsidRPr="005A7BC9">
              <w:rPr>
                <w:rFonts w:cs="Gentium Plus"/>
                <w:sz w:val="19"/>
                <w:szCs w:val="19"/>
              </w:rPr>
              <w:t xml:space="preserve"> Enstitüsü. 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>Helal Belgelendirmesi Yapan Kuruluşlar İçin Kılavuz</w:t>
            </w:r>
            <w:r w:rsidR="0036679D" w:rsidRPr="005A7BC9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5A7BC9">
              <w:rPr>
                <w:rFonts w:cs="Gentium Plus"/>
                <w:sz w:val="19"/>
                <w:szCs w:val="19"/>
              </w:rPr>
              <w:t xml:space="preserve">Türkiye: Türk </w:t>
            </w:r>
            <w:proofErr w:type="spellStart"/>
            <w:r w:rsidRPr="005A7BC9">
              <w:rPr>
                <w:rFonts w:cs="Gentium Plus"/>
                <w:sz w:val="19"/>
                <w:szCs w:val="19"/>
              </w:rPr>
              <w:t>Standardları</w:t>
            </w:r>
            <w:proofErr w:type="spellEnd"/>
            <w:r w:rsidRPr="005A7BC9">
              <w:rPr>
                <w:rFonts w:cs="Gentium Plus"/>
                <w:sz w:val="19"/>
                <w:szCs w:val="19"/>
              </w:rPr>
              <w:t xml:space="preserve"> Enstitüsü, </w:t>
            </w:r>
            <w:r w:rsidR="00AF2BAE" w:rsidRPr="005A7BC9">
              <w:rPr>
                <w:rFonts w:cs="Gentium Plus"/>
                <w:sz w:val="19"/>
                <w:szCs w:val="19"/>
              </w:rPr>
              <w:t xml:space="preserve">Kabul </w:t>
            </w:r>
            <w:r w:rsidRPr="005A7BC9">
              <w:rPr>
                <w:rFonts w:cs="Gentium Plus"/>
                <w:sz w:val="19"/>
                <w:szCs w:val="19"/>
              </w:rPr>
              <w:t>05 Haziran 2012, TS OIC/SMIIC 2/T1.</w:t>
            </w:r>
          </w:p>
        </w:tc>
      </w:tr>
    </w:tbl>
    <w:p w14:paraId="1ECCC371" w14:textId="56764029" w:rsidR="009864B3" w:rsidRPr="00694F90" w:rsidRDefault="009864B3" w:rsidP="000A49BA">
      <w:pPr>
        <w:pStyle w:val="Balk2"/>
        <w:numPr>
          <w:ilvl w:val="0"/>
          <w:numId w:val="61"/>
        </w:numPr>
      </w:pPr>
      <w:bookmarkStart w:id="234" w:name="_Toc37480927"/>
      <w:bookmarkStart w:id="235" w:name="_Hlk34663737"/>
      <w:r w:rsidRPr="00694F90">
        <w:t>Mahkeme Kararı</w:t>
      </w:r>
      <w:bookmarkEnd w:id="234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8"/>
        <w:gridCol w:w="6977"/>
      </w:tblGrid>
      <w:tr w:rsidR="009864B3" w:rsidRPr="00694F90" w14:paraId="2254F0D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5" w:type="dxa"/>
          </w:tcPr>
          <w:bookmarkEnd w:id="235"/>
          <w:p w14:paraId="30727C4D" w14:textId="77777777" w:rsidR="009864B3" w:rsidRPr="004C3904" w:rsidRDefault="009864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201" w:type="dxa"/>
          </w:tcPr>
          <w:p w14:paraId="33175CEE" w14:textId="59E0F2D4" w:rsidR="009864B3" w:rsidRPr="005A7BC9" w:rsidRDefault="009864B3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Mahkemenin Adı (Mahkeme Adı Kısaltması), K. Karar Numarası (Karar Günü Ayı Yılı).</w:t>
            </w:r>
          </w:p>
        </w:tc>
      </w:tr>
      <w:tr w:rsidR="009864B3" w:rsidRPr="00694F90" w14:paraId="6AE15C24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5" w:type="dxa"/>
          </w:tcPr>
          <w:p w14:paraId="2FA7AABE" w14:textId="77777777" w:rsidR="009864B3" w:rsidRPr="004C3904" w:rsidRDefault="009864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201" w:type="dxa"/>
          </w:tcPr>
          <w:p w14:paraId="7E7E99A5" w14:textId="77777777" w:rsidR="00021BA1" w:rsidRPr="005A7BC9" w:rsidRDefault="009864B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Yargıtay 11. Hukuk Dairesi (Yargıtay), K. 2019/1204 (22 Ağustos 2019).</w:t>
            </w:r>
          </w:p>
          <w:p w14:paraId="201F4687" w14:textId="400442AC" w:rsidR="009864B3" w:rsidRPr="005A7BC9" w:rsidRDefault="009864B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 xml:space="preserve">Anayasa Mahkemesi (AYM) K. 2015/19953 (26 Haziran 2019). </w:t>
            </w:r>
          </w:p>
        </w:tc>
      </w:tr>
      <w:tr w:rsidR="009864B3" w:rsidRPr="00694F90" w14:paraId="6A00410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5" w:type="dxa"/>
          </w:tcPr>
          <w:p w14:paraId="6298CCA2" w14:textId="77777777" w:rsidR="009864B3" w:rsidRPr="004C3904" w:rsidRDefault="009864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201" w:type="dxa"/>
          </w:tcPr>
          <w:p w14:paraId="1AEF50EC" w14:textId="212687C4" w:rsidR="009864B3" w:rsidRPr="005A7BC9" w:rsidRDefault="00A774C2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 xml:space="preserve">Mahkeme </w:t>
            </w:r>
            <w:r w:rsidR="009864B3" w:rsidRPr="005A7BC9">
              <w:rPr>
                <w:rFonts w:cs="Gentium Plus"/>
                <w:sz w:val="19"/>
                <w:szCs w:val="19"/>
              </w:rPr>
              <w:t xml:space="preserve">Adı Kısaltması, </w:t>
            </w:r>
            <w:r w:rsidRPr="005A7BC9">
              <w:rPr>
                <w:rFonts w:cs="Gentium Plus"/>
                <w:sz w:val="19"/>
                <w:szCs w:val="19"/>
              </w:rPr>
              <w:t>K</w:t>
            </w:r>
            <w:r w:rsidR="009864B3" w:rsidRPr="005A7BC9">
              <w:rPr>
                <w:rFonts w:cs="Gentium Plus"/>
                <w:sz w:val="19"/>
                <w:szCs w:val="19"/>
              </w:rPr>
              <w:t xml:space="preserve">. </w:t>
            </w:r>
            <w:r w:rsidRPr="005A7BC9">
              <w:rPr>
                <w:rFonts w:cs="Gentium Plus"/>
                <w:sz w:val="19"/>
                <w:szCs w:val="19"/>
              </w:rPr>
              <w:t>Karar</w:t>
            </w:r>
            <w:r w:rsidR="009864B3" w:rsidRPr="005A7BC9">
              <w:rPr>
                <w:rFonts w:cs="Gentium Plus"/>
                <w:sz w:val="19"/>
                <w:szCs w:val="19"/>
              </w:rPr>
              <w:t xml:space="preserve"> Numarası.</w:t>
            </w:r>
          </w:p>
        </w:tc>
      </w:tr>
      <w:tr w:rsidR="009864B3" w:rsidRPr="00694F90" w14:paraId="12576F3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5" w:type="dxa"/>
          </w:tcPr>
          <w:p w14:paraId="26CC8F54" w14:textId="77777777" w:rsidR="009864B3" w:rsidRPr="004C3904" w:rsidRDefault="009864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201" w:type="dxa"/>
          </w:tcPr>
          <w:p w14:paraId="15BE0171" w14:textId="77777777" w:rsidR="00A774C2" w:rsidRPr="005A7BC9" w:rsidRDefault="00A774C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 xml:space="preserve">Yargıtay, K. 2019/1204. </w:t>
            </w:r>
          </w:p>
          <w:p w14:paraId="0A91B19C" w14:textId="79A4268D" w:rsidR="009864B3" w:rsidRPr="005A7BC9" w:rsidRDefault="00A774C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AYM, K. 2015/19953.</w:t>
            </w:r>
          </w:p>
        </w:tc>
      </w:tr>
      <w:tr w:rsidR="009864B3" w:rsidRPr="00694F90" w14:paraId="3C24B77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5" w:type="dxa"/>
          </w:tcPr>
          <w:p w14:paraId="3F53282A" w14:textId="77777777" w:rsidR="009864B3" w:rsidRPr="004C3904" w:rsidRDefault="009864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201" w:type="dxa"/>
          </w:tcPr>
          <w:p w14:paraId="7438A527" w14:textId="2FE34933" w:rsidR="009864B3" w:rsidRPr="005A7BC9" w:rsidRDefault="009864B3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5A7BC9">
              <w:rPr>
                <w:rFonts w:cs="Gentium Plus"/>
                <w:color w:val="000000" w:themeColor="text1"/>
                <w:sz w:val="19"/>
                <w:szCs w:val="19"/>
              </w:rPr>
              <w:t>Mahkemenin Adı Kısaltması, Mahkeme Adı. K. Karar Numarası (Karar Günü Ayı Yılı). (</w:t>
            </w:r>
            <w:r w:rsidR="0017209D" w:rsidRPr="005A7BC9">
              <w:rPr>
                <w:rFonts w:cs="Gentium Plus"/>
                <w:color w:val="000000" w:themeColor="text1"/>
                <w:sz w:val="19"/>
                <w:szCs w:val="19"/>
              </w:rPr>
              <w:t>v</w:t>
            </w:r>
            <w:r w:rsidRPr="005A7BC9">
              <w:rPr>
                <w:rFonts w:cs="Gentium Plus"/>
                <w:color w:val="000000" w:themeColor="text1"/>
                <w:sz w:val="19"/>
                <w:szCs w:val="19"/>
              </w:rPr>
              <w:t>arsa) Erişim Adresi</w:t>
            </w:r>
          </w:p>
        </w:tc>
      </w:tr>
      <w:tr w:rsidR="009864B3" w:rsidRPr="00694F90" w14:paraId="1A98DD1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5" w:type="dxa"/>
          </w:tcPr>
          <w:p w14:paraId="679F1217" w14:textId="77777777" w:rsidR="009864B3" w:rsidRPr="004C3904" w:rsidRDefault="009864B3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201" w:type="dxa"/>
          </w:tcPr>
          <w:p w14:paraId="112EB8E2" w14:textId="77777777" w:rsidR="00992A72" w:rsidRPr="005A7BC9" w:rsidRDefault="00992A72" w:rsidP="002538E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5A7BC9">
              <w:rPr>
                <w:rFonts w:cs="Gentium Plus"/>
                <w:color w:val="000000" w:themeColor="text1"/>
                <w:sz w:val="19"/>
                <w:szCs w:val="19"/>
              </w:rPr>
              <w:t xml:space="preserve">AYM, Anayasa Mahkemesi. K. 2015/19953 (26 Haziran 2019). </w:t>
            </w:r>
            <w:hyperlink r:id="rId131" w:history="1">
              <w:r w:rsidRPr="005A7BC9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resmigazete.gov.tr/eskiler/2019/08/20190806-6.pdf</w:t>
              </w:r>
            </w:hyperlink>
          </w:p>
          <w:p w14:paraId="194581FF" w14:textId="4877684E" w:rsidR="009864B3" w:rsidRPr="005A7BC9" w:rsidRDefault="00992A72" w:rsidP="002538E8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5A7BC9">
              <w:rPr>
                <w:rFonts w:cs="Gentium Plus"/>
                <w:color w:val="000000" w:themeColor="text1"/>
                <w:sz w:val="19"/>
                <w:szCs w:val="19"/>
              </w:rPr>
              <w:t xml:space="preserve">Yargıtay, Yargıtay 11. Hukuk Dairesi. K. 2019/1204 (22 Ağustos 2019). </w:t>
            </w:r>
            <w:hyperlink r:id="rId132" w:history="1">
              <w:r w:rsidRPr="005A7BC9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resmigazete.gov.tr/eskiler/2019/08/ 20190822-4.pdf</w:t>
              </w:r>
            </w:hyperlink>
          </w:p>
        </w:tc>
      </w:tr>
    </w:tbl>
    <w:p w14:paraId="506774C3" w14:textId="74EB8109" w:rsidR="009A0E45" w:rsidRPr="009A0E45" w:rsidRDefault="009A0E45" w:rsidP="009A0E45">
      <w:pPr>
        <w:ind w:left="567" w:firstLine="0"/>
        <w:rPr>
          <w:sz w:val="4"/>
          <w:szCs w:val="6"/>
        </w:rPr>
      </w:pPr>
    </w:p>
    <w:p w14:paraId="1D8AC417" w14:textId="13842AB7" w:rsidR="0093506D" w:rsidRPr="00694F90" w:rsidRDefault="0093506D" w:rsidP="000A49BA">
      <w:pPr>
        <w:pStyle w:val="Balk2"/>
        <w:numPr>
          <w:ilvl w:val="0"/>
          <w:numId w:val="61"/>
        </w:numPr>
      </w:pPr>
      <w:bookmarkStart w:id="236" w:name="_Toc37480928"/>
      <w:bookmarkStart w:id="237" w:name="_Hlk34663756"/>
      <w:r w:rsidRPr="00694F90">
        <w:t>İnternet Sitesi</w:t>
      </w:r>
      <w:bookmarkEnd w:id="236"/>
    </w:p>
    <w:bookmarkEnd w:id="237"/>
    <w:p w14:paraId="37E4FE65" w14:textId="3A84BF59" w:rsidR="0093506D" w:rsidRPr="00694F90" w:rsidRDefault="0093506D" w:rsidP="0093506D">
      <w:pPr>
        <w:rPr>
          <w:rFonts w:cs="Gentium Plus"/>
          <w:sz w:val="18"/>
          <w:szCs w:val="18"/>
        </w:rPr>
      </w:pPr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694F90" w14:paraId="0BFAE56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0E16C35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5022" w:type="dxa"/>
          </w:tcPr>
          <w:p w14:paraId="1A500C77" w14:textId="74758D2C" w:rsidR="0093506D" w:rsidRPr="00B94BD6" w:rsidRDefault="00F01FAF" w:rsidP="00F01FA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Kurum</w:t>
            </w:r>
            <w:r w:rsidR="0093506D" w:rsidRPr="00B94BD6">
              <w:rPr>
                <w:rFonts w:cs="Gentium Plus"/>
                <w:sz w:val="19"/>
                <w:szCs w:val="19"/>
              </w:rPr>
              <w:t>/Site Adı</w:t>
            </w:r>
            <w:r>
              <w:rPr>
                <w:rFonts w:cs="Gentium Plus"/>
                <w:sz w:val="19"/>
                <w:szCs w:val="19"/>
              </w:rPr>
              <w:t xml:space="preserve"> (Kurum/Site Adı Kısaltması)</w:t>
            </w:r>
            <w:r w:rsidR="0093506D" w:rsidRPr="00B94BD6">
              <w:rPr>
                <w:rFonts w:cs="Gentium Plus"/>
                <w:sz w:val="19"/>
                <w:szCs w:val="19"/>
              </w:rPr>
              <w:t>, “Web Sayfa Başlığı”</w:t>
            </w:r>
            <w:r w:rsidR="00E9510D" w:rsidRPr="00B94BD6">
              <w:rPr>
                <w:rFonts w:cs="Gentium Plus"/>
                <w:sz w:val="19"/>
                <w:szCs w:val="19"/>
              </w:rPr>
              <w:t xml:space="preserve"> (</w:t>
            </w:r>
            <w:r w:rsidR="0093506D" w:rsidRPr="00B94BD6">
              <w:rPr>
                <w:rFonts w:cs="Gentium Plus"/>
                <w:sz w:val="19"/>
                <w:szCs w:val="19"/>
              </w:rPr>
              <w:t>Erişim Gün Ay Yıl</w:t>
            </w:r>
            <w:r w:rsidR="00E9510D" w:rsidRPr="00B94BD6">
              <w:rPr>
                <w:rFonts w:cs="Gentium Plus"/>
                <w:sz w:val="19"/>
                <w:szCs w:val="19"/>
              </w:rPr>
              <w:t>)</w:t>
            </w:r>
            <w:r w:rsidR="0093506D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694F90" w14:paraId="2834F6B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33EA44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05307902" w14:textId="473016D1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Diyanet İşleri Başkanlığı</w:t>
            </w:r>
            <w:r w:rsidR="00F01FAF">
              <w:rPr>
                <w:rFonts w:cs="Gentium Plus"/>
                <w:sz w:val="19"/>
                <w:szCs w:val="19"/>
              </w:rPr>
              <w:t xml:space="preserve"> (DİB)</w:t>
            </w:r>
            <w:r w:rsidRPr="00B94BD6">
              <w:rPr>
                <w:rFonts w:cs="Gentium Plus"/>
                <w:sz w:val="19"/>
                <w:szCs w:val="19"/>
              </w:rPr>
              <w:t>, “Din İşleri Yüksel Kurulu Başkanlığı”</w:t>
            </w:r>
            <w:r w:rsidR="00E9510D" w:rsidRPr="00B94BD6">
              <w:rPr>
                <w:rFonts w:cs="Gentium Plus"/>
                <w:sz w:val="19"/>
                <w:szCs w:val="19"/>
              </w:rPr>
              <w:t xml:space="preserve"> (</w:t>
            </w:r>
            <w:r w:rsidRPr="00B94BD6">
              <w:rPr>
                <w:rFonts w:cs="Gentium Plus"/>
                <w:sz w:val="19"/>
                <w:szCs w:val="19"/>
              </w:rPr>
              <w:t>Erişim 1 Mayıs 2017</w:t>
            </w:r>
            <w:r w:rsidR="00E9510D" w:rsidRPr="00B94BD6">
              <w:rPr>
                <w:rFonts w:cs="Gentium Plus"/>
                <w:sz w:val="19"/>
                <w:szCs w:val="19"/>
              </w:rPr>
              <w:t>).</w:t>
            </w:r>
          </w:p>
          <w:p w14:paraId="2F9EECF6" w14:textId="44653DF4" w:rsidR="0093506D" w:rsidRPr="00977018" w:rsidRDefault="00F01FA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77018">
              <w:rPr>
                <w:rFonts w:cs="Gentium Plus"/>
                <w:sz w:val="18"/>
                <w:szCs w:val="18"/>
              </w:rPr>
              <w:t>İSNAD Atıf Sistemi (</w:t>
            </w:r>
            <w:r w:rsidR="0093506D" w:rsidRPr="00977018">
              <w:rPr>
                <w:rFonts w:cs="Gentium Plus"/>
                <w:sz w:val="18"/>
                <w:szCs w:val="18"/>
              </w:rPr>
              <w:t>İSNAD</w:t>
            </w:r>
            <w:r w:rsidRPr="00977018">
              <w:rPr>
                <w:rFonts w:cs="Gentium Plus"/>
                <w:sz w:val="18"/>
                <w:szCs w:val="18"/>
              </w:rPr>
              <w:t>)</w:t>
            </w:r>
            <w:r w:rsidR="0093506D" w:rsidRPr="00977018">
              <w:rPr>
                <w:rFonts w:cs="Gentium Plus"/>
                <w:sz w:val="18"/>
                <w:szCs w:val="18"/>
              </w:rPr>
              <w:t>, “İSNAD Nedir?”</w:t>
            </w:r>
            <w:r w:rsidR="00E9510D" w:rsidRPr="00977018">
              <w:rPr>
                <w:rFonts w:cs="Gentium Plus"/>
                <w:sz w:val="18"/>
                <w:szCs w:val="18"/>
              </w:rPr>
              <w:t xml:space="preserve"> (</w:t>
            </w:r>
            <w:r w:rsidR="0093506D" w:rsidRPr="00977018">
              <w:rPr>
                <w:rFonts w:cs="Gentium Plus"/>
                <w:sz w:val="18"/>
                <w:szCs w:val="18"/>
              </w:rPr>
              <w:t>Erişim 12 Mayıs 2018</w:t>
            </w:r>
            <w:r w:rsidR="00E9510D" w:rsidRPr="00977018">
              <w:rPr>
                <w:rFonts w:cs="Gentium Plus"/>
                <w:sz w:val="18"/>
                <w:szCs w:val="18"/>
              </w:rPr>
              <w:t>).</w:t>
            </w:r>
          </w:p>
          <w:p w14:paraId="7EF56BC9" w14:textId="3064576E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77018">
              <w:rPr>
                <w:rFonts w:cs="Gentium Plus"/>
                <w:sz w:val="18"/>
                <w:szCs w:val="18"/>
              </w:rPr>
              <w:t xml:space="preserve">Yale </w:t>
            </w:r>
            <w:proofErr w:type="spellStart"/>
            <w:r w:rsidRPr="00977018">
              <w:rPr>
                <w:rFonts w:cs="Gentium Plus"/>
                <w:sz w:val="18"/>
                <w:szCs w:val="18"/>
              </w:rPr>
              <w:t>University</w:t>
            </w:r>
            <w:proofErr w:type="spellEnd"/>
            <w:r w:rsidR="00F01FAF" w:rsidRPr="00977018">
              <w:rPr>
                <w:rFonts w:cs="Gentium Plus"/>
                <w:sz w:val="18"/>
                <w:szCs w:val="18"/>
              </w:rPr>
              <w:t xml:space="preserve"> (YU)</w:t>
            </w:r>
            <w:r w:rsidRPr="00977018">
              <w:rPr>
                <w:rFonts w:cs="Gentium Plus"/>
                <w:sz w:val="18"/>
                <w:szCs w:val="18"/>
              </w:rPr>
              <w:t>, “</w:t>
            </w:r>
            <w:proofErr w:type="spellStart"/>
            <w:r w:rsidRPr="00977018">
              <w:rPr>
                <w:rFonts w:cs="Gentium Plus"/>
                <w:sz w:val="18"/>
                <w:szCs w:val="18"/>
              </w:rPr>
              <w:t>About</w:t>
            </w:r>
            <w:proofErr w:type="spellEnd"/>
            <w:r w:rsidRPr="00977018">
              <w:rPr>
                <w:rFonts w:cs="Gentium Plus"/>
                <w:sz w:val="18"/>
                <w:szCs w:val="18"/>
              </w:rPr>
              <w:t xml:space="preserve"> Yale: Yale </w:t>
            </w:r>
            <w:proofErr w:type="spellStart"/>
            <w:r w:rsidRPr="00977018">
              <w:rPr>
                <w:rFonts w:cs="Gentium Plus"/>
                <w:sz w:val="18"/>
                <w:szCs w:val="18"/>
              </w:rPr>
              <w:t>Facts</w:t>
            </w:r>
            <w:proofErr w:type="spellEnd"/>
            <w:r w:rsidRPr="00977018">
              <w:rPr>
                <w:rFonts w:cs="Gentium Plus"/>
                <w:sz w:val="18"/>
                <w:szCs w:val="18"/>
              </w:rPr>
              <w:t>”</w:t>
            </w:r>
            <w:r w:rsidR="00E9510D" w:rsidRPr="00977018">
              <w:rPr>
                <w:rFonts w:cs="Gentium Plus"/>
                <w:sz w:val="18"/>
                <w:szCs w:val="18"/>
              </w:rPr>
              <w:t xml:space="preserve"> (</w:t>
            </w:r>
            <w:r w:rsidRPr="00977018">
              <w:rPr>
                <w:rFonts w:cs="Gentium Plus"/>
                <w:sz w:val="18"/>
                <w:szCs w:val="18"/>
              </w:rPr>
              <w:t>Erişim 13 Mayıs 2017.</w:t>
            </w:r>
            <w:r w:rsidR="00E9510D" w:rsidRPr="00977018">
              <w:rPr>
                <w:rFonts w:cs="Gentium Plus"/>
                <w:sz w:val="18"/>
                <w:szCs w:val="18"/>
              </w:rPr>
              <w:t>)</w:t>
            </w:r>
          </w:p>
        </w:tc>
      </w:tr>
      <w:tr w:rsidR="0093506D" w:rsidRPr="00694F90" w14:paraId="5F44D05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2EA2F64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3D28BF6F" w14:textId="71687FAB" w:rsidR="0093506D" w:rsidRPr="00B94BD6" w:rsidRDefault="00F01FAF" w:rsidP="00F01FA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Kurum</w:t>
            </w:r>
            <w:r w:rsidR="0093506D" w:rsidRPr="00B94BD6">
              <w:rPr>
                <w:rFonts w:cs="Gentium Plus"/>
                <w:sz w:val="19"/>
                <w:szCs w:val="19"/>
              </w:rPr>
              <w:t>/Site Adı</w:t>
            </w:r>
            <w:r>
              <w:rPr>
                <w:rFonts w:cs="Gentium Plus"/>
                <w:sz w:val="19"/>
                <w:szCs w:val="19"/>
              </w:rPr>
              <w:t xml:space="preserve"> Kısaltması</w:t>
            </w:r>
            <w:r w:rsidR="0093506D" w:rsidRPr="00B94BD6">
              <w:rPr>
                <w:rFonts w:cs="Gentium Plus"/>
                <w:sz w:val="19"/>
                <w:szCs w:val="19"/>
              </w:rPr>
              <w:t>, “Web Sayfa Başlığı”.</w:t>
            </w:r>
          </w:p>
        </w:tc>
      </w:tr>
      <w:tr w:rsidR="0093506D" w:rsidRPr="00694F90" w14:paraId="6BBC114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DF8F989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0389E081" w14:textId="54F0B6A5" w:rsidR="0093506D" w:rsidRPr="00B94BD6" w:rsidRDefault="00F01FA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DİB</w:t>
            </w:r>
            <w:r w:rsidR="0093506D" w:rsidRPr="00B94BD6">
              <w:rPr>
                <w:rFonts w:cs="Gentium Plus"/>
                <w:sz w:val="19"/>
                <w:szCs w:val="19"/>
              </w:rPr>
              <w:t>, “Din İşleri Yüksel Kurulu Başkanlığı”.</w:t>
            </w:r>
          </w:p>
          <w:p w14:paraId="5B765F59" w14:textId="77777777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İSNAD, “İSNAD Nedir?”.</w:t>
            </w:r>
          </w:p>
          <w:p w14:paraId="6734B2CB" w14:textId="5977DE2F" w:rsidR="0093506D" w:rsidRPr="00B94BD6" w:rsidRDefault="00F01FA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YU</w:t>
            </w:r>
            <w:r w:rsidR="0093506D" w:rsidRPr="00B94BD6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="0093506D" w:rsidRPr="00B94BD6">
              <w:rPr>
                <w:rFonts w:cs="Gentium Plus"/>
                <w:sz w:val="19"/>
                <w:szCs w:val="19"/>
              </w:rPr>
              <w:t>About</w:t>
            </w:r>
            <w:proofErr w:type="spellEnd"/>
            <w:r w:rsidR="0093506D" w:rsidRPr="00B94BD6">
              <w:rPr>
                <w:rFonts w:cs="Gentium Plus"/>
                <w:sz w:val="19"/>
                <w:szCs w:val="19"/>
              </w:rPr>
              <w:t xml:space="preserve"> Yale: Yale </w:t>
            </w:r>
            <w:proofErr w:type="spellStart"/>
            <w:r w:rsidR="0093506D" w:rsidRPr="00B94BD6">
              <w:rPr>
                <w:rFonts w:cs="Gentium Plus"/>
                <w:sz w:val="19"/>
                <w:szCs w:val="19"/>
              </w:rPr>
              <w:t>Facts</w:t>
            </w:r>
            <w:proofErr w:type="spellEnd"/>
            <w:r w:rsidR="0093506D" w:rsidRPr="00B94BD6">
              <w:rPr>
                <w:rFonts w:cs="Gentium Plus"/>
                <w:sz w:val="19"/>
                <w:szCs w:val="19"/>
              </w:rPr>
              <w:t>”.</w:t>
            </w:r>
          </w:p>
        </w:tc>
      </w:tr>
      <w:tr w:rsidR="0093506D" w:rsidRPr="00694F90" w14:paraId="10CD14C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28F0A4F8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32F58A72" w14:textId="3E5DD642" w:rsidR="0093506D" w:rsidRPr="00B94BD6" w:rsidRDefault="004818BE" w:rsidP="004818BE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Kurum/Site Adı Kısaltması, Kurum</w:t>
            </w:r>
            <w:r w:rsidR="0093506D" w:rsidRPr="00B94BD6">
              <w:rPr>
                <w:rFonts w:cs="Gentium Plus"/>
                <w:sz w:val="19"/>
                <w:szCs w:val="19"/>
              </w:rPr>
              <w:t>/Site Adı. “Web Sayfa Başlığı”. Erişim Gün Ay Yıl. Erişim Adresi</w:t>
            </w:r>
          </w:p>
        </w:tc>
      </w:tr>
      <w:tr w:rsidR="0093506D" w:rsidRPr="00694F90" w14:paraId="09D4F2C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26A2D635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3C46E553" w14:textId="263F4061" w:rsidR="00992A72" w:rsidRPr="00B94BD6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DİB, </w:t>
            </w:r>
            <w:r w:rsidRPr="00B94BD6">
              <w:rPr>
                <w:rFonts w:cs="Gentium Plus"/>
                <w:sz w:val="19"/>
                <w:szCs w:val="19"/>
              </w:rPr>
              <w:t>Diyanet İşleri Başkanlığı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. “Din İşleri Yüksel Kurulu Başkanlığı”. Erişim 1 Mayıs 2017. </w:t>
            </w:r>
            <w:hyperlink r:id="rId133" w:history="1">
              <w:r w:rsidRPr="00933225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kurul.diyanet.gov.tr</w:t>
              </w:r>
            </w:hyperlink>
          </w:p>
          <w:p w14:paraId="06D881BD" w14:textId="77777777" w:rsidR="00992A72" w:rsidRPr="00B94BD6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İSNAD, 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İSNAD Atıf Sistemi. “İSNAD Nedir?”. Erişim 12 Mayıs 2018. </w:t>
            </w:r>
            <w:hyperlink r:id="rId134" w:history="1">
              <w:r w:rsidRPr="00B94BD6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isnadsistemi.org</w:t>
              </w:r>
            </w:hyperlink>
          </w:p>
          <w:p w14:paraId="71D8161B" w14:textId="3AF5E84E" w:rsidR="0093506D" w:rsidRPr="00B94BD6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YU, 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Yale 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University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. “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About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 Yale: Yale 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Facts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”. Erişim 13 Mayıs 2017. </w:t>
            </w:r>
            <w:hyperlink r:id="rId135" w:history="1">
              <w:r w:rsidRPr="00B94BD6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yale.edu/about-yale/yale-facts</w:t>
              </w:r>
            </w:hyperlink>
          </w:p>
        </w:tc>
      </w:tr>
    </w:tbl>
    <w:p w14:paraId="547945FE" w14:textId="59D954FD" w:rsidR="0093506D" w:rsidRPr="00694F90" w:rsidRDefault="0093506D" w:rsidP="000A49BA">
      <w:pPr>
        <w:pStyle w:val="Balk2"/>
        <w:numPr>
          <w:ilvl w:val="0"/>
          <w:numId w:val="61"/>
        </w:numPr>
      </w:pPr>
      <w:bookmarkStart w:id="238" w:name="_Toc37480929"/>
      <w:bookmarkStart w:id="239" w:name="_Hlk34663783"/>
      <w:r w:rsidRPr="00694F90">
        <w:t>Veri Tabanı</w:t>
      </w:r>
      <w:bookmarkEnd w:id="23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694F90" w14:paraId="56C6402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39"/>
          <w:p w14:paraId="4B7F10B1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64B033F6" w14:textId="24A9FF66" w:rsidR="0093506D" w:rsidRPr="00B62C43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 xml:space="preserve">Veri Tabanı Adı </w:t>
            </w:r>
            <w:r w:rsidR="00A51604" w:rsidRPr="00B62C43">
              <w:rPr>
                <w:rFonts w:cs="Gentium Plus"/>
                <w:sz w:val="18"/>
                <w:szCs w:val="18"/>
              </w:rPr>
              <w:t>(</w:t>
            </w:r>
            <w:r w:rsidRPr="00B62C43">
              <w:rPr>
                <w:rFonts w:cs="Gentium Plus"/>
                <w:sz w:val="18"/>
                <w:szCs w:val="18"/>
              </w:rPr>
              <w:t>Veri Tabanı Adının Kısaltması</w:t>
            </w:r>
            <w:r w:rsidR="00A51604" w:rsidRPr="00B62C43">
              <w:rPr>
                <w:rFonts w:cs="Gentium Plus"/>
                <w:sz w:val="18"/>
                <w:szCs w:val="18"/>
              </w:rPr>
              <w:t>)</w:t>
            </w:r>
            <w:r w:rsidRPr="00B62C43">
              <w:rPr>
                <w:rFonts w:cs="Gentium Plus"/>
                <w:sz w:val="18"/>
                <w:szCs w:val="18"/>
              </w:rPr>
              <w:t>, “Aranan: Arama Kelimesi”</w:t>
            </w:r>
            <w:r w:rsidR="00AF6CBB" w:rsidRPr="00B62C43">
              <w:rPr>
                <w:rFonts w:cs="Gentium Plus"/>
                <w:sz w:val="18"/>
                <w:szCs w:val="18"/>
              </w:rPr>
              <w:t xml:space="preserve"> (</w:t>
            </w:r>
            <w:r w:rsidRPr="00B62C43">
              <w:rPr>
                <w:rFonts w:cs="Gentium Plus"/>
                <w:sz w:val="18"/>
                <w:szCs w:val="18"/>
              </w:rPr>
              <w:t>Erişim Gün Ay Yıl</w:t>
            </w:r>
            <w:r w:rsidR="00AF6CBB" w:rsidRPr="00B62C43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93506D" w:rsidRPr="00694F90" w14:paraId="6001036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E980591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91A46A4" w14:textId="064FD960" w:rsidR="0093506D" w:rsidRPr="00B62C4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 xml:space="preserve">Web of </w:t>
            </w:r>
            <w:proofErr w:type="spellStart"/>
            <w:r w:rsidRPr="00B62C43">
              <w:rPr>
                <w:rFonts w:cs="Gentium Plus"/>
                <w:sz w:val="18"/>
                <w:szCs w:val="18"/>
              </w:rPr>
              <w:t>Science</w:t>
            </w:r>
            <w:proofErr w:type="spellEnd"/>
            <w:r w:rsidRPr="00B62C43">
              <w:rPr>
                <w:rFonts w:cs="Gentium Plus"/>
                <w:sz w:val="18"/>
                <w:szCs w:val="18"/>
              </w:rPr>
              <w:t xml:space="preserve"> </w:t>
            </w:r>
            <w:r w:rsidR="00A51604" w:rsidRPr="00B62C43">
              <w:rPr>
                <w:rFonts w:cs="Gentium Plus"/>
                <w:sz w:val="18"/>
                <w:szCs w:val="18"/>
              </w:rPr>
              <w:t>(</w:t>
            </w:r>
            <w:proofErr w:type="spellStart"/>
            <w:r w:rsidRPr="00B62C43">
              <w:rPr>
                <w:rFonts w:cs="Gentium Plus"/>
                <w:sz w:val="18"/>
                <w:szCs w:val="18"/>
              </w:rPr>
              <w:t>WoS</w:t>
            </w:r>
            <w:proofErr w:type="spellEnd"/>
            <w:r w:rsidR="00A51604" w:rsidRPr="00B62C43">
              <w:rPr>
                <w:rFonts w:cs="Gentium Plus"/>
                <w:sz w:val="18"/>
                <w:szCs w:val="18"/>
              </w:rPr>
              <w:t>)</w:t>
            </w:r>
            <w:r w:rsidRPr="00B62C43">
              <w:rPr>
                <w:rFonts w:cs="Gentium Plus"/>
                <w:sz w:val="18"/>
                <w:szCs w:val="18"/>
              </w:rPr>
              <w:t xml:space="preserve">, “Aranan: </w:t>
            </w:r>
            <w:proofErr w:type="spellStart"/>
            <w:r w:rsidRPr="00B62C43">
              <w:rPr>
                <w:rFonts w:cs="Gentium Plus"/>
                <w:sz w:val="18"/>
                <w:szCs w:val="18"/>
              </w:rPr>
              <w:t>Maturidism</w:t>
            </w:r>
            <w:proofErr w:type="spellEnd"/>
            <w:r w:rsidRPr="00B62C43">
              <w:rPr>
                <w:rFonts w:cs="Gentium Plus"/>
                <w:sz w:val="18"/>
                <w:szCs w:val="18"/>
              </w:rPr>
              <w:t>”</w:t>
            </w:r>
            <w:r w:rsidR="00AF6CBB" w:rsidRPr="00B62C43">
              <w:rPr>
                <w:rFonts w:cs="Gentium Plus"/>
                <w:sz w:val="18"/>
                <w:szCs w:val="18"/>
              </w:rPr>
              <w:t xml:space="preserve"> (</w:t>
            </w:r>
            <w:r w:rsidRPr="00B62C43">
              <w:rPr>
                <w:rFonts w:cs="Gentium Plus"/>
                <w:sz w:val="18"/>
                <w:szCs w:val="18"/>
              </w:rPr>
              <w:t>Erişim 18 Eylül 2019</w:t>
            </w:r>
            <w:r w:rsidR="00AF6CBB" w:rsidRPr="00B62C43">
              <w:rPr>
                <w:rFonts w:cs="Gentium Plus"/>
                <w:sz w:val="18"/>
                <w:szCs w:val="18"/>
              </w:rPr>
              <w:t>).</w:t>
            </w:r>
          </w:p>
          <w:p w14:paraId="0014FFE9" w14:textId="59DAD84F" w:rsidR="0093506D" w:rsidRPr="00B62C4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 xml:space="preserve">Dini Araştırmalar Veri Tabanı İlahiyat Atıf Dizini </w:t>
            </w:r>
            <w:r w:rsidR="00A51604" w:rsidRPr="00B62C43">
              <w:rPr>
                <w:rFonts w:cs="Gentium Plus"/>
                <w:sz w:val="18"/>
                <w:szCs w:val="18"/>
              </w:rPr>
              <w:t>(</w:t>
            </w:r>
            <w:r w:rsidRPr="00B62C43">
              <w:rPr>
                <w:rFonts w:cs="Gentium Plus"/>
                <w:sz w:val="18"/>
                <w:szCs w:val="18"/>
              </w:rPr>
              <w:t>DAVET</w:t>
            </w:r>
            <w:r w:rsidR="00A51604" w:rsidRPr="00B62C43">
              <w:rPr>
                <w:rFonts w:cs="Gentium Plus"/>
                <w:sz w:val="18"/>
                <w:szCs w:val="18"/>
              </w:rPr>
              <w:t>)</w:t>
            </w:r>
            <w:r w:rsidRPr="00B62C43">
              <w:rPr>
                <w:rFonts w:cs="Gentium Plus"/>
                <w:sz w:val="18"/>
                <w:szCs w:val="18"/>
              </w:rPr>
              <w:t>, “Aranan: Oruç İbadeti”</w:t>
            </w:r>
            <w:r w:rsidR="00AF6CBB" w:rsidRPr="00B62C43">
              <w:rPr>
                <w:rFonts w:cs="Gentium Plus"/>
                <w:sz w:val="18"/>
                <w:szCs w:val="18"/>
              </w:rPr>
              <w:t xml:space="preserve"> (</w:t>
            </w:r>
            <w:r w:rsidRPr="00B62C43">
              <w:rPr>
                <w:rFonts w:cs="Gentium Plus"/>
                <w:sz w:val="18"/>
                <w:szCs w:val="18"/>
              </w:rPr>
              <w:t>Erişim 12 Eylül 2019</w:t>
            </w:r>
            <w:r w:rsidR="00AF6CBB" w:rsidRPr="00B62C43">
              <w:rPr>
                <w:rFonts w:cs="Gentium Plus"/>
                <w:sz w:val="18"/>
                <w:szCs w:val="18"/>
              </w:rPr>
              <w:t>).</w:t>
            </w:r>
          </w:p>
          <w:p w14:paraId="3BA930EE" w14:textId="4DEAC284" w:rsidR="002F1B74" w:rsidRPr="00B62C43" w:rsidRDefault="002F1B7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 xml:space="preserve">EBSCO Akademik </w:t>
            </w:r>
            <w:proofErr w:type="spellStart"/>
            <w:r w:rsidRPr="00B62C43">
              <w:rPr>
                <w:rFonts w:cs="Gentium Plus"/>
                <w:sz w:val="18"/>
                <w:szCs w:val="18"/>
              </w:rPr>
              <w:t>Search</w:t>
            </w:r>
            <w:proofErr w:type="spellEnd"/>
            <w:r w:rsidRPr="00B62C43">
              <w:rPr>
                <w:rFonts w:cs="Gentium Plus"/>
                <w:sz w:val="18"/>
                <w:szCs w:val="18"/>
              </w:rPr>
              <w:t xml:space="preserve"> Complete (EBSCO), “Aranan: Mehmet Akif Ersoy” (Erişim 19 Nisan 2019).</w:t>
            </w:r>
          </w:p>
          <w:p w14:paraId="40AA4AB6" w14:textId="0C3BE94F" w:rsidR="0093506D" w:rsidRPr="00B62C4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B62C43">
              <w:rPr>
                <w:rFonts w:cs="Gentium Plus"/>
                <w:sz w:val="18"/>
                <w:szCs w:val="18"/>
              </w:rPr>
              <w:t>AlManhal</w:t>
            </w:r>
            <w:proofErr w:type="spellEnd"/>
            <w:r w:rsidRPr="00B62C43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B62C43">
              <w:rPr>
                <w:rFonts w:cs="Gentium Plus"/>
                <w:sz w:val="18"/>
                <w:szCs w:val="18"/>
              </w:rPr>
              <w:t>eLibrary</w:t>
            </w:r>
            <w:proofErr w:type="spellEnd"/>
            <w:r w:rsidRPr="00B62C43">
              <w:rPr>
                <w:rFonts w:cs="Gentium Plus"/>
                <w:sz w:val="18"/>
                <w:szCs w:val="18"/>
              </w:rPr>
              <w:t xml:space="preserve"> </w:t>
            </w:r>
            <w:r w:rsidR="00A51604" w:rsidRPr="00B62C43">
              <w:rPr>
                <w:rFonts w:cs="Gentium Plus"/>
                <w:sz w:val="18"/>
                <w:szCs w:val="18"/>
              </w:rPr>
              <w:t>(</w:t>
            </w:r>
            <w:r w:rsidRPr="00B62C43">
              <w:rPr>
                <w:rFonts w:cs="Gentium Plus"/>
                <w:sz w:val="18"/>
                <w:szCs w:val="18"/>
              </w:rPr>
              <w:t>ALMANHAL</w:t>
            </w:r>
            <w:r w:rsidR="00A51604" w:rsidRPr="00B62C43">
              <w:rPr>
                <w:rFonts w:cs="Gentium Plus"/>
                <w:sz w:val="18"/>
                <w:szCs w:val="18"/>
              </w:rPr>
              <w:t>)</w:t>
            </w:r>
            <w:r w:rsidRPr="00B62C43">
              <w:rPr>
                <w:rFonts w:cs="Gentium Plus"/>
                <w:sz w:val="18"/>
                <w:szCs w:val="18"/>
              </w:rPr>
              <w:t xml:space="preserve">, “Aranan: </w:t>
            </w:r>
            <w:r w:rsidRPr="00B62C43">
              <w:rPr>
                <w:rFonts w:ascii="Sakkal Majalla" w:hAnsi="Sakkal Majalla" w:cs="Sakkal Majalla" w:hint="cs"/>
                <w:sz w:val="18"/>
                <w:szCs w:val="18"/>
                <w:rtl/>
              </w:rPr>
              <w:t>إسناد</w:t>
            </w:r>
            <w:r w:rsidRPr="00B62C43">
              <w:rPr>
                <w:rFonts w:cs="Gentium Plus"/>
                <w:sz w:val="18"/>
                <w:szCs w:val="18"/>
              </w:rPr>
              <w:t>”</w:t>
            </w:r>
            <w:r w:rsidR="00AF6CBB" w:rsidRPr="00B62C43">
              <w:rPr>
                <w:rFonts w:cs="Gentium Plus"/>
                <w:sz w:val="18"/>
                <w:szCs w:val="18"/>
              </w:rPr>
              <w:t xml:space="preserve"> (</w:t>
            </w:r>
            <w:r w:rsidRPr="00B62C43">
              <w:rPr>
                <w:rFonts w:cs="Gentium Plus"/>
                <w:sz w:val="18"/>
                <w:szCs w:val="18"/>
              </w:rPr>
              <w:t>Erişim 9 Temmuz 2019</w:t>
            </w:r>
            <w:r w:rsidR="00AF6CBB" w:rsidRPr="00B62C43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93506D" w:rsidRPr="00694F90" w14:paraId="3D61E95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1EB90DC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6520FB9F" w14:textId="77777777" w:rsidR="0093506D" w:rsidRPr="00B62C43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>Veri Tabanı Adının Kısaltması, “Aranan: Arama Kelimesi”.</w:t>
            </w:r>
          </w:p>
        </w:tc>
      </w:tr>
      <w:tr w:rsidR="0093506D" w:rsidRPr="00694F90" w14:paraId="1BD11F9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0417BA1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B30C534" w14:textId="77777777" w:rsidR="0093506D" w:rsidRPr="00B62C4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B62C43">
              <w:rPr>
                <w:rFonts w:cs="Gentium Plus"/>
                <w:sz w:val="18"/>
                <w:szCs w:val="18"/>
              </w:rPr>
              <w:t>WoS</w:t>
            </w:r>
            <w:proofErr w:type="spellEnd"/>
            <w:r w:rsidRPr="00B62C43">
              <w:rPr>
                <w:rFonts w:cs="Gentium Plus"/>
                <w:sz w:val="18"/>
                <w:szCs w:val="18"/>
              </w:rPr>
              <w:t xml:space="preserve">, “Aranan: </w:t>
            </w:r>
            <w:proofErr w:type="spellStart"/>
            <w:r w:rsidRPr="00B62C43">
              <w:rPr>
                <w:rFonts w:cs="Gentium Plus"/>
                <w:sz w:val="18"/>
                <w:szCs w:val="18"/>
              </w:rPr>
              <w:t>Maturidism</w:t>
            </w:r>
            <w:proofErr w:type="spellEnd"/>
            <w:r w:rsidRPr="00B62C43">
              <w:rPr>
                <w:rFonts w:cs="Gentium Plus"/>
                <w:sz w:val="18"/>
                <w:szCs w:val="18"/>
              </w:rPr>
              <w:t>”.</w:t>
            </w:r>
          </w:p>
          <w:p w14:paraId="390A1D27" w14:textId="4D242C29" w:rsidR="0093506D" w:rsidRPr="00B62C4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>DAVET, “Aranan: Oruç İbadeti”.</w:t>
            </w:r>
          </w:p>
          <w:p w14:paraId="7FBEF7F5" w14:textId="217F5643" w:rsidR="002F1B74" w:rsidRPr="00B62C43" w:rsidRDefault="002F1B7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>EBSCO, “Aranan: Mehmet Akif Ersoy”</w:t>
            </w:r>
          </w:p>
          <w:p w14:paraId="540D4306" w14:textId="77777777" w:rsidR="0093506D" w:rsidRPr="00B62C43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 xml:space="preserve">ALMANHAL, “Aranan: </w:t>
            </w:r>
            <w:r w:rsidRPr="00B62C43">
              <w:rPr>
                <w:rFonts w:ascii="Sakkal Majalla" w:hAnsi="Sakkal Majalla" w:cs="Sakkal Majalla" w:hint="cs"/>
                <w:sz w:val="18"/>
                <w:szCs w:val="18"/>
                <w:rtl/>
              </w:rPr>
              <w:t>إسناد</w:t>
            </w:r>
            <w:r w:rsidRPr="00B62C43">
              <w:rPr>
                <w:rFonts w:cs="Gentium Plus"/>
                <w:sz w:val="18"/>
                <w:szCs w:val="18"/>
              </w:rPr>
              <w:t>”.</w:t>
            </w:r>
          </w:p>
        </w:tc>
      </w:tr>
      <w:tr w:rsidR="0093506D" w:rsidRPr="00694F90" w14:paraId="68594DD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0B49DBF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6C147855" w14:textId="11124AF0" w:rsidR="0093506D" w:rsidRPr="00B62C43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62C43">
              <w:rPr>
                <w:rFonts w:cs="Gentium Plus"/>
                <w:sz w:val="18"/>
                <w:szCs w:val="18"/>
              </w:rPr>
              <w:t>Veri Tabanı Adının Kısaltması, Veri Tabanı Adı. “Aranan: Arama Kelimesi”. Erişim Gün Ay Yıl. Erişim Adresi</w:t>
            </w:r>
          </w:p>
        </w:tc>
      </w:tr>
      <w:tr w:rsidR="0093506D" w:rsidRPr="00694F90" w14:paraId="4F861E34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50B04FF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E172E4B" w14:textId="121A98F3" w:rsidR="00992A72" w:rsidRPr="00933225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33225">
              <w:rPr>
                <w:rFonts w:cs="Gentium Plus"/>
                <w:sz w:val="18"/>
                <w:szCs w:val="18"/>
              </w:rPr>
              <w:t xml:space="preserve">ALMANHAL, Al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Manhal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eLibrary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. “Aranan: </w:t>
            </w:r>
            <w:r w:rsidRPr="00933225">
              <w:rPr>
                <w:rFonts w:ascii="Sakkal Majalla" w:hAnsi="Sakkal Majalla" w:cs="Sakkal Majalla" w:hint="cs"/>
                <w:sz w:val="18"/>
                <w:szCs w:val="18"/>
                <w:rtl/>
              </w:rPr>
              <w:t>إسناد</w:t>
            </w:r>
            <w:r w:rsidRPr="00933225">
              <w:rPr>
                <w:rFonts w:cs="Gentium Plus"/>
                <w:sz w:val="18"/>
                <w:szCs w:val="18"/>
              </w:rPr>
              <w:t xml:space="preserve">”. Erişim 9 Temmuz 2019. </w:t>
            </w:r>
            <w:hyperlink r:id="rId136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platform.almanhal.com</w:t>
              </w:r>
            </w:hyperlink>
          </w:p>
          <w:p w14:paraId="2A57A2AD" w14:textId="049E1F06" w:rsidR="00992A72" w:rsidRPr="00933225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33225">
              <w:rPr>
                <w:rFonts w:cs="Gentium Plus"/>
                <w:sz w:val="18"/>
                <w:szCs w:val="18"/>
              </w:rPr>
              <w:t xml:space="preserve">DAVET, Dini Araştırmalar Veri Tabanı İlahiyat Atıf Dizini. “Aranan: Oruç İbadeti”. Erişim 12 Eylül 2019. </w:t>
            </w:r>
            <w:hyperlink r:id="rId137" w:history="1">
              <w:r w:rsidR="002F3076"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</w:t>
              </w:r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www.davet.org.tr</w:t>
              </w:r>
            </w:hyperlink>
          </w:p>
          <w:p w14:paraId="7F089FDC" w14:textId="5776AD91" w:rsidR="00992A72" w:rsidRPr="00933225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33225">
              <w:rPr>
                <w:rFonts w:cs="Gentium Plus"/>
                <w:sz w:val="18"/>
                <w:szCs w:val="18"/>
              </w:rPr>
              <w:t xml:space="preserve">EBSCO, EBSCO Akademik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Search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 Complete. “Aranan: Mehmet Akif Ersoy”. Erişim 19 Nisan 2019. </w:t>
            </w:r>
            <w:hyperlink r:id="rId138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search.ebscohost.com</w:t>
              </w:r>
            </w:hyperlink>
          </w:p>
          <w:p w14:paraId="5A537A42" w14:textId="1C93F69D" w:rsidR="0093506D" w:rsidRPr="00B62C43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933225">
              <w:rPr>
                <w:rFonts w:cs="Gentium Plus"/>
                <w:sz w:val="18"/>
                <w:szCs w:val="18"/>
              </w:rPr>
              <w:t>WoS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, Web of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Science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. “Aranan: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Maturidism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”. Erişim 18 Eylül 2019. </w:t>
            </w:r>
            <w:hyperlink r:id="rId139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apps.webofknowledge.com</w:t>
              </w:r>
            </w:hyperlink>
          </w:p>
        </w:tc>
      </w:tr>
    </w:tbl>
    <w:p w14:paraId="756EC28C" w14:textId="5F031D00" w:rsidR="0093506D" w:rsidRPr="00694F90" w:rsidRDefault="0093506D" w:rsidP="000A49BA">
      <w:pPr>
        <w:pStyle w:val="Balk2"/>
        <w:numPr>
          <w:ilvl w:val="0"/>
          <w:numId w:val="61"/>
        </w:numPr>
      </w:pPr>
      <w:bookmarkStart w:id="240" w:name="_Toc37480930"/>
      <w:bookmarkStart w:id="241" w:name="_Hlk34663800"/>
      <w:r w:rsidRPr="00694F90">
        <w:t>Yazılım</w:t>
      </w:r>
      <w:bookmarkEnd w:id="240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30"/>
        <w:gridCol w:w="6915"/>
      </w:tblGrid>
      <w:tr w:rsidR="0093506D" w:rsidRPr="00694F90" w14:paraId="56A2B69E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41"/>
          <w:p w14:paraId="352A6F5E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23" w:type="dxa"/>
          </w:tcPr>
          <w:p w14:paraId="37FF4264" w14:textId="5F6D65E9" w:rsidR="0093506D" w:rsidRPr="00B94BD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Yazılım Adı</w:t>
            </w:r>
            <w:r w:rsidRPr="00B94BD6">
              <w:rPr>
                <w:rFonts w:cs="Gentium Plus"/>
                <w:sz w:val="19"/>
                <w:szCs w:val="19"/>
              </w:rPr>
              <w:t xml:space="preserve"> Versiyonu (Yazılım, Oluşturulduğu Ülke: Firma Adı veya Yazılımcı</w:t>
            </w:r>
            <w:r w:rsidR="003B6914" w:rsidRPr="00B94BD6">
              <w:rPr>
                <w:rFonts w:cs="Gentium Plus"/>
                <w:sz w:val="19"/>
                <w:szCs w:val="19"/>
              </w:rPr>
              <w:t xml:space="preserve"> Adı Soyadı</w:t>
            </w:r>
            <w:r w:rsidRPr="00B94BD6">
              <w:rPr>
                <w:rFonts w:cs="Gentium Plus"/>
                <w:sz w:val="19"/>
                <w:szCs w:val="19"/>
              </w:rPr>
              <w:t>, Yıl).</w:t>
            </w:r>
          </w:p>
        </w:tc>
      </w:tr>
      <w:tr w:rsidR="0093506D" w:rsidRPr="00694F90" w14:paraId="1AF921D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B449F65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52A3B0EB" w14:textId="72EA30D2" w:rsidR="0093506D" w:rsidRPr="00B94BD6" w:rsidRDefault="0093506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EndNote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3B6914" w:rsidRPr="00B94BD6">
              <w:rPr>
                <w:rFonts w:cs="Gentium Plus"/>
                <w:i/>
                <w:iCs/>
                <w:sz w:val="19"/>
                <w:szCs w:val="19"/>
              </w:rPr>
              <w:t xml:space="preserve">X9 </w:t>
            </w:r>
            <w:r w:rsidR="000B3FC1" w:rsidRPr="000B3FC1">
              <w:rPr>
                <w:rFonts w:cs="Gentium Plus"/>
                <w:sz w:val="19"/>
                <w:szCs w:val="19"/>
              </w:rPr>
              <w:t>(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Yazılım, </w:t>
            </w:r>
            <w:r w:rsidRPr="00B94BD6">
              <w:rPr>
                <w:rFonts w:cs="Gentium Plus"/>
                <w:sz w:val="19"/>
                <w:szCs w:val="19"/>
              </w:rPr>
              <w:t>ABD: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Clarivate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Analytic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>,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2019).</w:t>
            </w:r>
          </w:p>
          <w:p w14:paraId="6CC70F4B" w14:textId="6849DF64" w:rsidR="0093506D" w:rsidRPr="00B94BD6" w:rsidRDefault="0093506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4B5137" w:rsidRPr="00B94BD6">
              <w:rPr>
                <w:rFonts w:cs="Gentium Plus"/>
                <w:i/>
                <w:iCs/>
                <w:sz w:val="19"/>
                <w:szCs w:val="19"/>
              </w:rPr>
              <w:t>Calendar</w:t>
            </w:r>
            <w:proofErr w:type="spellEnd"/>
            <w:r w:rsidR="004B5137" w:rsidRPr="00B94BD6">
              <w:rPr>
                <w:rFonts w:cs="Gentium Plus"/>
                <w:i/>
                <w:iCs/>
                <w:sz w:val="19"/>
                <w:szCs w:val="19"/>
              </w:rPr>
              <w:t xml:space="preserve"> Converter</w:t>
            </w:r>
            <w:r w:rsidR="004B5137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 xml:space="preserve">(Yazılım, ABD: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Muslim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Student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Association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of UMR</w:t>
            </w:r>
            <w:r w:rsidR="003B6914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3B6914"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3B6914" w:rsidRPr="00B94BD6">
              <w:rPr>
                <w:rFonts w:cs="Gentium Plus"/>
                <w:sz w:val="19"/>
                <w:szCs w:val="19"/>
              </w:rPr>
              <w:t>Waleed</w:t>
            </w:r>
            <w:proofErr w:type="spellEnd"/>
            <w:r w:rsidR="003B6914" w:rsidRPr="00B94BD6">
              <w:rPr>
                <w:rFonts w:cs="Gentium Plus"/>
                <w:sz w:val="19"/>
                <w:szCs w:val="19"/>
              </w:rPr>
              <w:t xml:space="preserve"> A. </w:t>
            </w:r>
            <w:proofErr w:type="spellStart"/>
            <w:r w:rsidR="003B6914" w:rsidRPr="00B94BD6">
              <w:rPr>
                <w:rFonts w:cs="Gentium Plus"/>
                <w:sz w:val="19"/>
                <w:szCs w:val="19"/>
              </w:rPr>
              <w:t>Muhanna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>, 1955).</w:t>
            </w:r>
          </w:p>
          <w:p w14:paraId="2BA2ADFA" w14:textId="58FDE696" w:rsidR="0093506D" w:rsidRPr="00B94BD6" w:rsidRDefault="0093506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Microsoft Word</w:t>
            </w:r>
            <w:r w:rsidRPr="00B94BD6">
              <w:rPr>
                <w:rFonts w:cs="Gentium Plus"/>
                <w:sz w:val="19"/>
                <w:szCs w:val="19"/>
              </w:rPr>
              <w:t xml:space="preserve"> (Yazılım, ABD: Microsoft Corporation, 16.29, 2019).</w:t>
            </w:r>
          </w:p>
        </w:tc>
      </w:tr>
      <w:tr w:rsidR="0093506D" w:rsidRPr="00694F90" w14:paraId="70E17ED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951784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23" w:type="dxa"/>
          </w:tcPr>
          <w:p w14:paraId="0CB402F1" w14:textId="77777777" w:rsidR="0093506D" w:rsidRPr="00B94BD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Yazılım Adı </w:t>
            </w:r>
            <w:r w:rsidRPr="002538E8">
              <w:rPr>
                <w:rFonts w:cs="Gentium Plus"/>
                <w:sz w:val="19"/>
                <w:szCs w:val="19"/>
              </w:rPr>
              <w:t>Versiyonu.</w:t>
            </w:r>
          </w:p>
        </w:tc>
      </w:tr>
      <w:tr w:rsidR="0093506D" w:rsidRPr="00694F90" w14:paraId="303484F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5CAD24C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20F27445" w14:textId="77777777" w:rsidR="0093506D" w:rsidRPr="00B94BD6" w:rsidRDefault="0093506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EndNote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538E8">
              <w:rPr>
                <w:rFonts w:cs="Gentium Plus"/>
                <w:sz w:val="19"/>
                <w:szCs w:val="19"/>
              </w:rPr>
              <w:t>X9.</w:t>
            </w:r>
          </w:p>
          <w:p w14:paraId="1063398F" w14:textId="6F6ECF8A" w:rsidR="0093506D" w:rsidRPr="00B94BD6" w:rsidRDefault="0093506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4B5137" w:rsidRPr="00B94BD6">
              <w:rPr>
                <w:rFonts w:cs="Gentium Plus"/>
                <w:i/>
                <w:iCs/>
                <w:sz w:val="19"/>
                <w:szCs w:val="19"/>
              </w:rPr>
              <w:t>Calendar</w:t>
            </w:r>
            <w:proofErr w:type="spellEnd"/>
            <w:r w:rsidR="004B5137" w:rsidRPr="00B94BD6">
              <w:rPr>
                <w:rFonts w:cs="Gentium Plus"/>
                <w:i/>
                <w:iCs/>
                <w:sz w:val="19"/>
                <w:szCs w:val="19"/>
              </w:rPr>
              <w:t xml:space="preserve"> Converter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  <w:p w14:paraId="49A3E928" w14:textId="77777777" w:rsidR="0093506D" w:rsidRPr="00B94BD6" w:rsidRDefault="0093506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Microsoft Word</w:t>
            </w:r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2538E8">
              <w:rPr>
                <w:rFonts w:cs="Gentium Plus"/>
                <w:sz w:val="19"/>
                <w:szCs w:val="19"/>
              </w:rPr>
              <w:t>16.29.</w:t>
            </w:r>
          </w:p>
        </w:tc>
      </w:tr>
      <w:tr w:rsidR="0093506D" w:rsidRPr="00694F90" w14:paraId="5F8E8AE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9DCCA1F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23" w:type="dxa"/>
          </w:tcPr>
          <w:p w14:paraId="5642E66B" w14:textId="4448E55F" w:rsidR="0093506D" w:rsidRPr="00B94BD6" w:rsidRDefault="0093506D" w:rsidP="002020A0">
            <w:pPr>
              <w:spacing w:before="0"/>
              <w:ind w:left="709" w:hanging="70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Yazılım Adı </w:t>
            </w:r>
            <w:r w:rsidRPr="004B5137">
              <w:rPr>
                <w:rFonts w:cs="Gentium Plus"/>
                <w:sz w:val="19"/>
                <w:szCs w:val="19"/>
              </w:rPr>
              <w:t>Versiyonu</w:t>
            </w:r>
            <w:r w:rsidRPr="00B94BD6">
              <w:rPr>
                <w:rFonts w:cs="Gentium Plus"/>
                <w:sz w:val="19"/>
                <w:szCs w:val="19"/>
              </w:rPr>
              <w:t>. Yazılım. Oluşturulduğu Ülke: Firma Adı veya Yazılımcı Adı Soyadı, Yıl. Erişim Adresi</w:t>
            </w:r>
          </w:p>
        </w:tc>
      </w:tr>
      <w:tr w:rsidR="0093506D" w:rsidRPr="00694F90" w14:paraId="2ACCB89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A74DA86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3EB0BFC4" w14:textId="3A2E81CC" w:rsidR="00992A72" w:rsidRPr="000E70A1" w:rsidRDefault="00992A72" w:rsidP="002020A0">
            <w:pPr>
              <w:pStyle w:val="NormalWeb"/>
              <w:spacing w:before="0"/>
              <w:ind w:left="709" w:hanging="709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EndNote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X9. Yazılım. ABD: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Clarivate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Analytic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, 2019. </w:t>
            </w:r>
            <w:hyperlink r:id="rId140" w:history="1">
              <w:r w:rsidRPr="000E70A1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endnote.com</w:t>
              </w:r>
            </w:hyperlink>
          </w:p>
          <w:p w14:paraId="1DB9A09D" w14:textId="2350E851" w:rsidR="00992A72" w:rsidRPr="000E70A1" w:rsidRDefault="00992A72" w:rsidP="002020A0">
            <w:pPr>
              <w:pStyle w:val="NormalWeb"/>
              <w:spacing w:before="0"/>
              <w:ind w:left="709" w:hanging="709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0E70A1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Pr="000E70A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0E70A1">
              <w:rPr>
                <w:rFonts w:cs="Gentium Plus"/>
                <w:i/>
                <w:iCs/>
                <w:sz w:val="19"/>
                <w:szCs w:val="19"/>
              </w:rPr>
              <w:t>calendar</w:t>
            </w:r>
            <w:proofErr w:type="spellEnd"/>
            <w:r w:rsidRPr="000E70A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0E70A1">
              <w:rPr>
                <w:rFonts w:cs="Gentium Plus"/>
                <w:i/>
                <w:iCs/>
                <w:sz w:val="19"/>
                <w:szCs w:val="19"/>
              </w:rPr>
              <w:t>converter</w:t>
            </w:r>
            <w:proofErr w:type="spellEnd"/>
            <w:r w:rsidRPr="000E70A1">
              <w:rPr>
                <w:rFonts w:cs="Gentium Plus"/>
                <w:sz w:val="19"/>
                <w:szCs w:val="19"/>
              </w:rPr>
              <w:t xml:space="preserve">. Yazılım. </w:t>
            </w:r>
            <w:proofErr w:type="spellStart"/>
            <w:r w:rsidRPr="000E70A1">
              <w:rPr>
                <w:rFonts w:cs="Gentium Plus"/>
                <w:sz w:val="19"/>
                <w:szCs w:val="19"/>
              </w:rPr>
              <w:t>Rolla</w:t>
            </w:r>
            <w:proofErr w:type="spellEnd"/>
            <w:r w:rsidR="00B6698C" w:rsidRPr="000E70A1">
              <w:rPr>
                <w:rFonts w:cs="Gentium Plus"/>
                <w:sz w:val="19"/>
                <w:szCs w:val="19"/>
              </w:rPr>
              <w:t xml:space="preserve"> - </w:t>
            </w:r>
            <w:r w:rsidRPr="000E70A1">
              <w:rPr>
                <w:rFonts w:cs="Gentium Plus"/>
                <w:sz w:val="19"/>
                <w:szCs w:val="19"/>
              </w:rPr>
              <w:t xml:space="preserve">ABD: </w:t>
            </w:r>
            <w:proofErr w:type="spellStart"/>
            <w:r w:rsidRPr="000E70A1">
              <w:rPr>
                <w:rFonts w:cs="Gentium Plus"/>
                <w:sz w:val="19"/>
                <w:szCs w:val="19"/>
              </w:rPr>
              <w:t>Muslim</w:t>
            </w:r>
            <w:proofErr w:type="spellEnd"/>
            <w:r w:rsidRPr="000E70A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0E70A1">
              <w:rPr>
                <w:rFonts w:cs="Gentium Plus"/>
                <w:sz w:val="19"/>
                <w:szCs w:val="19"/>
              </w:rPr>
              <w:t>Student</w:t>
            </w:r>
            <w:proofErr w:type="spellEnd"/>
            <w:r w:rsidRPr="000E70A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0E70A1">
              <w:rPr>
                <w:rFonts w:cs="Gentium Plus"/>
                <w:sz w:val="19"/>
                <w:szCs w:val="19"/>
              </w:rPr>
              <w:t>Association</w:t>
            </w:r>
            <w:proofErr w:type="spellEnd"/>
            <w:r w:rsidRPr="000E70A1">
              <w:rPr>
                <w:rFonts w:cs="Gentium Plus"/>
                <w:sz w:val="19"/>
                <w:szCs w:val="19"/>
              </w:rPr>
              <w:t xml:space="preserve"> of UMR </w:t>
            </w:r>
            <w:r w:rsidR="00CB3467" w:rsidRPr="000E70A1">
              <w:rPr>
                <w:rFonts w:cs="Gentium Plus"/>
                <w:sz w:val="19"/>
                <w:szCs w:val="19"/>
              </w:rPr>
              <w:t>-</w:t>
            </w:r>
            <w:r w:rsidRPr="000E70A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0E70A1">
              <w:rPr>
                <w:rFonts w:cs="Gentium Plus"/>
                <w:sz w:val="19"/>
                <w:szCs w:val="19"/>
              </w:rPr>
              <w:t>Waleed</w:t>
            </w:r>
            <w:proofErr w:type="spellEnd"/>
            <w:r w:rsidRPr="000E70A1">
              <w:rPr>
                <w:rFonts w:cs="Gentium Plus"/>
                <w:sz w:val="19"/>
                <w:szCs w:val="19"/>
              </w:rPr>
              <w:t xml:space="preserve"> A. </w:t>
            </w:r>
            <w:proofErr w:type="spellStart"/>
            <w:r w:rsidRPr="000E70A1">
              <w:rPr>
                <w:rFonts w:cs="Gentium Plus"/>
                <w:sz w:val="19"/>
                <w:szCs w:val="19"/>
              </w:rPr>
              <w:t>Muhanna</w:t>
            </w:r>
            <w:proofErr w:type="spellEnd"/>
            <w:r w:rsidRPr="000E70A1">
              <w:rPr>
                <w:rFonts w:cs="Gentium Plus"/>
                <w:sz w:val="19"/>
                <w:szCs w:val="19"/>
              </w:rPr>
              <w:t xml:space="preserve">, 1955. </w:t>
            </w:r>
            <w:hyperlink r:id="rId141" w:history="1">
              <w:r w:rsidRPr="000E70A1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loc.gov/item/2003556315</w:t>
              </w:r>
            </w:hyperlink>
          </w:p>
          <w:p w14:paraId="04A0E062" w14:textId="75537BC7" w:rsidR="0093506D" w:rsidRPr="00B94BD6" w:rsidRDefault="00992A72" w:rsidP="002020A0">
            <w:pPr>
              <w:pStyle w:val="NormalWeb"/>
              <w:spacing w:before="0"/>
              <w:ind w:left="709" w:hanging="709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Microsoft Word</w:t>
            </w:r>
            <w:r w:rsidRPr="00B94BD6">
              <w:rPr>
                <w:rFonts w:cs="Gentium Plus"/>
                <w:sz w:val="19"/>
                <w:szCs w:val="19"/>
              </w:rPr>
              <w:t xml:space="preserve"> 16.29. Yazılım. ABD: Microsoft Corporation, 2019.</w:t>
            </w:r>
          </w:p>
        </w:tc>
      </w:tr>
    </w:tbl>
    <w:p w14:paraId="3E0992E2" w14:textId="7E38896A" w:rsidR="0093506D" w:rsidRPr="00694F90" w:rsidRDefault="0093506D" w:rsidP="000A49BA">
      <w:pPr>
        <w:pStyle w:val="Balk2"/>
        <w:numPr>
          <w:ilvl w:val="0"/>
          <w:numId w:val="61"/>
        </w:numPr>
      </w:pPr>
      <w:bookmarkStart w:id="242" w:name="_Toc37480931"/>
      <w:bookmarkStart w:id="243" w:name="_Hlk34663815"/>
      <w:r w:rsidRPr="00694F90">
        <w:t>Patent</w:t>
      </w:r>
      <w:bookmarkEnd w:id="24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93506D" w:rsidRPr="00694F90" w14:paraId="6FDAA79E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43"/>
          <w:p w14:paraId="1054CE9B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2086D65E" w14:textId="66D4B8E3" w:rsidR="0093506D" w:rsidRPr="00B94BD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Başvuru Sahibi Adı Soyadı.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Buluş Adı </w:t>
            </w:r>
            <w:r w:rsidRPr="00B94BD6">
              <w:rPr>
                <w:rFonts w:cs="Gentium Plus"/>
                <w:sz w:val="19"/>
                <w:szCs w:val="19"/>
              </w:rPr>
              <w:t>(Koruma Tipi, Tescil Eden Kurum, Patent No. Yayın Numarası</w:t>
            </w:r>
            <w:r w:rsidR="00A51604">
              <w:rPr>
                <w:rFonts w:cs="Gentium Plus"/>
                <w:sz w:val="19"/>
                <w:szCs w:val="19"/>
              </w:rPr>
              <w:t>, Tarih Gün Ay Yıl</w:t>
            </w:r>
            <w:r w:rsidRPr="00B94BD6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1EDC0CC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25D3F9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D56DC10" w14:textId="00B81996" w:rsidR="00021BA1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Adem Kaya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Eğitim Dokümanları İçin İçerik Sınıflandırma Sistemi ve Yöntemi</w:t>
            </w:r>
            <w:r w:rsidRPr="00B94BD6">
              <w:rPr>
                <w:rFonts w:cs="Gentium Plus"/>
                <w:sz w:val="19"/>
                <w:szCs w:val="19"/>
              </w:rPr>
              <w:t xml:space="preserve"> (Patent, Türk Patent ve Marka Kurumu, No. 2019/07502, Tarih 17 Mayıs 2019).</w:t>
            </w:r>
          </w:p>
          <w:p w14:paraId="0893882E" w14:textId="75639B81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Mehmet Fişek, </w:t>
            </w:r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Chair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for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erforming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Rituel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rayers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Islam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to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People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Having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hysical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Illnesse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(Patent, World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Intellectual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Property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Organization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, Patent No. WO2014/011125, Tarih 16 Ocak 2014). </w:t>
            </w:r>
          </w:p>
        </w:tc>
      </w:tr>
      <w:tr w:rsidR="0093506D" w:rsidRPr="00694F90" w14:paraId="62435EA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AE2ED61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6EB9A031" w14:textId="77777777" w:rsidR="0093506D" w:rsidRPr="00B94BD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Başvuru Sahibi Soyadı.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Buluş Adı.</w:t>
            </w:r>
          </w:p>
        </w:tc>
      </w:tr>
      <w:tr w:rsidR="0093506D" w:rsidRPr="00694F90" w14:paraId="5A41A3F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D93FBD2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563D1710" w14:textId="77777777" w:rsidR="00021BA1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Kaya, </w:t>
            </w:r>
            <w:r w:rsidRPr="000E01B9">
              <w:rPr>
                <w:rFonts w:cs="Gentium Plus"/>
                <w:i/>
                <w:iCs/>
                <w:sz w:val="19"/>
                <w:szCs w:val="19"/>
              </w:rPr>
              <w:t>Eğitim Dokümanları İçin İçerik Sınıflandırma Sistemi ve Yöntemi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  <w:p w14:paraId="7F96E0F9" w14:textId="1EB74DBE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Fişek, </w:t>
            </w:r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Chair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for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erforming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Rituel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rayers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Islam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to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People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Having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hysical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Illnesse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694F90" w14:paraId="21F0986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33D4B13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0175DECA" w14:textId="01CCF60E" w:rsidR="0093506D" w:rsidRPr="00B94BD6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Başvuru Sahibi Soyadı, Adı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Buluş Adı. </w:t>
            </w:r>
            <w:r w:rsidRPr="00B94BD6">
              <w:rPr>
                <w:rFonts w:cs="Gentium Plus"/>
                <w:sz w:val="19"/>
                <w:szCs w:val="19"/>
              </w:rPr>
              <w:t>Koruma Tipi. Tescil Eden Kurum, No. Yayın Numarası</w:t>
            </w:r>
            <w:r w:rsidR="00A51604">
              <w:rPr>
                <w:rFonts w:cs="Gentium Plus"/>
                <w:sz w:val="19"/>
                <w:szCs w:val="19"/>
              </w:rPr>
              <w:t>, Tarih Gün Ay Yıl</w:t>
            </w:r>
            <w:r w:rsidRPr="00B94BD6">
              <w:rPr>
                <w:rFonts w:cs="Gentium Plus"/>
                <w:sz w:val="19"/>
                <w:szCs w:val="19"/>
              </w:rPr>
              <w:t>. Erişim Adresi</w:t>
            </w:r>
          </w:p>
        </w:tc>
      </w:tr>
      <w:tr w:rsidR="0093506D" w:rsidRPr="00694F90" w14:paraId="7460A8C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613FAB8" w14:textId="77777777" w:rsidR="0093506D" w:rsidRPr="004C3904" w:rsidRDefault="0093506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7862C83" w14:textId="2B5F88B4" w:rsidR="0093506D" w:rsidRPr="000E70A1" w:rsidRDefault="0093506D" w:rsidP="00BA705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Fişek, Mehmet. </w:t>
            </w:r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Chair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for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erforming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Rituel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rayers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Islam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to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People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Having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Physical</w:t>
            </w:r>
            <w:proofErr w:type="spellEnd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503E3E" w:rsidRPr="00503E3E">
              <w:rPr>
                <w:rFonts w:cs="Gentium Plus"/>
                <w:i/>
                <w:iCs/>
                <w:sz w:val="19"/>
                <w:szCs w:val="19"/>
              </w:rPr>
              <w:t>Illnesse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. Patent. World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Intellectual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Property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Organization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>, No. WO2014/011125</w:t>
            </w:r>
            <w:r w:rsidR="00A51604">
              <w:rPr>
                <w:rFonts w:cs="Gentium Plus"/>
                <w:sz w:val="19"/>
                <w:szCs w:val="19"/>
              </w:rPr>
              <w:t xml:space="preserve">, Tarih </w:t>
            </w:r>
            <w:r w:rsidRPr="00B94BD6">
              <w:rPr>
                <w:rFonts w:cs="Gentium Plus"/>
                <w:sz w:val="19"/>
                <w:szCs w:val="19"/>
              </w:rPr>
              <w:t xml:space="preserve">16 Ocak 2014. </w:t>
            </w:r>
            <w:hyperlink r:id="rId142" w:history="1">
              <w:r w:rsidRPr="000E70A1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patentscope.wipo.int/search/en/detail.jsf?docId=WO2014011125&amp;tab=PCTBIBLIO&amp;_cid=P22-K0LCW3-92000-1</w:t>
              </w:r>
            </w:hyperlink>
          </w:p>
          <w:p w14:paraId="2166809C" w14:textId="5CB0D6BC" w:rsidR="0093506D" w:rsidRPr="00B94BD6" w:rsidRDefault="0093506D" w:rsidP="00BA705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0E70A1">
              <w:rPr>
                <w:rFonts w:cs="Gentium Plus"/>
                <w:sz w:val="19"/>
                <w:szCs w:val="19"/>
              </w:rPr>
              <w:t xml:space="preserve">Kaya, Adem. </w:t>
            </w:r>
            <w:r w:rsidRPr="000E70A1">
              <w:rPr>
                <w:rFonts w:cs="Gentium Plus"/>
                <w:i/>
                <w:iCs/>
                <w:sz w:val="19"/>
                <w:szCs w:val="19"/>
              </w:rPr>
              <w:t>Eğitim Dokümanları İçin İçerik Sınıflandırma Sistemi ve Yöntemi</w:t>
            </w:r>
            <w:r w:rsidRPr="000E70A1">
              <w:rPr>
                <w:rFonts w:cs="Gentium Plus"/>
                <w:sz w:val="19"/>
                <w:szCs w:val="19"/>
              </w:rPr>
              <w:t xml:space="preserve">. Patent. Türk Patent ve Marka Kurumu, No. 2019/07502, Tarih 17 Mayıs 2019. </w:t>
            </w:r>
            <w:hyperlink r:id="rId143" w:history="1">
              <w:r w:rsidRPr="000E70A1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turkpatent.gov.tr/TURKPATENT</w:t>
              </w:r>
            </w:hyperlink>
          </w:p>
        </w:tc>
      </w:tr>
    </w:tbl>
    <w:p w14:paraId="604C7806" w14:textId="7E45CBBE" w:rsidR="008F68CE" w:rsidRPr="00694F90" w:rsidRDefault="008F68CE" w:rsidP="000A49BA">
      <w:pPr>
        <w:pStyle w:val="Balk2"/>
        <w:numPr>
          <w:ilvl w:val="0"/>
          <w:numId w:val="61"/>
        </w:numPr>
      </w:pPr>
      <w:bookmarkStart w:id="244" w:name="_Toc37480932"/>
      <w:bookmarkStart w:id="245" w:name="_Hlk34663829"/>
      <w:r w:rsidRPr="00694F90">
        <w:t>Sosyal Medya</w:t>
      </w:r>
      <w:bookmarkEnd w:id="244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8F68CE" w:rsidRPr="00694F90" w14:paraId="2BAD966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45"/>
          <w:p w14:paraId="70A56AE6" w14:textId="77777777" w:rsidR="008F68CE" w:rsidRPr="004C3904" w:rsidRDefault="008F68C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996" w:type="dxa"/>
          </w:tcPr>
          <w:p w14:paraId="1502E8E7" w14:textId="1DDC548D" w:rsidR="008F68CE" w:rsidRPr="00B94BD6" w:rsidRDefault="009055FE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Kullanıcı </w:t>
            </w:r>
            <w:r w:rsidR="008F68CE" w:rsidRPr="00B94BD6">
              <w:rPr>
                <w:rFonts w:cs="Gentium Plus"/>
                <w:sz w:val="19"/>
                <w:szCs w:val="19"/>
              </w:rPr>
              <w:t>Adı</w:t>
            </w:r>
            <w:r w:rsidR="00127577" w:rsidRPr="00B94BD6">
              <w:rPr>
                <w:rFonts w:cs="Gentium Plus"/>
                <w:sz w:val="19"/>
                <w:szCs w:val="19"/>
              </w:rPr>
              <w:t xml:space="preserve"> Soyadı veya </w:t>
            </w:r>
            <w:r w:rsidR="000D77FE">
              <w:rPr>
                <w:rFonts w:cs="Gentium Plus"/>
                <w:sz w:val="19"/>
                <w:szCs w:val="19"/>
              </w:rPr>
              <w:t>Kullanıcı Adı (</w:t>
            </w:r>
            <w:proofErr w:type="spellStart"/>
            <w:r w:rsidR="000D77FE">
              <w:rPr>
                <w:rFonts w:cs="Gentium Plus"/>
                <w:sz w:val="19"/>
                <w:szCs w:val="19"/>
              </w:rPr>
              <w:t>username</w:t>
            </w:r>
            <w:proofErr w:type="spellEnd"/>
            <w:r w:rsidR="000D77FE">
              <w:rPr>
                <w:rFonts w:cs="Gentium Plus"/>
                <w:sz w:val="19"/>
                <w:szCs w:val="19"/>
              </w:rPr>
              <w:t>)</w:t>
            </w:r>
            <w:r w:rsidR="008F68CE" w:rsidRPr="00B94BD6">
              <w:rPr>
                <w:rFonts w:cs="Gentium Plus"/>
                <w:sz w:val="19"/>
                <w:szCs w:val="19"/>
              </w:rPr>
              <w:t xml:space="preserve">, “Gönderi </w:t>
            </w:r>
            <w:r w:rsidR="00A916CF" w:rsidRPr="00B94BD6">
              <w:rPr>
                <w:rFonts w:cs="Gentium Plus"/>
                <w:sz w:val="19"/>
                <w:szCs w:val="19"/>
              </w:rPr>
              <w:t>Adı</w:t>
            </w:r>
            <w:r w:rsidR="008F68CE" w:rsidRPr="00B94BD6">
              <w:rPr>
                <w:rFonts w:cs="Gentium Plus"/>
                <w:sz w:val="19"/>
                <w:szCs w:val="19"/>
              </w:rPr>
              <w:t>”</w:t>
            </w:r>
            <w:r w:rsidR="00005E9E" w:rsidRPr="00B94BD6">
              <w:rPr>
                <w:rFonts w:cs="Gentium Plus"/>
                <w:sz w:val="19"/>
                <w:szCs w:val="19"/>
              </w:rPr>
              <w:t>,</w:t>
            </w:r>
            <w:r w:rsidR="00005E9E"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2E69A7" w:rsidRPr="00B94BD6">
              <w:rPr>
                <w:rFonts w:cs="Gentium Plus"/>
                <w:i/>
                <w:iCs/>
                <w:sz w:val="19"/>
                <w:szCs w:val="19"/>
              </w:rPr>
              <w:t xml:space="preserve">Sosyal Medya </w:t>
            </w:r>
            <w:r w:rsidR="00005E9E" w:rsidRPr="00B94BD6">
              <w:rPr>
                <w:rFonts w:cs="Gentium Plus"/>
                <w:i/>
                <w:iCs/>
                <w:sz w:val="19"/>
                <w:szCs w:val="19"/>
              </w:rPr>
              <w:t xml:space="preserve">Adı </w:t>
            </w:r>
            <w:r w:rsidR="00005E9E" w:rsidRPr="00B94BD6">
              <w:rPr>
                <w:rFonts w:cs="Gentium Plus"/>
                <w:sz w:val="19"/>
                <w:szCs w:val="19"/>
              </w:rPr>
              <w:t>(</w:t>
            </w:r>
            <w:r w:rsidR="00071ABE" w:rsidRPr="00B94BD6">
              <w:rPr>
                <w:rFonts w:cs="Gentium Plus"/>
                <w:sz w:val="19"/>
                <w:szCs w:val="19"/>
              </w:rPr>
              <w:t>Gönderi</w:t>
            </w:r>
            <w:r w:rsidR="008F68CE" w:rsidRPr="00B94BD6">
              <w:rPr>
                <w:rFonts w:cs="Gentium Plus"/>
                <w:sz w:val="19"/>
                <w:szCs w:val="19"/>
              </w:rPr>
              <w:t xml:space="preserve"> Gün</w:t>
            </w:r>
            <w:r w:rsidR="00AF343A" w:rsidRPr="00B94BD6">
              <w:rPr>
                <w:rFonts w:cs="Gentium Plus"/>
                <w:sz w:val="19"/>
                <w:szCs w:val="19"/>
              </w:rPr>
              <w:t>ü</w:t>
            </w:r>
            <w:r w:rsidR="008F68CE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AF343A" w:rsidRPr="00B94BD6">
              <w:rPr>
                <w:rFonts w:cs="Gentium Plus"/>
                <w:sz w:val="19"/>
                <w:szCs w:val="19"/>
              </w:rPr>
              <w:t xml:space="preserve">Ayı </w:t>
            </w:r>
            <w:r w:rsidR="008F68CE" w:rsidRPr="00B94BD6">
              <w:rPr>
                <w:rFonts w:cs="Gentium Plus"/>
                <w:sz w:val="19"/>
                <w:szCs w:val="19"/>
              </w:rPr>
              <w:t>Yıl</w:t>
            </w:r>
            <w:r w:rsidR="00AF343A" w:rsidRPr="00B94BD6">
              <w:rPr>
                <w:rFonts w:cs="Gentium Plus"/>
                <w:sz w:val="19"/>
                <w:szCs w:val="19"/>
              </w:rPr>
              <w:t>ı</w:t>
            </w:r>
            <w:r w:rsidR="008F68CE" w:rsidRPr="00B94BD6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8F68CE" w:rsidRPr="00B94BD6">
              <w:rPr>
                <w:rFonts w:cs="Gentium Plus"/>
                <w:sz w:val="19"/>
                <w:szCs w:val="19"/>
              </w:rPr>
              <w:t>Saat</w:t>
            </w:r>
            <w:r w:rsidR="00AF343A" w:rsidRPr="00B94BD6">
              <w:rPr>
                <w:rFonts w:cs="Gentium Plus"/>
                <w:sz w:val="19"/>
                <w:szCs w:val="19"/>
              </w:rPr>
              <w:t>:Dakika</w:t>
            </w:r>
            <w:proofErr w:type="spellEnd"/>
            <w:r w:rsidR="008F68CE" w:rsidRPr="00B94BD6">
              <w:rPr>
                <w:rFonts w:cs="Gentium Plus"/>
                <w:sz w:val="19"/>
                <w:szCs w:val="19"/>
              </w:rPr>
              <w:t>)</w:t>
            </w:r>
            <w:r w:rsidR="00005E9E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8F68CE" w:rsidRPr="00694F90" w14:paraId="76BA9A7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D6F8E89" w14:textId="77777777" w:rsidR="008F68CE" w:rsidRPr="004C3904" w:rsidRDefault="008F68C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8AD814E" w14:textId="091C4659" w:rsidR="008F68CE" w:rsidRPr="00B94BD6" w:rsidRDefault="008F68CE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Abdullah Demir, “</w:t>
            </w:r>
            <w:r w:rsidR="00E65F28" w:rsidRPr="00B94BD6">
              <w:rPr>
                <w:rFonts w:cs="Gentium Plus"/>
                <w:sz w:val="19"/>
                <w:szCs w:val="19"/>
              </w:rPr>
              <w:t>İSNAD</w:t>
            </w:r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016C29" w:rsidRPr="00B94BD6">
              <w:rPr>
                <w:rFonts w:cs="Gentium Plus"/>
                <w:sz w:val="19"/>
                <w:szCs w:val="19"/>
              </w:rPr>
              <w:t>Y</w:t>
            </w:r>
            <w:r w:rsidRPr="00B94BD6">
              <w:rPr>
                <w:rFonts w:cs="Gentium Plus"/>
                <w:sz w:val="19"/>
                <w:szCs w:val="19"/>
              </w:rPr>
              <w:t>aygınlaşıyor”</w:t>
            </w:r>
            <w:r w:rsidR="00005E9E"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="00005E9E" w:rsidRPr="00B94BD6">
              <w:rPr>
                <w:rFonts w:cs="Gentium Plus"/>
                <w:i/>
                <w:iCs/>
                <w:sz w:val="19"/>
                <w:szCs w:val="19"/>
              </w:rPr>
              <w:t>Facebook</w:t>
            </w:r>
            <w:r w:rsidR="002E69A7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005E9E" w:rsidRPr="00B94BD6">
              <w:rPr>
                <w:rFonts w:cs="Gentium Plus"/>
                <w:sz w:val="19"/>
                <w:szCs w:val="19"/>
              </w:rPr>
              <w:t>(</w:t>
            </w:r>
            <w:r w:rsidRPr="00B94BD6">
              <w:rPr>
                <w:rFonts w:cs="Gentium Plus"/>
                <w:sz w:val="19"/>
                <w:szCs w:val="19"/>
              </w:rPr>
              <w:t>12 Mart 2019, 20:30)</w:t>
            </w:r>
            <w:r w:rsidR="00005E9E" w:rsidRPr="00B94BD6">
              <w:rPr>
                <w:rFonts w:cs="Gentium Plus"/>
                <w:sz w:val="19"/>
                <w:szCs w:val="19"/>
              </w:rPr>
              <w:t>.</w:t>
            </w:r>
          </w:p>
          <w:p w14:paraId="7BBC028B" w14:textId="37C36402" w:rsidR="00722EFF" w:rsidRPr="00B94BD6" w:rsidRDefault="00722EFF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T.C. Cumhurbaşkanlığı</w:t>
            </w:r>
            <w:r w:rsidR="00A51604">
              <w:rPr>
                <w:rFonts w:cs="Gentium Plus"/>
                <w:sz w:val="19"/>
                <w:szCs w:val="19"/>
              </w:rPr>
              <w:t xml:space="preserve"> T.C. CB</w:t>
            </w:r>
            <w:r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="00140851" w:rsidRPr="00B94BD6">
              <w:rPr>
                <w:rFonts w:cs="Gentium Plus"/>
                <w:sz w:val="19"/>
                <w:szCs w:val="19"/>
              </w:rPr>
              <w:t>“</w:t>
            </w:r>
            <w:r w:rsidR="007C7263" w:rsidRPr="007C7263">
              <w:rPr>
                <w:rFonts w:cs="Gentium Plus"/>
                <w:sz w:val="19"/>
                <w:szCs w:val="19"/>
              </w:rPr>
              <w:t>2019-2020 eğitim öğretim yılında öğretmenlerimiz ve öğrencilerimiz … diliyoruz</w:t>
            </w:r>
            <w:r w:rsidR="00140851" w:rsidRPr="00B94BD6">
              <w:rPr>
                <w:rFonts w:cs="Gentium Plus"/>
                <w:sz w:val="19"/>
                <w:szCs w:val="19"/>
              </w:rPr>
              <w:t>”</w:t>
            </w:r>
            <w:r w:rsidR="00005E9E" w:rsidRPr="00B94BD6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005E9E" w:rsidRPr="00B94BD6">
              <w:rPr>
                <w:rFonts w:cs="Gentium Plus"/>
                <w:i/>
                <w:iCs/>
                <w:sz w:val="19"/>
                <w:szCs w:val="19"/>
              </w:rPr>
              <w:t>Twitter</w:t>
            </w:r>
            <w:proofErr w:type="spellEnd"/>
            <w:r w:rsidR="00140851" w:rsidRPr="00B94BD6">
              <w:rPr>
                <w:rFonts w:cs="Gentium Plus"/>
                <w:sz w:val="19"/>
                <w:szCs w:val="19"/>
              </w:rPr>
              <w:t xml:space="preserve"> (</w:t>
            </w:r>
            <w:r w:rsidR="007C7263" w:rsidRPr="007C7263">
              <w:rPr>
                <w:rFonts w:cs="Gentium Plus"/>
                <w:sz w:val="19"/>
                <w:szCs w:val="19"/>
              </w:rPr>
              <w:t>8 Eylül 2019, 23:32</w:t>
            </w:r>
            <w:r w:rsidR="00140851" w:rsidRPr="00B94BD6">
              <w:rPr>
                <w:rFonts w:cs="Gentium Plus"/>
                <w:sz w:val="19"/>
                <w:szCs w:val="19"/>
              </w:rPr>
              <w:t>)</w:t>
            </w:r>
            <w:r w:rsidR="00005E9E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8F68CE" w:rsidRPr="00694F90" w14:paraId="6EA6ECE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FC48664" w14:textId="77777777" w:rsidR="008F68CE" w:rsidRPr="004C3904" w:rsidRDefault="008F68C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6164AF53" w14:textId="647FC5A6" w:rsidR="008F68CE" w:rsidRPr="00B94BD6" w:rsidRDefault="00005E9E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Kullanıcı Soyadı veya </w:t>
            </w:r>
            <w:r w:rsidR="000D77FE">
              <w:rPr>
                <w:rFonts w:cs="Gentium Plus"/>
                <w:sz w:val="19"/>
                <w:szCs w:val="19"/>
              </w:rPr>
              <w:t>Kullanıcı Adı (</w:t>
            </w:r>
            <w:proofErr w:type="spellStart"/>
            <w:r w:rsidR="000D77FE">
              <w:rPr>
                <w:rFonts w:cs="Gentium Plus"/>
                <w:sz w:val="19"/>
                <w:szCs w:val="19"/>
              </w:rPr>
              <w:t>username</w:t>
            </w:r>
            <w:proofErr w:type="spellEnd"/>
            <w:r w:rsidR="000D77FE">
              <w:rPr>
                <w:rFonts w:cs="Gentium Plus"/>
                <w:sz w:val="19"/>
                <w:szCs w:val="19"/>
              </w:rPr>
              <w:t>)</w:t>
            </w:r>
            <w:r w:rsidRPr="00B94BD6">
              <w:rPr>
                <w:rFonts w:cs="Gentium Plus"/>
                <w:sz w:val="19"/>
                <w:szCs w:val="19"/>
              </w:rPr>
              <w:t xml:space="preserve">, “Gönderi Adı” (Gönderi Günü Ayı Yılı,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Saat:Dakika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8F68CE" w:rsidRPr="00694F90" w14:paraId="24A8274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4DA3288" w14:textId="77777777" w:rsidR="008F68CE" w:rsidRPr="004C3904" w:rsidRDefault="008F68C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78B48317" w14:textId="2D0FC505" w:rsidR="00005E9E" w:rsidRPr="00B94BD6" w:rsidRDefault="00005E9E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Demir, “İSNAD Yaygınlaşıyor” (12 Mart 2019, 20:30).</w:t>
            </w:r>
          </w:p>
          <w:p w14:paraId="11D14747" w14:textId="2F356D18" w:rsidR="007222FE" w:rsidRPr="00B94BD6" w:rsidRDefault="00005E9E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T.C. </w:t>
            </w:r>
            <w:r w:rsidR="00A51604">
              <w:rPr>
                <w:rFonts w:cs="Gentium Plus"/>
                <w:sz w:val="19"/>
                <w:szCs w:val="19"/>
              </w:rPr>
              <w:t>CB</w:t>
            </w:r>
            <w:r w:rsidRPr="00B94BD6">
              <w:rPr>
                <w:rFonts w:cs="Gentium Plus"/>
                <w:sz w:val="19"/>
                <w:szCs w:val="19"/>
              </w:rPr>
              <w:t>, “</w:t>
            </w:r>
            <w:r w:rsidR="007C7263" w:rsidRPr="007C7263">
              <w:rPr>
                <w:rFonts w:cs="Gentium Plus"/>
                <w:sz w:val="19"/>
                <w:szCs w:val="19"/>
              </w:rPr>
              <w:t>2019-2020 eğitim öğretim yılında öğretmenlerimiz ve öğrencilerimiz … diliyoruz</w:t>
            </w:r>
            <w:r w:rsidRPr="00B94BD6">
              <w:rPr>
                <w:rFonts w:cs="Gentium Plus"/>
                <w:sz w:val="19"/>
                <w:szCs w:val="19"/>
              </w:rPr>
              <w:t>” (</w:t>
            </w:r>
            <w:r w:rsidR="007C7263" w:rsidRPr="007C7263">
              <w:rPr>
                <w:rFonts w:cs="Gentium Plus"/>
                <w:sz w:val="19"/>
                <w:szCs w:val="19"/>
              </w:rPr>
              <w:t>8 Eylül 2019, 23:32</w:t>
            </w:r>
            <w:r w:rsidRPr="00B94BD6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8F68CE" w:rsidRPr="00694F90" w14:paraId="54CD8C3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2E889EB" w14:textId="77777777" w:rsidR="008F68CE" w:rsidRPr="004C3904" w:rsidRDefault="008F68C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7DFFAE45" w14:textId="72FA77DA" w:rsidR="008F68CE" w:rsidRPr="007C7263" w:rsidRDefault="00ED6B97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Kullanıcı </w:t>
            </w:r>
            <w:r w:rsidR="00A51604">
              <w:rPr>
                <w:rFonts w:cs="Gentium Plus"/>
                <w:sz w:val="19"/>
                <w:szCs w:val="19"/>
              </w:rPr>
              <w:t xml:space="preserve">Soyadı, </w:t>
            </w:r>
            <w:r w:rsidRPr="00B94BD6">
              <w:rPr>
                <w:rFonts w:cs="Gentium Plus"/>
                <w:sz w:val="19"/>
                <w:szCs w:val="19"/>
              </w:rPr>
              <w:t>Adı</w:t>
            </w:r>
            <w:r w:rsidR="008F68CE" w:rsidRPr="00B94BD6">
              <w:rPr>
                <w:rFonts w:cs="Gentium Plus"/>
                <w:sz w:val="19"/>
                <w:szCs w:val="19"/>
              </w:rPr>
              <w:t xml:space="preserve">. “Gönderi </w:t>
            </w:r>
            <w:r w:rsidR="00A916CF" w:rsidRPr="00B94BD6">
              <w:rPr>
                <w:rFonts w:cs="Gentium Plus"/>
                <w:sz w:val="19"/>
                <w:szCs w:val="19"/>
              </w:rPr>
              <w:t>Adı</w:t>
            </w:r>
            <w:r w:rsidR="008F68CE" w:rsidRPr="00B94BD6">
              <w:rPr>
                <w:rFonts w:cs="Gentium Plus"/>
                <w:sz w:val="19"/>
                <w:szCs w:val="19"/>
              </w:rPr>
              <w:t>”</w:t>
            </w:r>
            <w:r w:rsidR="00B50FB1" w:rsidRPr="00B94BD6">
              <w:rPr>
                <w:rFonts w:cs="Gentium Plus"/>
                <w:sz w:val="19"/>
                <w:szCs w:val="19"/>
              </w:rPr>
              <w:t xml:space="preserve">. </w:t>
            </w:r>
            <w:r w:rsidR="00B50FB1" w:rsidRPr="00B94BD6">
              <w:rPr>
                <w:rFonts w:cs="Gentium Plus"/>
                <w:i/>
                <w:iCs/>
                <w:sz w:val="19"/>
                <w:szCs w:val="19"/>
              </w:rPr>
              <w:t>Sosyal Medya Adı</w:t>
            </w:r>
            <w:r w:rsidR="00B50FB1" w:rsidRPr="00B94BD6">
              <w:rPr>
                <w:rFonts w:cs="Gentium Plus"/>
                <w:sz w:val="19"/>
                <w:szCs w:val="19"/>
              </w:rPr>
              <w:t xml:space="preserve">. </w:t>
            </w:r>
            <w:r w:rsidR="00071ABE" w:rsidRPr="00B94BD6">
              <w:rPr>
                <w:rFonts w:cs="Gentium Plus"/>
                <w:sz w:val="19"/>
                <w:szCs w:val="19"/>
              </w:rPr>
              <w:t xml:space="preserve">Gönderi Günü Ayı Yılı, </w:t>
            </w:r>
            <w:proofErr w:type="spellStart"/>
            <w:r w:rsidR="00071ABE" w:rsidRPr="00B94BD6">
              <w:rPr>
                <w:rFonts w:cs="Gentium Plus"/>
                <w:sz w:val="19"/>
                <w:szCs w:val="19"/>
              </w:rPr>
              <w:t>Saat:Dakika</w:t>
            </w:r>
            <w:proofErr w:type="spellEnd"/>
            <w:r w:rsidR="008F68CE" w:rsidRPr="00B94BD6">
              <w:rPr>
                <w:rFonts w:cs="Gentium Plus"/>
                <w:sz w:val="19"/>
                <w:szCs w:val="19"/>
              </w:rPr>
              <w:t xml:space="preserve">. </w:t>
            </w:r>
            <w:r w:rsidR="00B81286" w:rsidRPr="00B94BD6">
              <w:rPr>
                <w:rFonts w:cs="Gentium Plus"/>
                <w:sz w:val="19"/>
                <w:szCs w:val="19"/>
              </w:rPr>
              <w:t xml:space="preserve">Erişim Gün Ay Yıl. </w:t>
            </w:r>
            <w:r w:rsidR="008B623E" w:rsidRPr="00B94BD6">
              <w:rPr>
                <w:rFonts w:cs="Gentium Plus"/>
                <w:sz w:val="19"/>
                <w:szCs w:val="19"/>
              </w:rPr>
              <w:t>Erişim</w:t>
            </w:r>
            <w:r w:rsidR="008F68CE" w:rsidRPr="00B94BD6">
              <w:rPr>
                <w:rFonts w:cs="Gentium Plus"/>
                <w:sz w:val="19"/>
                <w:szCs w:val="19"/>
              </w:rPr>
              <w:t xml:space="preserve"> Adresi </w:t>
            </w:r>
          </w:p>
        </w:tc>
      </w:tr>
      <w:tr w:rsidR="008F68CE" w:rsidRPr="00694F90" w14:paraId="0087ED0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C89239F" w14:textId="77777777" w:rsidR="008F68CE" w:rsidRPr="004C3904" w:rsidRDefault="008F68C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7786511F" w14:textId="1A2960D3" w:rsidR="008F68CE" w:rsidRPr="00B94BD6" w:rsidRDefault="008F68CE" w:rsidP="00D72C6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9"/>
                <w:szCs w:val="19"/>
                <w:u w:val="none"/>
              </w:rPr>
            </w:pP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Demir, Abdullah. “</w:t>
            </w:r>
            <w:r w:rsidR="00E65F28" w:rsidRPr="00B94BD6">
              <w:rPr>
                <w:rFonts w:cs="Gentium Plus"/>
                <w:color w:val="000000" w:themeColor="text1"/>
                <w:sz w:val="19"/>
                <w:szCs w:val="19"/>
              </w:rPr>
              <w:t>İSNAD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 yaygınlaşıyor”</w:t>
            </w:r>
            <w:r w:rsidR="00005E9E"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r w:rsidR="006D16FA" w:rsidRPr="00B94BD6">
              <w:rPr>
                <w:rFonts w:cs="Gentium Plus"/>
                <w:i/>
                <w:iCs/>
                <w:sz w:val="19"/>
                <w:szCs w:val="19"/>
              </w:rPr>
              <w:t>Facebook</w:t>
            </w:r>
            <w:r w:rsidR="002E69A7" w:rsidRPr="00B94BD6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="002E69A7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12 Mart 2019, 20:30. </w:t>
            </w:r>
            <w:r w:rsidR="00B81286" w:rsidRPr="00B94BD6">
              <w:rPr>
                <w:rFonts w:cs="Gentium Plus"/>
                <w:color w:val="000000" w:themeColor="text1"/>
                <w:sz w:val="19"/>
                <w:szCs w:val="19"/>
              </w:rPr>
              <w:t>Erişim 12 Temmuz 2019</w:t>
            </w:r>
            <w:r w:rsidR="00005E9E" w:rsidRPr="00B94BD6">
              <w:rPr>
                <w:rFonts w:cs="Gentium Plus"/>
                <w:color w:val="000000" w:themeColor="text1"/>
                <w:sz w:val="19"/>
                <w:szCs w:val="19"/>
              </w:rPr>
              <w:t>.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  </w:t>
            </w:r>
            <w:hyperlink r:id="rId144" w:history="1">
              <w:r w:rsidRPr="00B94BD6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facebook.com/seherberat/posts/10218523255423323</w:t>
              </w:r>
            </w:hyperlink>
          </w:p>
          <w:p w14:paraId="64287E73" w14:textId="01EAE232" w:rsidR="009D75A3" w:rsidRPr="00B94BD6" w:rsidRDefault="007C7263" w:rsidP="007C726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T.C. CB,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T.C. Cumhurbaşkanlığı. “</w:t>
            </w:r>
            <w:r w:rsidRPr="007C7263">
              <w:rPr>
                <w:rFonts w:cs="Gentium Plus"/>
                <w:color w:val="000000" w:themeColor="text1"/>
                <w:sz w:val="19"/>
                <w:szCs w:val="19"/>
              </w:rPr>
              <w:t>2019-2020 eğitim öğretim yılında öğretmenlerimiz ve öğrencilerimiz … diliyoruz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”.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Twitter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.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rFonts w:cs="Gentium Plus"/>
                <w:color w:val="000000" w:themeColor="text1"/>
                <w:sz w:val="19"/>
                <w:szCs w:val="19"/>
              </w:rPr>
              <w:t>8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Eylül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2019, </w:t>
            </w:r>
            <w:r>
              <w:rPr>
                <w:rFonts w:cs="Gentium Plus"/>
                <w:color w:val="000000" w:themeColor="text1"/>
                <w:sz w:val="19"/>
                <w:szCs w:val="19"/>
              </w:rPr>
              <w:t>23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:</w:t>
            </w:r>
            <w:r>
              <w:rPr>
                <w:rFonts w:cs="Gentium Plus"/>
                <w:color w:val="000000" w:themeColor="text1"/>
                <w:sz w:val="19"/>
                <w:szCs w:val="19"/>
              </w:rPr>
              <w:t>32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Erişim </w:t>
            </w:r>
            <w:r>
              <w:rPr>
                <w:rFonts w:cs="Gentium Plus"/>
                <w:color w:val="000000" w:themeColor="text1"/>
                <w:sz w:val="19"/>
                <w:szCs w:val="19"/>
              </w:rPr>
              <w:t>9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Eylül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2019. </w:t>
            </w:r>
            <w:hyperlink r:id="rId145" w:history="1">
              <w:r w:rsidRPr="000E70A1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twitter.com/tcbestepe/status/1170948112367665153</w:t>
              </w:r>
            </w:hyperlink>
          </w:p>
        </w:tc>
      </w:tr>
    </w:tbl>
    <w:p w14:paraId="788BF6B1" w14:textId="3586A9A3" w:rsidR="0083740B" w:rsidRPr="00694F90" w:rsidRDefault="0083740B" w:rsidP="000A49BA">
      <w:pPr>
        <w:pStyle w:val="Balk2"/>
        <w:numPr>
          <w:ilvl w:val="0"/>
          <w:numId w:val="61"/>
        </w:numPr>
      </w:pPr>
      <w:bookmarkStart w:id="246" w:name="_Toc37480933"/>
      <w:bookmarkStart w:id="247" w:name="_Hlk34663848"/>
      <w:r w:rsidRPr="00694F90">
        <w:t>Film</w:t>
      </w:r>
      <w:bookmarkEnd w:id="246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F9222E" w:rsidRPr="00694F90" w14:paraId="06E9AA9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47"/>
          <w:p w14:paraId="3EB1A041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3F5DA758" w14:textId="62F2E08E" w:rsidR="00F9222E" w:rsidRPr="00D72C63" w:rsidRDefault="0079662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Yönetmen Adı Soyadı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Film Adı </w:t>
            </w:r>
            <w:r w:rsidR="004768F6">
              <w:rPr>
                <w:rFonts w:cs="Gentium Plus"/>
                <w:i/>
                <w:iCs/>
                <w:sz w:val="18"/>
                <w:szCs w:val="18"/>
              </w:rPr>
              <w:t>[</w:t>
            </w:r>
            <w:r w:rsidRPr="00D72C63">
              <w:rPr>
                <w:rFonts w:cs="Gentium Plus"/>
                <w:sz w:val="18"/>
                <w:szCs w:val="18"/>
              </w:rPr>
              <w:t>varsa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 Çeviri Adı</w:t>
            </w:r>
            <w:r w:rsidR="004768F6">
              <w:rPr>
                <w:rFonts w:cs="Gentium Plus"/>
                <w:i/>
                <w:iCs/>
                <w:sz w:val="18"/>
                <w:szCs w:val="18"/>
              </w:rPr>
              <w:t>]</w:t>
            </w:r>
            <w:r w:rsidR="001C6572" w:rsidRPr="00D72C63">
              <w:rPr>
                <w:rFonts w:cs="Gentium Plus"/>
                <w:sz w:val="18"/>
                <w:szCs w:val="18"/>
              </w:rPr>
              <w:t xml:space="preserve"> </w:t>
            </w:r>
            <w:r w:rsidRPr="00D72C63">
              <w:rPr>
                <w:rFonts w:cs="Gentium Plus"/>
                <w:sz w:val="18"/>
                <w:szCs w:val="18"/>
              </w:rPr>
              <w:t>(</w:t>
            </w:r>
            <w:r w:rsidR="00A82E10" w:rsidRPr="00D72C63">
              <w:rPr>
                <w:rFonts w:cs="Gentium Plus"/>
                <w:sz w:val="18"/>
                <w:szCs w:val="18"/>
              </w:rPr>
              <w:t xml:space="preserve">Film, </w:t>
            </w:r>
            <w:r w:rsidR="00027768" w:rsidRPr="00D72C63">
              <w:rPr>
                <w:rFonts w:cs="Gentium Plus"/>
                <w:sz w:val="18"/>
                <w:szCs w:val="18"/>
              </w:rPr>
              <w:t xml:space="preserve">Yapım </w:t>
            </w:r>
            <w:r w:rsidRPr="00D72C63">
              <w:rPr>
                <w:rFonts w:cs="Gentium Plus"/>
                <w:sz w:val="18"/>
                <w:szCs w:val="18"/>
              </w:rPr>
              <w:t>Yıl</w:t>
            </w:r>
            <w:r w:rsidR="00027768" w:rsidRPr="00D72C63">
              <w:rPr>
                <w:rFonts w:cs="Gentium Plus"/>
                <w:sz w:val="18"/>
                <w:szCs w:val="18"/>
              </w:rPr>
              <w:t>ı</w:t>
            </w:r>
            <w:r w:rsidRPr="00D72C63">
              <w:rPr>
                <w:rFonts w:cs="Gentium Plus"/>
                <w:sz w:val="18"/>
                <w:szCs w:val="18"/>
              </w:rPr>
              <w:t xml:space="preserve">), Atıf </w:t>
            </w:r>
            <w:r w:rsidR="00027768" w:rsidRPr="00D72C63">
              <w:rPr>
                <w:rFonts w:cs="Gentium Plus"/>
                <w:sz w:val="18"/>
                <w:szCs w:val="18"/>
              </w:rPr>
              <w:t xml:space="preserve">Yapılan </w:t>
            </w:r>
            <w:proofErr w:type="spellStart"/>
            <w:r w:rsidR="0075418E" w:rsidRPr="00D72C63">
              <w:rPr>
                <w:rFonts w:cs="Gentium Plus"/>
                <w:sz w:val="18"/>
                <w:szCs w:val="18"/>
              </w:rPr>
              <w:t>Saat:</w:t>
            </w:r>
            <w:r w:rsidRPr="00D72C63">
              <w:rPr>
                <w:rFonts w:cs="Gentium Plus"/>
                <w:sz w:val="18"/>
                <w:szCs w:val="18"/>
              </w:rPr>
              <w:t>Dakika:Saniye-</w:t>
            </w:r>
            <w:r w:rsidR="0075418E" w:rsidRPr="00D72C63">
              <w:rPr>
                <w:rFonts w:cs="Gentium Plus"/>
                <w:sz w:val="18"/>
                <w:szCs w:val="18"/>
              </w:rPr>
              <w:t>Saat:</w:t>
            </w:r>
            <w:r w:rsidRPr="00D72C63">
              <w:rPr>
                <w:rFonts w:cs="Gentium Plus"/>
                <w:sz w:val="18"/>
                <w:szCs w:val="18"/>
              </w:rPr>
              <w:t>Dakika:Saniye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F9222E" w:rsidRPr="00694F90" w14:paraId="0811E01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D434C75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29D91546" w14:textId="1F9F6FB3" w:rsidR="00F9222E" w:rsidRPr="00D72C63" w:rsidRDefault="00421628" w:rsidP="004B513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Frank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Darabont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="00EB062C" w:rsidRPr="00D72C63">
              <w:rPr>
                <w:rFonts w:cs="Gentium Plus"/>
                <w:i/>
                <w:iCs/>
                <w:sz w:val="18"/>
                <w:szCs w:val="18"/>
              </w:rPr>
              <w:t>The</w:t>
            </w:r>
            <w:proofErr w:type="spellEnd"/>
            <w:r w:rsidR="00EB062C" w:rsidRPr="00D72C6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="00EB062C" w:rsidRPr="00D72C63">
              <w:rPr>
                <w:rFonts w:cs="Gentium Plus"/>
                <w:i/>
                <w:iCs/>
                <w:sz w:val="18"/>
                <w:szCs w:val="18"/>
              </w:rPr>
              <w:t>Shawshank</w:t>
            </w:r>
            <w:proofErr w:type="spellEnd"/>
            <w:r w:rsidR="00EB062C" w:rsidRPr="00D72C6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="00EB062C" w:rsidRPr="00D72C63">
              <w:rPr>
                <w:rFonts w:cs="Gentium Plus"/>
                <w:i/>
                <w:iCs/>
                <w:sz w:val="18"/>
                <w:szCs w:val="18"/>
              </w:rPr>
              <w:t>Redemption</w:t>
            </w:r>
            <w:proofErr w:type="spellEnd"/>
            <w:r w:rsidR="004768F6">
              <w:rPr>
                <w:rFonts w:cs="Gentium Plus"/>
                <w:i/>
                <w:iCs/>
                <w:sz w:val="18"/>
                <w:szCs w:val="18"/>
              </w:rPr>
              <w:t xml:space="preserve"> [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Esaretin Bedeli</w:t>
            </w:r>
            <w:r w:rsidR="004768F6">
              <w:rPr>
                <w:rFonts w:cs="Gentium Plus"/>
                <w:i/>
                <w:iCs/>
                <w:sz w:val="18"/>
                <w:szCs w:val="18"/>
              </w:rPr>
              <w:t>]</w:t>
            </w:r>
            <w:r w:rsidRPr="00D72C63">
              <w:rPr>
                <w:rFonts w:cs="Gentium Plus"/>
                <w:sz w:val="18"/>
                <w:szCs w:val="18"/>
              </w:rPr>
              <w:t xml:space="preserve"> (</w:t>
            </w:r>
            <w:r w:rsidR="00A82E10" w:rsidRPr="00D72C63">
              <w:rPr>
                <w:rFonts w:cs="Gentium Plus"/>
                <w:sz w:val="18"/>
                <w:szCs w:val="18"/>
              </w:rPr>
              <w:t xml:space="preserve">Film, </w:t>
            </w:r>
            <w:r w:rsidRPr="00D72C63">
              <w:rPr>
                <w:rFonts w:cs="Gentium Plus"/>
                <w:sz w:val="18"/>
                <w:szCs w:val="18"/>
              </w:rPr>
              <w:t xml:space="preserve">1995), </w:t>
            </w:r>
            <w:r w:rsidR="00691CF9" w:rsidRPr="00D72C63">
              <w:rPr>
                <w:rFonts w:cs="Gentium Plus"/>
                <w:sz w:val="18"/>
                <w:szCs w:val="18"/>
              </w:rPr>
              <w:t>01:</w:t>
            </w:r>
            <w:r w:rsidRPr="00D72C63">
              <w:rPr>
                <w:rFonts w:cs="Gentium Plus"/>
                <w:sz w:val="18"/>
                <w:szCs w:val="18"/>
              </w:rPr>
              <w:t>11:10-</w:t>
            </w:r>
            <w:r w:rsidR="00691CF9" w:rsidRPr="00D72C63">
              <w:rPr>
                <w:rFonts w:cs="Gentium Plus"/>
                <w:sz w:val="18"/>
                <w:szCs w:val="18"/>
              </w:rPr>
              <w:t>01:</w:t>
            </w:r>
            <w:r w:rsidRPr="00D72C63">
              <w:rPr>
                <w:rFonts w:cs="Gentium Plus"/>
                <w:sz w:val="18"/>
                <w:szCs w:val="18"/>
              </w:rPr>
              <w:t>15:15.</w:t>
            </w:r>
          </w:p>
        </w:tc>
      </w:tr>
      <w:tr w:rsidR="00F9222E" w:rsidRPr="00694F90" w14:paraId="3C12CB7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0CDCA83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61DED15D" w14:textId="1EB61676" w:rsidR="00F9222E" w:rsidRPr="00D72C63" w:rsidRDefault="0079662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Yönetmen Soyadı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Film Adı</w:t>
            </w:r>
            <w:r w:rsidRPr="00D72C63">
              <w:rPr>
                <w:rFonts w:cs="Gentium Plus"/>
                <w:sz w:val="18"/>
                <w:szCs w:val="18"/>
              </w:rPr>
              <w:t xml:space="preserve">, Atıf Yapılan </w:t>
            </w:r>
            <w:proofErr w:type="spellStart"/>
            <w:r w:rsidR="00691CF9" w:rsidRPr="00D72C63">
              <w:rPr>
                <w:rFonts w:cs="Gentium Plus"/>
                <w:sz w:val="18"/>
                <w:szCs w:val="18"/>
              </w:rPr>
              <w:t>Saat:</w:t>
            </w:r>
            <w:r w:rsidRPr="00D72C63">
              <w:rPr>
                <w:rFonts w:cs="Gentium Plus"/>
                <w:sz w:val="18"/>
                <w:szCs w:val="18"/>
              </w:rPr>
              <w:t>Dakika:Saniye-</w:t>
            </w:r>
            <w:r w:rsidR="00691CF9" w:rsidRPr="00D72C63">
              <w:rPr>
                <w:rFonts w:cs="Gentium Plus"/>
                <w:sz w:val="18"/>
                <w:szCs w:val="18"/>
              </w:rPr>
              <w:t>Saat:</w:t>
            </w:r>
            <w:r w:rsidRPr="00D72C63">
              <w:rPr>
                <w:rFonts w:cs="Gentium Plus"/>
                <w:sz w:val="18"/>
                <w:szCs w:val="18"/>
              </w:rPr>
              <w:t>Dakika:Saniye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F9222E" w:rsidRPr="00694F90" w14:paraId="3BF6E51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81405D8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73310E1A" w14:textId="2E8FB06E" w:rsidR="00F9222E" w:rsidRPr="00D72C63" w:rsidRDefault="00AE59EA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sz w:val="18"/>
                <w:szCs w:val="18"/>
              </w:rPr>
              <w:t>Darabont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>, “</w:t>
            </w:r>
            <w:proofErr w:type="spellStart"/>
            <w:r w:rsidR="00550719" w:rsidRPr="00D72C63">
              <w:rPr>
                <w:rFonts w:cs="Gentium Plus"/>
                <w:i/>
                <w:iCs/>
                <w:sz w:val="18"/>
                <w:szCs w:val="18"/>
              </w:rPr>
              <w:t>The</w:t>
            </w:r>
            <w:proofErr w:type="spellEnd"/>
            <w:r w:rsidR="00550719" w:rsidRPr="00D72C6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="00550719" w:rsidRPr="00D72C63">
              <w:rPr>
                <w:rFonts w:cs="Gentium Plus"/>
                <w:i/>
                <w:iCs/>
                <w:sz w:val="18"/>
                <w:szCs w:val="18"/>
              </w:rPr>
              <w:t>Shawshank</w:t>
            </w:r>
            <w:proofErr w:type="spellEnd"/>
            <w:r w:rsidR="00550719" w:rsidRPr="00D72C6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="00550719" w:rsidRPr="00D72C63">
              <w:rPr>
                <w:rFonts w:cs="Gentium Plus"/>
                <w:i/>
                <w:iCs/>
                <w:sz w:val="18"/>
                <w:szCs w:val="18"/>
              </w:rPr>
              <w:t>Redemption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”, </w:t>
            </w:r>
            <w:r w:rsidR="00691CF9" w:rsidRPr="00D72C63">
              <w:rPr>
                <w:rFonts w:cs="Gentium Plus"/>
                <w:sz w:val="18"/>
                <w:szCs w:val="18"/>
              </w:rPr>
              <w:t>01:</w:t>
            </w:r>
            <w:r w:rsidRPr="00D72C63">
              <w:rPr>
                <w:rFonts w:cs="Gentium Plus"/>
                <w:sz w:val="18"/>
                <w:szCs w:val="18"/>
              </w:rPr>
              <w:t>55:10</w:t>
            </w:r>
            <w:r w:rsidR="00691CF9" w:rsidRPr="00D72C63">
              <w:rPr>
                <w:rFonts w:cs="Gentium Plus"/>
                <w:sz w:val="18"/>
                <w:szCs w:val="18"/>
              </w:rPr>
              <w:t>-01:55:30</w:t>
            </w:r>
            <w:r w:rsidRPr="00D72C63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F9222E" w:rsidRPr="00694F90" w14:paraId="243E5C9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9BFA80F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189EEEDD" w14:textId="35AC697C" w:rsidR="00F9222E" w:rsidRPr="00D72C63" w:rsidRDefault="0079662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Yönetmen Soyadı, Adı</w:t>
            </w:r>
            <w:r w:rsidR="004B7C41" w:rsidRPr="00D72C63">
              <w:rPr>
                <w:rFonts w:cs="Gentium Plus"/>
                <w:color w:val="000000" w:themeColor="text1"/>
                <w:sz w:val="18"/>
                <w:szCs w:val="18"/>
              </w:rPr>
              <w:t>.</w:t>
            </w:r>
            <w:r w:rsidR="004B7C41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Film Adı </w:t>
            </w:r>
            <w:r w:rsidR="004768F6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[</w:t>
            </w:r>
            <w:r w:rsidR="001C6572" w:rsidRPr="00D72C63">
              <w:rPr>
                <w:rFonts w:cs="Gentium Plus"/>
                <w:sz w:val="18"/>
                <w:szCs w:val="18"/>
              </w:rPr>
              <w:t>varsa</w:t>
            </w:r>
            <w:r w:rsidR="001C6572" w:rsidRPr="00D72C63">
              <w:rPr>
                <w:rFonts w:cs="Gentium Plus"/>
                <w:i/>
                <w:iCs/>
                <w:sz w:val="18"/>
                <w:szCs w:val="18"/>
              </w:rPr>
              <w:t xml:space="preserve"> Çeviri Adı</w:t>
            </w:r>
            <w:r w:rsidR="004768F6">
              <w:rPr>
                <w:rFonts w:cs="Gentium Plus"/>
                <w:i/>
                <w:iCs/>
                <w:sz w:val="18"/>
                <w:szCs w:val="18"/>
              </w:rPr>
              <w:t>]</w:t>
            </w:r>
            <w:r w:rsidR="001C6572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  <w:r w:rsidR="00B54834" w:rsidRPr="00D72C63">
              <w:rPr>
                <w:rFonts w:cs="Gentium Plus"/>
                <w:color w:val="000000" w:themeColor="text1"/>
                <w:sz w:val="18"/>
                <w:szCs w:val="18"/>
              </w:rPr>
              <w:t>(</w:t>
            </w:r>
            <w:r w:rsidR="00A82E10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Film, </w:t>
            </w:r>
            <w:r w:rsidR="001976D0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Yapım 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Yıl</w:t>
            </w:r>
            <w:r w:rsidR="001976D0" w:rsidRPr="00D72C63">
              <w:rPr>
                <w:rFonts w:cs="Gentium Plus"/>
                <w:color w:val="000000" w:themeColor="text1"/>
                <w:sz w:val="18"/>
                <w:szCs w:val="18"/>
              </w:rPr>
              <w:t>ı</w:t>
            </w:r>
            <w:r w:rsidR="00B54834" w:rsidRPr="00D72C63">
              <w:rPr>
                <w:rFonts w:cs="Gentium Plus"/>
                <w:color w:val="000000" w:themeColor="text1"/>
                <w:sz w:val="18"/>
                <w:szCs w:val="18"/>
              </w:rPr>
              <w:t>)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. IMDB Adresi</w:t>
            </w:r>
          </w:p>
        </w:tc>
      </w:tr>
      <w:tr w:rsidR="00F9222E" w:rsidRPr="00694F90" w14:paraId="120D12C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772F190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5FA9D995" w14:textId="24462027" w:rsidR="00F9222E" w:rsidRPr="00D72C63" w:rsidRDefault="00AE59EA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Darabont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, Frank. </w:t>
            </w:r>
            <w:proofErr w:type="spellStart"/>
            <w:r w:rsidR="008A222B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The</w:t>
            </w:r>
            <w:proofErr w:type="spellEnd"/>
            <w:r w:rsidR="008A222B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="008A222B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Shawshank</w:t>
            </w:r>
            <w:proofErr w:type="spellEnd"/>
            <w:r w:rsidR="008A222B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="008A222B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Redemption</w:t>
            </w:r>
            <w:proofErr w:type="spellEnd"/>
            <w:r w:rsidR="008A222B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[Esaretin Bedeli]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  <w:r w:rsidR="00B54834" w:rsidRPr="00D72C63">
              <w:rPr>
                <w:rFonts w:cs="Gentium Plus"/>
                <w:color w:val="000000" w:themeColor="text1"/>
                <w:sz w:val="18"/>
                <w:szCs w:val="18"/>
              </w:rPr>
              <w:t>(</w:t>
            </w:r>
            <w:r w:rsidR="00A82E10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Film, 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1995</w:t>
            </w:r>
            <w:r w:rsidR="00B54834" w:rsidRPr="00D72C63">
              <w:rPr>
                <w:rFonts w:cs="Gentium Plus"/>
                <w:color w:val="000000" w:themeColor="text1"/>
                <w:sz w:val="18"/>
                <w:szCs w:val="18"/>
              </w:rPr>
              <w:t>)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. </w:t>
            </w:r>
            <w:hyperlink r:id="rId146" w:history="1">
              <w:r w:rsidR="00BA54A8" w:rsidRPr="00D72C63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://www.imdb.com/title/tt0111161</w:t>
              </w:r>
            </w:hyperlink>
          </w:p>
        </w:tc>
      </w:tr>
    </w:tbl>
    <w:p w14:paraId="7158B735" w14:textId="78964A70" w:rsidR="00CD4052" w:rsidRPr="00694F90" w:rsidRDefault="00CD4052" w:rsidP="00622394">
      <w:pPr>
        <w:pStyle w:val="Balk2"/>
        <w:numPr>
          <w:ilvl w:val="0"/>
          <w:numId w:val="61"/>
        </w:numPr>
        <w:ind w:left="499" w:hanging="357"/>
      </w:pPr>
      <w:bookmarkStart w:id="248" w:name="_Toc37480934"/>
      <w:bookmarkStart w:id="249" w:name="_Hlk34663877"/>
      <w:r w:rsidRPr="00694F90">
        <w:t xml:space="preserve">TV </w:t>
      </w:r>
      <w:r w:rsidR="006525D4" w:rsidRPr="00694F90">
        <w:t>Yayını</w:t>
      </w:r>
      <w:bookmarkEnd w:id="248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F9222E" w:rsidRPr="00694F90" w14:paraId="2860B3F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49"/>
          <w:p w14:paraId="4FA4A532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7A624E3F" w14:textId="464BC1C6" w:rsidR="00F9222E" w:rsidRPr="001740A9" w:rsidRDefault="00DE0037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1740A9">
              <w:rPr>
                <w:rFonts w:cs="Gentium Plus"/>
                <w:sz w:val="17"/>
                <w:szCs w:val="17"/>
              </w:rPr>
              <w:t>Yapımcı</w:t>
            </w:r>
            <w:r w:rsidR="000C21D2" w:rsidRPr="001740A9">
              <w:rPr>
                <w:rFonts w:cs="Gentium Plus"/>
                <w:sz w:val="17"/>
                <w:szCs w:val="17"/>
              </w:rPr>
              <w:t xml:space="preserve"> </w:t>
            </w:r>
            <w:r w:rsidR="005A582D" w:rsidRPr="001740A9">
              <w:rPr>
                <w:rFonts w:cs="Gentium Plus"/>
                <w:sz w:val="17"/>
                <w:szCs w:val="17"/>
              </w:rPr>
              <w:t>veya Sunucu</w:t>
            </w:r>
            <w:r w:rsidRPr="001740A9">
              <w:rPr>
                <w:rFonts w:cs="Gentium Plus"/>
                <w:sz w:val="17"/>
                <w:szCs w:val="17"/>
              </w:rPr>
              <w:t>nun</w:t>
            </w:r>
            <w:r w:rsidR="005A582D" w:rsidRPr="001740A9">
              <w:rPr>
                <w:rFonts w:cs="Gentium Plus"/>
                <w:sz w:val="17"/>
                <w:szCs w:val="17"/>
              </w:rPr>
              <w:t xml:space="preserve"> Adı Soyadı</w:t>
            </w:r>
            <w:r w:rsidR="008C54F8" w:rsidRPr="001740A9">
              <w:rPr>
                <w:rFonts w:cs="Gentium Plus"/>
                <w:sz w:val="17"/>
                <w:szCs w:val="17"/>
              </w:rPr>
              <w:t xml:space="preserve">, </w:t>
            </w:r>
            <w:r w:rsidR="008364F2" w:rsidRPr="001740A9">
              <w:rPr>
                <w:rFonts w:cs="Gentium Plus"/>
                <w:sz w:val="17"/>
                <w:szCs w:val="17"/>
              </w:rPr>
              <w:t>“</w:t>
            </w:r>
            <w:r w:rsidR="00316FDC" w:rsidRPr="001740A9">
              <w:rPr>
                <w:rFonts w:cs="Gentium Plus"/>
                <w:sz w:val="17"/>
                <w:szCs w:val="17"/>
              </w:rPr>
              <w:t xml:space="preserve">Yayın </w:t>
            </w:r>
            <w:r w:rsidR="008C54F8" w:rsidRPr="001740A9">
              <w:rPr>
                <w:rFonts w:cs="Gentium Plus"/>
                <w:sz w:val="17"/>
                <w:szCs w:val="17"/>
              </w:rPr>
              <w:t>Adı</w:t>
            </w:r>
            <w:r w:rsidR="006A44B2">
              <w:rPr>
                <w:rFonts w:cs="Gentium Plus"/>
                <w:i/>
                <w:iCs/>
                <w:sz w:val="17"/>
                <w:szCs w:val="17"/>
              </w:rPr>
              <w:t xml:space="preserve"> [</w:t>
            </w:r>
            <w:r w:rsidR="001C6572" w:rsidRPr="001740A9">
              <w:rPr>
                <w:rFonts w:cs="Gentium Plus"/>
                <w:sz w:val="17"/>
                <w:szCs w:val="17"/>
              </w:rPr>
              <w:t>varsa</w:t>
            </w:r>
            <w:r w:rsidR="001C6572" w:rsidRPr="001740A9">
              <w:rPr>
                <w:rFonts w:cs="Gentium Plus"/>
                <w:i/>
                <w:iCs/>
                <w:sz w:val="17"/>
                <w:szCs w:val="17"/>
              </w:rPr>
              <w:t xml:space="preserve"> Çeviri Adı</w:t>
            </w:r>
            <w:r w:rsidR="006A44B2">
              <w:rPr>
                <w:rFonts w:cs="Gentium Plus"/>
                <w:i/>
                <w:iCs/>
                <w:sz w:val="17"/>
                <w:szCs w:val="17"/>
              </w:rPr>
              <w:t>]</w:t>
            </w:r>
            <w:r w:rsidR="008364F2" w:rsidRPr="001740A9">
              <w:rPr>
                <w:rFonts w:cs="Gentium Plus"/>
                <w:sz w:val="17"/>
                <w:szCs w:val="17"/>
              </w:rPr>
              <w:t>”</w:t>
            </w:r>
            <w:r w:rsidR="005E2542" w:rsidRPr="001740A9">
              <w:rPr>
                <w:rFonts w:cs="Gentium Plus"/>
                <w:sz w:val="17"/>
                <w:szCs w:val="17"/>
              </w:rPr>
              <w:t xml:space="preserve">, </w:t>
            </w:r>
            <w:r w:rsidR="00871284" w:rsidRPr="001740A9">
              <w:rPr>
                <w:rFonts w:cs="Gentium Plus"/>
                <w:i/>
                <w:iCs/>
                <w:sz w:val="17"/>
                <w:szCs w:val="17"/>
              </w:rPr>
              <w:t>TV Adı</w:t>
            </w:r>
            <w:r w:rsidR="00EC684C" w:rsidRPr="001740A9">
              <w:rPr>
                <w:rFonts w:cs="Gentium Plus"/>
                <w:sz w:val="17"/>
                <w:szCs w:val="17"/>
              </w:rPr>
              <w:t xml:space="preserve"> </w:t>
            </w:r>
            <w:r w:rsidR="005E2542" w:rsidRPr="001740A9">
              <w:rPr>
                <w:rFonts w:cs="Gentium Plus"/>
                <w:sz w:val="17"/>
                <w:szCs w:val="17"/>
              </w:rPr>
              <w:t>(</w:t>
            </w:r>
            <w:r w:rsidR="00142AAE" w:rsidRPr="001740A9">
              <w:rPr>
                <w:rFonts w:cs="Gentium Plus"/>
                <w:sz w:val="17"/>
                <w:szCs w:val="17"/>
              </w:rPr>
              <w:t xml:space="preserve">Yayın </w:t>
            </w:r>
            <w:r w:rsidR="001740A9" w:rsidRPr="001740A9">
              <w:rPr>
                <w:rFonts w:cs="Gentium Plus"/>
                <w:sz w:val="17"/>
                <w:szCs w:val="17"/>
              </w:rPr>
              <w:t>Günü Ayı Yılı</w:t>
            </w:r>
            <w:r w:rsidR="005E2542" w:rsidRPr="001740A9">
              <w:rPr>
                <w:rFonts w:cs="Gentium Plus"/>
                <w:sz w:val="17"/>
                <w:szCs w:val="17"/>
              </w:rPr>
              <w:t xml:space="preserve">), </w:t>
            </w:r>
            <w:r w:rsidR="00EC684C" w:rsidRPr="001740A9">
              <w:rPr>
                <w:rFonts w:cs="Gentium Plus"/>
                <w:sz w:val="17"/>
                <w:szCs w:val="17"/>
              </w:rPr>
              <w:t xml:space="preserve">Atıf Yapılan </w:t>
            </w:r>
            <w:proofErr w:type="spellStart"/>
            <w:r w:rsidR="00C13914" w:rsidRPr="001740A9">
              <w:rPr>
                <w:rFonts w:cs="Gentium Plus"/>
                <w:sz w:val="17"/>
                <w:szCs w:val="17"/>
              </w:rPr>
              <w:t>Saat:</w:t>
            </w:r>
            <w:r w:rsidR="00EC684C" w:rsidRPr="001740A9">
              <w:rPr>
                <w:rFonts w:cs="Gentium Plus"/>
                <w:sz w:val="17"/>
                <w:szCs w:val="17"/>
              </w:rPr>
              <w:t>Dakika:Saniye-</w:t>
            </w:r>
            <w:r w:rsidR="00C13914" w:rsidRPr="001740A9">
              <w:rPr>
                <w:rFonts w:cs="Gentium Plus"/>
                <w:sz w:val="17"/>
                <w:szCs w:val="17"/>
              </w:rPr>
              <w:t>Saat:</w:t>
            </w:r>
            <w:r w:rsidR="00EC684C" w:rsidRPr="001740A9">
              <w:rPr>
                <w:rFonts w:cs="Gentium Plus"/>
                <w:sz w:val="17"/>
                <w:szCs w:val="17"/>
              </w:rPr>
              <w:t>Dakika:Saniye</w:t>
            </w:r>
            <w:proofErr w:type="spellEnd"/>
            <w:r w:rsidR="00EC684C" w:rsidRPr="001740A9">
              <w:rPr>
                <w:rFonts w:cs="Gentium Plus"/>
                <w:sz w:val="17"/>
                <w:szCs w:val="17"/>
              </w:rPr>
              <w:t>.</w:t>
            </w:r>
          </w:p>
        </w:tc>
      </w:tr>
      <w:tr w:rsidR="00F9222E" w:rsidRPr="00694F90" w14:paraId="1E8C335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E59002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21D25ED1" w14:textId="541374FE" w:rsidR="00F9222E" w:rsidRPr="001740A9" w:rsidRDefault="00106DC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proofErr w:type="spellStart"/>
            <w:r w:rsidRPr="001740A9">
              <w:rPr>
                <w:rFonts w:cs="Gentium Plus"/>
                <w:sz w:val="17"/>
                <w:szCs w:val="17"/>
              </w:rPr>
              <w:t>Cenksu</w:t>
            </w:r>
            <w:proofErr w:type="spellEnd"/>
            <w:r w:rsidRPr="001740A9">
              <w:rPr>
                <w:rFonts w:cs="Gentium Plus"/>
                <w:sz w:val="17"/>
                <w:szCs w:val="17"/>
              </w:rPr>
              <w:t xml:space="preserve"> Üçer, </w:t>
            </w:r>
            <w:r w:rsidR="008364F2" w:rsidRPr="001740A9">
              <w:rPr>
                <w:rFonts w:cs="Gentium Plus"/>
                <w:sz w:val="17"/>
                <w:szCs w:val="17"/>
              </w:rPr>
              <w:t>“</w:t>
            </w:r>
            <w:r w:rsidRPr="001740A9">
              <w:rPr>
                <w:rFonts w:cs="Gentium Plus"/>
                <w:sz w:val="17"/>
                <w:szCs w:val="17"/>
              </w:rPr>
              <w:t>Mizan</w:t>
            </w:r>
            <w:r w:rsidR="008364F2" w:rsidRPr="001740A9">
              <w:rPr>
                <w:rFonts w:cs="Gentium Plus"/>
                <w:sz w:val="17"/>
                <w:szCs w:val="17"/>
              </w:rPr>
              <w:t>”</w:t>
            </w:r>
            <w:r w:rsidR="0073155C" w:rsidRPr="001740A9">
              <w:rPr>
                <w:rFonts w:cs="Gentium Plus"/>
                <w:sz w:val="17"/>
                <w:szCs w:val="17"/>
              </w:rPr>
              <w:t xml:space="preserve">, </w:t>
            </w:r>
            <w:r w:rsidR="009E08B5" w:rsidRPr="001740A9">
              <w:rPr>
                <w:rFonts w:cs="Gentium Plus"/>
                <w:i/>
                <w:iCs/>
                <w:sz w:val="17"/>
                <w:szCs w:val="17"/>
              </w:rPr>
              <w:t>Diyanet TV</w:t>
            </w:r>
            <w:r w:rsidR="001C6572" w:rsidRPr="001740A9">
              <w:rPr>
                <w:rFonts w:cs="Gentium Plus"/>
                <w:sz w:val="17"/>
                <w:szCs w:val="17"/>
              </w:rPr>
              <w:t xml:space="preserve"> (</w:t>
            </w:r>
            <w:r w:rsidR="0073155C" w:rsidRPr="001740A9">
              <w:rPr>
                <w:rFonts w:cs="Gentium Plus"/>
                <w:sz w:val="17"/>
                <w:szCs w:val="17"/>
              </w:rPr>
              <w:t>06 Temmuz 2019</w:t>
            </w:r>
            <w:r w:rsidR="001C6572" w:rsidRPr="001740A9">
              <w:rPr>
                <w:rFonts w:cs="Gentium Plus"/>
                <w:sz w:val="17"/>
                <w:szCs w:val="17"/>
              </w:rPr>
              <w:t>)</w:t>
            </w:r>
            <w:r w:rsidR="0073155C" w:rsidRPr="001740A9">
              <w:rPr>
                <w:rFonts w:cs="Gentium Plus"/>
                <w:sz w:val="17"/>
                <w:szCs w:val="17"/>
              </w:rPr>
              <w:t xml:space="preserve">, </w:t>
            </w:r>
            <w:r w:rsidR="008754C8" w:rsidRPr="001740A9">
              <w:rPr>
                <w:rFonts w:cs="Gentium Plus"/>
                <w:sz w:val="17"/>
                <w:szCs w:val="17"/>
              </w:rPr>
              <w:t>00:</w:t>
            </w:r>
            <w:r w:rsidR="009E08B5" w:rsidRPr="001740A9">
              <w:rPr>
                <w:rFonts w:cs="Gentium Plus"/>
                <w:sz w:val="17"/>
                <w:szCs w:val="17"/>
              </w:rPr>
              <w:t>22:05</w:t>
            </w:r>
            <w:r w:rsidR="008754C8" w:rsidRPr="001740A9">
              <w:rPr>
                <w:rFonts w:cs="Gentium Plus"/>
                <w:sz w:val="17"/>
                <w:szCs w:val="17"/>
              </w:rPr>
              <w:t>-00:30:10</w:t>
            </w:r>
            <w:r w:rsidR="009E08B5" w:rsidRPr="001740A9">
              <w:rPr>
                <w:rFonts w:cs="Gentium Plus"/>
                <w:sz w:val="17"/>
                <w:szCs w:val="17"/>
              </w:rPr>
              <w:t>.</w:t>
            </w:r>
          </w:p>
        </w:tc>
      </w:tr>
      <w:tr w:rsidR="00F9222E" w:rsidRPr="00694F90" w14:paraId="6850C21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39A9263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5BEE8427" w14:textId="40C079F3" w:rsidR="00F9222E" w:rsidRPr="001740A9" w:rsidRDefault="006B571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1740A9">
              <w:rPr>
                <w:rFonts w:cs="Gentium Plus"/>
                <w:sz w:val="17"/>
                <w:szCs w:val="17"/>
              </w:rPr>
              <w:t xml:space="preserve">Yapımcı veya Sunucunun Soyadı, </w:t>
            </w:r>
            <w:r w:rsidR="005E2542" w:rsidRPr="001740A9">
              <w:rPr>
                <w:rFonts w:cs="Gentium Plus"/>
                <w:sz w:val="17"/>
                <w:szCs w:val="17"/>
              </w:rPr>
              <w:t>“</w:t>
            </w:r>
            <w:r w:rsidR="00316FDC" w:rsidRPr="001740A9">
              <w:rPr>
                <w:rFonts w:cs="Gentium Plus"/>
                <w:sz w:val="17"/>
                <w:szCs w:val="17"/>
              </w:rPr>
              <w:t xml:space="preserve">Yayın </w:t>
            </w:r>
            <w:r w:rsidRPr="001740A9">
              <w:rPr>
                <w:rFonts w:cs="Gentium Plus"/>
                <w:sz w:val="17"/>
                <w:szCs w:val="17"/>
              </w:rPr>
              <w:t>Adı</w:t>
            </w:r>
            <w:r w:rsidR="005E2542" w:rsidRPr="001740A9">
              <w:rPr>
                <w:rFonts w:cs="Gentium Plus"/>
                <w:sz w:val="17"/>
                <w:szCs w:val="17"/>
              </w:rPr>
              <w:t>”</w:t>
            </w:r>
            <w:r w:rsidR="00316FDC" w:rsidRPr="001740A9">
              <w:rPr>
                <w:rFonts w:cs="Gentium Plus"/>
                <w:sz w:val="17"/>
                <w:szCs w:val="17"/>
              </w:rPr>
              <w:t>,</w:t>
            </w:r>
            <w:r w:rsidRPr="001740A9">
              <w:rPr>
                <w:rFonts w:cs="Gentium Plus"/>
                <w:sz w:val="17"/>
                <w:szCs w:val="17"/>
              </w:rPr>
              <w:t xml:space="preserve"> Atıf Yapılan </w:t>
            </w:r>
            <w:proofErr w:type="spellStart"/>
            <w:r w:rsidR="008754C8" w:rsidRPr="001740A9">
              <w:rPr>
                <w:rFonts w:cs="Gentium Plus"/>
                <w:sz w:val="17"/>
                <w:szCs w:val="17"/>
              </w:rPr>
              <w:t>Saat:</w:t>
            </w:r>
            <w:r w:rsidRPr="001740A9">
              <w:rPr>
                <w:rFonts w:cs="Gentium Plus"/>
                <w:sz w:val="17"/>
                <w:szCs w:val="17"/>
              </w:rPr>
              <w:t>Dakika:Saniye-</w:t>
            </w:r>
            <w:r w:rsidR="008754C8" w:rsidRPr="001740A9">
              <w:rPr>
                <w:rFonts w:cs="Gentium Plus"/>
                <w:sz w:val="17"/>
                <w:szCs w:val="17"/>
              </w:rPr>
              <w:t>Saat:</w:t>
            </w:r>
            <w:r w:rsidRPr="001740A9">
              <w:rPr>
                <w:rFonts w:cs="Gentium Plus"/>
                <w:sz w:val="17"/>
                <w:szCs w:val="17"/>
              </w:rPr>
              <w:t>Dakika:Saniye</w:t>
            </w:r>
            <w:proofErr w:type="spellEnd"/>
            <w:r w:rsidRPr="001740A9">
              <w:rPr>
                <w:rFonts w:cs="Gentium Plus"/>
                <w:sz w:val="17"/>
                <w:szCs w:val="17"/>
              </w:rPr>
              <w:t>.</w:t>
            </w:r>
          </w:p>
        </w:tc>
      </w:tr>
      <w:tr w:rsidR="00F9222E" w:rsidRPr="00694F90" w14:paraId="21E185A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D335BE6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6597B72" w14:textId="2FA0E6BB" w:rsidR="00F9222E" w:rsidRPr="001740A9" w:rsidRDefault="0041465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1740A9">
              <w:rPr>
                <w:rFonts w:cs="Gentium Plus"/>
                <w:sz w:val="17"/>
                <w:szCs w:val="17"/>
              </w:rPr>
              <w:t xml:space="preserve">Üçer, </w:t>
            </w:r>
            <w:r w:rsidR="008364F2" w:rsidRPr="001740A9">
              <w:rPr>
                <w:rFonts w:cs="Gentium Plus"/>
                <w:sz w:val="17"/>
                <w:szCs w:val="17"/>
              </w:rPr>
              <w:t>“</w:t>
            </w:r>
            <w:r w:rsidRPr="001740A9">
              <w:rPr>
                <w:rFonts w:cs="Gentium Plus"/>
                <w:sz w:val="17"/>
                <w:szCs w:val="17"/>
              </w:rPr>
              <w:t>Mizan</w:t>
            </w:r>
            <w:r w:rsidR="008364F2" w:rsidRPr="001740A9">
              <w:rPr>
                <w:rFonts w:cs="Gentium Plus"/>
                <w:sz w:val="17"/>
                <w:szCs w:val="17"/>
              </w:rPr>
              <w:t>”</w:t>
            </w:r>
            <w:r w:rsidRPr="001740A9">
              <w:rPr>
                <w:rFonts w:cs="Gentium Plus"/>
                <w:sz w:val="17"/>
                <w:szCs w:val="17"/>
              </w:rPr>
              <w:t xml:space="preserve">, </w:t>
            </w:r>
            <w:r w:rsidR="008754C8" w:rsidRPr="001740A9">
              <w:rPr>
                <w:rFonts w:cs="Gentium Plus"/>
                <w:sz w:val="17"/>
                <w:szCs w:val="17"/>
              </w:rPr>
              <w:t>00:22:05-00:30:10.</w:t>
            </w:r>
          </w:p>
        </w:tc>
      </w:tr>
      <w:tr w:rsidR="00F9222E" w:rsidRPr="00694F90" w14:paraId="0504585E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3D21FB4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0F171EC6" w14:textId="04DD45A7" w:rsidR="00F9222E" w:rsidRPr="001740A9" w:rsidRDefault="006B5714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7"/>
                <w:szCs w:val="17"/>
              </w:rPr>
            </w:pPr>
            <w:r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Yapımcı veya Sunucunun Soyadı, Adı. </w:t>
            </w:r>
            <w:r w:rsidR="005E2542" w:rsidRPr="001740A9">
              <w:rPr>
                <w:rFonts w:cs="Gentium Plus"/>
                <w:color w:val="000000" w:themeColor="text1"/>
                <w:sz w:val="17"/>
                <w:szCs w:val="17"/>
              </w:rPr>
              <w:t>“</w:t>
            </w:r>
            <w:r w:rsidR="00316FDC" w:rsidRPr="001740A9">
              <w:rPr>
                <w:rFonts w:cs="Gentium Plus"/>
                <w:color w:val="000000" w:themeColor="text1"/>
                <w:sz w:val="17"/>
                <w:szCs w:val="17"/>
              </w:rPr>
              <w:t>Yayın</w:t>
            </w:r>
            <w:r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 Adı</w:t>
            </w:r>
            <w:r w:rsidR="005E2542"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”. </w:t>
            </w:r>
            <w:r w:rsidR="00316FDC" w:rsidRPr="001740A9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TV</w:t>
            </w:r>
            <w:r w:rsidR="00C157F2" w:rsidRPr="001740A9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 xml:space="preserve"> Adı</w:t>
            </w:r>
            <w:r w:rsidR="00C157F2" w:rsidRPr="001740A9">
              <w:rPr>
                <w:rFonts w:cs="Gentium Plus"/>
                <w:color w:val="000000" w:themeColor="text1"/>
                <w:sz w:val="17"/>
                <w:szCs w:val="17"/>
              </w:rPr>
              <w:t>.</w:t>
            </w:r>
            <w:r w:rsidR="00316FDC"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 </w:t>
            </w:r>
            <w:r w:rsidR="00142AAE" w:rsidRPr="001740A9">
              <w:rPr>
                <w:rFonts w:cs="Gentium Plus"/>
                <w:color w:val="000000" w:themeColor="text1"/>
                <w:sz w:val="17"/>
                <w:szCs w:val="17"/>
              </w:rPr>
              <w:t>Yayın Tarihi Gün Ay Yıl</w:t>
            </w:r>
            <w:r w:rsidR="001775CD" w:rsidRPr="001740A9">
              <w:rPr>
                <w:rFonts w:cs="Gentium Plus"/>
                <w:color w:val="000000" w:themeColor="text1"/>
                <w:sz w:val="17"/>
                <w:szCs w:val="17"/>
              </w:rPr>
              <w:t>.</w:t>
            </w:r>
            <w:r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 </w:t>
            </w:r>
            <w:r w:rsidR="008B623E" w:rsidRPr="001740A9">
              <w:rPr>
                <w:rFonts w:cs="Gentium Plus"/>
                <w:color w:val="000000" w:themeColor="text1"/>
                <w:sz w:val="17"/>
                <w:szCs w:val="17"/>
              </w:rPr>
              <w:t>Erişim</w:t>
            </w:r>
            <w:r w:rsidR="001775CD"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 Adresi</w:t>
            </w:r>
          </w:p>
        </w:tc>
      </w:tr>
      <w:tr w:rsidR="00F9222E" w:rsidRPr="00694F90" w14:paraId="1C9F19E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2BEB7BD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99B79DE" w14:textId="4AFE6D87" w:rsidR="00F9222E" w:rsidRPr="001740A9" w:rsidRDefault="0041465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7"/>
                <w:szCs w:val="17"/>
              </w:rPr>
            </w:pPr>
            <w:r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Üçer, </w:t>
            </w:r>
            <w:proofErr w:type="spellStart"/>
            <w:r w:rsidRPr="001740A9">
              <w:rPr>
                <w:rFonts w:cs="Gentium Plus"/>
                <w:color w:val="000000" w:themeColor="text1"/>
                <w:sz w:val="17"/>
                <w:szCs w:val="17"/>
              </w:rPr>
              <w:t>Cenksu</w:t>
            </w:r>
            <w:proofErr w:type="spellEnd"/>
            <w:r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. </w:t>
            </w:r>
            <w:r w:rsidR="00950CC0" w:rsidRPr="001740A9">
              <w:rPr>
                <w:rFonts w:cs="Gentium Plus"/>
                <w:color w:val="000000" w:themeColor="text1"/>
                <w:sz w:val="17"/>
                <w:szCs w:val="17"/>
              </w:rPr>
              <w:t>“</w:t>
            </w:r>
            <w:r w:rsidRPr="001740A9">
              <w:rPr>
                <w:rFonts w:cs="Gentium Plus"/>
                <w:color w:val="000000" w:themeColor="text1"/>
                <w:sz w:val="17"/>
                <w:szCs w:val="17"/>
              </w:rPr>
              <w:t>Miza</w:t>
            </w:r>
            <w:r w:rsidR="00950CC0" w:rsidRPr="001740A9">
              <w:rPr>
                <w:rFonts w:cs="Gentium Plus"/>
                <w:color w:val="000000" w:themeColor="text1"/>
                <w:sz w:val="17"/>
                <w:szCs w:val="17"/>
              </w:rPr>
              <w:t>n”</w:t>
            </w:r>
            <w:r w:rsidR="006D16FA" w:rsidRPr="001740A9">
              <w:rPr>
                <w:rFonts w:cs="Gentium Plus"/>
                <w:color w:val="000000" w:themeColor="text1"/>
                <w:sz w:val="17"/>
                <w:szCs w:val="17"/>
              </w:rPr>
              <w:t>.</w:t>
            </w:r>
            <w:r w:rsidR="00950CC0" w:rsidRPr="001740A9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 xml:space="preserve"> </w:t>
            </w:r>
            <w:r w:rsidRPr="001740A9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Diyanet TV</w:t>
            </w:r>
            <w:r w:rsidR="00D14741"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. </w:t>
            </w:r>
            <w:r w:rsidR="00142AAE"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Yayın Tarihi </w:t>
            </w:r>
            <w:r w:rsidR="00950CC0" w:rsidRPr="001740A9">
              <w:rPr>
                <w:rFonts w:cs="Gentium Plus"/>
                <w:color w:val="000000" w:themeColor="text1"/>
                <w:sz w:val="17"/>
                <w:szCs w:val="17"/>
              </w:rPr>
              <w:t xml:space="preserve">06 Temmuz 2019. </w:t>
            </w:r>
            <w:hyperlink r:id="rId147" w:history="1">
              <w:r w:rsidR="00716B14" w:rsidRPr="000E70A1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www.diyanet.tv/mizan/video/mizan--58-bolum</w:t>
              </w:r>
            </w:hyperlink>
          </w:p>
        </w:tc>
      </w:tr>
    </w:tbl>
    <w:p w14:paraId="5FC78E83" w14:textId="58A24750" w:rsidR="00980821" w:rsidRPr="00694F90" w:rsidRDefault="00B12344" w:rsidP="00622394">
      <w:pPr>
        <w:pStyle w:val="Balk2"/>
        <w:numPr>
          <w:ilvl w:val="0"/>
          <w:numId w:val="61"/>
        </w:numPr>
        <w:ind w:left="499" w:hanging="357"/>
      </w:pPr>
      <w:bookmarkStart w:id="250" w:name="_Toc37480935"/>
      <w:bookmarkStart w:id="251" w:name="_Hlk34663890"/>
      <w:r w:rsidRPr="00694F90">
        <w:t xml:space="preserve">Video </w:t>
      </w:r>
      <w:r w:rsidR="002B18C3" w:rsidRPr="00694F90">
        <w:t>Kaydı</w:t>
      </w:r>
      <w:bookmarkEnd w:id="250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F9222E" w:rsidRPr="00E67182" w14:paraId="6EA1030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51"/>
          <w:p w14:paraId="5335FD5F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594607AB" w14:textId="39325576" w:rsidR="00D97581" w:rsidRPr="00D72C63" w:rsidRDefault="00D82B3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Yönetmen/Yükleyen Adı Soyadı, </w:t>
            </w:r>
            <w:r w:rsidR="00AD2496" w:rsidRPr="00D72C63">
              <w:rPr>
                <w:rFonts w:cs="Gentium Plus"/>
                <w:sz w:val="18"/>
                <w:szCs w:val="18"/>
              </w:rPr>
              <w:t>“</w:t>
            </w:r>
            <w:r w:rsidR="009934AD" w:rsidRPr="00D72C63">
              <w:rPr>
                <w:rFonts w:cs="Gentium Plus"/>
                <w:sz w:val="18"/>
                <w:szCs w:val="18"/>
              </w:rPr>
              <w:t xml:space="preserve">Kayıt </w:t>
            </w:r>
            <w:r w:rsidRPr="00D72C63">
              <w:rPr>
                <w:rFonts w:cs="Gentium Plus"/>
                <w:sz w:val="18"/>
                <w:szCs w:val="18"/>
              </w:rPr>
              <w:t>Adı</w:t>
            </w:r>
            <w:r w:rsidR="00AD2496" w:rsidRPr="00D72C63">
              <w:rPr>
                <w:rFonts w:cs="Gentium Plus"/>
                <w:sz w:val="18"/>
                <w:szCs w:val="18"/>
              </w:rPr>
              <w:t>”</w:t>
            </w:r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4112BD" w:rsidRPr="00D72C63">
              <w:rPr>
                <w:rFonts w:cs="Gentium Plus"/>
                <w:i/>
                <w:iCs/>
                <w:sz w:val="18"/>
                <w:szCs w:val="18"/>
              </w:rPr>
              <w:t>Yayı</w:t>
            </w:r>
            <w:r w:rsidR="00D60EE0" w:rsidRPr="00D72C63">
              <w:rPr>
                <w:rFonts w:cs="Gentium Plus"/>
                <w:i/>
                <w:iCs/>
                <w:sz w:val="18"/>
                <w:szCs w:val="18"/>
              </w:rPr>
              <w:t>m</w:t>
            </w:r>
            <w:r w:rsidR="004112BD" w:rsidRPr="00D72C63">
              <w:rPr>
                <w:rFonts w:cs="Gentium Plus"/>
                <w:i/>
                <w:iCs/>
                <w:sz w:val="18"/>
                <w:szCs w:val="18"/>
              </w:rPr>
              <w:t>landığı Platform</w:t>
            </w:r>
            <w:r w:rsidR="00D60EE0" w:rsidRPr="00D72C63">
              <w:rPr>
                <w:rFonts w:cs="Gentium Plus"/>
                <w:i/>
                <w:iCs/>
                <w:sz w:val="18"/>
                <w:szCs w:val="18"/>
              </w:rPr>
              <w:t>un</w:t>
            </w:r>
            <w:r w:rsidR="004112BD" w:rsidRPr="00D72C63">
              <w:rPr>
                <w:rFonts w:cs="Gentium Plus"/>
                <w:i/>
                <w:iCs/>
                <w:sz w:val="18"/>
                <w:szCs w:val="18"/>
              </w:rPr>
              <w:t xml:space="preserve"> Adı</w:t>
            </w:r>
            <w:r w:rsidR="00E31A91" w:rsidRPr="00D72C6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E31A91" w:rsidRPr="00D72C63">
              <w:rPr>
                <w:rFonts w:cs="Gentium Plus"/>
                <w:sz w:val="18"/>
                <w:szCs w:val="18"/>
              </w:rPr>
              <w:t>(</w:t>
            </w:r>
            <w:r w:rsidR="00142AAE" w:rsidRPr="00142AAE">
              <w:rPr>
                <w:rFonts w:cs="Gentium Plus"/>
                <w:sz w:val="18"/>
                <w:szCs w:val="18"/>
              </w:rPr>
              <w:t xml:space="preserve">Yayın </w:t>
            </w:r>
            <w:r w:rsidR="001740A9">
              <w:rPr>
                <w:rFonts w:cs="Gentium Plus"/>
                <w:sz w:val="18"/>
                <w:szCs w:val="18"/>
              </w:rPr>
              <w:t>Günü Ayı Yılı</w:t>
            </w:r>
            <w:r w:rsidR="00E31A91" w:rsidRPr="00D72C63">
              <w:rPr>
                <w:rFonts w:cs="Gentium Plus"/>
                <w:sz w:val="18"/>
                <w:szCs w:val="18"/>
              </w:rPr>
              <w:t>)</w:t>
            </w:r>
            <w:r w:rsidRPr="00D72C63">
              <w:rPr>
                <w:rFonts w:cs="Gentium Plus"/>
                <w:sz w:val="18"/>
                <w:szCs w:val="18"/>
              </w:rPr>
              <w:t xml:space="preserve">, Atıf Yapılan </w:t>
            </w:r>
            <w:proofErr w:type="spellStart"/>
            <w:r w:rsidR="00561BF6" w:rsidRPr="00D72C63">
              <w:rPr>
                <w:rFonts w:cs="Gentium Plus"/>
                <w:sz w:val="18"/>
                <w:szCs w:val="18"/>
              </w:rPr>
              <w:t>Saat:Dakika</w:t>
            </w:r>
            <w:r w:rsidRPr="00D72C63">
              <w:rPr>
                <w:rFonts w:cs="Gentium Plus"/>
                <w:sz w:val="18"/>
                <w:szCs w:val="18"/>
              </w:rPr>
              <w:t>:Saniye-</w:t>
            </w:r>
            <w:r w:rsidR="00561BF6" w:rsidRPr="00D72C63">
              <w:rPr>
                <w:rFonts w:cs="Gentium Plus"/>
                <w:sz w:val="18"/>
                <w:szCs w:val="18"/>
              </w:rPr>
              <w:t>Saat:Dakika</w:t>
            </w:r>
            <w:r w:rsidRPr="00D72C63">
              <w:rPr>
                <w:rFonts w:cs="Gentium Plus"/>
                <w:sz w:val="18"/>
                <w:szCs w:val="18"/>
              </w:rPr>
              <w:t>:Saniye</w:t>
            </w:r>
            <w:proofErr w:type="spellEnd"/>
            <w:r w:rsidR="00E31A91" w:rsidRPr="00D72C63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F9222E" w:rsidRPr="00E67182" w14:paraId="14345F2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1FD6667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14E4EDD" w14:textId="5FD1474F" w:rsidR="00F9222E" w:rsidRPr="00D72C63" w:rsidRDefault="00D82B3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Muhammet Tarakçı, </w:t>
            </w:r>
            <w:r w:rsidR="00D60EE0" w:rsidRPr="00D72C63">
              <w:rPr>
                <w:rFonts w:cs="Gentium Plus"/>
                <w:sz w:val="18"/>
                <w:szCs w:val="18"/>
              </w:rPr>
              <w:t>“</w:t>
            </w:r>
            <w:r w:rsidR="00E65F28" w:rsidRPr="00D72C63">
              <w:rPr>
                <w:rFonts w:cs="Gentium Plus"/>
                <w:sz w:val="18"/>
                <w:szCs w:val="18"/>
              </w:rPr>
              <w:t>İSNAD</w:t>
            </w:r>
            <w:r w:rsidR="00AF72CD" w:rsidRPr="00D72C63">
              <w:rPr>
                <w:rFonts w:cs="Gentium Plus"/>
                <w:sz w:val="18"/>
                <w:szCs w:val="18"/>
              </w:rPr>
              <w:t>-</w:t>
            </w:r>
            <w:r w:rsidRPr="00D72C63">
              <w:rPr>
                <w:rFonts w:cs="Gentium Plus"/>
                <w:sz w:val="18"/>
                <w:szCs w:val="18"/>
              </w:rPr>
              <w:t>Kitap Bölümüne Atıf</w:t>
            </w:r>
            <w:r w:rsidR="00D60EE0" w:rsidRPr="00D72C63">
              <w:rPr>
                <w:rFonts w:cs="Gentium Plus"/>
                <w:sz w:val="18"/>
                <w:szCs w:val="18"/>
              </w:rPr>
              <w:t>”</w:t>
            </w:r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="002C3BA5" w:rsidRPr="00D72C63">
              <w:rPr>
                <w:rFonts w:cs="Gentium Plus"/>
                <w:i/>
                <w:iCs/>
                <w:sz w:val="18"/>
                <w:szCs w:val="18"/>
              </w:rPr>
              <w:t>YouTube</w:t>
            </w:r>
            <w:proofErr w:type="spellEnd"/>
            <w:r w:rsidR="00E31A91" w:rsidRPr="00D72C63">
              <w:rPr>
                <w:rFonts w:cs="Gentium Plus"/>
                <w:sz w:val="18"/>
                <w:szCs w:val="18"/>
              </w:rPr>
              <w:t xml:space="preserve"> (</w:t>
            </w:r>
            <w:r w:rsidRPr="00D72C63">
              <w:rPr>
                <w:rFonts w:cs="Gentium Plus"/>
                <w:sz w:val="18"/>
                <w:szCs w:val="18"/>
              </w:rPr>
              <w:t>31 Mart 2018</w:t>
            </w:r>
            <w:r w:rsidR="00E31A91" w:rsidRPr="00D72C63">
              <w:rPr>
                <w:rFonts w:cs="Gentium Plus"/>
                <w:sz w:val="18"/>
                <w:szCs w:val="18"/>
              </w:rPr>
              <w:t>)</w:t>
            </w:r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987AEC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1:10-</w:t>
            </w:r>
            <w:r w:rsidR="00987AEC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1:55.</w:t>
            </w:r>
          </w:p>
        </w:tc>
      </w:tr>
      <w:tr w:rsidR="00F9222E" w:rsidRPr="00E67182" w14:paraId="6946E04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83275F1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02E3692F" w14:textId="6A2C0917" w:rsidR="00F9222E" w:rsidRPr="00D72C63" w:rsidRDefault="00A3362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Yönetmen/Yükleyen </w:t>
            </w:r>
            <w:r w:rsidR="00D82B30" w:rsidRPr="00D72C63">
              <w:rPr>
                <w:rFonts w:cs="Gentium Plus"/>
                <w:sz w:val="18"/>
                <w:szCs w:val="18"/>
              </w:rPr>
              <w:t xml:space="preserve">Soyadı, </w:t>
            </w:r>
            <w:r w:rsidR="00D60EE0" w:rsidRPr="00D72C63">
              <w:rPr>
                <w:rFonts w:cs="Gentium Plus"/>
                <w:sz w:val="18"/>
                <w:szCs w:val="18"/>
              </w:rPr>
              <w:t>“</w:t>
            </w:r>
            <w:r w:rsidR="009934AD" w:rsidRPr="00D72C63">
              <w:rPr>
                <w:rFonts w:cs="Gentium Plus"/>
                <w:sz w:val="18"/>
                <w:szCs w:val="18"/>
              </w:rPr>
              <w:t>Kayıt</w:t>
            </w:r>
            <w:r w:rsidR="00D82B30" w:rsidRPr="00D72C63">
              <w:rPr>
                <w:rFonts w:cs="Gentium Plus"/>
                <w:sz w:val="18"/>
                <w:szCs w:val="18"/>
              </w:rPr>
              <w:t xml:space="preserve"> Adı</w:t>
            </w:r>
            <w:r w:rsidR="00D60EE0" w:rsidRPr="00D72C63">
              <w:rPr>
                <w:rFonts w:cs="Gentium Plus"/>
                <w:sz w:val="18"/>
                <w:szCs w:val="18"/>
              </w:rPr>
              <w:t>”</w:t>
            </w:r>
            <w:r w:rsidR="00D82B30" w:rsidRPr="00D72C63">
              <w:rPr>
                <w:rFonts w:cs="Gentium Plus"/>
                <w:sz w:val="18"/>
                <w:szCs w:val="18"/>
              </w:rPr>
              <w:t xml:space="preserve">, Atıf Yapılan </w:t>
            </w:r>
            <w:proofErr w:type="spellStart"/>
            <w:r w:rsidR="00561BF6" w:rsidRPr="00D72C63">
              <w:rPr>
                <w:rFonts w:cs="Gentium Plus"/>
                <w:sz w:val="18"/>
                <w:szCs w:val="18"/>
              </w:rPr>
              <w:t>Saat:Dakika:Saniye</w:t>
            </w:r>
            <w:r w:rsidR="00D82B30" w:rsidRPr="00D72C63">
              <w:rPr>
                <w:rFonts w:cs="Gentium Plus"/>
                <w:sz w:val="18"/>
                <w:szCs w:val="18"/>
              </w:rPr>
              <w:t>-</w:t>
            </w:r>
            <w:r w:rsidR="00561BF6" w:rsidRPr="00D72C63">
              <w:rPr>
                <w:rFonts w:cs="Gentium Plus"/>
                <w:sz w:val="18"/>
                <w:szCs w:val="18"/>
              </w:rPr>
              <w:t>Saat:Dakika:Saniye</w:t>
            </w:r>
            <w:proofErr w:type="spellEnd"/>
            <w:r w:rsidR="00D82B30" w:rsidRPr="00D72C63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F9222E" w:rsidRPr="00E67182" w14:paraId="61E184B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F15EF96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7953364" w14:textId="3665A906" w:rsidR="00F9222E" w:rsidRPr="00D72C63" w:rsidRDefault="00D82B3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Tarakçı, </w:t>
            </w:r>
            <w:r w:rsidR="00D60EE0" w:rsidRPr="00D72C63">
              <w:rPr>
                <w:rFonts w:cs="Gentium Plus"/>
                <w:sz w:val="18"/>
                <w:szCs w:val="18"/>
              </w:rPr>
              <w:t>“</w:t>
            </w:r>
            <w:r w:rsidR="00E65F28" w:rsidRPr="00D72C63">
              <w:rPr>
                <w:rFonts w:cs="Gentium Plus"/>
                <w:sz w:val="18"/>
                <w:szCs w:val="18"/>
              </w:rPr>
              <w:t>İSNAD</w:t>
            </w:r>
            <w:r w:rsidR="00A33620" w:rsidRPr="00D72C63">
              <w:rPr>
                <w:rFonts w:cs="Gentium Plus"/>
                <w:sz w:val="18"/>
                <w:szCs w:val="18"/>
              </w:rPr>
              <w:t>-</w:t>
            </w:r>
            <w:r w:rsidRPr="00D72C63">
              <w:rPr>
                <w:rFonts w:cs="Gentium Plus"/>
                <w:sz w:val="18"/>
                <w:szCs w:val="18"/>
              </w:rPr>
              <w:t>Kitap Bölümüne Atıf</w:t>
            </w:r>
            <w:r w:rsidR="00D60EE0" w:rsidRPr="00D72C63">
              <w:rPr>
                <w:rFonts w:cs="Gentium Plus"/>
                <w:sz w:val="18"/>
                <w:szCs w:val="18"/>
              </w:rPr>
              <w:t>”</w:t>
            </w:r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987AEC" w:rsidRPr="00D72C63">
              <w:rPr>
                <w:rFonts w:cs="Gentium Plus"/>
                <w:sz w:val="18"/>
                <w:szCs w:val="18"/>
              </w:rPr>
              <w:t>00:01:10-00:01:55.</w:t>
            </w:r>
          </w:p>
        </w:tc>
      </w:tr>
      <w:tr w:rsidR="00F9222E" w:rsidRPr="00E67182" w14:paraId="6C34108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3ADC803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5CDED8E7" w14:textId="7453F495" w:rsidR="00F9222E" w:rsidRPr="00D72C63" w:rsidRDefault="00A33620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>Yönetmen/Yükleyen</w:t>
            </w:r>
            <w:r w:rsidR="00D82B30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Soyadı, Adı. </w:t>
            </w:r>
            <w:r w:rsidR="00D60EE0" w:rsidRPr="00D72C63">
              <w:rPr>
                <w:rFonts w:cs="Gentium Plus"/>
                <w:color w:val="000000" w:themeColor="text1"/>
                <w:sz w:val="18"/>
                <w:szCs w:val="18"/>
              </w:rPr>
              <w:t>“</w:t>
            </w:r>
            <w:r w:rsidR="009934AD" w:rsidRPr="00D72C63">
              <w:rPr>
                <w:rFonts w:cs="Gentium Plus"/>
                <w:color w:val="000000" w:themeColor="text1"/>
                <w:sz w:val="18"/>
                <w:szCs w:val="18"/>
              </w:rPr>
              <w:t>Kayıt</w:t>
            </w:r>
            <w:r w:rsidR="00D82B30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Adı</w:t>
            </w:r>
            <w:r w:rsidR="00D60EE0" w:rsidRPr="00D72C63">
              <w:rPr>
                <w:rFonts w:cs="Gentium Plus"/>
                <w:color w:val="000000" w:themeColor="text1"/>
                <w:sz w:val="18"/>
                <w:szCs w:val="18"/>
              </w:rPr>
              <w:t>”</w:t>
            </w:r>
            <w:r w:rsidR="00D82B30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. </w:t>
            </w:r>
            <w:r w:rsidR="004112BD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Yayı</w:t>
            </w:r>
            <w:r w:rsidR="00D60EE0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m</w:t>
            </w:r>
            <w:r w:rsidR="004112BD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landığı Platform</w:t>
            </w:r>
            <w:r w:rsidR="00D60EE0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un</w:t>
            </w:r>
            <w:r w:rsidR="004112BD"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Adı</w:t>
            </w:r>
            <w:r w:rsidR="002C3BA5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. </w:t>
            </w:r>
            <w:r w:rsidR="00142AAE" w:rsidRPr="00142AAE">
              <w:rPr>
                <w:rFonts w:cs="Gentium Plus"/>
                <w:color w:val="000000" w:themeColor="text1"/>
                <w:sz w:val="18"/>
                <w:szCs w:val="18"/>
              </w:rPr>
              <w:t xml:space="preserve">Yayın Tarihi </w:t>
            </w:r>
            <w:r w:rsidR="00D82B30" w:rsidRPr="00D72C63">
              <w:rPr>
                <w:rFonts w:cs="Gentium Plus"/>
                <w:color w:val="000000" w:themeColor="text1"/>
                <w:sz w:val="18"/>
                <w:szCs w:val="18"/>
              </w:rPr>
              <w:t>Gün Ay Yıl</w:t>
            </w:r>
            <w:r w:rsidR="008B623E" w:rsidRPr="00D72C63">
              <w:rPr>
                <w:rFonts w:cs="Gentium Plus"/>
                <w:color w:val="000000" w:themeColor="text1"/>
                <w:sz w:val="18"/>
                <w:szCs w:val="18"/>
              </w:rPr>
              <w:t>. Erişim</w:t>
            </w:r>
            <w:r w:rsidR="00D82B30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Adresi</w:t>
            </w:r>
          </w:p>
        </w:tc>
      </w:tr>
      <w:tr w:rsidR="00F9222E" w:rsidRPr="00E67182" w14:paraId="5CAE42D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469DEA3" w14:textId="77777777" w:rsidR="00F9222E" w:rsidRPr="004C3904" w:rsidRDefault="00F9222E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0C8EC87E" w14:textId="6D8B8918" w:rsidR="00F9222E" w:rsidRPr="00762043" w:rsidRDefault="00D82B30" w:rsidP="0076204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7"/>
                <w:szCs w:val="17"/>
              </w:rPr>
            </w:pPr>
            <w:r w:rsidRPr="00762043">
              <w:rPr>
                <w:rFonts w:cs="Gentium Plus"/>
                <w:color w:val="000000" w:themeColor="text1"/>
                <w:sz w:val="17"/>
                <w:szCs w:val="17"/>
              </w:rPr>
              <w:t xml:space="preserve">Tarakçı, Muhammet. </w:t>
            </w:r>
            <w:r w:rsidR="00D60EE0" w:rsidRPr="00762043">
              <w:rPr>
                <w:rFonts w:cs="Gentium Plus"/>
                <w:color w:val="000000" w:themeColor="text1"/>
                <w:sz w:val="17"/>
                <w:szCs w:val="17"/>
              </w:rPr>
              <w:t>“</w:t>
            </w:r>
            <w:r w:rsidR="00E65F28" w:rsidRPr="00762043">
              <w:rPr>
                <w:rFonts w:cs="Gentium Plus"/>
                <w:color w:val="000000" w:themeColor="text1"/>
                <w:sz w:val="17"/>
                <w:szCs w:val="17"/>
              </w:rPr>
              <w:t>İSNAD</w:t>
            </w:r>
            <w:r w:rsidR="00A33620" w:rsidRPr="00762043">
              <w:rPr>
                <w:rFonts w:cs="Gentium Plus"/>
                <w:color w:val="000000" w:themeColor="text1"/>
                <w:sz w:val="17"/>
                <w:szCs w:val="17"/>
              </w:rPr>
              <w:t>-</w:t>
            </w:r>
            <w:r w:rsidRPr="00762043">
              <w:rPr>
                <w:rFonts w:cs="Gentium Plus"/>
                <w:color w:val="000000" w:themeColor="text1"/>
                <w:sz w:val="17"/>
                <w:szCs w:val="17"/>
              </w:rPr>
              <w:t>Kitap Bölümüne Atıf</w:t>
            </w:r>
            <w:r w:rsidR="00D60EE0" w:rsidRPr="00762043">
              <w:rPr>
                <w:rFonts w:cs="Gentium Plus"/>
                <w:color w:val="000000" w:themeColor="text1"/>
                <w:sz w:val="17"/>
                <w:szCs w:val="17"/>
              </w:rPr>
              <w:t>”</w:t>
            </w:r>
            <w:r w:rsidRPr="00762043">
              <w:rPr>
                <w:rFonts w:cs="Gentium Plus"/>
                <w:color w:val="000000" w:themeColor="text1"/>
                <w:sz w:val="17"/>
                <w:szCs w:val="17"/>
              </w:rPr>
              <w:t xml:space="preserve">. </w:t>
            </w:r>
            <w:proofErr w:type="spellStart"/>
            <w:r w:rsidR="004112BD" w:rsidRPr="00762043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YouTube</w:t>
            </w:r>
            <w:proofErr w:type="spellEnd"/>
            <w:r w:rsidR="008B623E" w:rsidRPr="00762043">
              <w:rPr>
                <w:rFonts w:cs="Gentium Plus"/>
                <w:color w:val="000000" w:themeColor="text1"/>
                <w:sz w:val="17"/>
                <w:szCs w:val="17"/>
              </w:rPr>
              <w:t xml:space="preserve">. </w:t>
            </w:r>
            <w:r w:rsidR="00142AAE" w:rsidRPr="00142AAE">
              <w:rPr>
                <w:rFonts w:cs="Gentium Plus"/>
                <w:color w:val="000000" w:themeColor="text1"/>
                <w:sz w:val="17"/>
                <w:szCs w:val="17"/>
              </w:rPr>
              <w:t xml:space="preserve">Yayın Tarihi </w:t>
            </w:r>
            <w:r w:rsidRPr="00762043">
              <w:rPr>
                <w:rFonts w:cs="Gentium Plus"/>
                <w:color w:val="000000" w:themeColor="text1"/>
                <w:sz w:val="17"/>
                <w:szCs w:val="17"/>
              </w:rPr>
              <w:t xml:space="preserve">31 Mart 2018. </w:t>
            </w:r>
            <w:hyperlink r:id="rId148" w:history="1">
              <w:r w:rsidR="00F06E8E" w:rsidRPr="00762043"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https://youtu</w:t>
              </w:r>
              <w:r w:rsidR="00622394"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.</w:t>
              </w:r>
              <w:r w:rsidR="00F06E8E" w:rsidRPr="00762043"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be/watch?v=QwJe7fJfGYI</w:t>
              </w:r>
            </w:hyperlink>
          </w:p>
        </w:tc>
      </w:tr>
    </w:tbl>
    <w:p w14:paraId="61CE548E" w14:textId="2DF81BD0" w:rsidR="00B12344" w:rsidRPr="006A44B2" w:rsidRDefault="00AC38FE" w:rsidP="000A49BA">
      <w:pPr>
        <w:pStyle w:val="Balk2"/>
        <w:numPr>
          <w:ilvl w:val="0"/>
          <w:numId w:val="61"/>
        </w:numPr>
        <w:rPr>
          <w:b w:val="0"/>
          <w:bCs/>
        </w:rPr>
      </w:pPr>
      <w:bookmarkStart w:id="252" w:name="_Toc37480936"/>
      <w:bookmarkStart w:id="253" w:name="_Hlk34663910"/>
      <w:r w:rsidRPr="00694F90">
        <w:t>Ses K</w:t>
      </w:r>
      <w:r w:rsidRPr="006A44B2">
        <w:rPr>
          <w:b w:val="0"/>
          <w:bCs/>
        </w:rPr>
        <w:t>aydı</w:t>
      </w:r>
      <w:bookmarkEnd w:id="25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6331A4" w:rsidRPr="006A44B2" w14:paraId="1C75B6A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bookmarkEnd w:id="253"/>
          <w:p w14:paraId="5CBE36FF" w14:textId="77777777" w:rsidR="006331A4" w:rsidRPr="006A44B2" w:rsidRDefault="006331A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6A44B2">
              <w:rPr>
                <w:b w:val="0"/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996" w:type="dxa"/>
          </w:tcPr>
          <w:p w14:paraId="0850BD2A" w14:textId="5C99C221" w:rsidR="006331A4" w:rsidRPr="006A44B2" w:rsidRDefault="006331A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bCs/>
                <w:sz w:val="18"/>
                <w:szCs w:val="18"/>
              </w:rPr>
            </w:pPr>
            <w:r w:rsidRPr="006A44B2">
              <w:rPr>
                <w:rFonts w:cs="Gentium Plus"/>
                <w:bCs/>
                <w:sz w:val="18"/>
                <w:szCs w:val="18"/>
              </w:rPr>
              <w:t xml:space="preserve">Adı Soyadı, </w:t>
            </w:r>
            <w:r w:rsidR="00C56EA6" w:rsidRPr="006A44B2">
              <w:rPr>
                <w:rFonts w:cs="Gentium Plus"/>
                <w:bCs/>
                <w:sz w:val="18"/>
                <w:szCs w:val="18"/>
              </w:rPr>
              <w:t>“</w:t>
            </w:r>
            <w:r w:rsidRPr="006A44B2">
              <w:rPr>
                <w:rFonts w:cs="Gentium Plus"/>
                <w:bCs/>
                <w:sz w:val="18"/>
                <w:szCs w:val="18"/>
              </w:rPr>
              <w:t>Kay</w:t>
            </w:r>
            <w:r w:rsidR="00900210" w:rsidRPr="006A44B2">
              <w:rPr>
                <w:rFonts w:cs="Gentium Plus"/>
                <w:bCs/>
                <w:sz w:val="18"/>
                <w:szCs w:val="18"/>
              </w:rPr>
              <w:t>ıt</w:t>
            </w:r>
            <w:r w:rsidRPr="006A44B2">
              <w:rPr>
                <w:rFonts w:cs="Gentium Plus"/>
                <w:bCs/>
                <w:sz w:val="18"/>
                <w:szCs w:val="18"/>
              </w:rPr>
              <w:t xml:space="preserve"> Adı</w:t>
            </w:r>
            <w:r w:rsidR="00C56EA6" w:rsidRPr="006A44B2">
              <w:rPr>
                <w:rFonts w:cs="Gentium Plus"/>
                <w:bCs/>
                <w:sz w:val="18"/>
                <w:szCs w:val="18"/>
              </w:rPr>
              <w:t>”</w:t>
            </w:r>
            <w:r w:rsidR="00315940" w:rsidRPr="006A44B2">
              <w:rPr>
                <w:rFonts w:cs="Gentium Plus"/>
                <w:bCs/>
                <w:sz w:val="18"/>
                <w:szCs w:val="18"/>
              </w:rPr>
              <w:t xml:space="preserve">, varsa </w:t>
            </w:r>
            <w:r w:rsidRPr="006A44B2">
              <w:rPr>
                <w:rFonts w:cs="Gentium Plus"/>
                <w:bCs/>
                <w:i/>
                <w:iCs/>
                <w:sz w:val="18"/>
                <w:szCs w:val="18"/>
              </w:rPr>
              <w:t>Albüm</w:t>
            </w:r>
            <w:r w:rsidR="006212E2" w:rsidRPr="006A44B2">
              <w:rPr>
                <w:rFonts w:cs="Gentium Plus"/>
                <w:bCs/>
                <w:i/>
                <w:iCs/>
                <w:sz w:val="18"/>
                <w:szCs w:val="18"/>
              </w:rPr>
              <w:t>/</w:t>
            </w:r>
            <w:r w:rsidR="00F056E5" w:rsidRPr="006A44B2">
              <w:rPr>
                <w:rFonts w:cs="Gentium Plus"/>
                <w:bCs/>
                <w:i/>
                <w:iCs/>
                <w:sz w:val="18"/>
                <w:szCs w:val="18"/>
              </w:rPr>
              <w:t>Yayıncı</w:t>
            </w:r>
            <w:r w:rsidR="006212E2" w:rsidRPr="006A44B2">
              <w:rPr>
                <w:rFonts w:cs="Gentium Plus"/>
                <w:bCs/>
                <w:i/>
                <w:iCs/>
                <w:sz w:val="18"/>
                <w:szCs w:val="18"/>
              </w:rPr>
              <w:t xml:space="preserve"> veya Arşiv</w:t>
            </w:r>
            <w:r w:rsidR="00F056E5" w:rsidRPr="006A44B2">
              <w:rPr>
                <w:rFonts w:cs="Gentium Plus"/>
                <w:bCs/>
                <w:i/>
                <w:iCs/>
                <w:sz w:val="18"/>
                <w:szCs w:val="18"/>
              </w:rPr>
              <w:t xml:space="preserve"> </w:t>
            </w:r>
            <w:r w:rsidR="00AB35E9" w:rsidRPr="006A44B2">
              <w:rPr>
                <w:rFonts w:cs="Gentium Plus"/>
                <w:bCs/>
                <w:i/>
                <w:iCs/>
                <w:sz w:val="18"/>
                <w:szCs w:val="18"/>
              </w:rPr>
              <w:t>Adı</w:t>
            </w:r>
            <w:r w:rsidR="00315940" w:rsidRPr="006A44B2">
              <w:rPr>
                <w:rFonts w:cs="Gentium Plus"/>
                <w:bCs/>
                <w:i/>
                <w:iCs/>
                <w:sz w:val="18"/>
                <w:szCs w:val="18"/>
              </w:rPr>
              <w:t xml:space="preserve"> </w:t>
            </w:r>
            <w:r w:rsidR="00315940" w:rsidRPr="006A44B2">
              <w:rPr>
                <w:rFonts w:cs="Gentium Plus"/>
                <w:bCs/>
                <w:sz w:val="18"/>
                <w:szCs w:val="18"/>
              </w:rPr>
              <w:t>(Yıl)</w:t>
            </w:r>
            <w:r w:rsidRPr="006A44B2">
              <w:rPr>
                <w:rFonts w:cs="Gentium Plus"/>
                <w:bCs/>
                <w:sz w:val="18"/>
                <w:szCs w:val="18"/>
              </w:rPr>
              <w:t xml:space="preserve">, Atıf Yapılan </w:t>
            </w:r>
            <w:proofErr w:type="spellStart"/>
            <w:r w:rsidR="008754C8" w:rsidRPr="006A44B2">
              <w:rPr>
                <w:rFonts w:cs="Gentium Plus"/>
                <w:bCs/>
                <w:sz w:val="18"/>
                <w:szCs w:val="18"/>
              </w:rPr>
              <w:t>Saat:</w:t>
            </w:r>
            <w:r w:rsidRPr="006A44B2">
              <w:rPr>
                <w:rFonts w:cs="Gentium Plus"/>
                <w:bCs/>
                <w:sz w:val="18"/>
                <w:szCs w:val="18"/>
              </w:rPr>
              <w:t>Dakika:Saniye-</w:t>
            </w:r>
            <w:r w:rsidR="008754C8" w:rsidRPr="006A44B2">
              <w:rPr>
                <w:rFonts w:cs="Gentium Plus"/>
                <w:bCs/>
                <w:sz w:val="18"/>
                <w:szCs w:val="18"/>
              </w:rPr>
              <w:t>Saat:</w:t>
            </w:r>
            <w:r w:rsidRPr="006A44B2">
              <w:rPr>
                <w:rFonts w:cs="Gentium Plus"/>
                <w:bCs/>
                <w:sz w:val="18"/>
                <w:szCs w:val="18"/>
              </w:rPr>
              <w:t>Dakika:Saniye</w:t>
            </w:r>
            <w:proofErr w:type="spellEnd"/>
            <w:r w:rsidR="00CD6857" w:rsidRPr="006A44B2">
              <w:rPr>
                <w:rFonts w:cs="Gentium Plus"/>
                <w:bCs/>
                <w:sz w:val="18"/>
                <w:szCs w:val="18"/>
              </w:rPr>
              <w:t>.</w:t>
            </w:r>
          </w:p>
        </w:tc>
      </w:tr>
      <w:tr w:rsidR="006331A4" w:rsidRPr="00E67182" w14:paraId="22BC509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AECAF3B" w14:textId="77777777" w:rsidR="006331A4" w:rsidRPr="004C3904" w:rsidRDefault="006331A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50B5BBA" w14:textId="11B95DBC" w:rsidR="006331A4" w:rsidRPr="00D72C63" w:rsidRDefault="006331A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Fatih Koca, </w:t>
            </w:r>
            <w:r w:rsidR="001B3C82" w:rsidRPr="00D72C63">
              <w:rPr>
                <w:rFonts w:cs="Gentium Plus"/>
                <w:sz w:val="18"/>
                <w:szCs w:val="18"/>
              </w:rPr>
              <w:t>“</w:t>
            </w:r>
            <w:r w:rsidRPr="00D72C63">
              <w:rPr>
                <w:rFonts w:cs="Gentium Plus"/>
                <w:sz w:val="18"/>
                <w:szCs w:val="18"/>
              </w:rPr>
              <w:t>Hak Bir Gönül Verdi Ban</w:t>
            </w:r>
            <w:r w:rsidR="001B3C82" w:rsidRPr="00D72C63">
              <w:rPr>
                <w:rFonts w:cs="Gentium Plus"/>
                <w:sz w:val="18"/>
                <w:szCs w:val="18"/>
              </w:rPr>
              <w:t>a”</w:t>
            </w:r>
            <w:r w:rsidR="001B3C82" w:rsidRPr="00D72C63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Lâ Mekân</w:t>
            </w:r>
            <w:r w:rsidR="001B3C82" w:rsidRPr="00D72C63">
              <w:rPr>
                <w:rFonts w:cs="Gentium Plus"/>
                <w:sz w:val="18"/>
                <w:szCs w:val="18"/>
              </w:rPr>
              <w:t xml:space="preserve"> (</w:t>
            </w:r>
            <w:r w:rsidR="0022050C" w:rsidRPr="00D72C63">
              <w:rPr>
                <w:rFonts w:cs="Gentium Plus"/>
                <w:sz w:val="18"/>
                <w:szCs w:val="18"/>
              </w:rPr>
              <w:t>2016)</w:t>
            </w:r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3:01</w:t>
            </w:r>
            <w:r w:rsidR="007A774F" w:rsidRPr="00D72C63">
              <w:rPr>
                <w:rFonts w:cs="Gentium Plus"/>
                <w:sz w:val="18"/>
                <w:szCs w:val="18"/>
              </w:rPr>
              <w:t>-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="007A774F" w:rsidRPr="00D72C63">
              <w:rPr>
                <w:rFonts w:cs="Gentium Plus"/>
                <w:sz w:val="18"/>
                <w:szCs w:val="18"/>
              </w:rPr>
              <w:t>04:02.</w:t>
            </w:r>
          </w:p>
          <w:p w14:paraId="6FCABA9F" w14:textId="0F4D9E70" w:rsidR="006331A4" w:rsidRPr="00D72C63" w:rsidRDefault="006331A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Michael Jackson, </w:t>
            </w:r>
            <w:r w:rsidR="0022050C" w:rsidRPr="00D72C63">
              <w:rPr>
                <w:rFonts w:cs="Gentium Plus"/>
                <w:sz w:val="18"/>
                <w:szCs w:val="18"/>
              </w:rPr>
              <w:t>“</w:t>
            </w:r>
            <w:r w:rsidRPr="00D72C63">
              <w:rPr>
                <w:rFonts w:cs="Gentium Plus"/>
                <w:sz w:val="18"/>
                <w:szCs w:val="18"/>
              </w:rPr>
              <w:t xml:space="preserve">Break of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Dawn</w:t>
            </w:r>
            <w:proofErr w:type="spellEnd"/>
            <w:r w:rsidR="0022050C" w:rsidRPr="00D72C63">
              <w:rPr>
                <w:rFonts w:cs="Gentium Plus"/>
                <w:sz w:val="18"/>
                <w:szCs w:val="18"/>
              </w:rPr>
              <w:t>”</w:t>
            </w:r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Pr="00D72C63">
              <w:rPr>
                <w:rFonts w:cs="Gentium Plus"/>
                <w:i/>
                <w:iCs/>
                <w:sz w:val="18"/>
                <w:szCs w:val="18"/>
              </w:rPr>
              <w:t>Invincible</w:t>
            </w:r>
            <w:proofErr w:type="spellEnd"/>
            <w:r w:rsidR="00315940" w:rsidRPr="00D72C63">
              <w:rPr>
                <w:rFonts w:cs="Gentium Plus"/>
                <w:sz w:val="18"/>
                <w:szCs w:val="18"/>
              </w:rPr>
              <w:t xml:space="preserve"> (2001)</w:t>
            </w:r>
            <w:r w:rsidR="009B72FF"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2:11</w:t>
            </w:r>
            <w:r w:rsidR="007A774F" w:rsidRPr="00D72C63">
              <w:rPr>
                <w:rFonts w:cs="Gentium Plus"/>
                <w:sz w:val="18"/>
                <w:szCs w:val="18"/>
              </w:rPr>
              <w:t>-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="007A774F" w:rsidRPr="00D72C63">
              <w:rPr>
                <w:rFonts w:cs="Gentium Plus"/>
                <w:sz w:val="18"/>
                <w:szCs w:val="18"/>
              </w:rPr>
              <w:t>03:10.</w:t>
            </w:r>
          </w:p>
          <w:p w14:paraId="36C9047D" w14:textId="2FC3D773" w:rsidR="006331A4" w:rsidRPr="00D72C63" w:rsidRDefault="006331A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İsmail Biçer, </w:t>
            </w:r>
            <w:r w:rsidR="00315940" w:rsidRPr="00D72C63">
              <w:rPr>
                <w:rFonts w:cs="Gentium Plus"/>
                <w:sz w:val="18"/>
                <w:szCs w:val="18"/>
              </w:rPr>
              <w:t>“</w:t>
            </w:r>
            <w:r w:rsidRPr="00D72C63">
              <w:rPr>
                <w:rFonts w:cs="Gentium Plus"/>
                <w:sz w:val="18"/>
                <w:szCs w:val="18"/>
              </w:rPr>
              <w:t xml:space="preserve">Bakara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Sûresi</w:t>
            </w:r>
            <w:proofErr w:type="spellEnd"/>
            <w:r w:rsidR="00315940" w:rsidRPr="00D72C63">
              <w:rPr>
                <w:rFonts w:cs="Gentium Plus"/>
                <w:sz w:val="18"/>
                <w:szCs w:val="18"/>
              </w:rPr>
              <w:t>”</w:t>
            </w:r>
            <w:r w:rsidR="005E7D34" w:rsidRPr="00D72C63">
              <w:rPr>
                <w:rFonts w:cs="Gentium Plus"/>
                <w:sz w:val="18"/>
                <w:szCs w:val="18"/>
              </w:rPr>
              <w:t>,</w:t>
            </w:r>
            <w:r w:rsidR="005E7D34" w:rsidRPr="00D72C6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6212E2" w:rsidRPr="00D72C63">
              <w:rPr>
                <w:rFonts w:cs="Gentium Plus"/>
                <w:i/>
                <w:iCs/>
                <w:sz w:val="18"/>
                <w:szCs w:val="18"/>
              </w:rPr>
              <w:t xml:space="preserve">Seher Demir Özel Arşivi </w:t>
            </w:r>
            <w:r w:rsidR="002D513C" w:rsidRPr="00D72C63">
              <w:rPr>
                <w:rFonts w:cs="Gentium Plus"/>
                <w:sz w:val="18"/>
                <w:szCs w:val="18"/>
              </w:rPr>
              <w:t>(</w:t>
            </w:r>
            <w:proofErr w:type="spellStart"/>
            <w:r w:rsidR="009B72FF" w:rsidRPr="00D72C63">
              <w:rPr>
                <w:rFonts w:cs="Gentium Plus"/>
                <w:sz w:val="18"/>
                <w:szCs w:val="18"/>
              </w:rPr>
              <w:t>ts</w:t>
            </w:r>
            <w:proofErr w:type="spellEnd"/>
            <w:r w:rsidR="009B72FF" w:rsidRPr="00D72C63">
              <w:rPr>
                <w:rFonts w:cs="Gentium Plus"/>
                <w:sz w:val="18"/>
                <w:szCs w:val="18"/>
              </w:rPr>
              <w:t>.</w:t>
            </w:r>
            <w:r w:rsidR="002D513C" w:rsidRPr="00D72C63">
              <w:rPr>
                <w:rFonts w:cs="Gentium Plus"/>
                <w:sz w:val="18"/>
                <w:szCs w:val="18"/>
              </w:rPr>
              <w:t>)</w:t>
            </w:r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4:05</w:t>
            </w:r>
            <w:r w:rsidR="007A774F" w:rsidRPr="00D72C63">
              <w:rPr>
                <w:rFonts w:cs="Gentium Plus"/>
                <w:sz w:val="18"/>
                <w:szCs w:val="18"/>
              </w:rPr>
              <w:t>-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="007A774F" w:rsidRPr="00D72C63">
              <w:rPr>
                <w:rFonts w:cs="Gentium Plus"/>
                <w:sz w:val="18"/>
                <w:szCs w:val="18"/>
              </w:rPr>
              <w:t>05:10.</w:t>
            </w:r>
          </w:p>
          <w:p w14:paraId="2F6E42A3" w14:textId="67D48534" w:rsidR="00021BA1" w:rsidRPr="00D72C63" w:rsidRDefault="008A2B43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sz w:val="18"/>
                <w:szCs w:val="18"/>
              </w:rPr>
              <w:t>Ahmed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Naina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D91A81" w:rsidRPr="00D72C63">
              <w:rPr>
                <w:rFonts w:cs="Gentium Plus"/>
                <w:sz w:val="18"/>
                <w:szCs w:val="18"/>
              </w:rPr>
              <w:t>“</w:t>
            </w:r>
            <w:proofErr w:type="spellStart"/>
            <w:r w:rsidR="00590643" w:rsidRPr="00D72C63">
              <w:rPr>
                <w:rFonts w:cs="Gentium Plus"/>
                <w:sz w:val="18"/>
                <w:szCs w:val="18"/>
              </w:rPr>
              <w:t>Sûrat</w:t>
            </w:r>
            <w:proofErr w:type="spellEnd"/>
            <w:r w:rsidR="00590643" w:rsidRPr="00D72C63">
              <w:rPr>
                <w:rFonts w:cs="Gentium Plus"/>
                <w:sz w:val="18"/>
                <w:szCs w:val="18"/>
              </w:rPr>
              <w:t xml:space="preserve"> </w:t>
            </w:r>
            <w:r w:rsidR="00163591">
              <w:rPr>
                <w:rFonts w:cs="Gentium Plus"/>
                <w:sz w:val="18"/>
                <w:szCs w:val="18"/>
              </w:rPr>
              <w:t>A</w:t>
            </w:r>
            <w:r w:rsidR="00590643" w:rsidRPr="00D72C63">
              <w:rPr>
                <w:rFonts w:cs="Gentium Plus"/>
                <w:sz w:val="18"/>
                <w:szCs w:val="18"/>
              </w:rPr>
              <w:t>l-</w:t>
            </w:r>
            <w:proofErr w:type="spellStart"/>
            <w:r w:rsidR="00590643" w:rsidRPr="00D72C63">
              <w:rPr>
                <w:rFonts w:cs="Gentium Plus"/>
                <w:sz w:val="18"/>
                <w:szCs w:val="18"/>
              </w:rPr>
              <w:t>Fatihah</w:t>
            </w:r>
            <w:proofErr w:type="spellEnd"/>
            <w:r w:rsidR="00D91A81" w:rsidRPr="00D72C63">
              <w:rPr>
                <w:rFonts w:cs="Gentium Plus"/>
                <w:sz w:val="18"/>
                <w:szCs w:val="18"/>
              </w:rPr>
              <w:t xml:space="preserve">”, </w:t>
            </w:r>
            <w:r w:rsidR="007D1728">
              <w:rPr>
                <w:rFonts w:cs="Gentium Plus"/>
                <w:i/>
                <w:iCs/>
                <w:sz w:val="18"/>
                <w:szCs w:val="18"/>
              </w:rPr>
              <w:t>a</w:t>
            </w:r>
            <w:r w:rsidR="00590643" w:rsidRPr="00D72C63">
              <w:rPr>
                <w:rFonts w:cs="Gentium Plus"/>
                <w:i/>
                <w:iCs/>
                <w:sz w:val="18"/>
                <w:szCs w:val="18"/>
              </w:rPr>
              <w:t xml:space="preserve">l-Mushaf </w:t>
            </w:r>
            <w:r w:rsidR="007D1728">
              <w:rPr>
                <w:rFonts w:cs="Gentium Plus"/>
                <w:i/>
                <w:iCs/>
                <w:sz w:val="18"/>
                <w:szCs w:val="18"/>
              </w:rPr>
              <w:t>a</w:t>
            </w:r>
            <w:r w:rsidR="00590643" w:rsidRPr="00D72C63">
              <w:rPr>
                <w:rFonts w:cs="Gentium Plus"/>
                <w:i/>
                <w:iCs/>
                <w:sz w:val="18"/>
                <w:szCs w:val="18"/>
              </w:rPr>
              <w:t>l-</w:t>
            </w:r>
            <w:proofErr w:type="spellStart"/>
            <w:r w:rsidR="00590643" w:rsidRPr="00D72C63">
              <w:rPr>
                <w:rFonts w:cs="Gentium Plus"/>
                <w:i/>
                <w:iCs/>
                <w:sz w:val="18"/>
                <w:szCs w:val="18"/>
              </w:rPr>
              <w:t>Mujawwad</w:t>
            </w:r>
            <w:proofErr w:type="spellEnd"/>
            <w:r w:rsidR="00D91A81" w:rsidRPr="00D72C63">
              <w:rPr>
                <w:rFonts w:cs="Gentium Plus"/>
                <w:sz w:val="18"/>
                <w:szCs w:val="18"/>
              </w:rPr>
              <w:t xml:space="preserve"> (1987)</w:t>
            </w:r>
            <w:r w:rsidR="00DE07CD"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805495">
              <w:rPr>
                <w:rFonts w:cs="Gentium Plus"/>
                <w:sz w:val="18"/>
                <w:szCs w:val="18"/>
              </w:rPr>
              <w:t>00:</w:t>
            </w:r>
            <w:r w:rsidR="00DE07CD" w:rsidRPr="00D72C63">
              <w:rPr>
                <w:rFonts w:cs="Gentium Plus"/>
                <w:sz w:val="18"/>
                <w:szCs w:val="18"/>
              </w:rPr>
              <w:t>0</w:t>
            </w:r>
            <w:r w:rsidR="0042449F" w:rsidRPr="00D72C63">
              <w:rPr>
                <w:rFonts w:cs="Gentium Plus"/>
                <w:sz w:val="18"/>
                <w:szCs w:val="18"/>
              </w:rPr>
              <w:t>0</w:t>
            </w:r>
            <w:r w:rsidR="00DE07CD" w:rsidRPr="00D72C63">
              <w:rPr>
                <w:rFonts w:cs="Gentium Plus"/>
                <w:sz w:val="18"/>
                <w:szCs w:val="18"/>
              </w:rPr>
              <w:t>:</w:t>
            </w:r>
            <w:r w:rsidR="0042449F" w:rsidRPr="00D72C63">
              <w:rPr>
                <w:rFonts w:cs="Gentium Plus"/>
                <w:sz w:val="18"/>
                <w:szCs w:val="18"/>
              </w:rPr>
              <w:t>0</w:t>
            </w:r>
            <w:r w:rsidR="00DE07CD" w:rsidRPr="00D72C63">
              <w:rPr>
                <w:rFonts w:cs="Gentium Plus"/>
                <w:sz w:val="18"/>
                <w:szCs w:val="18"/>
              </w:rPr>
              <w:t>1-</w:t>
            </w:r>
            <w:r w:rsidR="00805495">
              <w:rPr>
                <w:rFonts w:cs="Gentium Plus"/>
                <w:sz w:val="18"/>
                <w:szCs w:val="18"/>
              </w:rPr>
              <w:t>00:</w:t>
            </w:r>
            <w:r w:rsidR="00DE07CD" w:rsidRPr="00D72C63">
              <w:rPr>
                <w:rFonts w:cs="Gentium Plus"/>
                <w:sz w:val="18"/>
                <w:szCs w:val="18"/>
              </w:rPr>
              <w:t>0</w:t>
            </w:r>
            <w:r w:rsidR="0042449F" w:rsidRPr="00D72C63">
              <w:rPr>
                <w:rFonts w:cs="Gentium Plus"/>
                <w:sz w:val="18"/>
                <w:szCs w:val="18"/>
              </w:rPr>
              <w:t>2</w:t>
            </w:r>
            <w:r w:rsidR="00DE07CD" w:rsidRPr="00D72C63">
              <w:rPr>
                <w:rFonts w:cs="Gentium Plus"/>
                <w:sz w:val="18"/>
                <w:szCs w:val="18"/>
              </w:rPr>
              <w:t>:</w:t>
            </w:r>
            <w:r w:rsidR="0042449F" w:rsidRPr="00D72C63">
              <w:rPr>
                <w:rFonts w:cs="Gentium Plus"/>
                <w:sz w:val="18"/>
                <w:szCs w:val="18"/>
              </w:rPr>
              <w:t>03</w:t>
            </w:r>
            <w:r w:rsidR="00DE07CD" w:rsidRPr="00D72C63">
              <w:rPr>
                <w:rFonts w:cs="Gentium Plus"/>
                <w:sz w:val="18"/>
                <w:szCs w:val="18"/>
              </w:rPr>
              <w:t>.</w:t>
            </w:r>
          </w:p>
          <w:p w14:paraId="4F664D9D" w14:textId="00AAB1A9" w:rsidR="00AF53F2" w:rsidRPr="00D72C63" w:rsidRDefault="00AF53F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Taner Şener, </w:t>
            </w:r>
            <w:r w:rsidR="00D91A81" w:rsidRPr="00D72C63">
              <w:rPr>
                <w:rFonts w:cs="Gentium Plus"/>
                <w:sz w:val="18"/>
                <w:szCs w:val="18"/>
              </w:rPr>
              <w:t>“</w:t>
            </w:r>
            <w:r w:rsidRPr="00D72C63">
              <w:rPr>
                <w:rFonts w:cs="Gentium Plus"/>
                <w:sz w:val="18"/>
                <w:szCs w:val="18"/>
              </w:rPr>
              <w:t>Derman Kâr Eylemez</w:t>
            </w:r>
            <w:r w:rsidR="00D91A81" w:rsidRPr="00D72C63">
              <w:rPr>
                <w:rFonts w:cs="Gentium Plus"/>
                <w:sz w:val="18"/>
                <w:szCs w:val="18"/>
              </w:rPr>
              <w:t xml:space="preserve">”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Gönül Plak</w:t>
            </w:r>
            <w:r w:rsidR="00D91A81" w:rsidRPr="00D72C63">
              <w:rPr>
                <w:rFonts w:cs="Gentium Plus"/>
                <w:sz w:val="18"/>
                <w:szCs w:val="18"/>
              </w:rPr>
              <w:t xml:space="preserve"> (1980)</w:t>
            </w:r>
            <w:r w:rsidRPr="00D72C63">
              <w:rPr>
                <w:rFonts w:cs="Gentium Plus"/>
                <w:sz w:val="18"/>
                <w:szCs w:val="18"/>
              </w:rPr>
              <w:t>,</w:t>
            </w:r>
            <w:r w:rsidR="00694B79" w:rsidRPr="00D72C63">
              <w:rPr>
                <w:rFonts w:cs="Gentium Plus"/>
                <w:sz w:val="18"/>
                <w:szCs w:val="18"/>
              </w:rPr>
              <w:t xml:space="preserve"> 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="00CD6857" w:rsidRPr="00D72C63">
              <w:rPr>
                <w:rFonts w:cs="Gentium Plus"/>
                <w:sz w:val="18"/>
                <w:szCs w:val="18"/>
              </w:rPr>
              <w:t>04:50-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="00CD6857" w:rsidRPr="00D72C63">
              <w:rPr>
                <w:rFonts w:cs="Gentium Plus"/>
                <w:sz w:val="18"/>
                <w:szCs w:val="18"/>
              </w:rPr>
              <w:t>06:20.</w:t>
            </w:r>
          </w:p>
        </w:tc>
      </w:tr>
      <w:tr w:rsidR="006331A4" w:rsidRPr="00E67182" w14:paraId="24BB23D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D6C4816" w14:textId="77777777" w:rsidR="006331A4" w:rsidRPr="004C3904" w:rsidRDefault="006331A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2E16334F" w14:textId="56AEA96C" w:rsidR="006331A4" w:rsidRPr="00D72C63" w:rsidRDefault="006331A4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Soyadı, </w:t>
            </w:r>
            <w:r w:rsidR="00D91A81" w:rsidRPr="00D72C63">
              <w:rPr>
                <w:rFonts w:cs="Gentium Plus"/>
                <w:sz w:val="18"/>
                <w:szCs w:val="18"/>
              </w:rPr>
              <w:t>“</w:t>
            </w:r>
            <w:r w:rsidR="00900210" w:rsidRPr="00D72C63">
              <w:rPr>
                <w:rFonts w:cs="Gentium Plus"/>
                <w:sz w:val="18"/>
                <w:szCs w:val="18"/>
              </w:rPr>
              <w:t>Kayıt</w:t>
            </w:r>
            <w:r w:rsidRPr="00D72C63">
              <w:rPr>
                <w:rFonts w:cs="Gentium Plus"/>
                <w:sz w:val="18"/>
                <w:szCs w:val="18"/>
              </w:rPr>
              <w:t xml:space="preserve"> Adı</w:t>
            </w:r>
            <w:r w:rsidR="00D91A81" w:rsidRPr="00D72C63">
              <w:rPr>
                <w:rFonts w:cs="Gentium Plus"/>
                <w:sz w:val="18"/>
                <w:szCs w:val="18"/>
              </w:rPr>
              <w:t>”</w:t>
            </w:r>
            <w:r w:rsidRPr="00D72C63">
              <w:rPr>
                <w:rFonts w:cs="Gentium Plus"/>
                <w:sz w:val="18"/>
                <w:szCs w:val="18"/>
              </w:rPr>
              <w:t>, Atıf Yapılan</w:t>
            </w:r>
            <w:r w:rsidR="00694B79" w:rsidRPr="00D72C63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="00F6523E" w:rsidRPr="00D72C63">
              <w:rPr>
                <w:rFonts w:cs="Gentium Plus"/>
                <w:sz w:val="18"/>
                <w:szCs w:val="18"/>
              </w:rPr>
              <w:t>Saat:</w:t>
            </w:r>
            <w:r w:rsidRPr="00D72C63">
              <w:rPr>
                <w:rFonts w:cs="Gentium Plus"/>
                <w:sz w:val="18"/>
                <w:szCs w:val="18"/>
              </w:rPr>
              <w:t>Dakika:Saniye-</w:t>
            </w:r>
            <w:r w:rsidR="00F6523E" w:rsidRPr="00D72C63">
              <w:rPr>
                <w:rFonts w:cs="Gentium Plus"/>
                <w:sz w:val="18"/>
                <w:szCs w:val="18"/>
              </w:rPr>
              <w:t>Saat:</w:t>
            </w:r>
            <w:r w:rsidRPr="00D72C63">
              <w:rPr>
                <w:rFonts w:cs="Gentium Plus"/>
                <w:sz w:val="18"/>
                <w:szCs w:val="18"/>
              </w:rPr>
              <w:t>Dakika:Saniye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6331A4" w:rsidRPr="00E67182" w14:paraId="4787EA5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A5A7CD1" w14:textId="77777777" w:rsidR="006331A4" w:rsidRPr="004C3904" w:rsidRDefault="006331A4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403ADE31" w14:textId="3FBD2F9E" w:rsidR="006331A4" w:rsidRDefault="006331A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Koca, </w:t>
            </w:r>
            <w:r w:rsidR="00D91A81" w:rsidRPr="00D72C63">
              <w:rPr>
                <w:rFonts w:cs="Gentium Plus"/>
                <w:sz w:val="18"/>
                <w:szCs w:val="18"/>
              </w:rPr>
              <w:t>“</w:t>
            </w:r>
            <w:r w:rsidR="00694B79" w:rsidRPr="00D72C63">
              <w:rPr>
                <w:rFonts w:cs="Gentium Plus"/>
                <w:sz w:val="18"/>
                <w:szCs w:val="18"/>
              </w:rPr>
              <w:t>Hak Bir Gönül Verdi Bana</w:t>
            </w:r>
            <w:r w:rsidR="00D91A81" w:rsidRPr="00D72C63">
              <w:rPr>
                <w:rFonts w:cs="Gentium Plus"/>
                <w:sz w:val="18"/>
                <w:szCs w:val="18"/>
              </w:rPr>
              <w:t xml:space="preserve">”, 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3:04-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3:09.</w:t>
            </w:r>
          </w:p>
          <w:p w14:paraId="309C1EA0" w14:textId="77777777" w:rsidR="00957A64" w:rsidRPr="00D72C63" w:rsidRDefault="00957A64" w:rsidP="00957A6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Jackson, “Break of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Dawn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>”, 00:03:24-00:04:00.</w:t>
            </w:r>
          </w:p>
          <w:p w14:paraId="4D925C9E" w14:textId="194E246D" w:rsidR="006331A4" w:rsidRPr="00D72C63" w:rsidRDefault="006331A4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Biçer, </w:t>
            </w:r>
            <w:r w:rsidR="00D91A81" w:rsidRPr="00D72C63">
              <w:rPr>
                <w:rFonts w:cs="Gentium Plus"/>
                <w:sz w:val="18"/>
                <w:szCs w:val="18"/>
              </w:rPr>
              <w:t>“</w:t>
            </w:r>
            <w:r w:rsidR="00694B79" w:rsidRPr="00D72C63">
              <w:rPr>
                <w:rFonts w:cs="Gentium Plus"/>
                <w:sz w:val="18"/>
                <w:szCs w:val="18"/>
              </w:rPr>
              <w:t xml:space="preserve">Bakara </w:t>
            </w:r>
            <w:proofErr w:type="spellStart"/>
            <w:r w:rsidR="00694B79" w:rsidRPr="00D72C63">
              <w:rPr>
                <w:rFonts w:cs="Gentium Plus"/>
                <w:sz w:val="18"/>
                <w:szCs w:val="18"/>
              </w:rPr>
              <w:t>Sûresi</w:t>
            </w:r>
            <w:proofErr w:type="spellEnd"/>
            <w:r w:rsidR="00D91A81" w:rsidRPr="00D72C63">
              <w:rPr>
                <w:rFonts w:cs="Gentium Plus"/>
                <w:sz w:val="18"/>
                <w:szCs w:val="18"/>
              </w:rPr>
              <w:t>”</w:t>
            </w:r>
            <w:r w:rsidR="00694B79"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4:08</w:t>
            </w:r>
            <w:r w:rsidR="007A774F" w:rsidRPr="00D72C63">
              <w:rPr>
                <w:rFonts w:cs="Gentium Plus"/>
                <w:sz w:val="18"/>
                <w:szCs w:val="18"/>
              </w:rPr>
              <w:t>-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="007A774F" w:rsidRPr="00D72C63">
              <w:rPr>
                <w:rFonts w:cs="Gentium Plus"/>
                <w:sz w:val="18"/>
                <w:szCs w:val="18"/>
              </w:rPr>
              <w:t>04:40.</w:t>
            </w:r>
          </w:p>
          <w:p w14:paraId="627DF29C" w14:textId="2E24913E" w:rsidR="00021BA1" w:rsidRPr="00D72C63" w:rsidRDefault="00405DB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sz w:val="18"/>
                <w:szCs w:val="18"/>
              </w:rPr>
              <w:t>Naina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D91A81" w:rsidRPr="00D72C63">
              <w:rPr>
                <w:rFonts w:cs="Gentium Plus"/>
                <w:sz w:val="18"/>
                <w:szCs w:val="18"/>
              </w:rPr>
              <w:t>“</w:t>
            </w:r>
            <w:proofErr w:type="spellStart"/>
            <w:r w:rsidR="000F22AD" w:rsidRPr="00D72C63">
              <w:rPr>
                <w:rFonts w:cs="Gentium Plus"/>
                <w:sz w:val="18"/>
                <w:szCs w:val="18"/>
              </w:rPr>
              <w:t>Sûrat</w:t>
            </w:r>
            <w:proofErr w:type="spellEnd"/>
            <w:r w:rsidR="000F22AD" w:rsidRPr="00D72C63">
              <w:rPr>
                <w:rFonts w:cs="Gentium Plus"/>
                <w:sz w:val="18"/>
                <w:szCs w:val="18"/>
              </w:rPr>
              <w:t xml:space="preserve"> </w:t>
            </w:r>
            <w:r w:rsidR="00163591">
              <w:rPr>
                <w:rFonts w:cs="Gentium Plus"/>
                <w:sz w:val="18"/>
                <w:szCs w:val="18"/>
              </w:rPr>
              <w:t>A</w:t>
            </w:r>
            <w:r w:rsidR="000F22AD" w:rsidRPr="00D72C63">
              <w:rPr>
                <w:rFonts w:cs="Gentium Plus"/>
                <w:sz w:val="18"/>
                <w:szCs w:val="18"/>
              </w:rPr>
              <w:t>l-</w:t>
            </w:r>
            <w:proofErr w:type="spellStart"/>
            <w:r w:rsidR="000F22AD" w:rsidRPr="00D72C63">
              <w:rPr>
                <w:rFonts w:cs="Gentium Plus"/>
                <w:sz w:val="18"/>
                <w:szCs w:val="18"/>
              </w:rPr>
              <w:t>Fatihah</w:t>
            </w:r>
            <w:proofErr w:type="spellEnd"/>
            <w:r w:rsidR="00D91A81" w:rsidRPr="00D72C63">
              <w:rPr>
                <w:rFonts w:cs="Gentium Plus"/>
                <w:sz w:val="18"/>
                <w:szCs w:val="18"/>
              </w:rPr>
              <w:t>”</w:t>
            </w:r>
            <w:r w:rsidR="000F22AD"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</w:t>
            </w:r>
            <w:r w:rsidR="00F6523E" w:rsidRPr="00D72C63">
              <w:rPr>
                <w:rFonts w:cs="Gentium Plus"/>
                <w:sz w:val="18"/>
                <w:szCs w:val="18"/>
              </w:rPr>
              <w:t>1</w:t>
            </w:r>
            <w:r w:rsidRPr="00D72C63">
              <w:rPr>
                <w:rFonts w:cs="Gentium Plus"/>
                <w:sz w:val="18"/>
                <w:szCs w:val="18"/>
              </w:rPr>
              <w:t>:01-</w:t>
            </w:r>
            <w:r w:rsidR="008754C8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2:03.</w:t>
            </w:r>
          </w:p>
          <w:p w14:paraId="2C90BBF8" w14:textId="33FF416E" w:rsidR="00CD6857" w:rsidRPr="00D72C63" w:rsidRDefault="00CD6857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Şener, </w:t>
            </w:r>
            <w:r w:rsidR="00D91A81" w:rsidRPr="00D72C63">
              <w:rPr>
                <w:rFonts w:cs="Gentium Plus"/>
                <w:sz w:val="18"/>
                <w:szCs w:val="18"/>
              </w:rPr>
              <w:t>“</w:t>
            </w:r>
            <w:r w:rsidR="000F22AD" w:rsidRPr="00D72C63">
              <w:rPr>
                <w:rFonts w:cs="Gentium Plus"/>
                <w:sz w:val="18"/>
                <w:szCs w:val="18"/>
              </w:rPr>
              <w:t>Derman Kâr Eylemez</w:t>
            </w:r>
            <w:r w:rsidR="00D91A81" w:rsidRPr="00D72C63">
              <w:rPr>
                <w:rFonts w:cs="Gentium Plus"/>
                <w:sz w:val="18"/>
                <w:szCs w:val="18"/>
              </w:rPr>
              <w:t>”</w:t>
            </w:r>
            <w:r w:rsidR="000F22AD"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F6523E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4:50-</w:t>
            </w:r>
            <w:r w:rsidR="00F6523E" w:rsidRPr="00D72C63">
              <w:rPr>
                <w:rFonts w:cs="Gentium Plus"/>
                <w:sz w:val="18"/>
                <w:szCs w:val="18"/>
              </w:rPr>
              <w:t>00:</w:t>
            </w:r>
            <w:r w:rsidRPr="00D72C63">
              <w:rPr>
                <w:rFonts w:cs="Gentium Plus"/>
                <w:sz w:val="18"/>
                <w:szCs w:val="18"/>
              </w:rPr>
              <w:t>06:20.</w:t>
            </w:r>
          </w:p>
        </w:tc>
      </w:tr>
      <w:tr w:rsidR="00EB397D" w:rsidRPr="00E67182" w14:paraId="6554AAF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434FB5E" w14:textId="77777777" w:rsidR="00EB397D" w:rsidRPr="004C3904" w:rsidRDefault="00EB397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3F9C2C1A" w14:textId="4E29D40C" w:rsidR="00EB397D" w:rsidRPr="00D72C63" w:rsidRDefault="00EB397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Soyadı, Adı. </w:t>
            </w:r>
            <w:r w:rsidR="00D91A81" w:rsidRPr="00D72C63">
              <w:rPr>
                <w:rFonts w:cs="Gentium Plus"/>
                <w:sz w:val="18"/>
                <w:szCs w:val="18"/>
              </w:rPr>
              <w:t>“Kay</w:t>
            </w:r>
            <w:r w:rsidR="00900210" w:rsidRPr="00D72C63">
              <w:rPr>
                <w:rFonts w:cs="Gentium Plus"/>
                <w:sz w:val="18"/>
                <w:szCs w:val="18"/>
              </w:rPr>
              <w:t>ıt</w:t>
            </w:r>
            <w:r w:rsidRPr="00D72C63">
              <w:rPr>
                <w:rFonts w:cs="Gentium Plus"/>
                <w:sz w:val="18"/>
                <w:szCs w:val="18"/>
              </w:rPr>
              <w:t xml:space="preserve"> Adı</w:t>
            </w:r>
            <w:r w:rsidR="00D91A81" w:rsidRPr="00D72C63">
              <w:rPr>
                <w:rFonts w:cs="Gentium Plus"/>
                <w:sz w:val="18"/>
                <w:szCs w:val="18"/>
              </w:rPr>
              <w:t xml:space="preserve">”. </w:t>
            </w:r>
            <w:r w:rsidR="00D91A81" w:rsidRPr="00D72C63">
              <w:rPr>
                <w:rFonts w:cs="Gentium Plus"/>
                <w:i/>
                <w:iCs/>
                <w:sz w:val="18"/>
                <w:szCs w:val="18"/>
              </w:rPr>
              <w:t>Albüm/Yayıncı veya Arşiv Adı</w:t>
            </w:r>
            <w:r w:rsidR="00B26F41">
              <w:rPr>
                <w:rFonts w:cs="Gentium Plus"/>
                <w:i/>
                <w:iCs/>
                <w:sz w:val="18"/>
                <w:szCs w:val="18"/>
              </w:rPr>
              <w:t>,</w:t>
            </w:r>
            <w:r w:rsidR="005E0515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5E0515">
              <w:rPr>
                <w:rFonts w:cs="Gentium Plus"/>
                <w:sz w:val="18"/>
                <w:szCs w:val="18"/>
              </w:rPr>
              <w:t>Yıl</w:t>
            </w:r>
            <w:r w:rsidRPr="00D72C63">
              <w:rPr>
                <w:rFonts w:cs="Gentium Plus"/>
                <w:sz w:val="18"/>
                <w:szCs w:val="18"/>
              </w:rPr>
              <w:t xml:space="preserve">. </w:t>
            </w:r>
            <w:r w:rsidR="00E070B3" w:rsidRPr="00D72C63">
              <w:rPr>
                <w:rFonts w:cs="Gentium Plus"/>
                <w:sz w:val="18"/>
                <w:szCs w:val="18"/>
              </w:rPr>
              <w:t xml:space="preserve">Erişim Gün Ay Yıl. </w:t>
            </w:r>
            <w:r w:rsidRPr="00D72C63">
              <w:rPr>
                <w:rFonts w:cs="Gentium Plus"/>
                <w:sz w:val="18"/>
                <w:szCs w:val="18"/>
              </w:rPr>
              <w:t>Erişim Adresi</w:t>
            </w:r>
          </w:p>
        </w:tc>
      </w:tr>
      <w:tr w:rsidR="00EB397D" w:rsidRPr="00E67182" w14:paraId="32870DB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C2F0D62" w14:textId="77777777" w:rsidR="00EB397D" w:rsidRPr="004C3904" w:rsidRDefault="00EB397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710DD27" w14:textId="77777777" w:rsidR="00992A72" w:rsidRPr="00D72C63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Biçer, İsmail. </w:t>
            </w:r>
            <w:r w:rsidRPr="004E2492">
              <w:rPr>
                <w:rFonts w:cs="Gentium Plus"/>
                <w:color w:val="000000" w:themeColor="text1"/>
                <w:sz w:val="18"/>
                <w:szCs w:val="18"/>
              </w:rPr>
              <w:t>“</w:t>
            </w:r>
            <w:r w:rsidRPr="004E2492">
              <w:rPr>
                <w:rFonts w:cs="Gentium Plus"/>
                <w:sz w:val="18"/>
                <w:szCs w:val="18"/>
              </w:rPr>
              <w:t xml:space="preserve">Bakara </w:t>
            </w:r>
            <w:proofErr w:type="spellStart"/>
            <w:r w:rsidRPr="004E2492">
              <w:rPr>
                <w:rFonts w:cs="Gentium Plus"/>
                <w:sz w:val="18"/>
                <w:szCs w:val="18"/>
              </w:rPr>
              <w:t>Sûresi</w:t>
            </w:r>
            <w:proofErr w:type="spellEnd"/>
            <w:r w:rsidRPr="004E2492">
              <w:rPr>
                <w:rFonts w:cs="Gentium Plus"/>
                <w:sz w:val="18"/>
                <w:szCs w:val="18"/>
              </w:rPr>
              <w:t>”</w:t>
            </w:r>
            <w:r w:rsidRPr="00D72C63">
              <w:rPr>
                <w:rFonts w:cs="Gentium Plus"/>
                <w:sz w:val="18"/>
                <w:szCs w:val="18"/>
              </w:rPr>
              <w:t xml:space="preserve">. </w:t>
            </w:r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Seher Demir Özel Arşivi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t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.</w:t>
            </w:r>
          </w:p>
          <w:p w14:paraId="0D011995" w14:textId="0C3E836A" w:rsidR="00992A72" w:rsidRPr="000E70A1" w:rsidRDefault="00992A72" w:rsidP="00D72C6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auto"/>
                <w:sz w:val="18"/>
                <w:szCs w:val="18"/>
                <w:u w:val="none"/>
              </w:rPr>
            </w:pP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Jackson, Michael. </w:t>
            </w:r>
            <w:r w:rsidRPr="004E2492">
              <w:rPr>
                <w:rFonts w:cs="Gentium Plus"/>
                <w:color w:val="000000" w:themeColor="text1"/>
                <w:sz w:val="18"/>
                <w:szCs w:val="18"/>
              </w:rPr>
              <w:t>“</w:t>
            </w:r>
            <w:r w:rsidRPr="004E2492">
              <w:rPr>
                <w:rFonts w:cs="Gentium Plus"/>
                <w:sz w:val="18"/>
                <w:szCs w:val="18"/>
              </w:rPr>
              <w:t xml:space="preserve">Break of </w:t>
            </w:r>
            <w:proofErr w:type="spellStart"/>
            <w:r w:rsidRPr="004E2492">
              <w:rPr>
                <w:rFonts w:cs="Gentium Plus"/>
                <w:sz w:val="18"/>
                <w:szCs w:val="18"/>
              </w:rPr>
              <w:t>Dawn</w:t>
            </w:r>
            <w:proofErr w:type="spellEnd"/>
            <w:r w:rsidRPr="004E2492">
              <w:rPr>
                <w:rFonts w:cs="Gentium Plus"/>
                <w:sz w:val="18"/>
                <w:szCs w:val="18"/>
              </w:rPr>
              <w:t>”</w:t>
            </w:r>
            <w:r w:rsidRPr="00D72C63">
              <w:rPr>
                <w:rFonts w:cs="Gentium Plus"/>
                <w:sz w:val="18"/>
                <w:szCs w:val="18"/>
              </w:rPr>
              <w:t xml:space="preserve">. </w:t>
            </w:r>
            <w:proofErr w:type="spellStart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Invincible</w:t>
            </w:r>
            <w:proofErr w:type="spellEnd"/>
            <w:r w:rsidR="00B26F41">
              <w:rPr>
                <w:rFonts w:cs="Gentium Plus"/>
                <w:color w:val="000000" w:themeColor="text1"/>
                <w:sz w:val="18"/>
                <w:szCs w:val="18"/>
              </w:rPr>
              <w:t>,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2001. Erişim 12 Temmuz 2018. </w:t>
            </w:r>
            <w:hyperlink r:id="rId149" w:history="1">
              <w:r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rateyourmusic.com/release/album/michael-jackson/invincible-10</w:t>
              </w:r>
            </w:hyperlink>
          </w:p>
          <w:p w14:paraId="7E3F18A1" w14:textId="77777777" w:rsidR="00992A72" w:rsidRPr="000E70A1" w:rsidRDefault="00992A72" w:rsidP="00D72C6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0E70A1">
              <w:rPr>
                <w:rFonts w:cs="Gentium Plus"/>
                <w:sz w:val="18"/>
                <w:szCs w:val="18"/>
              </w:rPr>
              <w:t xml:space="preserve">Koca, Fatih. “Hak Bir Gönül Verdi Bana”. </w:t>
            </w:r>
            <w:r w:rsidRPr="000E70A1">
              <w:rPr>
                <w:rFonts w:cs="Gentium Plus"/>
                <w:i/>
                <w:iCs/>
                <w:sz w:val="18"/>
                <w:szCs w:val="18"/>
              </w:rPr>
              <w:t>Lâ Mekân</w:t>
            </w:r>
            <w:r w:rsidRPr="000E70A1">
              <w:rPr>
                <w:rFonts w:cs="Gentium Plus"/>
                <w:sz w:val="18"/>
                <w:szCs w:val="18"/>
              </w:rPr>
              <w:t>, 2016.</w:t>
            </w:r>
          </w:p>
          <w:p w14:paraId="55A0DED5" w14:textId="69D3B9F5" w:rsidR="00992A72" w:rsidRPr="000E70A1" w:rsidRDefault="00992A72" w:rsidP="00D72C6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0E70A1">
              <w:rPr>
                <w:rFonts w:cs="Gentium Plus"/>
                <w:sz w:val="18"/>
                <w:szCs w:val="18"/>
              </w:rPr>
              <w:t>Naina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Ahmed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>. “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Sûrat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 Al-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Fatihah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”. </w:t>
            </w:r>
            <w:r w:rsidRPr="000E70A1">
              <w:rPr>
                <w:rFonts w:cs="Gentium Plus"/>
                <w:i/>
                <w:iCs/>
                <w:sz w:val="18"/>
                <w:szCs w:val="18"/>
              </w:rPr>
              <w:t>al-Mushaf al-</w:t>
            </w:r>
            <w:proofErr w:type="spellStart"/>
            <w:r w:rsidRPr="000E70A1">
              <w:rPr>
                <w:rFonts w:cs="Gentium Plus"/>
                <w:i/>
                <w:iCs/>
                <w:sz w:val="18"/>
                <w:szCs w:val="18"/>
              </w:rPr>
              <w:t>Mujawwad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, 1987. Erişim 14 Temmuz 2018. </w:t>
            </w:r>
            <w:hyperlink r:id="rId150" w:history="1">
              <w:r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en.islamway.net/collection/10935/al-mushaf-al-mujawwad</w:t>
              </w:r>
            </w:hyperlink>
          </w:p>
          <w:p w14:paraId="7D549FE5" w14:textId="282AD976" w:rsidR="00EB397D" w:rsidRPr="00D72C63" w:rsidRDefault="00992A72" w:rsidP="00D72C6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Şener, Taner. “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Derman Kâr Eylemez”. </w:t>
            </w:r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Gönül Plak,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1970. Erişim 18 Temmuz 2018.  </w:t>
            </w:r>
            <w:hyperlink r:id="rId151" w:history="1">
              <w:r w:rsidRPr="00D72C63"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https://kasif.mkutup.gov.tr/SonucDetay.aspx?MakId=590311</w:t>
              </w:r>
            </w:hyperlink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</w:p>
        </w:tc>
      </w:tr>
    </w:tbl>
    <w:p w14:paraId="424910F8" w14:textId="5A40BECD" w:rsidR="003C76BB" w:rsidRPr="00694F90" w:rsidRDefault="003C76BB" w:rsidP="000A49BA">
      <w:pPr>
        <w:pStyle w:val="Balk2"/>
        <w:numPr>
          <w:ilvl w:val="0"/>
          <w:numId w:val="61"/>
        </w:numPr>
      </w:pPr>
      <w:bookmarkStart w:id="254" w:name="_Toc37480937"/>
      <w:r w:rsidRPr="00694F90">
        <w:t>Nota</w:t>
      </w:r>
      <w:r w:rsidR="00C3374B" w:rsidRPr="00694F90">
        <w:t xml:space="preserve"> </w:t>
      </w:r>
      <w:r w:rsidR="009504DB" w:rsidRPr="00694F90">
        <w:t>Kâğıdı</w:t>
      </w:r>
      <w:bookmarkEnd w:id="254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3C76BB" w:rsidRPr="00D61AFB" w14:paraId="0832D89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81CD549" w14:textId="77777777" w:rsidR="003C76BB" w:rsidRPr="004C3904" w:rsidRDefault="003C76BB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552F072B" w14:textId="646A76AF" w:rsidR="003C76BB" w:rsidRPr="00B94BD6" w:rsidRDefault="00C3374B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Eserin Adı veya İlk Dizesi</w:t>
            </w:r>
            <w:r w:rsidRPr="00B94BD6">
              <w:rPr>
                <w:rFonts w:cs="Gentium Plus"/>
                <w:sz w:val="19"/>
                <w:szCs w:val="19"/>
              </w:rPr>
              <w:t xml:space="preserve"> (Nota</w:t>
            </w:r>
            <w:r w:rsidR="00DD4CB5" w:rsidRPr="00B94BD6">
              <w:rPr>
                <w:rFonts w:cs="Gentium Plus"/>
                <w:sz w:val="19"/>
                <w:szCs w:val="19"/>
              </w:rPr>
              <w:t xml:space="preserve"> Kâğıdı</w:t>
            </w:r>
            <w:r w:rsidRPr="00B94BD6">
              <w:rPr>
                <w:rFonts w:cs="Gentium Plus"/>
                <w:sz w:val="19"/>
                <w:szCs w:val="19"/>
              </w:rPr>
              <w:t xml:space="preserve">, Yılı), </w:t>
            </w:r>
            <w:r w:rsidR="008B5727" w:rsidRPr="00B94BD6">
              <w:rPr>
                <w:rFonts w:cs="Gentium Plus"/>
                <w:sz w:val="19"/>
                <w:szCs w:val="19"/>
              </w:rPr>
              <w:t xml:space="preserve">Kütüphanenin Bulunduğu Şehir: </w:t>
            </w:r>
            <w:r w:rsidRPr="00B94BD6">
              <w:rPr>
                <w:rFonts w:cs="Gentium Plus"/>
                <w:sz w:val="19"/>
                <w:szCs w:val="19"/>
              </w:rPr>
              <w:t>Kütüphane Adı, Koleksiyon Adı, No. Demirbaş Numarası.</w:t>
            </w:r>
          </w:p>
        </w:tc>
      </w:tr>
      <w:tr w:rsidR="003C76BB" w:rsidRPr="00D61AFB" w14:paraId="309CDE1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1AABAEC" w14:textId="77777777" w:rsidR="003C76BB" w:rsidRPr="004C3904" w:rsidRDefault="003C76BB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F4E79A0" w14:textId="0824D4D6" w:rsidR="003C76BB" w:rsidRPr="00B94BD6" w:rsidRDefault="00C3374B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Hak’tan Doğarak Gönlüne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İmân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-ı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Mehâbet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(Nota</w:t>
            </w:r>
            <w:r w:rsidR="00DD4CB5" w:rsidRPr="00B94BD6">
              <w:rPr>
                <w:rFonts w:cs="Gentium Plus"/>
                <w:sz w:val="19"/>
                <w:szCs w:val="19"/>
              </w:rPr>
              <w:t xml:space="preserve"> Kâğıdı</w:t>
            </w:r>
            <w:r w:rsidRPr="00B94BD6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.), </w:t>
            </w:r>
            <w:r w:rsidR="008B5727" w:rsidRPr="00B94BD6">
              <w:rPr>
                <w:rFonts w:cs="Gentium Plus"/>
                <w:sz w:val="19"/>
                <w:szCs w:val="19"/>
              </w:rPr>
              <w:t xml:space="preserve">İstanbul: </w:t>
            </w:r>
            <w:r w:rsidRPr="00B94BD6">
              <w:rPr>
                <w:rFonts w:cs="Gentium Plus"/>
                <w:sz w:val="19"/>
                <w:szCs w:val="19"/>
              </w:rPr>
              <w:t xml:space="preserve">İSAM Kütüphanesi, Kemal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Batanay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Müzik Arşivi, No.  KB: 1-37-130.</w:t>
            </w:r>
          </w:p>
        </w:tc>
      </w:tr>
      <w:tr w:rsidR="003C76BB" w:rsidRPr="00D61AFB" w14:paraId="0E29E38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D011903" w14:textId="77777777" w:rsidR="003C76BB" w:rsidRPr="004C3904" w:rsidRDefault="003C76BB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7E2936D7" w14:textId="6C8FD914" w:rsidR="003C76BB" w:rsidRPr="00B94BD6" w:rsidRDefault="0059082C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Eserin Adı veya İlk Dizesi</w:t>
            </w:r>
            <w:r w:rsidRPr="00B94BD6">
              <w:rPr>
                <w:rFonts w:cs="Gentium Plus"/>
                <w:sz w:val="19"/>
                <w:szCs w:val="19"/>
              </w:rPr>
              <w:t xml:space="preserve"> (Nota</w:t>
            </w:r>
            <w:r w:rsidR="00DD4CB5" w:rsidRPr="00B94BD6">
              <w:rPr>
                <w:rFonts w:cs="Gentium Plus"/>
                <w:sz w:val="19"/>
                <w:szCs w:val="19"/>
              </w:rPr>
              <w:t xml:space="preserve"> Kâğıdı</w:t>
            </w:r>
            <w:r w:rsidRPr="00B94BD6">
              <w:rPr>
                <w:rFonts w:cs="Gentium Plus"/>
                <w:sz w:val="19"/>
                <w:szCs w:val="19"/>
              </w:rPr>
              <w:t>, Yılı).</w:t>
            </w:r>
          </w:p>
        </w:tc>
      </w:tr>
      <w:tr w:rsidR="003C76BB" w:rsidRPr="00D61AFB" w14:paraId="4457248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8094FAE" w14:textId="77777777" w:rsidR="003C76BB" w:rsidRPr="004C3904" w:rsidRDefault="003C76BB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5A70AD4" w14:textId="79BA2803" w:rsidR="003C76BB" w:rsidRPr="00B94BD6" w:rsidRDefault="0059082C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Hak’tan Doğarak Gönlüne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İmân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-ı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Mehâbet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(Nota</w:t>
            </w:r>
            <w:r w:rsidR="00DD4CB5" w:rsidRPr="00B94BD6">
              <w:rPr>
                <w:rFonts w:cs="Gentium Plus"/>
                <w:sz w:val="19"/>
                <w:szCs w:val="19"/>
              </w:rPr>
              <w:t xml:space="preserve"> Kâğıdı</w:t>
            </w:r>
            <w:r w:rsidRPr="00B94BD6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DC2829" w:rsidRPr="00D61AFB" w14:paraId="305F2B3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E21541D" w14:textId="77777777" w:rsidR="00DC2829" w:rsidRPr="004C3904" w:rsidRDefault="00DC2829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3FA4CD27" w14:textId="3B944015" w:rsidR="00DC2829" w:rsidRPr="00B94BD6" w:rsidRDefault="00DC2829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Eserin Adı veya İlk Dizesi</w:t>
            </w:r>
            <w:r w:rsidRPr="00B94BD6">
              <w:rPr>
                <w:rFonts w:cs="Gentium Plus"/>
                <w:sz w:val="19"/>
                <w:szCs w:val="19"/>
              </w:rPr>
              <w:t xml:space="preserve"> (Nota</w:t>
            </w:r>
            <w:r w:rsidR="00DD4CB5" w:rsidRPr="00B94BD6">
              <w:rPr>
                <w:rFonts w:cs="Gentium Plus"/>
                <w:sz w:val="19"/>
                <w:szCs w:val="19"/>
              </w:rPr>
              <w:t xml:space="preserve"> Kâğıdı</w:t>
            </w:r>
            <w:r w:rsidRPr="00B94BD6">
              <w:rPr>
                <w:rFonts w:cs="Gentium Plus"/>
                <w:sz w:val="19"/>
                <w:szCs w:val="19"/>
              </w:rPr>
              <w:t xml:space="preserve">, Yılı). </w:t>
            </w:r>
            <w:r w:rsidR="008B5727" w:rsidRPr="00B94BD6">
              <w:rPr>
                <w:rFonts w:cs="Gentium Plus"/>
                <w:sz w:val="19"/>
                <w:szCs w:val="19"/>
              </w:rPr>
              <w:t xml:space="preserve">Kütüphanenin Bulunduğu Şehir: </w:t>
            </w:r>
            <w:r w:rsidRPr="00B94BD6">
              <w:rPr>
                <w:rFonts w:cs="Gentium Plus"/>
                <w:sz w:val="19"/>
                <w:szCs w:val="19"/>
              </w:rPr>
              <w:t>Kütüphane Adı, Koleksiyon Adı, No. Demirbaş Numarası. Erişim Adresi</w:t>
            </w:r>
          </w:p>
        </w:tc>
      </w:tr>
      <w:tr w:rsidR="00DC2829" w:rsidRPr="00D61AFB" w14:paraId="079E85C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E0A5D03" w14:textId="77777777" w:rsidR="00DC2829" w:rsidRPr="004C3904" w:rsidRDefault="00DC2829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F9DE673" w14:textId="74588994" w:rsidR="00DC2829" w:rsidRPr="00B94BD6" w:rsidRDefault="00DC2829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Hak’tan Doğarak Gönlüne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İmân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-ı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Mehâbet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(Nota</w:t>
            </w:r>
            <w:r w:rsidR="00DD4CB5" w:rsidRPr="00B94BD6">
              <w:rPr>
                <w:rFonts w:cs="Gentium Plus"/>
                <w:sz w:val="19"/>
                <w:szCs w:val="19"/>
              </w:rPr>
              <w:t xml:space="preserve"> Kâğıdı</w:t>
            </w:r>
            <w:r w:rsidRPr="00B94BD6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.). </w:t>
            </w:r>
            <w:r w:rsidR="008B5727" w:rsidRPr="00B94BD6">
              <w:rPr>
                <w:rFonts w:cs="Gentium Plus"/>
                <w:sz w:val="19"/>
                <w:szCs w:val="19"/>
              </w:rPr>
              <w:t xml:space="preserve">İstanbul: </w:t>
            </w:r>
            <w:r w:rsidRPr="00B94BD6">
              <w:rPr>
                <w:rFonts w:cs="Gentium Plus"/>
                <w:sz w:val="19"/>
                <w:szCs w:val="19"/>
              </w:rPr>
              <w:t>İSAM Kütü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phanesi, Kemal 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Batanay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 Müzik Arşivi, No.  KB: 1-37-130. </w:t>
            </w:r>
            <w:hyperlink r:id="rId152" w:history="1">
              <w:r w:rsidRPr="00B94BD6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isamveri.org</w:t>
              </w:r>
            </w:hyperlink>
          </w:p>
        </w:tc>
      </w:tr>
    </w:tbl>
    <w:p w14:paraId="4DABB5DC" w14:textId="77777777" w:rsidR="00D72C63" w:rsidRPr="00D72C63" w:rsidRDefault="00D72C63" w:rsidP="00D72C63">
      <w:pPr>
        <w:ind w:left="567" w:firstLine="0"/>
      </w:pPr>
    </w:p>
    <w:p w14:paraId="4F781EBB" w14:textId="69B486FE" w:rsidR="00F92BE6" w:rsidRPr="00694F90" w:rsidRDefault="00F92BE6" w:rsidP="000A49BA">
      <w:pPr>
        <w:pStyle w:val="Balk2"/>
        <w:numPr>
          <w:ilvl w:val="0"/>
          <w:numId w:val="61"/>
        </w:numPr>
      </w:pPr>
      <w:bookmarkStart w:id="255" w:name="_Toc37480938"/>
      <w:r w:rsidRPr="00694F90">
        <w:lastRenderedPageBreak/>
        <w:t xml:space="preserve">Sınav </w:t>
      </w:r>
      <w:r w:rsidR="0038452E" w:rsidRPr="00694F90">
        <w:t>Kâğıdı</w:t>
      </w:r>
      <w:bookmarkEnd w:id="255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30"/>
        <w:gridCol w:w="6915"/>
      </w:tblGrid>
      <w:tr w:rsidR="00F92BE6" w:rsidRPr="00AA571F" w14:paraId="2F7B126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E3FDAFA" w14:textId="77777777" w:rsidR="00F92BE6" w:rsidRPr="004C3904" w:rsidRDefault="00F92BE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23" w:type="dxa"/>
          </w:tcPr>
          <w:p w14:paraId="02C08A02" w14:textId="78645C26" w:rsidR="00F203B1" w:rsidRPr="00B94BD6" w:rsidRDefault="00F92BE6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Öğrenci </w:t>
            </w:r>
            <w:r w:rsidR="00DD423F" w:rsidRPr="00B94BD6">
              <w:rPr>
                <w:rFonts w:cs="Gentium Plus"/>
                <w:sz w:val="19"/>
                <w:szCs w:val="19"/>
              </w:rPr>
              <w:t>x,</w:t>
            </w:r>
            <w:r w:rsidR="0038452E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38452E" w:rsidRPr="00B94BD6">
              <w:rPr>
                <w:rFonts w:cs="Gentium Plus"/>
                <w:i/>
                <w:iCs/>
                <w:sz w:val="19"/>
                <w:szCs w:val="19"/>
              </w:rPr>
              <w:t>Dersi</w:t>
            </w:r>
            <w:r w:rsidR="00C65675" w:rsidRPr="00B94BD6">
              <w:rPr>
                <w:rFonts w:cs="Gentium Plus"/>
                <w:i/>
                <w:iCs/>
                <w:sz w:val="19"/>
                <w:szCs w:val="19"/>
              </w:rPr>
              <w:t>n Adı</w:t>
            </w:r>
            <w:r w:rsidR="0038452E"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Sınav</w:t>
            </w:r>
            <w:r w:rsidR="00C65675" w:rsidRPr="00B94BD6">
              <w:rPr>
                <w:rFonts w:cs="Gentium Plus"/>
                <w:i/>
                <w:iCs/>
                <w:sz w:val="19"/>
                <w:szCs w:val="19"/>
              </w:rPr>
              <w:t>ı</w:t>
            </w:r>
            <w:r w:rsidR="00D326E8" w:rsidRPr="00B94BD6">
              <w:rPr>
                <w:rFonts w:cs="Gentium Plus"/>
                <w:i/>
                <w:iCs/>
                <w:sz w:val="19"/>
                <w:szCs w:val="19"/>
              </w:rPr>
              <w:t>n Adı</w:t>
            </w:r>
            <w:r w:rsidR="0038452E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337FC0" w:rsidRPr="00B94BD6">
              <w:rPr>
                <w:rFonts w:cs="Gentium Plus"/>
                <w:sz w:val="19"/>
                <w:szCs w:val="19"/>
              </w:rPr>
              <w:t>(</w:t>
            </w:r>
            <w:r w:rsidR="00D326E8" w:rsidRPr="00B94BD6">
              <w:rPr>
                <w:rFonts w:cs="Gentium Plus"/>
                <w:sz w:val="19"/>
                <w:szCs w:val="19"/>
              </w:rPr>
              <w:t xml:space="preserve">Sınav Kâğıdı, </w:t>
            </w:r>
            <w:r w:rsidR="00337FC0" w:rsidRPr="00B94BD6">
              <w:rPr>
                <w:rFonts w:cs="Gentium Plus"/>
                <w:sz w:val="19"/>
                <w:szCs w:val="19"/>
              </w:rPr>
              <w:t>Sınav Günü Ayı Yılı</w:t>
            </w:r>
            <w:r w:rsidR="00085087">
              <w:rPr>
                <w:rFonts w:cs="Gentium Plus"/>
                <w:sz w:val="19"/>
                <w:szCs w:val="19"/>
              </w:rPr>
              <w:t>)</w:t>
            </w:r>
            <w:r w:rsidR="00337FC0"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="006D1F62" w:rsidRPr="00B94BD6">
              <w:rPr>
                <w:rFonts w:cs="Gentium Plus"/>
                <w:sz w:val="19"/>
                <w:szCs w:val="19"/>
              </w:rPr>
              <w:t>Kurum Adı,</w:t>
            </w:r>
            <w:r w:rsidR="007C06B7" w:rsidRPr="00B94BD6">
              <w:rPr>
                <w:rFonts w:cs="Gentium Plus"/>
                <w:sz w:val="19"/>
                <w:szCs w:val="19"/>
              </w:rPr>
              <w:t xml:space="preserve"> Öğr</w:t>
            </w:r>
            <w:r w:rsidR="00615242" w:rsidRPr="00B94BD6">
              <w:rPr>
                <w:rFonts w:cs="Gentium Plus"/>
                <w:sz w:val="19"/>
                <w:szCs w:val="19"/>
              </w:rPr>
              <w:t>et</w:t>
            </w:r>
            <w:r w:rsidR="005F49AD" w:rsidRPr="00B94BD6">
              <w:rPr>
                <w:rFonts w:cs="Gentium Plus"/>
                <w:sz w:val="19"/>
                <w:szCs w:val="19"/>
              </w:rPr>
              <w:t>ici</w:t>
            </w:r>
            <w:r w:rsidR="00B6792E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6D1F62" w:rsidRPr="00B94BD6">
              <w:rPr>
                <w:rFonts w:cs="Gentium Plus"/>
                <w:sz w:val="19"/>
                <w:szCs w:val="19"/>
              </w:rPr>
              <w:t>x</w:t>
            </w:r>
            <w:r w:rsidR="0038452E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F92BE6" w:rsidRPr="00AA571F" w14:paraId="62B5E42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F7D71DB" w14:textId="77777777" w:rsidR="00F92BE6" w:rsidRPr="004C3904" w:rsidRDefault="00F92BE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38DA30D9" w14:textId="34BDBEF0" w:rsidR="00F92BE6" w:rsidRPr="00B94BD6" w:rsidRDefault="00550625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Ö</w:t>
            </w:r>
            <w:r w:rsidR="009673B5" w:rsidRPr="00B94BD6">
              <w:rPr>
                <w:rFonts w:cs="Gentium Plus"/>
                <w:sz w:val="19"/>
                <w:szCs w:val="19"/>
              </w:rPr>
              <w:t>ğrenci</w:t>
            </w:r>
            <w:r w:rsidR="00B6792E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 xml:space="preserve">1, </w:t>
            </w:r>
            <w:r w:rsidR="0048634D" w:rsidRPr="00B94BD6">
              <w:rPr>
                <w:rFonts w:cs="Gentium Plus"/>
                <w:i/>
                <w:iCs/>
                <w:sz w:val="19"/>
                <w:szCs w:val="19"/>
              </w:rPr>
              <w:t xml:space="preserve">İç Tasarıma Giriş Dersi </w:t>
            </w:r>
            <w:r w:rsidR="00C65675" w:rsidRPr="00B94BD6">
              <w:rPr>
                <w:rFonts w:cs="Gentium Plus"/>
                <w:i/>
                <w:iCs/>
                <w:sz w:val="19"/>
                <w:szCs w:val="19"/>
              </w:rPr>
              <w:t xml:space="preserve">Vize </w:t>
            </w:r>
            <w:r w:rsidR="00D326E8" w:rsidRPr="00B94BD6">
              <w:rPr>
                <w:rFonts w:cs="Gentium Plus"/>
                <w:i/>
                <w:iCs/>
                <w:sz w:val="19"/>
                <w:szCs w:val="19"/>
              </w:rPr>
              <w:t xml:space="preserve">Sınavı </w:t>
            </w:r>
            <w:r w:rsidRPr="00B94BD6">
              <w:rPr>
                <w:rFonts w:cs="Gentium Plus"/>
                <w:sz w:val="19"/>
                <w:szCs w:val="19"/>
              </w:rPr>
              <w:t>(</w:t>
            </w:r>
            <w:r w:rsidR="00D326E8" w:rsidRPr="00B94BD6">
              <w:rPr>
                <w:rFonts w:cs="Gentium Plus"/>
                <w:sz w:val="19"/>
                <w:szCs w:val="19"/>
              </w:rPr>
              <w:t xml:space="preserve">Sınav Kâğıdı, </w:t>
            </w:r>
            <w:r w:rsidR="00365B86" w:rsidRPr="00B94BD6">
              <w:rPr>
                <w:rFonts w:cs="Gentium Plus"/>
                <w:sz w:val="19"/>
                <w:szCs w:val="19"/>
              </w:rPr>
              <w:t>20 Mart 2019</w:t>
            </w:r>
            <w:r w:rsidR="00085087">
              <w:rPr>
                <w:rFonts w:cs="Gentium Plus"/>
                <w:sz w:val="19"/>
                <w:szCs w:val="19"/>
              </w:rPr>
              <w:t>)</w:t>
            </w:r>
            <w:r w:rsidR="00337FC0"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="006D1F62" w:rsidRPr="00B94BD6">
              <w:rPr>
                <w:rFonts w:cs="Gentium Plus"/>
                <w:sz w:val="19"/>
                <w:szCs w:val="19"/>
              </w:rPr>
              <w:t>Sivas Cumhuriyet Üniversitesi</w:t>
            </w:r>
            <w:r w:rsidR="00151A34">
              <w:rPr>
                <w:rFonts w:cs="Gentium Plus"/>
                <w:sz w:val="19"/>
                <w:szCs w:val="19"/>
              </w:rPr>
              <w:t>,</w:t>
            </w:r>
            <w:r w:rsidR="006D1F62" w:rsidRPr="00B94BD6">
              <w:rPr>
                <w:rFonts w:cs="Gentium Plus"/>
                <w:sz w:val="19"/>
                <w:szCs w:val="19"/>
              </w:rPr>
              <w:t xml:space="preserve"> Mimarlık Fakültesi, </w:t>
            </w:r>
            <w:r w:rsidR="00517A0E" w:rsidRPr="00B94BD6">
              <w:rPr>
                <w:rFonts w:cs="Gentium Plus"/>
                <w:sz w:val="19"/>
                <w:szCs w:val="19"/>
              </w:rPr>
              <w:t>Öğr</w:t>
            </w:r>
            <w:r w:rsidR="009C71EB" w:rsidRPr="00B94BD6">
              <w:rPr>
                <w:rFonts w:cs="Gentium Plus"/>
                <w:sz w:val="19"/>
                <w:szCs w:val="19"/>
              </w:rPr>
              <w:t>et</w:t>
            </w:r>
            <w:r w:rsidR="005F49AD" w:rsidRPr="00B94BD6">
              <w:rPr>
                <w:rFonts w:cs="Gentium Plus"/>
                <w:sz w:val="19"/>
                <w:szCs w:val="19"/>
              </w:rPr>
              <w:t>ici</w:t>
            </w:r>
            <w:r w:rsidR="00615242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517A0E" w:rsidRPr="00B94BD6">
              <w:rPr>
                <w:rFonts w:cs="Gentium Plus"/>
                <w:sz w:val="19"/>
                <w:szCs w:val="19"/>
              </w:rPr>
              <w:t>1</w:t>
            </w:r>
            <w:r w:rsidR="00365B86" w:rsidRPr="00B94BD6">
              <w:rPr>
                <w:rFonts w:cs="Gentium Plus"/>
                <w:sz w:val="19"/>
                <w:szCs w:val="19"/>
              </w:rPr>
              <w:t>.</w:t>
            </w:r>
          </w:p>
          <w:p w14:paraId="2761E31D" w14:textId="7A5D06F4" w:rsidR="00DD423F" w:rsidRPr="00B94BD6" w:rsidRDefault="00DD423F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Ö</w:t>
            </w:r>
            <w:r w:rsidR="009673B5" w:rsidRPr="00B94BD6">
              <w:rPr>
                <w:rFonts w:cs="Gentium Plus"/>
                <w:sz w:val="19"/>
                <w:szCs w:val="19"/>
              </w:rPr>
              <w:t>ğrenci</w:t>
            </w:r>
            <w:r w:rsidR="0015304D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 xml:space="preserve">2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Uluslararası İlişkiler-I </w:t>
            </w:r>
            <w:r w:rsidR="0048634D" w:rsidRPr="00B94BD6">
              <w:rPr>
                <w:rFonts w:cs="Gentium Plus"/>
                <w:i/>
                <w:iCs/>
                <w:sz w:val="19"/>
                <w:szCs w:val="19"/>
              </w:rPr>
              <w:t xml:space="preserve">Dersi </w:t>
            </w:r>
            <w:r w:rsidR="00C65675" w:rsidRPr="00B94BD6">
              <w:rPr>
                <w:rFonts w:cs="Gentium Plus"/>
                <w:i/>
                <w:iCs/>
                <w:sz w:val="19"/>
                <w:szCs w:val="19"/>
              </w:rPr>
              <w:t xml:space="preserve">Final </w:t>
            </w:r>
            <w:r w:rsidR="0048634D" w:rsidRPr="00B94BD6">
              <w:rPr>
                <w:rFonts w:cs="Gentium Plus"/>
                <w:i/>
                <w:iCs/>
                <w:sz w:val="19"/>
                <w:szCs w:val="19"/>
              </w:rPr>
              <w:t>Sınav</w:t>
            </w:r>
            <w:r w:rsidR="00D326E8" w:rsidRPr="00B94BD6">
              <w:rPr>
                <w:rFonts w:cs="Gentium Plus"/>
                <w:i/>
                <w:iCs/>
                <w:sz w:val="19"/>
                <w:szCs w:val="19"/>
              </w:rPr>
              <w:t xml:space="preserve">ı </w:t>
            </w:r>
            <w:r w:rsidRPr="00B94BD6">
              <w:rPr>
                <w:rFonts w:cs="Gentium Plus"/>
                <w:sz w:val="19"/>
                <w:szCs w:val="19"/>
              </w:rPr>
              <w:t>(</w:t>
            </w:r>
            <w:r w:rsidR="00D326E8" w:rsidRPr="00B94BD6">
              <w:rPr>
                <w:rFonts w:cs="Gentium Plus"/>
                <w:sz w:val="19"/>
                <w:szCs w:val="19"/>
              </w:rPr>
              <w:t xml:space="preserve">Sınav Kâğıdı, </w:t>
            </w:r>
            <w:r w:rsidRPr="00B94BD6">
              <w:rPr>
                <w:rFonts w:cs="Gentium Plus"/>
                <w:sz w:val="19"/>
                <w:szCs w:val="19"/>
              </w:rPr>
              <w:t>12 Nisan 2019</w:t>
            </w:r>
            <w:r w:rsidR="00085087">
              <w:rPr>
                <w:rFonts w:cs="Gentium Plus"/>
                <w:sz w:val="19"/>
                <w:szCs w:val="19"/>
              </w:rPr>
              <w:t>)</w:t>
            </w:r>
            <w:r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="006D1F62" w:rsidRPr="00B94BD6">
              <w:rPr>
                <w:rFonts w:cs="Gentium Plus"/>
                <w:sz w:val="19"/>
                <w:szCs w:val="19"/>
              </w:rPr>
              <w:t xml:space="preserve">Selçuk Üniversitesi, İktisadi İdari Bilimler Fakültesi, </w:t>
            </w:r>
            <w:r w:rsidR="00F167BE" w:rsidRPr="00B94BD6">
              <w:rPr>
                <w:rFonts w:cs="Gentium Plus"/>
                <w:sz w:val="19"/>
                <w:szCs w:val="19"/>
              </w:rPr>
              <w:t xml:space="preserve">Öğretici </w:t>
            </w:r>
            <w:r w:rsidR="006D1F62" w:rsidRPr="00B94BD6">
              <w:rPr>
                <w:rFonts w:cs="Gentium Plus"/>
                <w:sz w:val="19"/>
                <w:szCs w:val="19"/>
              </w:rPr>
              <w:t>2</w:t>
            </w:r>
            <w:r w:rsidR="00F167BE" w:rsidRPr="00B94BD6">
              <w:rPr>
                <w:rFonts w:cs="Gentium Plus"/>
                <w:sz w:val="19"/>
                <w:szCs w:val="19"/>
              </w:rPr>
              <w:t>.</w:t>
            </w:r>
          </w:p>
          <w:p w14:paraId="2A859BC7" w14:textId="0136946F" w:rsidR="00DC2829" w:rsidRPr="00B94BD6" w:rsidRDefault="00DC2829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Ö</w:t>
            </w:r>
            <w:r w:rsidR="0015304D" w:rsidRPr="00B94BD6">
              <w:rPr>
                <w:rFonts w:cs="Gentium Plus"/>
                <w:sz w:val="19"/>
                <w:szCs w:val="19"/>
              </w:rPr>
              <w:t>ğr</w:t>
            </w:r>
            <w:r w:rsidR="009673B5" w:rsidRPr="00B94BD6">
              <w:rPr>
                <w:rFonts w:cs="Gentium Plus"/>
                <w:sz w:val="19"/>
                <w:szCs w:val="19"/>
              </w:rPr>
              <w:t xml:space="preserve">enci </w:t>
            </w:r>
            <w:r w:rsidRPr="00B94BD6">
              <w:rPr>
                <w:rFonts w:cs="Gentium Plus"/>
                <w:sz w:val="19"/>
                <w:szCs w:val="19"/>
              </w:rPr>
              <w:t xml:space="preserve">3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Türkçe</w:t>
            </w:r>
            <w:r w:rsidR="003E4D49" w:rsidRPr="00B94BD6">
              <w:rPr>
                <w:rFonts w:cs="Gentium Plus"/>
                <w:i/>
                <w:iCs/>
                <w:sz w:val="19"/>
                <w:szCs w:val="19"/>
              </w:rPr>
              <w:t xml:space="preserve"> Dersi Ara Sınav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(Sınav Kâğıdı, 1</w:t>
            </w:r>
            <w:r w:rsidR="003E4D49" w:rsidRPr="00B94BD6">
              <w:rPr>
                <w:rFonts w:cs="Gentium Plus"/>
                <w:sz w:val="19"/>
                <w:szCs w:val="19"/>
              </w:rPr>
              <w:t>0</w:t>
            </w:r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3E4D49" w:rsidRPr="00B94BD6">
              <w:rPr>
                <w:rFonts w:cs="Gentium Plus"/>
                <w:sz w:val="19"/>
                <w:szCs w:val="19"/>
              </w:rPr>
              <w:t>Ekim</w:t>
            </w:r>
            <w:r w:rsidRPr="00B94BD6">
              <w:rPr>
                <w:rFonts w:cs="Gentium Plus"/>
                <w:sz w:val="19"/>
                <w:szCs w:val="19"/>
              </w:rPr>
              <w:t xml:space="preserve"> 201</w:t>
            </w:r>
            <w:r w:rsidR="003E4D49" w:rsidRPr="00B94BD6">
              <w:rPr>
                <w:rFonts w:cs="Gentium Plus"/>
                <w:sz w:val="19"/>
                <w:szCs w:val="19"/>
              </w:rPr>
              <w:t>8</w:t>
            </w:r>
            <w:r w:rsidR="00085087">
              <w:rPr>
                <w:rFonts w:cs="Gentium Plus"/>
                <w:sz w:val="19"/>
                <w:szCs w:val="19"/>
              </w:rPr>
              <w:t>)</w:t>
            </w:r>
            <w:r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="00124B38" w:rsidRPr="00B94BD6">
              <w:rPr>
                <w:rFonts w:cs="Gentium Plus"/>
                <w:sz w:val="19"/>
                <w:szCs w:val="19"/>
              </w:rPr>
              <w:t xml:space="preserve">Ankara Üniversitesi, Eğitim Fakültesi, </w:t>
            </w:r>
            <w:r w:rsidR="00F167BE" w:rsidRPr="00B94BD6">
              <w:rPr>
                <w:rFonts w:cs="Gentium Plus"/>
                <w:sz w:val="19"/>
                <w:szCs w:val="19"/>
              </w:rPr>
              <w:t>Öğr</w:t>
            </w:r>
            <w:r w:rsidR="00615242" w:rsidRPr="00B94BD6">
              <w:rPr>
                <w:rFonts w:cs="Gentium Plus"/>
                <w:sz w:val="19"/>
                <w:szCs w:val="19"/>
              </w:rPr>
              <w:t>et</w:t>
            </w:r>
            <w:r w:rsidR="005F49AD" w:rsidRPr="00B94BD6">
              <w:rPr>
                <w:rFonts w:cs="Gentium Plus"/>
                <w:sz w:val="19"/>
                <w:szCs w:val="19"/>
              </w:rPr>
              <w:t>ici</w:t>
            </w:r>
            <w:r w:rsidR="00B6792E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6D1F62" w:rsidRPr="00B94BD6">
              <w:rPr>
                <w:rFonts w:cs="Gentium Plus"/>
                <w:sz w:val="19"/>
                <w:szCs w:val="19"/>
              </w:rPr>
              <w:t>3</w:t>
            </w:r>
            <w:r w:rsidR="00B56FD1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F92BE6" w:rsidRPr="00AA571F" w14:paraId="106F852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6FDA0B9" w14:textId="77777777" w:rsidR="00F92BE6" w:rsidRPr="004C3904" w:rsidRDefault="00F92BE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23" w:type="dxa"/>
          </w:tcPr>
          <w:p w14:paraId="7B0BD822" w14:textId="16366BAA" w:rsidR="00F92BE6" w:rsidRPr="00B94BD6" w:rsidRDefault="00337FC0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Ö</w:t>
            </w:r>
            <w:r w:rsidR="005F49AD" w:rsidRPr="00B94BD6">
              <w:rPr>
                <w:rFonts w:cs="Gentium Plus"/>
                <w:sz w:val="19"/>
                <w:szCs w:val="19"/>
              </w:rPr>
              <w:t>ğrenci</w:t>
            </w:r>
            <w:r w:rsidR="00E322D1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2E44D8" w:rsidRPr="00B94BD6">
              <w:rPr>
                <w:rFonts w:cs="Gentium Plus"/>
                <w:sz w:val="19"/>
                <w:szCs w:val="19"/>
              </w:rPr>
              <w:t>Adı Soyadı</w:t>
            </w:r>
            <w:r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Dersin Adı Sınav</w:t>
            </w:r>
            <w:r w:rsidR="00B86AE0" w:rsidRPr="00B94BD6">
              <w:rPr>
                <w:rFonts w:cs="Gentium Plus"/>
                <w:i/>
                <w:iCs/>
                <w:sz w:val="19"/>
                <w:szCs w:val="19"/>
              </w:rPr>
              <w:t>ın Adı</w:t>
            </w:r>
            <w:r w:rsidR="0048634D" w:rsidRPr="00B94BD6">
              <w:rPr>
                <w:rFonts w:cs="Gentium Plus"/>
                <w:sz w:val="19"/>
                <w:szCs w:val="19"/>
              </w:rPr>
              <w:t xml:space="preserve"> (</w:t>
            </w:r>
            <w:r w:rsidR="00A61A7B" w:rsidRPr="00B94BD6">
              <w:rPr>
                <w:rFonts w:cs="Gentium Plus"/>
                <w:sz w:val="19"/>
                <w:szCs w:val="19"/>
              </w:rPr>
              <w:t xml:space="preserve">Sınav Kâğıdı, </w:t>
            </w:r>
            <w:r w:rsidR="00781EB1" w:rsidRPr="00B94BD6">
              <w:rPr>
                <w:rFonts w:cs="Gentium Plus"/>
                <w:sz w:val="19"/>
                <w:szCs w:val="19"/>
              </w:rPr>
              <w:t>Sınav Günü Ayı Yılı</w:t>
            </w:r>
            <w:r w:rsidR="0048634D" w:rsidRPr="00B94BD6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F92BE6" w:rsidRPr="00AA571F" w14:paraId="174AC97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1547CFE" w14:textId="77777777" w:rsidR="00F92BE6" w:rsidRPr="004C3904" w:rsidRDefault="00F92BE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5560DDD0" w14:textId="069AE23A" w:rsidR="005F49AD" w:rsidRPr="00B94BD6" w:rsidRDefault="005F49A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Öğrenci 1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İç Tasarıma Giriş Dersi Vize Sınavı </w:t>
            </w:r>
            <w:r w:rsidRPr="00B94BD6">
              <w:rPr>
                <w:rFonts w:cs="Gentium Plus"/>
                <w:sz w:val="19"/>
                <w:szCs w:val="19"/>
              </w:rPr>
              <w:t>(</w:t>
            </w:r>
            <w:r w:rsidR="00A61A7B" w:rsidRPr="00B94BD6">
              <w:rPr>
                <w:rFonts w:cs="Gentium Plus"/>
                <w:sz w:val="19"/>
                <w:szCs w:val="19"/>
              </w:rPr>
              <w:t xml:space="preserve">Sınav Kâğıdı, </w:t>
            </w:r>
            <w:r w:rsidR="00781EB1" w:rsidRPr="00B94BD6">
              <w:rPr>
                <w:rFonts w:cs="Gentium Plus"/>
                <w:sz w:val="19"/>
                <w:szCs w:val="19"/>
              </w:rPr>
              <w:t>20 Mart 2019</w:t>
            </w:r>
            <w:r w:rsidRPr="00B94BD6">
              <w:rPr>
                <w:rFonts w:cs="Gentium Plus"/>
                <w:sz w:val="19"/>
                <w:szCs w:val="19"/>
              </w:rPr>
              <w:t>).</w:t>
            </w:r>
          </w:p>
          <w:p w14:paraId="002A5DB1" w14:textId="096AA669" w:rsidR="005F49AD" w:rsidRPr="00B94BD6" w:rsidRDefault="005F49A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Öğrenci 2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Uluslararası İlişkiler-I Dersi Final Sınavı </w:t>
            </w:r>
            <w:r w:rsidRPr="00B94BD6">
              <w:rPr>
                <w:rFonts w:cs="Gentium Plus"/>
                <w:sz w:val="19"/>
                <w:szCs w:val="19"/>
              </w:rPr>
              <w:t>(</w:t>
            </w:r>
            <w:r w:rsidR="00A61A7B" w:rsidRPr="00B94BD6">
              <w:rPr>
                <w:rFonts w:cs="Gentium Plus"/>
                <w:sz w:val="19"/>
                <w:szCs w:val="19"/>
              </w:rPr>
              <w:t xml:space="preserve">Sınav Kâğıdı, </w:t>
            </w:r>
            <w:r w:rsidR="00781EB1" w:rsidRPr="00B94BD6">
              <w:rPr>
                <w:rFonts w:cs="Gentium Plus"/>
                <w:sz w:val="19"/>
                <w:szCs w:val="19"/>
              </w:rPr>
              <w:t>12 Nisan 2019</w:t>
            </w:r>
            <w:r w:rsidRPr="00B94BD6">
              <w:rPr>
                <w:rFonts w:cs="Gentium Plus"/>
                <w:sz w:val="19"/>
                <w:szCs w:val="19"/>
              </w:rPr>
              <w:t>).</w:t>
            </w:r>
          </w:p>
          <w:p w14:paraId="414BE2DB" w14:textId="0A48C030" w:rsidR="003E4D49" w:rsidRPr="00B94BD6" w:rsidRDefault="005F49A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Öğrenci 3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Türkçe Dersi Ara Sınav </w:t>
            </w:r>
            <w:r w:rsidRPr="00B94BD6">
              <w:rPr>
                <w:rFonts w:cs="Gentium Plus"/>
                <w:sz w:val="19"/>
                <w:szCs w:val="19"/>
              </w:rPr>
              <w:t>(</w:t>
            </w:r>
            <w:r w:rsidR="00A61A7B" w:rsidRPr="00B94BD6">
              <w:rPr>
                <w:rFonts w:cs="Gentium Plus"/>
                <w:sz w:val="19"/>
                <w:szCs w:val="19"/>
              </w:rPr>
              <w:t xml:space="preserve">Sınav Kâğıdı, </w:t>
            </w:r>
            <w:r w:rsidR="00781EB1" w:rsidRPr="00B94BD6">
              <w:rPr>
                <w:rFonts w:cs="Gentium Plus"/>
                <w:sz w:val="19"/>
                <w:szCs w:val="19"/>
              </w:rPr>
              <w:t>10 Ekim 2018</w:t>
            </w:r>
            <w:r w:rsidRPr="00B94BD6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F92BE6" w:rsidRPr="00AA571F" w14:paraId="6205B18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B1EE4BF" w14:textId="77777777" w:rsidR="00F92BE6" w:rsidRPr="004C3904" w:rsidRDefault="00F92BE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23" w:type="dxa"/>
          </w:tcPr>
          <w:p w14:paraId="5B3A2E0E" w14:textId="224BE91A" w:rsidR="00F92BE6" w:rsidRPr="00B94BD6" w:rsidRDefault="00A5765E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>Öğrenci</w:t>
            </w:r>
            <w:r w:rsidR="00151A34">
              <w:rPr>
                <w:rFonts w:cs="Gentium Plus"/>
                <w:sz w:val="19"/>
                <w:szCs w:val="19"/>
              </w:rPr>
              <w:t xml:space="preserve"> Adı Soyadı</w:t>
            </w:r>
            <w:r w:rsidRPr="00B94BD6">
              <w:rPr>
                <w:rFonts w:cs="Gentium Plus"/>
                <w:sz w:val="19"/>
                <w:szCs w:val="19"/>
              </w:rPr>
              <w:t xml:space="preserve">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Dersin Adı Sınavın Adı</w:t>
            </w:r>
            <w:r w:rsidR="00DC2829" w:rsidRPr="00B94BD6">
              <w:rPr>
                <w:rFonts w:cs="Gentium Plus"/>
                <w:sz w:val="19"/>
                <w:szCs w:val="19"/>
              </w:rPr>
              <w:t xml:space="preserve"> (</w:t>
            </w:r>
            <w:r w:rsidRPr="00B94BD6">
              <w:rPr>
                <w:rFonts w:cs="Gentium Plus"/>
                <w:sz w:val="19"/>
                <w:szCs w:val="19"/>
              </w:rPr>
              <w:t>Sınav Kâğıdı</w:t>
            </w:r>
            <w:r w:rsidR="000E3A0A">
              <w:rPr>
                <w:rFonts w:cs="Gentium Plus"/>
                <w:sz w:val="19"/>
                <w:szCs w:val="19"/>
              </w:rPr>
              <w:t xml:space="preserve">, </w:t>
            </w:r>
            <w:r w:rsidRPr="00B94BD6">
              <w:rPr>
                <w:rFonts w:cs="Gentium Plus"/>
                <w:sz w:val="19"/>
                <w:szCs w:val="19"/>
              </w:rPr>
              <w:t>Sınav Günü Ayı Yılı</w:t>
            </w:r>
            <w:r w:rsidR="000E3A0A">
              <w:rPr>
                <w:rFonts w:cs="Gentium Plus"/>
                <w:sz w:val="19"/>
                <w:szCs w:val="19"/>
              </w:rPr>
              <w:t xml:space="preserve">). </w:t>
            </w:r>
            <w:r w:rsidR="00151A34">
              <w:rPr>
                <w:rFonts w:cs="Gentium Plus"/>
                <w:sz w:val="19"/>
                <w:szCs w:val="19"/>
              </w:rPr>
              <w:t>Kurum Adı, Öğretici</w:t>
            </w:r>
            <w:r w:rsidRPr="00B94BD6">
              <w:rPr>
                <w:rFonts w:cs="Gentium Plus"/>
                <w:sz w:val="19"/>
                <w:szCs w:val="19"/>
              </w:rPr>
              <w:t xml:space="preserve"> Adı Soyadı.</w:t>
            </w:r>
          </w:p>
        </w:tc>
      </w:tr>
      <w:tr w:rsidR="00F92BE6" w:rsidRPr="00AA571F" w14:paraId="7EE1B78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F78EEE6" w14:textId="77777777" w:rsidR="00F92BE6" w:rsidRPr="004C3904" w:rsidRDefault="00F92BE6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36367542" w14:textId="0523F098" w:rsidR="00371E5C" w:rsidRPr="00B94BD6" w:rsidRDefault="00371E5C" w:rsidP="002020A0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Öğrenci 1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İç Tasarıma Giriş Dersi Vize Sınavı </w:t>
            </w:r>
            <w:r w:rsidRPr="00B94BD6">
              <w:rPr>
                <w:rFonts w:cs="Gentium Plus"/>
                <w:sz w:val="19"/>
                <w:szCs w:val="19"/>
              </w:rPr>
              <w:t>(Sınav Kâğıdı, 20 Mart 2019</w:t>
            </w:r>
            <w:r w:rsidR="00124B38" w:rsidRPr="00B94BD6">
              <w:rPr>
                <w:rFonts w:cs="Gentium Plus"/>
                <w:sz w:val="19"/>
                <w:szCs w:val="19"/>
              </w:rPr>
              <w:t xml:space="preserve">). </w:t>
            </w:r>
            <w:r w:rsidRPr="00B94BD6">
              <w:rPr>
                <w:rFonts w:cs="Gentium Plus"/>
                <w:sz w:val="19"/>
                <w:szCs w:val="19"/>
              </w:rPr>
              <w:t>Sivas Cumhuriyet Üniversitesi</w:t>
            </w:r>
            <w:r w:rsidR="00151A34">
              <w:rPr>
                <w:rFonts w:cs="Gentium Plus"/>
                <w:sz w:val="19"/>
                <w:szCs w:val="19"/>
              </w:rPr>
              <w:t>,</w:t>
            </w:r>
            <w:r w:rsidRPr="00B94BD6">
              <w:rPr>
                <w:rFonts w:cs="Gentium Plus"/>
                <w:sz w:val="19"/>
                <w:szCs w:val="19"/>
              </w:rPr>
              <w:t xml:space="preserve"> Mimarlık Fakültesi, Öğretici 1</w:t>
            </w:r>
            <w:r w:rsidR="00124B38" w:rsidRPr="00B94BD6">
              <w:rPr>
                <w:rFonts w:cs="Gentium Plus"/>
                <w:sz w:val="19"/>
                <w:szCs w:val="19"/>
              </w:rPr>
              <w:t>.</w:t>
            </w:r>
          </w:p>
          <w:p w14:paraId="623D3FDD" w14:textId="40754565" w:rsidR="00371E5C" w:rsidRPr="00B94BD6" w:rsidRDefault="00371E5C" w:rsidP="002020A0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Öğrenci 2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Uluslararası İlişkiler-I Dersi Final Sınavı </w:t>
            </w:r>
            <w:r w:rsidRPr="00B94BD6">
              <w:rPr>
                <w:rFonts w:cs="Gentium Plus"/>
                <w:sz w:val="19"/>
                <w:szCs w:val="19"/>
              </w:rPr>
              <w:t>(Sınav Kâğıdı, 12 Nisan 2019</w:t>
            </w:r>
            <w:r w:rsidR="00124B38" w:rsidRPr="00B94BD6">
              <w:rPr>
                <w:rFonts w:cs="Gentium Plus"/>
                <w:sz w:val="19"/>
                <w:szCs w:val="19"/>
              </w:rPr>
              <w:t xml:space="preserve">). </w:t>
            </w:r>
            <w:r w:rsidRPr="00B94BD6">
              <w:rPr>
                <w:rFonts w:cs="Gentium Plus"/>
                <w:sz w:val="19"/>
                <w:szCs w:val="19"/>
              </w:rPr>
              <w:t>Selçuk Üniversitesi, İktisadi İdari Bilimler Fakültesi, Öğretici 2.</w:t>
            </w:r>
          </w:p>
          <w:p w14:paraId="2D71B962" w14:textId="29DDB23C" w:rsidR="003E4D49" w:rsidRPr="00B94BD6" w:rsidRDefault="00371E5C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Öğrenci 3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Türkçe Dersi Ara Sınav </w:t>
            </w:r>
            <w:r w:rsidRPr="00B94BD6">
              <w:rPr>
                <w:rFonts w:cs="Gentium Plus"/>
                <w:sz w:val="19"/>
                <w:szCs w:val="19"/>
              </w:rPr>
              <w:t>(Sınav Kâğıdı, 10 Ekim 2018</w:t>
            </w:r>
            <w:r w:rsidR="00124B38" w:rsidRPr="00B94BD6">
              <w:rPr>
                <w:rFonts w:cs="Gentium Plus"/>
                <w:sz w:val="19"/>
                <w:szCs w:val="19"/>
              </w:rPr>
              <w:t>).</w:t>
            </w:r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124B38" w:rsidRPr="00B94BD6">
              <w:rPr>
                <w:rFonts w:cs="Gentium Plus"/>
                <w:sz w:val="19"/>
                <w:szCs w:val="19"/>
              </w:rPr>
              <w:t xml:space="preserve">Ankara Üniversitesi, Eğitim Fakültesi, </w:t>
            </w:r>
            <w:r w:rsidRPr="00B94BD6">
              <w:rPr>
                <w:rFonts w:cs="Gentium Plus"/>
                <w:sz w:val="19"/>
                <w:szCs w:val="19"/>
              </w:rPr>
              <w:t>Öğretici 3</w:t>
            </w:r>
            <w:r w:rsidR="00124B38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</w:tbl>
    <w:p w14:paraId="1B996AB9" w14:textId="67B08D13" w:rsidR="008F772D" w:rsidRDefault="00655DDF" w:rsidP="000A49BA">
      <w:pPr>
        <w:pStyle w:val="Balk2"/>
        <w:numPr>
          <w:ilvl w:val="0"/>
          <w:numId w:val="61"/>
        </w:numPr>
      </w:pPr>
      <w:bookmarkStart w:id="256" w:name="_Toc37480939"/>
      <w:r w:rsidRPr="00694F90">
        <w:t xml:space="preserve">Sanat Eseri </w:t>
      </w:r>
      <w:r w:rsidR="00C6729E">
        <w:t>ve</w:t>
      </w:r>
      <w:r w:rsidR="00E458E7">
        <w:t xml:space="preserve"> </w:t>
      </w:r>
      <w:r w:rsidR="00895ED7" w:rsidRPr="00694F90">
        <w:t>Tarih</w:t>
      </w:r>
      <w:r w:rsidRPr="00694F90">
        <w:t>î</w:t>
      </w:r>
      <w:r w:rsidR="00895ED7" w:rsidRPr="00694F90">
        <w:t xml:space="preserve"> Eser</w:t>
      </w:r>
      <w:bookmarkEnd w:id="256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30"/>
        <w:gridCol w:w="6915"/>
      </w:tblGrid>
      <w:tr w:rsidR="008F772D" w:rsidRPr="00D61AFB" w14:paraId="6A6A1A73" w14:textId="77777777" w:rsidTr="00FB5D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679FF619" w14:textId="4BA7BD40" w:rsidR="008F772D" w:rsidRPr="004C3904" w:rsidRDefault="008F772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14" w:type="dxa"/>
          </w:tcPr>
          <w:p w14:paraId="7EB11470" w14:textId="627D7D2A" w:rsidR="008F772D" w:rsidRPr="00D72C63" w:rsidRDefault="00655DDF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A37417">
              <w:rPr>
                <w:rFonts w:cs="Gentium Plus"/>
                <w:color w:val="000000" w:themeColor="text1"/>
                <w:sz w:val="18"/>
                <w:szCs w:val="18"/>
              </w:rPr>
              <w:t>Biliniyorsa Sanatk</w:t>
            </w:r>
            <w:r w:rsidR="003D22F1" w:rsidRPr="00A37417">
              <w:rPr>
                <w:rFonts w:cs="Gentium Plus"/>
                <w:color w:val="000000" w:themeColor="text1"/>
                <w:sz w:val="18"/>
                <w:szCs w:val="18"/>
              </w:rPr>
              <w:t>â</w:t>
            </w:r>
            <w:r w:rsidRPr="00A37417">
              <w:rPr>
                <w:rFonts w:cs="Gentium Plus"/>
                <w:color w:val="000000" w:themeColor="text1"/>
                <w:sz w:val="18"/>
                <w:szCs w:val="18"/>
              </w:rPr>
              <w:t>rın Adı Soyadı</w:t>
            </w:r>
            <w:r w:rsidRPr="00A3741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, </w:t>
            </w:r>
            <w:r w:rsidR="008F772D" w:rsidRPr="00A3741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Nesne Adı</w:t>
            </w:r>
            <w:r w:rsidR="00357BC0" w:rsidRPr="00A37417">
              <w:rPr>
                <w:rFonts w:cs="Gentium Plus"/>
                <w:color w:val="000000" w:themeColor="text1"/>
                <w:sz w:val="18"/>
                <w:szCs w:val="18"/>
              </w:rPr>
              <w:t xml:space="preserve"> (</w:t>
            </w:r>
            <w:r w:rsidR="008F772D" w:rsidRPr="00A37417">
              <w:rPr>
                <w:rFonts w:cs="Gentium Plus"/>
                <w:color w:val="000000" w:themeColor="text1"/>
                <w:sz w:val="18"/>
                <w:szCs w:val="18"/>
              </w:rPr>
              <w:t>Nesnenin Cinsi, Nesnenin Dönemi</w:t>
            </w:r>
            <w:r w:rsidR="00357BC0" w:rsidRPr="00A37417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r w:rsidR="007A3CA4" w:rsidRPr="00A37417">
              <w:rPr>
                <w:rFonts w:cs="Gentium Plus"/>
                <w:sz w:val="18"/>
                <w:szCs w:val="18"/>
              </w:rPr>
              <w:t>Müzenin</w:t>
            </w:r>
            <w:r w:rsidR="00817070" w:rsidRPr="00A37417">
              <w:rPr>
                <w:rFonts w:cs="Gentium Plus"/>
                <w:sz w:val="18"/>
                <w:szCs w:val="18"/>
              </w:rPr>
              <w:t>/Kütüphanenin</w:t>
            </w:r>
            <w:r w:rsidR="007A3CA4" w:rsidRPr="00A37417">
              <w:rPr>
                <w:rFonts w:cs="Gentium Plus"/>
                <w:sz w:val="18"/>
                <w:szCs w:val="18"/>
              </w:rPr>
              <w:t xml:space="preserve"> Bulunduğu Şehir: </w:t>
            </w:r>
            <w:r w:rsidR="008F772D" w:rsidRPr="00A37417">
              <w:rPr>
                <w:rFonts w:cs="Gentium Plus"/>
                <w:color w:val="000000" w:themeColor="text1"/>
                <w:sz w:val="18"/>
                <w:szCs w:val="18"/>
              </w:rPr>
              <w:t>Müze</w:t>
            </w:r>
            <w:r w:rsidR="00817070" w:rsidRPr="00A37417">
              <w:rPr>
                <w:rFonts w:cs="Gentium Plus"/>
                <w:color w:val="000000" w:themeColor="text1"/>
                <w:sz w:val="18"/>
                <w:szCs w:val="18"/>
              </w:rPr>
              <w:t>/Kütüphane</w:t>
            </w:r>
            <w:r w:rsidR="008F772D" w:rsidRPr="00A37417">
              <w:rPr>
                <w:rFonts w:cs="Gentium Plus"/>
                <w:color w:val="000000" w:themeColor="text1"/>
                <w:sz w:val="18"/>
                <w:szCs w:val="18"/>
              </w:rPr>
              <w:t xml:space="preserve"> Adı, Koleksiyon Adı</w:t>
            </w:r>
            <w:r w:rsidR="00357BC0" w:rsidRPr="00A37417">
              <w:rPr>
                <w:rFonts w:cs="Gentium Plus"/>
                <w:color w:val="000000" w:themeColor="text1"/>
                <w:sz w:val="18"/>
                <w:szCs w:val="18"/>
              </w:rPr>
              <w:t>)</w:t>
            </w:r>
            <w:r w:rsidR="008F772D" w:rsidRPr="00A37417">
              <w:rPr>
                <w:rFonts w:cs="Gentium Plus"/>
                <w:color w:val="000000" w:themeColor="text1"/>
                <w:sz w:val="18"/>
                <w:szCs w:val="18"/>
              </w:rPr>
              <w:t>, No. Envanter</w:t>
            </w:r>
            <w:r w:rsidR="008F772D"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Numarası.</w:t>
            </w:r>
          </w:p>
        </w:tc>
      </w:tr>
      <w:tr w:rsidR="008F772D" w:rsidRPr="00D61AFB" w14:paraId="1A46A227" w14:textId="77777777" w:rsidTr="00FB5DD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0385A119" w14:textId="77777777" w:rsidR="008F772D" w:rsidRPr="004C3904" w:rsidRDefault="008F772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4" w:type="dxa"/>
          </w:tcPr>
          <w:p w14:paraId="3B3C8011" w14:textId="77777777" w:rsidR="00021BA1" w:rsidRPr="00D72C63" w:rsidRDefault="008F772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Halı Seccade </w:t>
            </w:r>
            <w:r w:rsidRPr="00D72C63">
              <w:rPr>
                <w:rFonts w:cs="Gentium Plus"/>
                <w:sz w:val="18"/>
                <w:szCs w:val="18"/>
              </w:rPr>
              <w:t xml:space="preserve">(Halı, 17-18. yüzyıl, </w:t>
            </w:r>
            <w:r w:rsidR="007A3CA4" w:rsidRPr="00D72C63">
              <w:rPr>
                <w:rFonts w:cs="Gentium Plus"/>
                <w:sz w:val="18"/>
                <w:szCs w:val="18"/>
              </w:rPr>
              <w:t xml:space="preserve">İstanbul: </w:t>
            </w:r>
            <w:r w:rsidRPr="00D72C63">
              <w:rPr>
                <w:rFonts w:cs="Gentium Plus"/>
                <w:sz w:val="18"/>
                <w:szCs w:val="18"/>
              </w:rPr>
              <w:t>Türk ve İslâm Eserleri Müzesi, Halı Koleksiyonu</w:t>
            </w:r>
            <w:r w:rsidR="00141FE9" w:rsidRPr="00D72C63">
              <w:rPr>
                <w:rFonts w:cs="Gentium Plus"/>
                <w:sz w:val="18"/>
                <w:szCs w:val="18"/>
              </w:rPr>
              <w:t xml:space="preserve">), </w:t>
            </w:r>
            <w:r w:rsidRPr="00D72C63">
              <w:rPr>
                <w:rFonts w:cs="Gentium Plus"/>
                <w:sz w:val="18"/>
                <w:szCs w:val="18"/>
              </w:rPr>
              <w:t>No. 420.</w:t>
            </w:r>
          </w:p>
          <w:p w14:paraId="6642B3B1" w14:textId="77777777" w:rsidR="00021BA1" w:rsidRPr="00D72C63" w:rsidRDefault="008F772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i/>
                <w:iCs/>
                <w:sz w:val="18"/>
                <w:szCs w:val="18"/>
              </w:rPr>
              <w:t>Ud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 (Ahşap, 20. yüzyıl, </w:t>
            </w:r>
            <w:r w:rsidR="007A3CA4" w:rsidRPr="00D72C63">
              <w:rPr>
                <w:rFonts w:cs="Gentium Plus"/>
                <w:sz w:val="18"/>
                <w:szCs w:val="18"/>
              </w:rPr>
              <w:t xml:space="preserve">İstanbul: </w:t>
            </w:r>
            <w:r w:rsidRPr="00D72C63">
              <w:rPr>
                <w:rFonts w:cs="Gentium Plus"/>
                <w:sz w:val="18"/>
                <w:szCs w:val="18"/>
              </w:rPr>
              <w:t xml:space="preserve">Vehbi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Koc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̧ Vakfı Sadberk Hanım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Müzesi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Türk-İslam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 Koleksiyonu</w:t>
            </w:r>
            <w:r w:rsidR="00141FE9" w:rsidRPr="00D72C63">
              <w:rPr>
                <w:rFonts w:cs="Gentium Plus"/>
                <w:sz w:val="18"/>
                <w:szCs w:val="18"/>
              </w:rPr>
              <w:t xml:space="preserve">), </w:t>
            </w:r>
            <w:r w:rsidRPr="00D72C63">
              <w:rPr>
                <w:rFonts w:cs="Gentium Plus"/>
                <w:sz w:val="18"/>
                <w:szCs w:val="18"/>
              </w:rPr>
              <w:t>No. 18138.</w:t>
            </w:r>
          </w:p>
          <w:p w14:paraId="68E30231" w14:textId="77777777" w:rsidR="00021BA1" w:rsidRPr="00D72C63" w:rsidRDefault="008F772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i/>
                <w:iCs/>
                <w:sz w:val="18"/>
                <w:szCs w:val="18"/>
              </w:rPr>
              <w:t>Kapaklı Sahan</w:t>
            </w:r>
            <w:r w:rsidRPr="00D72C63">
              <w:rPr>
                <w:rFonts w:cs="Gentium Plus"/>
                <w:sz w:val="18"/>
                <w:szCs w:val="18"/>
              </w:rPr>
              <w:t xml:space="preserve"> (Porselen, 19. yüzyıl, </w:t>
            </w:r>
            <w:r w:rsidR="007A3CA4" w:rsidRPr="00D72C63">
              <w:rPr>
                <w:rFonts w:cs="Gentium Plus"/>
                <w:sz w:val="18"/>
                <w:szCs w:val="18"/>
              </w:rPr>
              <w:t xml:space="preserve">İstanbul: </w:t>
            </w:r>
            <w:r w:rsidRPr="00D72C63">
              <w:rPr>
                <w:rFonts w:cs="Gentium Plus"/>
                <w:sz w:val="18"/>
                <w:szCs w:val="18"/>
              </w:rPr>
              <w:t xml:space="preserve">Vehbi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Koc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̧ Vakfı Sadberk Hanım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Müzesi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Türk-İslam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 Koleksiyonu</w:t>
            </w:r>
            <w:r w:rsidR="00141FE9" w:rsidRPr="00D72C63">
              <w:rPr>
                <w:rFonts w:cs="Gentium Plus"/>
                <w:sz w:val="18"/>
                <w:szCs w:val="18"/>
              </w:rPr>
              <w:t>)</w:t>
            </w:r>
            <w:r w:rsidRPr="00D72C63">
              <w:rPr>
                <w:rFonts w:cs="Gentium Plus"/>
                <w:sz w:val="18"/>
                <w:szCs w:val="18"/>
              </w:rPr>
              <w:t>, No. 120.</w:t>
            </w:r>
          </w:p>
          <w:p w14:paraId="75BD01BC" w14:textId="27F4796D" w:rsidR="00357BC0" w:rsidRPr="00D72C63" w:rsidRDefault="00357BC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Şefik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Direnoğlu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Alparslan Portresi</w:t>
            </w:r>
            <w:r w:rsidRPr="00D72C63">
              <w:rPr>
                <w:rFonts w:cs="Gentium Plus"/>
                <w:sz w:val="18"/>
                <w:szCs w:val="18"/>
              </w:rPr>
              <w:t xml:space="preserve"> (Yağlı Boya, 2003, Ankara</w:t>
            </w:r>
            <w:r w:rsidR="00141FE9" w:rsidRPr="00D72C63">
              <w:rPr>
                <w:rFonts w:cs="Gentium Plus"/>
                <w:sz w:val="18"/>
                <w:szCs w:val="18"/>
              </w:rPr>
              <w:t xml:space="preserve">: </w:t>
            </w:r>
            <w:r w:rsidRPr="00D72C63">
              <w:rPr>
                <w:rFonts w:cs="Gentium Plus"/>
                <w:sz w:val="18"/>
                <w:szCs w:val="18"/>
              </w:rPr>
              <w:t>Milli Kütüphane</w:t>
            </w:r>
            <w:r w:rsidR="00141FE9" w:rsidRPr="00D72C63">
              <w:rPr>
                <w:rFonts w:cs="Gentium Plus"/>
                <w:sz w:val="18"/>
                <w:szCs w:val="18"/>
              </w:rPr>
              <w:t>),</w:t>
            </w:r>
            <w:r w:rsidRPr="00D72C63">
              <w:rPr>
                <w:rFonts w:cs="Gentium Plus"/>
                <w:sz w:val="18"/>
                <w:szCs w:val="18"/>
              </w:rPr>
              <w:t xml:space="preserve"> No. 000511.</w:t>
            </w:r>
          </w:p>
          <w:p w14:paraId="6EF87C76" w14:textId="15E492D7" w:rsidR="00357BC0" w:rsidRPr="00D72C63" w:rsidRDefault="00357BC0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Hoca Ali Rıza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Bursa </w:t>
            </w:r>
            <w:proofErr w:type="spellStart"/>
            <w:r w:rsidRPr="00D72C63">
              <w:rPr>
                <w:rFonts w:cs="Gentium Plus"/>
                <w:i/>
                <w:iCs/>
                <w:sz w:val="18"/>
                <w:szCs w:val="18"/>
              </w:rPr>
              <w:t>Çekirge’de</w:t>
            </w:r>
            <w:proofErr w:type="spellEnd"/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 Sultan Murat </w:t>
            </w:r>
            <w:proofErr w:type="spellStart"/>
            <w:r w:rsidRPr="00D72C63">
              <w:rPr>
                <w:rFonts w:cs="Gentium Plus"/>
                <w:i/>
                <w:iCs/>
                <w:sz w:val="18"/>
                <w:szCs w:val="18"/>
              </w:rPr>
              <w:t>Hüdavendigâr</w:t>
            </w:r>
            <w:proofErr w:type="spellEnd"/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 Camii</w:t>
            </w:r>
            <w:r w:rsidRPr="00D72C63">
              <w:rPr>
                <w:rFonts w:cs="Gentium Plus"/>
                <w:sz w:val="18"/>
                <w:szCs w:val="18"/>
              </w:rPr>
              <w:t xml:space="preserve"> (Karakalem, 1911, </w:t>
            </w:r>
            <w:r w:rsidR="00141FE9" w:rsidRPr="00D72C63">
              <w:rPr>
                <w:rFonts w:cs="Gentium Plus"/>
                <w:sz w:val="18"/>
                <w:szCs w:val="18"/>
              </w:rPr>
              <w:t xml:space="preserve">Ankara: </w:t>
            </w:r>
            <w:r w:rsidRPr="00D72C63">
              <w:rPr>
                <w:rFonts w:cs="Gentium Plus"/>
                <w:sz w:val="18"/>
                <w:szCs w:val="18"/>
              </w:rPr>
              <w:t>Milli Kütüphane</w:t>
            </w:r>
            <w:r w:rsidR="00141FE9" w:rsidRPr="00D72C63">
              <w:rPr>
                <w:rFonts w:cs="Gentium Plus"/>
                <w:sz w:val="18"/>
                <w:szCs w:val="18"/>
              </w:rPr>
              <w:t>)</w:t>
            </w:r>
            <w:r w:rsidRPr="00D72C63">
              <w:rPr>
                <w:rFonts w:cs="Gentium Plus"/>
                <w:sz w:val="18"/>
                <w:szCs w:val="18"/>
              </w:rPr>
              <w:t>, No. 000311.</w:t>
            </w:r>
          </w:p>
          <w:p w14:paraId="470829F2" w14:textId="77777777" w:rsidR="00357BC0" w:rsidRPr="00D72C63" w:rsidRDefault="00357BC0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Hayali Küçük Ali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Abdal</w:t>
            </w:r>
            <w:r w:rsidRPr="00D72C63">
              <w:rPr>
                <w:rFonts w:cs="Gentium Plus"/>
                <w:sz w:val="18"/>
                <w:szCs w:val="18"/>
              </w:rPr>
              <w:t xml:space="preserve"> (Tasvir, 1957, </w:t>
            </w:r>
            <w:r w:rsidR="00141FE9" w:rsidRPr="00D72C63">
              <w:rPr>
                <w:rFonts w:cs="Gentium Plus"/>
                <w:sz w:val="18"/>
                <w:szCs w:val="18"/>
              </w:rPr>
              <w:t xml:space="preserve">Ankara: </w:t>
            </w:r>
            <w:r w:rsidRPr="00D72C63">
              <w:rPr>
                <w:rFonts w:cs="Gentium Plus"/>
                <w:sz w:val="18"/>
                <w:szCs w:val="18"/>
              </w:rPr>
              <w:t>Milli Kütüphane</w:t>
            </w:r>
            <w:r w:rsidR="00141FE9" w:rsidRPr="00D72C63">
              <w:rPr>
                <w:rFonts w:cs="Gentium Plus"/>
                <w:sz w:val="18"/>
                <w:szCs w:val="18"/>
              </w:rPr>
              <w:t>),</w:t>
            </w:r>
            <w:r w:rsidRPr="00D72C63">
              <w:rPr>
                <w:rFonts w:cs="Gentium Plus"/>
                <w:sz w:val="18"/>
                <w:szCs w:val="18"/>
              </w:rPr>
              <w:t xml:space="preserve"> No. 000116.</w:t>
            </w:r>
          </w:p>
          <w:p w14:paraId="76E1367C" w14:textId="14442713" w:rsidR="00632D40" w:rsidRPr="00D72C63" w:rsidRDefault="00632D40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Abdullah </w:t>
            </w: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Frére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proofErr w:type="spellStart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Istanbul</w:t>
            </w:r>
            <w:proofErr w:type="spellEnd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wall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(Foto, 1880-1893, Washington: Library of </w:t>
            </w: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Congres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Print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and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Photograph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Division</w:t>
            </w:r>
            <w:proofErr w:type="spellEnd"/>
            <w:r w:rsidR="008B00B0">
              <w:rPr>
                <w:rFonts w:cs="Gentium Plus"/>
                <w:color w:val="000000" w:themeColor="text1"/>
                <w:sz w:val="18"/>
                <w:szCs w:val="18"/>
              </w:rPr>
              <w:t>)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, No. LOT 9528/12.</w:t>
            </w:r>
          </w:p>
          <w:p w14:paraId="4A50D6A0" w14:textId="334EFB76" w:rsidR="003C38A5" w:rsidRPr="00D72C63" w:rsidRDefault="003C38A5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Ahşap 82 ve El Sanatları Fuarı 15-27 Temmuz </w:t>
            </w:r>
            <w:r w:rsidRPr="00D72C63">
              <w:rPr>
                <w:rFonts w:cs="Gentium Plus"/>
                <w:sz w:val="18"/>
                <w:szCs w:val="18"/>
              </w:rPr>
              <w:t>(Afiş, 1982, Ankara: Milli Kütüphane), No. 1982 AFİŞ 52.</w:t>
            </w:r>
          </w:p>
        </w:tc>
      </w:tr>
      <w:tr w:rsidR="008F772D" w:rsidRPr="00D61AFB" w14:paraId="268FB939" w14:textId="77777777" w:rsidTr="00FB5D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22C76678" w14:textId="77777777" w:rsidR="008F772D" w:rsidRPr="004C3904" w:rsidRDefault="008F772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14" w:type="dxa"/>
          </w:tcPr>
          <w:p w14:paraId="56B2DB31" w14:textId="78B1AF88" w:rsidR="008F772D" w:rsidRPr="00D72C63" w:rsidRDefault="003D22F1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Biliniyorsa Sanatkârın Soyadı</w:t>
            </w:r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, </w:t>
            </w:r>
            <w:r w:rsidR="00BA79CF" w:rsidRPr="00D72C63">
              <w:rPr>
                <w:rFonts w:cs="Gentium Plus"/>
                <w:i/>
                <w:iCs/>
                <w:sz w:val="18"/>
                <w:szCs w:val="18"/>
              </w:rPr>
              <w:t>Nesne A</w:t>
            </w:r>
            <w:r w:rsidR="008F772D" w:rsidRPr="00D72C63">
              <w:rPr>
                <w:rFonts w:cs="Gentium Plus"/>
                <w:i/>
                <w:iCs/>
                <w:sz w:val="18"/>
                <w:szCs w:val="18"/>
              </w:rPr>
              <w:t>dı</w:t>
            </w:r>
            <w:r w:rsidR="00BA79CF"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="008F772D" w:rsidRPr="00D72C63">
              <w:rPr>
                <w:rFonts w:cs="Gentium Plus"/>
                <w:sz w:val="18"/>
                <w:szCs w:val="18"/>
              </w:rPr>
              <w:t>No. Envanter Numarası.</w:t>
            </w:r>
          </w:p>
        </w:tc>
      </w:tr>
      <w:tr w:rsidR="008F772D" w:rsidRPr="00D61AFB" w14:paraId="1262B0E1" w14:textId="77777777" w:rsidTr="00FB5DD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</w:tcPr>
          <w:p w14:paraId="72C1920D" w14:textId="77777777" w:rsidR="008F772D" w:rsidRPr="004C3904" w:rsidRDefault="008F772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4" w:type="dxa"/>
          </w:tcPr>
          <w:p w14:paraId="65EFD0C7" w14:textId="77777777" w:rsidR="00021BA1" w:rsidRPr="00D72C63" w:rsidRDefault="00046CE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i/>
                <w:iCs/>
                <w:sz w:val="18"/>
                <w:szCs w:val="18"/>
              </w:rPr>
              <w:t>Halı Seccade</w:t>
            </w:r>
            <w:r w:rsidRPr="00D72C63">
              <w:rPr>
                <w:rFonts w:cs="Gentium Plus"/>
                <w:sz w:val="18"/>
                <w:szCs w:val="18"/>
              </w:rPr>
              <w:t>, No. 420.</w:t>
            </w:r>
          </w:p>
          <w:p w14:paraId="164DA682" w14:textId="77777777" w:rsidR="00021BA1" w:rsidRPr="00D72C63" w:rsidRDefault="00046CE2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i/>
                <w:iCs/>
                <w:sz w:val="18"/>
                <w:szCs w:val="18"/>
              </w:rPr>
              <w:t>Ud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>, No. 18138.</w:t>
            </w:r>
          </w:p>
          <w:p w14:paraId="6DC19098" w14:textId="77777777" w:rsidR="00021BA1" w:rsidRPr="00D72C63" w:rsidRDefault="00046CE2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i/>
                <w:iCs/>
                <w:sz w:val="18"/>
                <w:szCs w:val="18"/>
              </w:rPr>
              <w:t>Kapaklı Sahan</w:t>
            </w:r>
            <w:r w:rsidRPr="00D72C63">
              <w:rPr>
                <w:rFonts w:cs="Gentium Plus"/>
                <w:sz w:val="18"/>
                <w:szCs w:val="18"/>
              </w:rPr>
              <w:t>, No. 120.</w:t>
            </w:r>
          </w:p>
          <w:p w14:paraId="6C5ADCE0" w14:textId="3BF98073" w:rsidR="00046CE2" w:rsidRPr="00D72C63" w:rsidRDefault="00046CE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Şefik </w:t>
            </w:r>
            <w:proofErr w:type="spellStart"/>
            <w:r w:rsidRPr="00D72C63">
              <w:rPr>
                <w:rFonts w:cs="Gentium Plus"/>
                <w:sz w:val="18"/>
                <w:szCs w:val="18"/>
              </w:rPr>
              <w:t>Direnoğlu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Alparslan Portresi</w:t>
            </w:r>
            <w:r w:rsidRPr="00D72C63">
              <w:rPr>
                <w:rFonts w:cs="Gentium Plus"/>
                <w:sz w:val="18"/>
                <w:szCs w:val="18"/>
              </w:rPr>
              <w:t>, No. 000511.</w:t>
            </w:r>
          </w:p>
          <w:p w14:paraId="74D87050" w14:textId="0B053500" w:rsidR="00046CE2" w:rsidRPr="00D72C63" w:rsidRDefault="00046CE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Hoca Ali Rıza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Bursa </w:t>
            </w:r>
            <w:proofErr w:type="spellStart"/>
            <w:r w:rsidRPr="00D72C63">
              <w:rPr>
                <w:rFonts w:cs="Gentium Plus"/>
                <w:i/>
                <w:iCs/>
                <w:sz w:val="18"/>
                <w:szCs w:val="18"/>
              </w:rPr>
              <w:t>Çekirge’de</w:t>
            </w:r>
            <w:proofErr w:type="spellEnd"/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 Sultan Murat </w:t>
            </w:r>
            <w:proofErr w:type="spellStart"/>
            <w:r w:rsidRPr="00D72C63">
              <w:rPr>
                <w:rFonts w:cs="Gentium Plus"/>
                <w:i/>
                <w:iCs/>
                <w:sz w:val="18"/>
                <w:szCs w:val="18"/>
              </w:rPr>
              <w:t>Hüdavendigâr</w:t>
            </w:r>
            <w:proofErr w:type="spellEnd"/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 Camii</w:t>
            </w:r>
            <w:r w:rsidRPr="00D72C63">
              <w:rPr>
                <w:rFonts w:cs="Gentium Plus"/>
                <w:sz w:val="18"/>
                <w:szCs w:val="18"/>
              </w:rPr>
              <w:t>, No. 000311.</w:t>
            </w:r>
          </w:p>
          <w:p w14:paraId="2E599F7B" w14:textId="5D6B8822" w:rsidR="00046CE2" w:rsidRPr="00D72C63" w:rsidRDefault="00046CE2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sz w:val="18"/>
                <w:szCs w:val="18"/>
              </w:rPr>
              <w:t xml:space="preserve">Hayali Küçük Ali,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Abdal</w:t>
            </w:r>
            <w:r w:rsidRPr="00D72C63">
              <w:rPr>
                <w:rFonts w:cs="Gentium Plus"/>
                <w:sz w:val="18"/>
                <w:szCs w:val="18"/>
              </w:rPr>
              <w:t>, No. 000116.</w:t>
            </w:r>
          </w:p>
          <w:p w14:paraId="7FAD6851" w14:textId="77777777" w:rsidR="00632D40" w:rsidRPr="00D72C63" w:rsidRDefault="00046CE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Frére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proofErr w:type="spellStart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Istanbul</w:t>
            </w:r>
            <w:proofErr w:type="spellEnd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wall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, No. LOT 9528/12.</w:t>
            </w:r>
          </w:p>
          <w:p w14:paraId="288506CD" w14:textId="58632801" w:rsidR="003C38A5" w:rsidRPr="00D72C63" w:rsidRDefault="003C38A5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D72C63">
              <w:rPr>
                <w:rFonts w:cs="Gentium Plus"/>
                <w:i/>
                <w:iCs/>
                <w:sz w:val="18"/>
                <w:szCs w:val="18"/>
              </w:rPr>
              <w:t>Ahşap 82 ve El Sanatları Fuarı 15-27 Temmuz,</w:t>
            </w:r>
            <w:r w:rsidRPr="00D72C63">
              <w:rPr>
                <w:rFonts w:cs="Gentium Plus"/>
                <w:sz w:val="18"/>
                <w:szCs w:val="18"/>
              </w:rPr>
              <w:t xml:space="preserve"> No. 1982 AFİŞ 52.</w:t>
            </w:r>
          </w:p>
        </w:tc>
      </w:tr>
    </w:tbl>
    <w:p w14:paraId="7F7428DF" w14:textId="77777777" w:rsidR="004B5137" w:rsidRDefault="004B5137">
      <w:r>
        <w:br w:type="page"/>
      </w:r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31"/>
        <w:gridCol w:w="6914"/>
      </w:tblGrid>
      <w:tr w:rsidR="001E242D" w:rsidRPr="00D61AFB" w14:paraId="72E0F37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2" w:type="dxa"/>
          </w:tcPr>
          <w:p w14:paraId="6F28695F" w14:textId="5D862CDE" w:rsidR="001E242D" w:rsidRPr="00D72C63" w:rsidRDefault="005368ED" w:rsidP="00010304">
            <w:pPr>
              <w:pStyle w:val="RenkliMetin"/>
              <w:spacing w:before="0"/>
              <w:ind w:firstLine="0"/>
              <w:rPr>
                <w:sz w:val="18"/>
                <w:szCs w:val="18"/>
              </w:rPr>
            </w:pPr>
            <w:r w:rsidRPr="00D72C63">
              <w:rPr>
                <w:rFonts w:ascii="Times New Roman" w:hAnsi="Times New Roman" w:cs="Times New Roman"/>
                <w:color w:val="auto"/>
                <w:sz w:val="18"/>
                <w:szCs w:val="18"/>
              </w:rPr>
              <w:lastRenderedPageBreak/>
              <w:br w:type="page"/>
            </w:r>
            <w:r w:rsidR="001E242D" w:rsidRPr="00D72C63">
              <w:rPr>
                <w:sz w:val="18"/>
                <w:szCs w:val="18"/>
              </w:rPr>
              <w:br w:type="page"/>
              <w:t>Kaynakçada</w:t>
            </w:r>
          </w:p>
        </w:tc>
        <w:tc>
          <w:tcPr>
            <w:tcW w:w="5012" w:type="dxa"/>
          </w:tcPr>
          <w:p w14:paraId="7C5F6635" w14:textId="0F3E1282" w:rsidR="001E242D" w:rsidRPr="00D72C63" w:rsidRDefault="001E242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A37417">
              <w:rPr>
                <w:rFonts w:cs="Gentium Plus"/>
                <w:color w:val="000000" w:themeColor="text1"/>
                <w:sz w:val="18"/>
                <w:szCs w:val="18"/>
              </w:rPr>
              <w:t>Biliniyorsa Sanatkârın Soyadı, Adı.</w:t>
            </w:r>
            <w:r w:rsidRPr="00A3741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Nesne Adı.</w:t>
            </w:r>
            <w:r w:rsidRPr="00A37417">
              <w:rPr>
                <w:rFonts w:cs="Gentium Plus"/>
                <w:color w:val="000000" w:themeColor="text1"/>
                <w:sz w:val="18"/>
                <w:szCs w:val="18"/>
              </w:rPr>
              <w:t xml:space="preserve"> Nesnenin Cinsi, Nesnenin Dönemi. </w:t>
            </w:r>
            <w:r w:rsidR="00A37417">
              <w:rPr>
                <w:rFonts w:cs="Gentium Plus"/>
                <w:color w:val="000000" w:themeColor="text1"/>
                <w:sz w:val="18"/>
                <w:szCs w:val="18"/>
              </w:rPr>
              <w:t>Müzenin/</w:t>
            </w:r>
            <w:r w:rsidRPr="00A37417">
              <w:rPr>
                <w:rFonts w:cs="Gentium Plus"/>
                <w:sz w:val="18"/>
                <w:szCs w:val="18"/>
              </w:rPr>
              <w:t xml:space="preserve">Kütüphanenin Bulunduğu Şehir: </w:t>
            </w:r>
            <w:r w:rsidRPr="00A37417">
              <w:rPr>
                <w:rFonts w:cs="Gentium Plus"/>
                <w:color w:val="000000" w:themeColor="text1"/>
                <w:sz w:val="18"/>
                <w:szCs w:val="18"/>
              </w:rPr>
              <w:t>Müze</w:t>
            </w:r>
            <w:r w:rsidR="00A37417">
              <w:rPr>
                <w:rFonts w:cs="Gentium Plus"/>
                <w:color w:val="000000" w:themeColor="text1"/>
                <w:sz w:val="18"/>
                <w:szCs w:val="18"/>
              </w:rPr>
              <w:t>/Kütüphane</w:t>
            </w:r>
            <w:r w:rsidRPr="00A37417">
              <w:rPr>
                <w:rFonts w:cs="Gentium Plus"/>
                <w:color w:val="000000" w:themeColor="text1"/>
                <w:sz w:val="18"/>
                <w:szCs w:val="18"/>
              </w:rPr>
              <w:t xml:space="preserve"> Adı, Koleksiyon Adı, No. Envanter Numarası</w:t>
            </w:r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. Erişim Adresi</w:t>
            </w:r>
          </w:p>
        </w:tc>
      </w:tr>
      <w:tr w:rsidR="001E242D" w:rsidRPr="00D61AFB" w14:paraId="13CBB6D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2" w:type="dxa"/>
          </w:tcPr>
          <w:p w14:paraId="3AE911F2" w14:textId="6152AABD" w:rsidR="001E242D" w:rsidRPr="004C3904" w:rsidRDefault="001E242D" w:rsidP="0001030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12" w:type="dxa"/>
          </w:tcPr>
          <w:p w14:paraId="6DAC501A" w14:textId="77777777" w:rsidR="00992A72" w:rsidRPr="00D72C63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 w:rsidRPr="00D72C63">
              <w:rPr>
                <w:rFonts w:cs="Gentium Plus"/>
                <w:i/>
                <w:iCs/>
                <w:sz w:val="18"/>
                <w:szCs w:val="18"/>
              </w:rPr>
              <w:t xml:space="preserve">Ahşap 82 ve El Sanatları Fuarı 15-27 Temmuz. </w:t>
            </w:r>
            <w:r w:rsidRPr="00D72C63">
              <w:rPr>
                <w:rFonts w:cs="Gentium Plus"/>
                <w:sz w:val="18"/>
                <w:szCs w:val="18"/>
              </w:rPr>
              <w:t>Afiş, 1982. Ankara: Milli Kütüphane, No. 1982 AFİŞ 52.</w:t>
            </w:r>
          </w:p>
          <w:p w14:paraId="0689DAE7" w14:textId="77777777" w:rsidR="00992A72" w:rsidRPr="00D72C63" w:rsidRDefault="00992A72" w:rsidP="002020A0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sz w:val="18"/>
                <w:szCs w:val="18"/>
              </w:rPr>
              <w:t>Direnoğlu</w:t>
            </w:r>
            <w:proofErr w:type="spellEnd"/>
            <w:r w:rsidRPr="00D72C63">
              <w:rPr>
                <w:rFonts w:cs="Gentium Plus"/>
                <w:sz w:val="18"/>
                <w:szCs w:val="18"/>
              </w:rPr>
              <w:t xml:space="preserve">, Şefik. </w:t>
            </w:r>
            <w:r w:rsidRPr="00D72C63">
              <w:rPr>
                <w:rFonts w:cs="Gentium Plus"/>
                <w:i/>
                <w:iCs/>
                <w:sz w:val="18"/>
                <w:szCs w:val="18"/>
              </w:rPr>
              <w:t>Alparslan Portresi</w:t>
            </w:r>
            <w:r w:rsidRPr="00D72C63">
              <w:rPr>
                <w:rFonts w:cs="Gentium Plus"/>
                <w:sz w:val="18"/>
                <w:szCs w:val="18"/>
              </w:rPr>
              <w:t>. Yağlı Boya, 2003. Ankara: Milli Kütüphane, No. 000511.</w:t>
            </w:r>
          </w:p>
          <w:p w14:paraId="719F814B" w14:textId="6D8723FE" w:rsidR="00992A72" w:rsidRPr="000E70A1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Frére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, Abdullah. </w:t>
            </w:r>
            <w:proofErr w:type="spellStart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Istanbul</w:t>
            </w:r>
            <w:proofErr w:type="spellEnd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D72C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wall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 xml:space="preserve">. Fotoğraf, 1880-1893. Washington: Library of </w:t>
            </w:r>
            <w:proofErr w:type="spellStart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Congress</w:t>
            </w:r>
            <w:proofErr w:type="spellEnd"/>
            <w:r w:rsidRPr="00D72C63">
              <w:rPr>
                <w:rFonts w:cs="Gentium Plus"/>
                <w:color w:val="000000" w:themeColor="text1"/>
                <w:sz w:val="18"/>
                <w:szCs w:val="18"/>
              </w:rPr>
              <w:t>, Abdul-Hamid II Collection, No. LOT 9528/</w:t>
            </w:r>
            <w:r w:rsidRPr="000E70A1">
              <w:rPr>
                <w:rFonts w:cs="Gentium Plus"/>
                <w:sz w:val="18"/>
                <w:szCs w:val="18"/>
              </w:rPr>
              <w:t xml:space="preserve">12. </w:t>
            </w:r>
            <w:hyperlink r:id="rId153" w:history="1">
              <w:r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lccn.loc.gov/2003663274</w:t>
              </w:r>
            </w:hyperlink>
          </w:p>
          <w:p w14:paraId="0F300EFD" w14:textId="77777777" w:rsidR="00992A72" w:rsidRPr="000E70A1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0E70A1">
              <w:rPr>
                <w:rFonts w:cs="Gentium Plus"/>
                <w:i/>
                <w:iCs/>
                <w:sz w:val="18"/>
                <w:szCs w:val="18"/>
              </w:rPr>
              <w:t xml:space="preserve">Halı Seccade. </w:t>
            </w:r>
            <w:r w:rsidRPr="000E70A1">
              <w:rPr>
                <w:rFonts w:cs="Gentium Plus"/>
                <w:sz w:val="18"/>
                <w:szCs w:val="18"/>
              </w:rPr>
              <w:t>Halı, 17-18. yüzyıl. İstanbul: Türk ve İslâm Eserleri Müzesi, Halı Koleksiyonu, No. 420. http://www.tiem.gov.tr</w:t>
            </w:r>
          </w:p>
          <w:p w14:paraId="41BBB363" w14:textId="397134A5" w:rsidR="00992A72" w:rsidRPr="000E70A1" w:rsidRDefault="00992A72" w:rsidP="00C8667E">
            <w:pPr>
              <w:pStyle w:val="NormalWeb"/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0E70A1">
              <w:rPr>
                <w:rFonts w:cs="Gentium Plus"/>
                <w:sz w:val="18"/>
                <w:szCs w:val="18"/>
              </w:rPr>
              <w:t xml:space="preserve">Hayali Küçük Ali. </w:t>
            </w:r>
            <w:r w:rsidRPr="000E70A1">
              <w:rPr>
                <w:rFonts w:cs="Gentium Plus"/>
                <w:i/>
                <w:iCs/>
                <w:sz w:val="18"/>
                <w:szCs w:val="18"/>
              </w:rPr>
              <w:t>Abdal</w:t>
            </w:r>
            <w:r w:rsidRPr="000E70A1">
              <w:rPr>
                <w:rFonts w:cs="Gentium Plus"/>
                <w:sz w:val="18"/>
                <w:szCs w:val="18"/>
              </w:rPr>
              <w:t xml:space="preserve">. Tasvir, 1957. Ankara: Milli Kütüphane, No. 000116. </w:t>
            </w:r>
            <w:hyperlink r:id="rId154" w:history="1">
              <w:r w:rsidR="00A37417"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 xml:space="preserve">https://dijital-kutuphane.mkutup.gov.tr/tr/ </w:t>
              </w:r>
              <w:proofErr w:type="spellStart"/>
              <w:r w:rsidR="00A37417"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nonbookmaterials</w:t>
              </w:r>
              <w:proofErr w:type="spellEnd"/>
              <w:r w:rsidR="00A37417"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/</w:t>
              </w:r>
              <w:proofErr w:type="spellStart"/>
              <w:r w:rsidR="00A37417"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catalog</w:t>
              </w:r>
              <w:proofErr w:type="spellEnd"/>
              <w:r w:rsidR="00A37417"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/</w:t>
              </w:r>
              <w:proofErr w:type="spellStart"/>
              <w:r w:rsidR="00A37417"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details</w:t>
              </w:r>
              <w:proofErr w:type="spellEnd"/>
              <w:r w:rsidR="00A37417"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/78006</w:t>
              </w:r>
            </w:hyperlink>
          </w:p>
          <w:p w14:paraId="58DDAEA3" w14:textId="77777777" w:rsidR="00992A72" w:rsidRPr="000E70A1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0E70A1">
              <w:rPr>
                <w:rFonts w:cs="Gentium Plus"/>
                <w:sz w:val="18"/>
                <w:szCs w:val="18"/>
              </w:rPr>
              <w:t xml:space="preserve">Hoca Ali Rıza. </w:t>
            </w:r>
            <w:r w:rsidRPr="000E70A1">
              <w:rPr>
                <w:rFonts w:cs="Gentium Plus"/>
                <w:i/>
                <w:iCs/>
                <w:sz w:val="18"/>
                <w:szCs w:val="18"/>
              </w:rPr>
              <w:t xml:space="preserve">Bursa </w:t>
            </w:r>
            <w:proofErr w:type="spellStart"/>
            <w:r w:rsidRPr="000E70A1">
              <w:rPr>
                <w:rFonts w:cs="Gentium Plus"/>
                <w:i/>
                <w:iCs/>
                <w:sz w:val="18"/>
                <w:szCs w:val="18"/>
              </w:rPr>
              <w:t>Çekirge’de</w:t>
            </w:r>
            <w:proofErr w:type="spellEnd"/>
            <w:r w:rsidRPr="000E70A1">
              <w:rPr>
                <w:rFonts w:cs="Gentium Plus"/>
                <w:i/>
                <w:iCs/>
                <w:sz w:val="18"/>
                <w:szCs w:val="18"/>
              </w:rPr>
              <w:t xml:space="preserve"> Sultan Murat </w:t>
            </w:r>
            <w:proofErr w:type="spellStart"/>
            <w:r w:rsidRPr="000E70A1">
              <w:rPr>
                <w:rFonts w:cs="Gentium Plus"/>
                <w:i/>
                <w:iCs/>
                <w:sz w:val="18"/>
                <w:szCs w:val="18"/>
              </w:rPr>
              <w:t>Hüdavendigâr</w:t>
            </w:r>
            <w:proofErr w:type="spellEnd"/>
            <w:r w:rsidRPr="000E70A1">
              <w:rPr>
                <w:rFonts w:cs="Gentium Plus"/>
                <w:i/>
                <w:iCs/>
                <w:sz w:val="18"/>
                <w:szCs w:val="18"/>
              </w:rPr>
              <w:t xml:space="preserve"> Camii</w:t>
            </w:r>
            <w:r w:rsidRPr="000E70A1">
              <w:rPr>
                <w:rFonts w:cs="Gentium Plus"/>
                <w:sz w:val="18"/>
                <w:szCs w:val="18"/>
              </w:rPr>
              <w:t>. Karakalem, 1911. Ankara: Milli Kütüphane, No. 000311.</w:t>
            </w:r>
          </w:p>
          <w:p w14:paraId="4B817C9B" w14:textId="1A6E9AD9" w:rsidR="00992A72" w:rsidRPr="000E70A1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0E70A1">
              <w:rPr>
                <w:rFonts w:cs="Gentium Plus"/>
                <w:i/>
                <w:iCs/>
                <w:sz w:val="18"/>
                <w:szCs w:val="18"/>
              </w:rPr>
              <w:t>Kapaklı Sahan</w:t>
            </w:r>
            <w:r w:rsidRPr="000E70A1">
              <w:rPr>
                <w:rFonts w:cs="Gentium Plus"/>
                <w:sz w:val="18"/>
                <w:szCs w:val="18"/>
              </w:rPr>
              <w:t xml:space="preserve">. Porselen, 19. yüzyıl. İstanbul: Vehbi 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Koc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̧ Vakfı Sadberk Hanım 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Müzesi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Türk-İslam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 Koleksiyonu, No. 120. </w:t>
            </w:r>
            <w:hyperlink r:id="rId155" w:history="1">
              <w:r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www.sadberkhanimmuzesi.org.tr</w:t>
              </w:r>
            </w:hyperlink>
          </w:p>
          <w:p w14:paraId="5EF90F45" w14:textId="6A8F13E1" w:rsidR="001E242D" w:rsidRPr="00D72C63" w:rsidRDefault="00992A72" w:rsidP="00C8667E">
            <w:pPr>
              <w:pStyle w:val="NormalWeb"/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0E70A1">
              <w:rPr>
                <w:rFonts w:cs="Gentium Plus"/>
                <w:i/>
                <w:iCs/>
                <w:sz w:val="18"/>
                <w:szCs w:val="18"/>
              </w:rPr>
              <w:t>Ud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. Ahşap, 20. yüzyıl. İstanbul: Vehbi 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Koc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̧ Vakfı Sadberk Hanım 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Müzesi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Pr="000E70A1">
              <w:rPr>
                <w:rFonts w:cs="Gentium Plus"/>
                <w:sz w:val="18"/>
                <w:szCs w:val="18"/>
              </w:rPr>
              <w:t>Türk-İslam</w:t>
            </w:r>
            <w:proofErr w:type="spellEnd"/>
            <w:r w:rsidRPr="000E70A1">
              <w:rPr>
                <w:rFonts w:cs="Gentium Plus"/>
                <w:sz w:val="18"/>
                <w:szCs w:val="18"/>
              </w:rPr>
              <w:t xml:space="preserve"> Koleksiyonu, No. 18138. </w:t>
            </w:r>
            <w:hyperlink r:id="rId156" w:history="1">
              <w:r w:rsidRPr="000E70A1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www.sadberkhanimmuzesi.org.tr</w:t>
              </w:r>
            </w:hyperlink>
          </w:p>
        </w:tc>
      </w:tr>
    </w:tbl>
    <w:p w14:paraId="4F453D25" w14:textId="28ADBAD5" w:rsidR="0093506D" w:rsidRPr="00694F90" w:rsidRDefault="0093506D" w:rsidP="000A49BA">
      <w:pPr>
        <w:pStyle w:val="Balk2"/>
        <w:numPr>
          <w:ilvl w:val="0"/>
          <w:numId w:val="61"/>
        </w:numPr>
      </w:pPr>
      <w:bookmarkStart w:id="257" w:name="_Toc37480940"/>
      <w:r w:rsidRPr="00694F90">
        <w:t>Fotoğraf-Dijital</w:t>
      </w:r>
      <w:bookmarkEnd w:id="257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30"/>
        <w:gridCol w:w="6915"/>
      </w:tblGrid>
      <w:tr w:rsidR="0093506D" w:rsidRPr="00D61AFB" w14:paraId="52FE18D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E4783B8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23" w:type="dxa"/>
          </w:tcPr>
          <w:p w14:paraId="0894E411" w14:textId="77777777" w:rsidR="0093506D" w:rsidRPr="004B5137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4B5137">
              <w:rPr>
                <w:rFonts w:cs="Gentium Plus"/>
                <w:sz w:val="17"/>
                <w:szCs w:val="17"/>
              </w:rPr>
              <w:t xml:space="preserve">Fotoğrafçının Adı Soyadı, </w:t>
            </w:r>
            <w:r w:rsidRPr="004B5137">
              <w:rPr>
                <w:rFonts w:cs="Gentium Plus"/>
                <w:i/>
                <w:iCs/>
                <w:sz w:val="17"/>
                <w:szCs w:val="17"/>
              </w:rPr>
              <w:t>Fotoğraf Adı</w:t>
            </w:r>
            <w:r w:rsidRPr="004B5137">
              <w:rPr>
                <w:rFonts w:cs="Gentium Plus"/>
                <w:sz w:val="17"/>
                <w:szCs w:val="17"/>
              </w:rPr>
              <w:t xml:space="preserve"> (Eser Türü, Yılı), Web sitesi Adı.</w:t>
            </w:r>
          </w:p>
        </w:tc>
      </w:tr>
      <w:tr w:rsidR="0093506D" w:rsidRPr="00D61AFB" w14:paraId="5EB4B40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90B166A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3967D074" w14:textId="77777777" w:rsidR="0093506D" w:rsidRPr="004B5137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4B5137">
              <w:rPr>
                <w:rFonts w:cs="Gentium Plus"/>
                <w:color w:val="000000" w:themeColor="text1"/>
                <w:sz w:val="18"/>
                <w:szCs w:val="18"/>
              </w:rPr>
              <w:t xml:space="preserve">Sezgin Pancar, </w:t>
            </w:r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Mersin'deki </w:t>
            </w:r>
            <w:proofErr w:type="spellStart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Yumuktepe</w:t>
            </w:r>
            <w:proofErr w:type="spellEnd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Höyüğü'nde</w:t>
            </w:r>
            <w:proofErr w:type="spellEnd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Kazı Çalışmaları Sürüyor </w:t>
            </w:r>
            <w:r w:rsidRPr="004B5137">
              <w:rPr>
                <w:rFonts w:cs="Gentium Plus"/>
                <w:color w:val="000000" w:themeColor="text1"/>
                <w:sz w:val="18"/>
                <w:szCs w:val="18"/>
              </w:rPr>
              <w:t>(Fotoğraf, 2019), Anadolu Ajansı.</w:t>
            </w:r>
          </w:p>
        </w:tc>
      </w:tr>
      <w:tr w:rsidR="0093506D" w:rsidRPr="00D61AFB" w14:paraId="338E0E9E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56A573D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23" w:type="dxa"/>
          </w:tcPr>
          <w:p w14:paraId="6BA1A6EF" w14:textId="77777777" w:rsidR="0093506D" w:rsidRPr="004B5137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B5137">
              <w:rPr>
                <w:rFonts w:cs="Gentium Plus"/>
                <w:sz w:val="18"/>
                <w:szCs w:val="18"/>
              </w:rPr>
              <w:t xml:space="preserve">Fotoğrafçının Soyadı, </w:t>
            </w:r>
            <w:r w:rsidRPr="004B5137">
              <w:rPr>
                <w:rFonts w:cs="Gentium Plus"/>
                <w:i/>
                <w:iCs/>
                <w:sz w:val="18"/>
                <w:szCs w:val="18"/>
              </w:rPr>
              <w:t>Fotoğraf Adı</w:t>
            </w:r>
            <w:r w:rsidRPr="004B5137">
              <w:rPr>
                <w:rFonts w:cs="Gentium Plus"/>
                <w:sz w:val="18"/>
                <w:szCs w:val="18"/>
              </w:rPr>
              <w:t xml:space="preserve"> (Eser Türü, Yılı).</w:t>
            </w:r>
          </w:p>
        </w:tc>
      </w:tr>
      <w:tr w:rsidR="0093506D" w:rsidRPr="00D61AFB" w14:paraId="74ADB27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BD39D89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304F7E51" w14:textId="77777777" w:rsidR="0093506D" w:rsidRPr="004B5137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B5137">
              <w:rPr>
                <w:rFonts w:cs="Gentium Plus"/>
                <w:color w:val="000000" w:themeColor="text1"/>
                <w:sz w:val="18"/>
                <w:szCs w:val="18"/>
              </w:rPr>
              <w:t xml:space="preserve">Pancar, </w:t>
            </w:r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Mersin'deki </w:t>
            </w:r>
            <w:proofErr w:type="spellStart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Yumuktepe</w:t>
            </w:r>
            <w:proofErr w:type="spellEnd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Höyüğü'nde</w:t>
            </w:r>
            <w:proofErr w:type="spellEnd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Kazı Çalışmaları Sürüyor </w:t>
            </w:r>
            <w:r w:rsidRPr="004B5137">
              <w:rPr>
                <w:rFonts w:cs="Gentium Plus"/>
                <w:color w:val="000000" w:themeColor="text1"/>
                <w:sz w:val="18"/>
                <w:szCs w:val="18"/>
              </w:rPr>
              <w:t>(Fotoğraf, 2019).</w:t>
            </w:r>
          </w:p>
        </w:tc>
      </w:tr>
      <w:tr w:rsidR="0093506D" w:rsidRPr="00D61AFB" w14:paraId="1C6ABE4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A4F658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23" w:type="dxa"/>
          </w:tcPr>
          <w:p w14:paraId="418B69E8" w14:textId="71152284" w:rsidR="0093506D" w:rsidRPr="004B5137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4B5137">
              <w:rPr>
                <w:rFonts w:cs="Gentium Plus"/>
                <w:sz w:val="18"/>
                <w:szCs w:val="18"/>
              </w:rPr>
              <w:t xml:space="preserve">Fotoğrafçının Soyadı, Adı. </w:t>
            </w:r>
            <w:r w:rsidRPr="004B5137">
              <w:rPr>
                <w:rFonts w:cs="Gentium Plus"/>
                <w:i/>
                <w:iCs/>
                <w:sz w:val="18"/>
                <w:szCs w:val="18"/>
              </w:rPr>
              <w:t>Eser Adı</w:t>
            </w:r>
            <w:r w:rsidRPr="004B5137">
              <w:rPr>
                <w:rFonts w:cs="Gentium Plus"/>
                <w:sz w:val="18"/>
                <w:szCs w:val="18"/>
              </w:rPr>
              <w:t xml:space="preserve"> (</w:t>
            </w:r>
            <w:r w:rsidR="001C4B3E">
              <w:rPr>
                <w:rFonts w:cs="Gentium Plus"/>
                <w:sz w:val="18"/>
                <w:szCs w:val="18"/>
              </w:rPr>
              <w:t>Eser Türü</w:t>
            </w:r>
            <w:r w:rsidRPr="004B5137">
              <w:rPr>
                <w:rFonts w:cs="Gentium Plus"/>
                <w:sz w:val="18"/>
                <w:szCs w:val="18"/>
              </w:rPr>
              <w:t xml:space="preserve">, Yılı). Web Sitesi Adı. </w:t>
            </w:r>
            <w:r w:rsidR="0041343A" w:rsidRPr="004B5137">
              <w:rPr>
                <w:rFonts w:cs="Gentium Plus"/>
                <w:sz w:val="18"/>
                <w:szCs w:val="18"/>
              </w:rPr>
              <w:t xml:space="preserve">Erişim Gün Ay Yıl. </w:t>
            </w:r>
            <w:r w:rsidRPr="004B5137">
              <w:rPr>
                <w:rFonts w:cs="Gentium Plus"/>
                <w:sz w:val="18"/>
                <w:szCs w:val="18"/>
              </w:rPr>
              <w:t>Erişim Adresi</w:t>
            </w:r>
          </w:p>
        </w:tc>
      </w:tr>
      <w:tr w:rsidR="0093506D" w:rsidRPr="00D61AFB" w14:paraId="3CDFE60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117657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26F5C053" w14:textId="2387DD17" w:rsidR="0093506D" w:rsidRPr="004B5137" w:rsidRDefault="0093506D" w:rsidP="004B5137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4B5137">
              <w:rPr>
                <w:rFonts w:cs="Gentium Plus"/>
                <w:color w:val="000000" w:themeColor="text1"/>
                <w:sz w:val="18"/>
                <w:szCs w:val="18"/>
              </w:rPr>
              <w:t xml:space="preserve">Pancar, Sezgin. </w:t>
            </w:r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Mersin'deki </w:t>
            </w:r>
            <w:proofErr w:type="spellStart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Yumuktepe</w:t>
            </w:r>
            <w:proofErr w:type="spellEnd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Höyüğü'nde</w:t>
            </w:r>
            <w:proofErr w:type="spellEnd"/>
            <w:r w:rsidRPr="004B5137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Kazı Çalışmaları Sürüyor </w:t>
            </w:r>
            <w:r w:rsidRPr="004B5137">
              <w:rPr>
                <w:rFonts w:cs="Gentium Plus"/>
                <w:color w:val="000000" w:themeColor="text1"/>
                <w:sz w:val="18"/>
                <w:szCs w:val="18"/>
              </w:rPr>
              <w:t xml:space="preserve">(Fotoğraf, 2019). Anadolu Ajansı. </w:t>
            </w:r>
            <w:r w:rsidR="0041343A" w:rsidRPr="004B5137">
              <w:rPr>
                <w:rFonts w:cs="Gentium Plus"/>
                <w:color w:val="000000" w:themeColor="text1"/>
                <w:sz w:val="18"/>
                <w:szCs w:val="18"/>
              </w:rPr>
              <w:t>Erişim 4 Nisan 201</w:t>
            </w:r>
            <w:r w:rsidR="0041343A" w:rsidRPr="0055596B">
              <w:rPr>
                <w:rFonts w:cs="Gentium Plus"/>
                <w:sz w:val="18"/>
                <w:szCs w:val="18"/>
              </w:rPr>
              <w:t xml:space="preserve">9. </w:t>
            </w:r>
            <w:hyperlink r:id="rId157" w:history="1">
              <w:r w:rsidRPr="0055596B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www.aa.com.tr/tr/pg/foto-galeri/mersindeki-yumuktepe-hoyugunde-kazi-calismalari-suruyor/13</w:t>
              </w:r>
            </w:hyperlink>
          </w:p>
        </w:tc>
      </w:tr>
    </w:tbl>
    <w:p w14:paraId="7F2CC5F4" w14:textId="68067DDE" w:rsidR="0093506D" w:rsidRPr="00694F90" w:rsidRDefault="0093506D" w:rsidP="000A49BA">
      <w:pPr>
        <w:pStyle w:val="Balk2"/>
        <w:numPr>
          <w:ilvl w:val="0"/>
          <w:numId w:val="61"/>
        </w:numPr>
      </w:pPr>
      <w:bookmarkStart w:id="258" w:name="_Toc37480941"/>
      <w:r w:rsidRPr="00694F90">
        <w:t>Harita</w:t>
      </w:r>
      <w:bookmarkEnd w:id="258"/>
    </w:p>
    <w:p w14:paraId="73B30D3C" w14:textId="42A53182" w:rsidR="0093506D" w:rsidRPr="00694F90" w:rsidRDefault="0093506D" w:rsidP="00DD1F64">
      <w:pPr>
        <w:pStyle w:val="Balk3indekilerdeGsterme"/>
        <w:numPr>
          <w:ilvl w:val="1"/>
          <w:numId w:val="61"/>
        </w:numPr>
      </w:pPr>
      <w:bookmarkStart w:id="259" w:name="_Toc19832371"/>
      <w:bookmarkStart w:id="260" w:name="_Toc19932583"/>
      <w:bookmarkStart w:id="261" w:name="_Toc20088093"/>
      <w:bookmarkStart w:id="262" w:name="_Toc20098374"/>
      <w:bookmarkStart w:id="263" w:name="_Toc20175463"/>
      <w:bookmarkStart w:id="264" w:name="_Toc20251789"/>
      <w:r w:rsidRPr="00694F90">
        <w:t>Harita-Matbu</w:t>
      </w:r>
      <w:bookmarkEnd w:id="259"/>
      <w:bookmarkEnd w:id="260"/>
      <w:bookmarkEnd w:id="261"/>
      <w:bookmarkEnd w:id="262"/>
      <w:bookmarkEnd w:id="263"/>
      <w:bookmarkEnd w:id="264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694F90" w14:paraId="052E5CE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70FB0B5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6FFAD79C" w14:textId="4CDC1A25" w:rsidR="0093506D" w:rsidRPr="00B94BD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Haritacı Adı Soyadı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 Adı</w:t>
            </w:r>
            <w:r w:rsidRPr="00B94BD6">
              <w:rPr>
                <w:rFonts w:cs="Gentium Plus"/>
                <w:sz w:val="19"/>
                <w:szCs w:val="19"/>
              </w:rPr>
              <w:t xml:space="preserve"> (</w:t>
            </w:r>
            <w:r w:rsidR="00B66F97" w:rsidRPr="00B94BD6">
              <w:rPr>
                <w:rFonts w:cs="Gentium Plus"/>
                <w:sz w:val="19"/>
                <w:szCs w:val="19"/>
              </w:rPr>
              <w:t>Basım</w:t>
            </w:r>
            <w:r w:rsidRPr="00B94BD6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694F90" w14:paraId="1EE4E1C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EAFE79B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D551AA6" w14:textId="77777777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M. Kazım Çeçen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I. Bayezid Suyolu</w:t>
            </w:r>
            <w:r w:rsidRPr="00B94BD6">
              <w:rPr>
                <w:rFonts w:eastAsiaTheme="majorEastAsia" w:cs="Gentium Plus"/>
                <w:i/>
                <w:iCs/>
                <w:sz w:val="19"/>
                <w:szCs w:val="19"/>
              </w:rPr>
              <w:t> 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ları</w:t>
            </w:r>
            <w:r w:rsidRPr="00B94BD6">
              <w:rPr>
                <w:rFonts w:cs="Gentium Plus"/>
                <w:sz w:val="19"/>
                <w:szCs w:val="19"/>
              </w:rPr>
              <w:t xml:space="preserve"> (İstanbul: İSKİ Yayınları, 1977).</w:t>
            </w:r>
          </w:p>
          <w:p w14:paraId="64EC1703" w14:textId="7903D423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Dahiliye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Nezâreti</w:t>
            </w:r>
            <w:proofErr w:type="spellEnd"/>
            <w:r w:rsidR="00531745">
              <w:rPr>
                <w:rFonts w:cs="Gentium Plus"/>
                <w:sz w:val="19"/>
                <w:szCs w:val="19"/>
              </w:rPr>
              <w:t xml:space="preserve"> (DN)</w:t>
            </w:r>
            <w:r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Vilayet Yolları Haritasıdır</w:t>
            </w:r>
            <w:r w:rsidRPr="00B94BD6">
              <w:rPr>
                <w:rFonts w:cs="Gentium Plus"/>
                <w:sz w:val="19"/>
                <w:szCs w:val="19"/>
              </w:rPr>
              <w:t xml:space="preserve"> (İstanbul: Dahiliye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Nezâreti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Umur-i Mahalliye Vilayet Müdüriyeti, 1329/1913).</w:t>
            </w:r>
          </w:p>
          <w:p w14:paraId="503BBD95" w14:textId="77777777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sz w:val="19"/>
                <w:szCs w:val="19"/>
              </w:rPr>
              <w:t>Muhyiddin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b. Hacı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Mehmed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Pîrî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Reis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Piri Reis</w:t>
            </w:r>
            <w:r w:rsidRPr="00B94BD6">
              <w:rPr>
                <w:rFonts w:eastAsiaTheme="majorEastAsia" w:cs="Gentium Plus"/>
                <w:i/>
                <w:iCs/>
                <w:sz w:val="19"/>
                <w:szCs w:val="19"/>
              </w:rPr>
              <w:t> 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Haritası </w:t>
            </w:r>
            <w:r w:rsidRPr="00B94BD6">
              <w:rPr>
                <w:rFonts w:cs="Gentium Plus"/>
                <w:sz w:val="19"/>
                <w:szCs w:val="19"/>
              </w:rPr>
              <w:t>(İstanbul: Deniz Kuvvetleri Komutanlığı Hidrografi Neşriyatı, 1966).</w:t>
            </w:r>
          </w:p>
        </w:tc>
      </w:tr>
      <w:tr w:rsidR="0093506D" w:rsidRPr="00694F90" w14:paraId="61EC4BA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DB5A724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4CD9FDD9" w14:textId="77777777" w:rsidR="0093506D" w:rsidRPr="00B94BD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Hazırlayan Soyadı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 Adı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694F90" w14:paraId="69D0794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1EBC4D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32ABB20" w14:textId="77777777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Çeçen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I. Bayezid Suyolu</w:t>
            </w:r>
            <w:r w:rsidRPr="00B94BD6">
              <w:rPr>
                <w:rFonts w:eastAsiaTheme="majorEastAsia" w:cs="Gentium Plus"/>
                <w:i/>
                <w:iCs/>
                <w:sz w:val="19"/>
                <w:szCs w:val="19"/>
              </w:rPr>
              <w:t> 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ları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  <w:p w14:paraId="29599CB5" w14:textId="5B77283E" w:rsidR="0093506D" w:rsidRPr="00B94BD6" w:rsidRDefault="008C1FB1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DN</w:t>
            </w:r>
            <w:r w:rsidR="0093506D" w:rsidRPr="00B94BD6">
              <w:rPr>
                <w:rFonts w:cs="Gentium Plus"/>
                <w:sz w:val="19"/>
                <w:szCs w:val="19"/>
              </w:rPr>
              <w:t xml:space="preserve">, </w:t>
            </w:r>
            <w:r w:rsidR="0093506D" w:rsidRPr="00B94BD6">
              <w:rPr>
                <w:rFonts w:cs="Gentium Plus"/>
                <w:i/>
                <w:iCs/>
                <w:sz w:val="19"/>
                <w:szCs w:val="19"/>
              </w:rPr>
              <w:t>Vilayet Yolları Haritasıdır</w:t>
            </w:r>
            <w:r w:rsidR="0093506D" w:rsidRPr="00B94BD6">
              <w:rPr>
                <w:rFonts w:cs="Gentium Plus"/>
                <w:sz w:val="19"/>
                <w:szCs w:val="19"/>
              </w:rPr>
              <w:t>.</w:t>
            </w:r>
          </w:p>
          <w:p w14:paraId="6DDD9CAD" w14:textId="77777777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sz w:val="19"/>
                <w:szCs w:val="19"/>
              </w:rPr>
              <w:t>Pîrî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Reis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Piri Reis</w:t>
            </w:r>
            <w:r w:rsidRPr="00B94BD6">
              <w:rPr>
                <w:rFonts w:eastAsiaTheme="majorEastAsia" w:cs="Gentium Plus"/>
                <w:i/>
                <w:iCs/>
                <w:sz w:val="19"/>
                <w:szCs w:val="19"/>
              </w:rPr>
              <w:t> 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sı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694F90" w14:paraId="186AF4E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DC9904D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38B1CF50" w14:textId="062157F6" w:rsidR="0093506D" w:rsidRPr="00B94BD6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Haritacı Soyadı, Adı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 Adı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B66F97" w:rsidRPr="00B94BD6">
              <w:rPr>
                <w:rFonts w:cs="Gentium Plus"/>
                <w:sz w:val="19"/>
                <w:szCs w:val="19"/>
              </w:rPr>
              <w:t>Basım</w:t>
            </w:r>
            <w:r w:rsidRPr="00B94BD6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17209D" w:rsidRPr="00B94BD6">
              <w:rPr>
                <w:rFonts w:cs="Gentium Plus"/>
                <w:sz w:val="19"/>
                <w:szCs w:val="19"/>
              </w:rPr>
              <w:t>(v</w:t>
            </w:r>
            <w:r w:rsidRPr="00B94BD6">
              <w:rPr>
                <w:rFonts w:cs="Gentium Plus"/>
                <w:sz w:val="19"/>
                <w:szCs w:val="19"/>
              </w:rPr>
              <w:t>arsa</w:t>
            </w:r>
            <w:r w:rsidR="0017209D" w:rsidRPr="00B94BD6">
              <w:rPr>
                <w:rFonts w:cs="Gentium Plus"/>
                <w:sz w:val="19"/>
                <w:szCs w:val="19"/>
              </w:rPr>
              <w:t>)</w:t>
            </w:r>
            <w:r w:rsidRPr="00B94BD6">
              <w:rPr>
                <w:rFonts w:cs="Gentium Plus"/>
                <w:sz w:val="19"/>
                <w:szCs w:val="19"/>
              </w:rPr>
              <w:t xml:space="preserve"> Kütüphane Adı, Koleksiyon Adı, No. Demirbaş Numarası</w:t>
            </w:r>
            <w:r w:rsidR="00731F94" w:rsidRPr="00B94BD6">
              <w:rPr>
                <w:rFonts w:cs="Gentium Plus"/>
                <w:sz w:val="19"/>
                <w:szCs w:val="19"/>
              </w:rPr>
              <w:t>.</w:t>
            </w:r>
            <w:r w:rsidRPr="00B94BD6">
              <w:rPr>
                <w:rFonts w:cs="Gentium Plus"/>
                <w:sz w:val="19"/>
                <w:szCs w:val="19"/>
              </w:rPr>
              <w:t xml:space="preserve"> Erişim Adresi</w:t>
            </w:r>
          </w:p>
        </w:tc>
      </w:tr>
      <w:tr w:rsidR="0093506D" w:rsidRPr="00694F90" w14:paraId="45E2960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A42D8CD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0D23940" w14:textId="77777777" w:rsidR="00992A72" w:rsidRPr="00B94BD6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Çeçen, M. Kazım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I. Bayezid Suyolu</w:t>
            </w:r>
            <w:r w:rsidRPr="00B94BD6">
              <w:rPr>
                <w:rFonts w:eastAsiaTheme="majorEastAsia" w:cs="Gentium Plus"/>
                <w:i/>
                <w:iCs/>
                <w:sz w:val="19"/>
                <w:szCs w:val="19"/>
              </w:rPr>
              <w:t> 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ları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İstanbul: İSKİ Yayınları, 1977.</w:t>
            </w:r>
          </w:p>
          <w:p w14:paraId="3BEB16BB" w14:textId="77777777" w:rsidR="00992A72" w:rsidRPr="00B94BD6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DN,</w:t>
            </w:r>
            <w:r w:rsidRPr="00B94BD6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Dahiliye 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Nezâreti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r w:rsidRPr="00B94BD6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Vilayet Yolları Haritasıdır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İstanbul: Dahiliye 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Nezâreti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 Umur-i Mahalliye Vilayet Müdüriyeti, 1329/1913. İstanbul Büyükşehir Belediyesi Atatürk Kitaplığı, No. 23589. </w:t>
            </w:r>
            <w:hyperlink r:id="rId158" w:history="1">
              <w:r w:rsidRPr="00B94BD6">
                <w:rPr>
                  <w:rStyle w:val="Kpr"/>
                  <w:rFonts w:eastAsiaTheme="majorEastAsia" w:cs="Gentium Plus"/>
                  <w:color w:val="000000" w:themeColor="text1"/>
                  <w:sz w:val="19"/>
                  <w:szCs w:val="19"/>
                  <w:u w:val="none"/>
                </w:rPr>
                <w:t>http://ataturkkitapligi.ibb.gov.tr</w:t>
              </w:r>
            </w:hyperlink>
          </w:p>
          <w:p w14:paraId="3927C5F8" w14:textId="44D3CC8A" w:rsidR="0093506D" w:rsidRPr="00B94BD6" w:rsidRDefault="00992A72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sz w:val="19"/>
                <w:szCs w:val="19"/>
              </w:rPr>
              <w:t>Pîrî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Reis,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Muhyiddin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b. Hacı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Mehmed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Piri Reis</w:t>
            </w:r>
            <w:r w:rsidRPr="00B94BD6">
              <w:rPr>
                <w:rFonts w:eastAsiaTheme="majorEastAsia" w:cs="Gentium Plus"/>
                <w:i/>
                <w:iCs/>
                <w:sz w:val="19"/>
                <w:szCs w:val="19"/>
              </w:rPr>
              <w:t> 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sı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İstanbul: Deniz Kuvvetleri Komutanlığı Hidrografi Neşriyatı, 1966. İstanbul Büyükşehir Belediyesi A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tatürk Kitaplığı, No. Bel_Osm_B.00038. </w:t>
            </w:r>
            <w:hyperlink r:id="rId159" w:history="1">
              <w:r w:rsidRPr="00B94BD6">
                <w:rPr>
                  <w:rStyle w:val="Kpr"/>
                  <w:rFonts w:eastAsiaTheme="majorEastAsia" w:cs="Gentium Plus"/>
                  <w:color w:val="000000" w:themeColor="text1"/>
                  <w:sz w:val="19"/>
                  <w:szCs w:val="19"/>
                  <w:u w:val="none"/>
                </w:rPr>
                <w:t>http://ataturkkitapligi.ibb.gov.tr</w:t>
              </w:r>
            </w:hyperlink>
          </w:p>
        </w:tc>
      </w:tr>
    </w:tbl>
    <w:p w14:paraId="3908AD5B" w14:textId="47DBD235" w:rsidR="0093506D" w:rsidRPr="00694F90" w:rsidRDefault="0093506D" w:rsidP="00DD1F64">
      <w:pPr>
        <w:pStyle w:val="Balk3indekilerdeGsterme"/>
        <w:numPr>
          <w:ilvl w:val="1"/>
          <w:numId w:val="61"/>
        </w:numPr>
      </w:pPr>
      <w:bookmarkStart w:id="265" w:name="_Toc19832372"/>
      <w:bookmarkStart w:id="266" w:name="_Toc19932584"/>
      <w:bookmarkStart w:id="267" w:name="_Toc20088094"/>
      <w:bookmarkStart w:id="268" w:name="_Toc20098375"/>
      <w:bookmarkStart w:id="269" w:name="_Toc20175464"/>
      <w:bookmarkStart w:id="270" w:name="_Toc20251790"/>
      <w:r w:rsidRPr="00694F90">
        <w:t>Harita-Web</w:t>
      </w:r>
      <w:bookmarkEnd w:id="265"/>
      <w:bookmarkEnd w:id="266"/>
      <w:bookmarkEnd w:id="267"/>
      <w:bookmarkEnd w:id="268"/>
      <w:bookmarkEnd w:id="269"/>
      <w:bookmarkEnd w:id="27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694F90" w14:paraId="25E747D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CEF45DE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225805E8" w14:textId="565F9903" w:rsidR="0093506D" w:rsidRPr="00B94BD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Yayıncı Adı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Harita Adı </w:t>
            </w:r>
            <w:r w:rsidR="007E2031" w:rsidRPr="00B94BD6">
              <w:rPr>
                <w:rFonts w:cs="Gentium Plus"/>
                <w:sz w:val="19"/>
                <w:szCs w:val="19"/>
              </w:rPr>
              <w:t>(</w:t>
            </w:r>
            <w:r w:rsidRPr="00B94BD6">
              <w:rPr>
                <w:rFonts w:cs="Gentium Plus"/>
                <w:sz w:val="19"/>
                <w:szCs w:val="19"/>
              </w:rPr>
              <w:t>Erişim Gün Ay Yıl</w:t>
            </w:r>
            <w:r w:rsidR="007E2031" w:rsidRPr="00B94BD6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1EF9A5B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BC8DB4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094F082" w14:textId="5EC03D5F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Harita Genel Müdürlüğü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Atlas</w:t>
            </w:r>
            <w:r w:rsidR="007E2031"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7E2031" w:rsidRPr="00B94BD6">
              <w:rPr>
                <w:rFonts w:cs="Gentium Plus"/>
                <w:sz w:val="19"/>
                <w:szCs w:val="19"/>
              </w:rPr>
              <w:t>(</w:t>
            </w:r>
            <w:r w:rsidR="004B4FA5">
              <w:rPr>
                <w:rFonts w:cs="Gentium Plus"/>
                <w:sz w:val="19"/>
                <w:szCs w:val="19"/>
              </w:rPr>
              <w:t xml:space="preserve">Erişim </w:t>
            </w:r>
            <w:r w:rsidRPr="00B94BD6">
              <w:rPr>
                <w:rFonts w:cs="Gentium Plus"/>
                <w:sz w:val="19"/>
                <w:szCs w:val="19"/>
              </w:rPr>
              <w:t>19 Eylül 2018</w:t>
            </w:r>
            <w:r w:rsidR="007E2031" w:rsidRPr="00B94BD6">
              <w:rPr>
                <w:rFonts w:cs="Gentium Plus"/>
                <w:sz w:val="19"/>
                <w:szCs w:val="19"/>
              </w:rPr>
              <w:t>).</w:t>
            </w:r>
          </w:p>
          <w:p w14:paraId="2CDB74F5" w14:textId="32C45C8D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Google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Google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Maps</w:t>
            </w:r>
            <w:proofErr w:type="spellEnd"/>
            <w:r w:rsidR="007E2031"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7E2031" w:rsidRPr="004B4FA5">
              <w:rPr>
                <w:rFonts w:cs="Gentium Plus"/>
                <w:sz w:val="19"/>
                <w:szCs w:val="19"/>
              </w:rPr>
              <w:t>(</w:t>
            </w:r>
            <w:r w:rsidR="004B4FA5">
              <w:rPr>
                <w:rFonts w:cs="Gentium Plus"/>
                <w:sz w:val="19"/>
                <w:szCs w:val="19"/>
              </w:rPr>
              <w:t xml:space="preserve">Erişim </w:t>
            </w:r>
            <w:r w:rsidRPr="00B94BD6">
              <w:rPr>
                <w:rFonts w:cs="Gentium Plus"/>
                <w:sz w:val="19"/>
                <w:szCs w:val="19"/>
              </w:rPr>
              <w:t>Ocak 2019</w:t>
            </w:r>
            <w:r w:rsidR="007E2031" w:rsidRPr="00B94BD6">
              <w:rPr>
                <w:rFonts w:cs="Gentium Plus"/>
                <w:sz w:val="19"/>
                <w:szCs w:val="19"/>
              </w:rPr>
              <w:t>).</w:t>
            </w:r>
          </w:p>
          <w:p w14:paraId="7A22AAA6" w14:textId="5C8DF7E9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David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Rumsey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Map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Collection,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Ista</w:t>
            </w:r>
            <w:r w:rsidR="00A6748D">
              <w:rPr>
                <w:rFonts w:cs="Gentium Plus"/>
                <w:i/>
                <w:iCs/>
                <w:sz w:val="19"/>
                <w:szCs w:val="19"/>
              </w:rPr>
              <w:t>n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bul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Vilayeti</w:t>
            </w:r>
            <w:r w:rsidR="007E2031"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7E2031" w:rsidRPr="00B94BD6">
              <w:rPr>
                <w:rFonts w:cs="Gentium Plus"/>
                <w:sz w:val="19"/>
                <w:szCs w:val="19"/>
              </w:rPr>
              <w:t>(</w:t>
            </w:r>
            <w:r w:rsidR="004B4FA5">
              <w:rPr>
                <w:rFonts w:cs="Gentium Plus"/>
                <w:sz w:val="19"/>
                <w:szCs w:val="19"/>
              </w:rPr>
              <w:t xml:space="preserve">Erişim </w:t>
            </w:r>
            <w:r w:rsidRPr="00B94BD6">
              <w:rPr>
                <w:rFonts w:cs="Gentium Plus"/>
                <w:sz w:val="19"/>
                <w:szCs w:val="19"/>
              </w:rPr>
              <w:t>19 Eylül 2019</w:t>
            </w:r>
            <w:r w:rsidR="007E2031" w:rsidRPr="00B94BD6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6B8744A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A57C17C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43A6A7FC" w14:textId="77777777" w:rsidR="0093506D" w:rsidRPr="00B94BD6" w:rsidRDefault="0093506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Yayıncı Adı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 Adı</w:t>
            </w:r>
            <w:r w:rsidRPr="00B94BD6">
              <w:rPr>
                <w:rFonts w:cs="Gentium Plus"/>
                <w:sz w:val="19"/>
                <w:szCs w:val="19"/>
              </w:rPr>
              <w:t xml:space="preserve">. </w:t>
            </w:r>
          </w:p>
        </w:tc>
      </w:tr>
      <w:tr w:rsidR="0093506D" w:rsidRPr="00694F90" w14:paraId="75139B5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F61161A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8BCF554" w14:textId="77777777" w:rsidR="00021BA1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Harita Genel Müdürlüğü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Atlas.</w:t>
            </w:r>
          </w:p>
          <w:p w14:paraId="49105365" w14:textId="35D508BC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Google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Google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Maps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>.</w:t>
            </w:r>
          </w:p>
          <w:p w14:paraId="125C2C13" w14:textId="376E955D" w:rsidR="0093506D" w:rsidRPr="00B94BD6" w:rsidRDefault="0093506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David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Rumsey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Map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Collection,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Ista</w:t>
            </w:r>
            <w:r w:rsidR="00A6748D">
              <w:rPr>
                <w:rFonts w:cs="Gentium Plus"/>
                <w:i/>
                <w:iCs/>
                <w:sz w:val="19"/>
                <w:szCs w:val="19"/>
              </w:rPr>
              <w:t>n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bul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Vilayeti</w:t>
            </w:r>
            <w:r w:rsidR="007E2031" w:rsidRPr="00B94BD6">
              <w:rPr>
                <w:rFonts w:cs="Gentium Plus"/>
                <w:i/>
                <w:iCs/>
                <w:sz w:val="19"/>
                <w:szCs w:val="19"/>
              </w:rPr>
              <w:t>.</w:t>
            </w:r>
          </w:p>
        </w:tc>
      </w:tr>
      <w:tr w:rsidR="0093506D" w:rsidRPr="00694F90" w14:paraId="187BD0A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3B0232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4ECFE472" w14:textId="7E38A4EE" w:rsidR="0093506D" w:rsidRPr="00B94BD6" w:rsidRDefault="0093506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Yayıncı Adı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Harita Adı.</w:t>
            </w:r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41343A" w:rsidRPr="00B94BD6">
              <w:rPr>
                <w:rFonts w:cs="Gentium Plus"/>
                <w:sz w:val="19"/>
                <w:szCs w:val="19"/>
              </w:rPr>
              <w:t xml:space="preserve">Erişim  Gün Ay Yıl. </w:t>
            </w:r>
            <w:r w:rsidRPr="00B94BD6">
              <w:rPr>
                <w:rFonts w:cs="Gentium Plus"/>
                <w:sz w:val="19"/>
                <w:szCs w:val="19"/>
              </w:rPr>
              <w:t>Erişim Adresi</w:t>
            </w:r>
          </w:p>
        </w:tc>
      </w:tr>
      <w:tr w:rsidR="0093506D" w:rsidRPr="00694F90" w14:paraId="42051C4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100EF22" w14:textId="77777777" w:rsidR="0093506D" w:rsidRPr="004C3904" w:rsidRDefault="0093506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BE2E256" w14:textId="387D8056" w:rsidR="0093506D" w:rsidRPr="0055596B" w:rsidRDefault="0093506D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David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Rumsey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Map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Collection.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Ista</w:t>
            </w:r>
            <w:r w:rsidR="006D40F7">
              <w:rPr>
                <w:rFonts w:cs="Gentium Plus"/>
                <w:i/>
                <w:iCs/>
                <w:sz w:val="19"/>
                <w:szCs w:val="19"/>
              </w:rPr>
              <w:t>n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bul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Vilayeti.</w:t>
            </w:r>
            <w:r w:rsidRPr="00B94BD6">
              <w:rPr>
                <w:rFonts w:cs="Gentium Plus"/>
                <w:sz w:val="19"/>
                <w:szCs w:val="19"/>
              </w:rPr>
              <w:t xml:space="preserve"> 19 Eylül 2019. </w:t>
            </w:r>
            <w:hyperlink r:id="rId160" w:history="1">
              <w:r w:rsidRPr="0055596B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davidrumsey.com</w:t>
              </w:r>
            </w:hyperlink>
          </w:p>
          <w:p w14:paraId="4A11E82A" w14:textId="4CF48E68" w:rsidR="0093506D" w:rsidRPr="0055596B" w:rsidRDefault="00512149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5596B">
              <w:rPr>
                <w:rFonts w:cs="Gentium Plus"/>
                <w:sz w:val="19"/>
                <w:szCs w:val="19"/>
              </w:rPr>
              <w:t>Google.</w:t>
            </w:r>
            <w:r w:rsidR="0093506D" w:rsidRPr="0055596B">
              <w:rPr>
                <w:rFonts w:cs="Gentium Plus"/>
                <w:sz w:val="19"/>
                <w:szCs w:val="19"/>
              </w:rPr>
              <w:t xml:space="preserve"> </w:t>
            </w:r>
            <w:r w:rsidR="0093506D" w:rsidRPr="0055596B">
              <w:rPr>
                <w:rFonts w:cs="Gentium Plus"/>
                <w:i/>
                <w:iCs/>
                <w:sz w:val="19"/>
                <w:szCs w:val="19"/>
              </w:rPr>
              <w:t xml:space="preserve">Google </w:t>
            </w:r>
            <w:proofErr w:type="spellStart"/>
            <w:r w:rsidR="0093506D" w:rsidRPr="0055596B">
              <w:rPr>
                <w:rFonts w:cs="Gentium Plus"/>
                <w:i/>
                <w:iCs/>
                <w:sz w:val="19"/>
                <w:szCs w:val="19"/>
              </w:rPr>
              <w:t>Maps</w:t>
            </w:r>
            <w:proofErr w:type="spellEnd"/>
            <w:r w:rsidR="007E2031" w:rsidRPr="0055596B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="0041343A" w:rsidRPr="0055596B">
              <w:rPr>
                <w:rFonts w:cs="Gentium Plus"/>
                <w:sz w:val="19"/>
                <w:szCs w:val="19"/>
              </w:rPr>
              <w:t>Erişim</w:t>
            </w:r>
            <w:r w:rsidR="0041343A" w:rsidRPr="0055596B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93506D" w:rsidRPr="0055596B">
              <w:rPr>
                <w:rFonts w:cs="Gentium Plus"/>
                <w:sz w:val="19"/>
                <w:szCs w:val="19"/>
              </w:rPr>
              <w:t xml:space="preserve">12 Ocak 2019. </w:t>
            </w:r>
            <w:hyperlink r:id="rId161" w:history="1">
              <w:r w:rsidR="0093506D" w:rsidRPr="0055596B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google.com/maps</w:t>
              </w:r>
            </w:hyperlink>
          </w:p>
          <w:p w14:paraId="2C0474E4" w14:textId="464B2C46" w:rsidR="0093506D" w:rsidRPr="00B94BD6" w:rsidRDefault="0093506D" w:rsidP="002020A0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5596B">
              <w:rPr>
                <w:rFonts w:cs="Gentium Plus"/>
                <w:sz w:val="19"/>
                <w:szCs w:val="19"/>
              </w:rPr>
              <w:t xml:space="preserve">Harita Genel Müdürlüğü. </w:t>
            </w:r>
            <w:r w:rsidRPr="0055596B">
              <w:rPr>
                <w:rFonts w:cs="Gentium Plus"/>
                <w:i/>
                <w:iCs/>
                <w:sz w:val="19"/>
                <w:szCs w:val="19"/>
              </w:rPr>
              <w:t xml:space="preserve">Atlas. </w:t>
            </w:r>
            <w:r w:rsidR="0041343A" w:rsidRPr="0055596B">
              <w:rPr>
                <w:rFonts w:cs="Gentium Plus"/>
                <w:sz w:val="19"/>
                <w:szCs w:val="19"/>
              </w:rPr>
              <w:t xml:space="preserve">Erişim </w:t>
            </w:r>
            <w:r w:rsidRPr="0055596B">
              <w:rPr>
                <w:rFonts w:cs="Gentium Plus"/>
                <w:sz w:val="19"/>
                <w:szCs w:val="19"/>
              </w:rPr>
              <w:t xml:space="preserve">19 Eylül 2018. </w:t>
            </w:r>
            <w:hyperlink r:id="rId162" w:history="1">
              <w:r w:rsidRPr="0055596B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atlas.harita.gov.tr</w:t>
              </w:r>
            </w:hyperlink>
            <w:r w:rsidRPr="0055596B">
              <w:rPr>
                <w:rFonts w:cs="Gentium Plus"/>
                <w:sz w:val="19"/>
                <w:szCs w:val="19"/>
              </w:rPr>
              <w:t xml:space="preserve"> </w:t>
            </w:r>
          </w:p>
        </w:tc>
      </w:tr>
    </w:tbl>
    <w:p w14:paraId="767C4F75" w14:textId="1954FB35" w:rsidR="008F772D" w:rsidRPr="00694F90" w:rsidRDefault="008F772D" w:rsidP="000A49BA">
      <w:pPr>
        <w:pStyle w:val="Balk2"/>
        <w:numPr>
          <w:ilvl w:val="0"/>
          <w:numId w:val="61"/>
        </w:numPr>
      </w:pPr>
      <w:bookmarkStart w:id="271" w:name="_Toc37480942"/>
      <w:r w:rsidRPr="00694F90">
        <w:t>E-Posta</w:t>
      </w:r>
      <w:bookmarkEnd w:id="271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30"/>
        <w:gridCol w:w="6915"/>
      </w:tblGrid>
      <w:tr w:rsidR="008F772D" w:rsidRPr="00694F90" w14:paraId="1BB9FCD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A01321E" w14:textId="77777777" w:rsidR="008F772D" w:rsidRPr="004C3904" w:rsidRDefault="008F772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23" w:type="dxa"/>
          </w:tcPr>
          <w:p w14:paraId="3AEC710E" w14:textId="0DDFD828" w:rsidR="008F772D" w:rsidRPr="00B94BD6" w:rsidRDefault="008F772D" w:rsidP="00C8667E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Gönderici Adı Soyadı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Konu</w:t>
            </w:r>
            <w:r w:rsidRPr="00B94BD6">
              <w:rPr>
                <w:rFonts w:cs="Gentium Plus"/>
                <w:sz w:val="19"/>
                <w:szCs w:val="19"/>
              </w:rPr>
              <w:t xml:space="preserve"> (</w:t>
            </w:r>
            <w:r w:rsidR="009F0CBE" w:rsidRPr="00B94BD6">
              <w:rPr>
                <w:rFonts w:cs="Gentium Plus"/>
                <w:sz w:val="19"/>
                <w:szCs w:val="19"/>
              </w:rPr>
              <w:t>E</w:t>
            </w:r>
            <w:r w:rsidRPr="00B94BD6">
              <w:rPr>
                <w:rFonts w:cs="Gentium Plus"/>
                <w:sz w:val="19"/>
                <w:szCs w:val="19"/>
              </w:rPr>
              <w:t>-</w:t>
            </w:r>
            <w:r w:rsidR="009F0CBE" w:rsidRPr="00B94BD6">
              <w:rPr>
                <w:rFonts w:cs="Gentium Plus"/>
                <w:sz w:val="19"/>
                <w:szCs w:val="19"/>
              </w:rPr>
              <w:t>P</w:t>
            </w:r>
            <w:r w:rsidRPr="00B94BD6">
              <w:rPr>
                <w:rFonts w:cs="Gentium Plus"/>
                <w:sz w:val="19"/>
                <w:szCs w:val="19"/>
              </w:rPr>
              <w:t>osta</w:t>
            </w:r>
            <w:r w:rsidR="00EB0648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Gün Ay Yıl, Alıcı Adı Soyadı</w:t>
            </w:r>
            <w:r w:rsidR="0044471B" w:rsidRPr="00B94BD6">
              <w:rPr>
                <w:rFonts w:cs="Gentium Plus"/>
                <w:sz w:val="19"/>
                <w:szCs w:val="19"/>
              </w:rPr>
              <w:t>)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8F772D" w:rsidRPr="00694F90" w14:paraId="35DE8AE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9261E12" w14:textId="77777777" w:rsidR="008F772D" w:rsidRPr="004C3904" w:rsidRDefault="008F772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565C8170" w14:textId="2702A4DB" w:rsidR="008F772D" w:rsidRPr="00B94BD6" w:rsidRDefault="008F772D" w:rsidP="00C8667E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Abdullah Demir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İSNAD Atıf Sistemi 2. Edisyon Taslağı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hk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>. (E-Posta</w:t>
            </w:r>
            <w:r w:rsidR="00E64E1F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2 Eylül 2019, Alıcı: Emrah Kaya).</w:t>
            </w:r>
          </w:p>
        </w:tc>
      </w:tr>
      <w:tr w:rsidR="008F772D" w:rsidRPr="00694F90" w14:paraId="1CBBD00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5841C0F" w14:textId="77777777" w:rsidR="008F772D" w:rsidRPr="004C3904" w:rsidRDefault="008F772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23" w:type="dxa"/>
          </w:tcPr>
          <w:p w14:paraId="28353841" w14:textId="234B4363" w:rsidR="008F772D" w:rsidRPr="00B94BD6" w:rsidRDefault="008F772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Gönderenin Soyadı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Konu</w:t>
            </w:r>
            <w:r w:rsidR="00E64E1F" w:rsidRPr="00B94BD6">
              <w:rPr>
                <w:rFonts w:cs="Gentium Plus"/>
                <w:i/>
                <w:iCs/>
                <w:sz w:val="19"/>
                <w:szCs w:val="19"/>
              </w:rPr>
              <w:t>.</w:t>
            </w:r>
          </w:p>
        </w:tc>
      </w:tr>
      <w:tr w:rsidR="008F772D" w:rsidRPr="00694F90" w14:paraId="1FA0440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C299CFF" w14:textId="77777777" w:rsidR="008F772D" w:rsidRPr="004C3904" w:rsidRDefault="008F772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1378E2C4" w14:textId="2EE585C5" w:rsidR="008F772D" w:rsidRPr="00B94BD6" w:rsidRDefault="008F772D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Demir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İSNAD Atıf Sistemi 2. Edisyon Taslağı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hk</w:t>
            </w:r>
            <w:proofErr w:type="spellEnd"/>
            <w:r w:rsidR="006E7F50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8F772D" w:rsidRPr="00694F90" w14:paraId="17A1CA4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5FB888" w14:textId="77777777" w:rsidR="008F772D" w:rsidRPr="004C3904" w:rsidRDefault="008F772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23" w:type="dxa"/>
          </w:tcPr>
          <w:p w14:paraId="0D372562" w14:textId="5A71D132" w:rsidR="008F772D" w:rsidRPr="00B94BD6" w:rsidRDefault="008F772D" w:rsidP="00C8667E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Gönderici Soyadı, Adı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Konu</w:t>
            </w:r>
            <w:r w:rsidR="00E64E1F" w:rsidRPr="00B94BD6">
              <w:rPr>
                <w:rFonts w:cs="Gentium Plus"/>
                <w:sz w:val="19"/>
                <w:szCs w:val="19"/>
              </w:rPr>
              <w:t xml:space="preserve">. </w:t>
            </w:r>
            <w:r w:rsidRPr="00B94BD6">
              <w:rPr>
                <w:rFonts w:cs="Gentium Plus"/>
                <w:sz w:val="19"/>
                <w:szCs w:val="19"/>
              </w:rPr>
              <w:t>E-Posta</w:t>
            </w:r>
            <w:r w:rsidR="00E64E1F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Gün Ay Yıl, Alıcı Adı Soyadı.</w:t>
            </w:r>
          </w:p>
        </w:tc>
      </w:tr>
      <w:tr w:rsidR="008F772D" w:rsidRPr="00694F90" w14:paraId="4674F56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D945E1" w14:textId="77777777" w:rsidR="008F772D" w:rsidRPr="004C3904" w:rsidRDefault="008F772D" w:rsidP="004E1212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0E5AA4E7" w14:textId="5520EE97" w:rsidR="008F772D" w:rsidRPr="00B94BD6" w:rsidRDefault="008F772D" w:rsidP="00C8667E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Demir, Abdullah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İSNAD Atıf Sistemi 2. Edisyon Taslağı</w:t>
            </w:r>
            <w:r w:rsidR="00DC22C8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DC22C8">
              <w:rPr>
                <w:rFonts w:cs="Gentium Plus"/>
                <w:i/>
                <w:iCs/>
                <w:sz w:val="19"/>
                <w:szCs w:val="19"/>
              </w:rPr>
              <w:t>hk</w:t>
            </w:r>
            <w:proofErr w:type="spellEnd"/>
            <w:r w:rsidR="00672314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B94BD6">
              <w:rPr>
                <w:rFonts w:cs="Gentium Plus"/>
                <w:sz w:val="19"/>
                <w:szCs w:val="19"/>
              </w:rPr>
              <w:t>E-Posta</w:t>
            </w:r>
            <w:r w:rsidR="00E64E1F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2 Eylül 2019, Alıcı Emrah Kaya.</w:t>
            </w:r>
          </w:p>
        </w:tc>
      </w:tr>
    </w:tbl>
    <w:p w14:paraId="2CDFEA95" w14:textId="77777777" w:rsidR="00D72C63" w:rsidRPr="00D72C63" w:rsidRDefault="00D72C63" w:rsidP="00D72C63">
      <w:pPr>
        <w:ind w:left="567" w:firstLine="0"/>
      </w:pPr>
    </w:p>
    <w:p w14:paraId="637D6D16" w14:textId="19820AAA" w:rsidR="00907A12" w:rsidRPr="00694F90" w:rsidRDefault="00907A12" w:rsidP="000A49BA">
      <w:pPr>
        <w:pStyle w:val="Balk2"/>
        <w:numPr>
          <w:ilvl w:val="0"/>
          <w:numId w:val="61"/>
        </w:numPr>
      </w:pPr>
      <w:bookmarkStart w:id="272" w:name="_Toc37480943"/>
      <w:r w:rsidRPr="00694F90">
        <w:lastRenderedPageBreak/>
        <w:t>Kısa Mesaj</w:t>
      </w:r>
      <w:bookmarkEnd w:id="27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2"/>
        <w:gridCol w:w="6913"/>
      </w:tblGrid>
      <w:tr w:rsidR="00907A12" w:rsidRPr="00694F90" w14:paraId="4B2593F2" w14:textId="77777777" w:rsidTr="00FB5D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5DCECA98" w14:textId="77777777" w:rsidR="00907A12" w:rsidRPr="004C3904" w:rsidRDefault="00907A12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9" w:type="pct"/>
          </w:tcPr>
          <w:p w14:paraId="613F0EBF" w14:textId="542DFC00" w:rsidR="00907A12" w:rsidRPr="00B94BD6" w:rsidRDefault="008C3748" w:rsidP="00C8667E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Gönderen</w:t>
            </w:r>
            <w:r w:rsidR="00907A12" w:rsidRPr="00B94BD6">
              <w:rPr>
                <w:rFonts w:cs="Gentium Plus"/>
                <w:sz w:val="19"/>
                <w:szCs w:val="19"/>
              </w:rPr>
              <w:t xml:space="preserve"> Adı Soyadı, </w:t>
            </w:r>
            <w:r w:rsidR="00907A12" w:rsidRPr="00B94BD6">
              <w:rPr>
                <w:rFonts w:cs="Gentium Plus"/>
                <w:i/>
                <w:iCs/>
                <w:sz w:val="19"/>
                <w:szCs w:val="19"/>
              </w:rPr>
              <w:t>Konu</w:t>
            </w:r>
            <w:r w:rsidR="00907A12" w:rsidRPr="00B94BD6">
              <w:rPr>
                <w:rFonts w:cs="Gentium Plus"/>
                <w:sz w:val="19"/>
                <w:szCs w:val="19"/>
              </w:rPr>
              <w:t xml:space="preserve"> (Kısa Mesaj</w:t>
            </w:r>
            <w:r w:rsidR="00694F90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907A12" w:rsidRPr="00B94BD6">
              <w:rPr>
                <w:rFonts w:cs="Gentium Plus"/>
                <w:sz w:val="19"/>
                <w:szCs w:val="19"/>
              </w:rPr>
              <w:t>Gün Ay Yıl, Alıcı Adı Soyadı</w:t>
            </w:r>
            <w:r w:rsidR="0044471B" w:rsidRPr="00B94BD6">
              <w:rPr>
                <w:rFonts w:cs="Gentium Plus"/>
                <w:sz w:val="19"/>
                <w:szCs w:val="19"/>
              </w:rPr>
              <w:t>)</w:t>
            </w:r>
            <w:r w:rsidR="00907A12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07A12" w:rsidRPr="00694F90" w14:paraId="3A641482" w14:textId="77777777" w:rsidTr="00FB5DD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7BA98D97" w14:textId="77777777" w:rsidR="00907A12" w:rsidRPr="004C3904" w:rsidRDefault="00907A12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9" w:type="pct"/>
          </w:tcPr>
          <w:p w14:paraId="32A9E287" w14:textId="5681720F" w:rsidR="00907A12" w:rsidRPr="00B94BD6" w:rsidRDefault="00907A12" w:rsidP="00C8667E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Yusuf Doğan, </w:t>
            </w:r>
            <w:r w:rsidR="00FB10FF" w:rsidRPr="00B94BD6">
              <w:rPr>
                <w:rFonts w:cs="Gentium Plus"/>
                <w:i/>
                <w:iCs/>
                <w:sz w:val="19"/>
                <w:szCs w:val="19"/>
              </w:rPr>
              <w:t>İ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lahiyat Atıf Dizini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hk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. (Kısa </w:t>
            </w:r>
            <w:r w:rsidR="003C1A14">
              <w:rPr>
                <w:rFonts w:cs="Gentium Plus"/>
                <w:sz w:val="19"/>
                <w:szCs w:val="19"/>
              </w:rPr>
              <w:t>Mesaj</w:t>
            </w:r>
            <w:r w:rsidRPr="00B94BD6">
              <w:rPr>
                <w:rFonts w:cs="Gentium Plus"/>
                <w:sz w:val="19"/>
                <w:szCs w:val="19"/>
              </w:rPr>
              <w:t xml:space="preserve"> 2 Eylül 2019, Alıcı</w:t>
            </w:r>
            <w:r w:rsidR="00694F90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Emrah Kaya).</w:t>
            </w:r>
          </w:p>
        </w:tc>
      </w:tr>
      <w:tr w:rsidR="00907A12" w:rsidRPr="00694F90" w14:paraId="721A6EA3" w14:textId="77777777" w:rsidTr="00FB5D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2C73934C" w14:textId="77777777" w:rsidR="00907A12" w:rsidRPr="004C3904" w:rsidRDefault="00907A12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9" w:type="pct"/>
          </w:tcPr>
          <w:p w14:paraId="68E69CCE" w14:textId="621AF2E4" w:rsidR="00907A12" w:rsidRPr="00B94BD6" w:rsidRDefault="00907A12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Gönderenin Soyadı,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Konu</w:t>
            </w:r>
            <w:r w:rsidR="00694F90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07A12" w:rsidRPr="00694F90" w14:paraId="7C97E5E4" w14:textId="77777777" w:rsidTr="00FB5DD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7B136151" w14:textId="77777777" w:rsidR="00907A12" w:rsidRPr="004C3904" w:rsidRDefault="00907A12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9" w:type="pct"/>
          </w:tcPr>
          <w:p w14:paraId="3189553D" w14:textId="730900BC" w:rsidR="00907A12" w:rsidRPr="00B94BD6" w:rsidRDefault="00907A12" w:rsidP="00611A5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Doğan, </w:t>
            </w:r>
            <w:r w:rsidR="00B57489" w:rsidRPr="00B94BD6">
              <w:rPr>
                <w:rFonts w:cs="Gentium Plus"/>
                <w:i/>
                <w:iCs/>
                <w:sz w:val="19"/>
                <w:szCs w:val="19"/>
              </w:rPr>
              <w:t>İlahiyat Atıf Dizini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hk</w:t>
            </w:r>
            <w:proofErr w:type="spellEnd"/>
            <w:r w:rsidR="00694F90"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07A12" w:rsidRPr="00694F90" w14:paraId="67CF28FE" w14:textId="77777777" w:rsidTr="00FB5D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6A5B48C6" w14:textId="77777777" w:rsidR="00907A12" w:rsidRPr="004C3904" w:rsidRDefault="00907A12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9" w:type="pct"/>
          </w:tcPr>
          <w:p w14:paraId="4B03B1F7" w14:textId="402D9D1F" w:rsidR="00907A12" w:rsidRPr="00B94BD6" w:rsidRDefault="008C3748" w:rsidP="00C8667E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Gönderen</w:t>
            </w:r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907A12" w:rsidRPr="00B94BD6">
              <w:rPr>
                <w:rFonts w:cs="Gentium Plus"/>
                <w:sz w:val="19"/>
                <w:szCs w:val="19"/>
              </w:rPr>
              <w:t xml:space="preserve">Soyadı, Adı. </w:t>
            </w:r>
            <w:r w:rsidR="00907A12" w:rsidRPr="00B94BD6">
              <w:rPr>
                <w:rFonts w:cs="Gentium Plus"/>
                <w:i/>
                <w:iCs/>
                <w:sz w:val="19"/>
                <w:szCs w:val="19"/>
              </w:rPr>
              <w:t>Konu</w:t>
            </w:r>
            <w:r w:rsidR="00694F90" w:rsidRPr="00B94BD6">
              <w:rPr>
                <w:rFonts w:cs="Gentium Plus"/>
                <w:sz w:val="19"/>
                <w:szCs w:val="19"/>
              </w:rPr>
              <w:t xml:space="preserve">. </w:t>
            </w:r>
            <w:r w:rsidR="00907A12" w:rsidRPr="00B94BD6">
              <w:rPr>
                <w:rFonts w:cs="Gentium Plus"/>
                <w:sz w:val="19"/>
                <w:szCs w:val="19"/>
              </w:rPr>
              <w:t>Kısa Mesaj</w:t>
            </w:r>
            <w:r w:rsidR="00694F90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907A12" w:rsidRPr="00B94BD6">
              <w:rPr>
                <w:rFonts w:cs="Gentium Plus"/>
                <w:sz w:val="19"/>
                <w:szCs w:val="19"/>
              </w:rPr>
              <w:t>Gün</w:t>
            </w:r>
            <w:r w:rsidR="00694F90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907A12" w:rsidRPr="00B94BD6">
              <w:rPr>
                <w:rFonts w:cs="Gentium Plus"/>
                <w:sz w:val="19"/>
                <w:szCs w:val="19"/>
              </w:rPr>
              <w:t>Ay Yıl, Alıcı</w:t>
            </w:r>
            <w:r w:rsidR="00694F90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907A12" w:rsidRPr="00B94BD6">
              <w:rPr>
                <w:rFonts w:cs="Gentium Plus"/>
                <w:sz w:val="19"/>
                <w:szCs w:val="19"/>
              </w:rPr>
              <w:t>Adı Soyadı.</w:t>
            </w:r>
          </w:p>
        </w:tc>
      </w:tr>
      <w:tr w:rsidR="00907A12" w:rsidRPr="00694F90" w14:paraId="5F8E8C31" w14:textId="77777777" w:rsidTr="00FB5DD9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1164976E" w14:textId="77777777" w:rsidR="00907A12" w:rsidRPr="004C3904" w:rsidRDefault="00907A12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9" w:type="pct"/>
          </w:tcPr>
          <w:p w14:paraId="5B1213CD" w14:textId="2FB238F6" w:rsidR="00907A12" w:rsidRPr="00B94BD6" w:rsidRDefault="00907A12" w:rsidP="00C8667E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Doğan, Yusuf. 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İlahiyat Atıf Dizini </w:t>
            </w: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hk</w:t>
            </w:r>
            <w:proofErr w:type="spellEnd"/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B94BD6">
              <w:rPr>
                <w:rFonts w:cs="Gentium Plus"/>
                <w:sz w:val="19"/>
                <w:szCs w:val="19"/>
              </w:rPr>
              <w:t>Kısa Mesaj</w:t>
            </w:r>
            <w:r w:rsidR="00694F90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 xml:space="preserve">2 Eylül 2019, Alıcı </w:t>
            </w:r>
            <w:r w:rsidR="00643E97" w:rsidRPr="00B94BD6">
              <w:rPr>
                <w:rFonts w:cs="Gentium Plus"/>
                <w:sz w:val="19"/>
                <w:szCs w:val="19"/>
              </w:rPr>
              <w:t>Sami Şahin</w:t>
            </w:r>
            <w:r w:rsidRPr="00B94BD6">
              <w:rPr>
                <w:rFonts w:cs="Gentium Plus"/>
                <w:sz w:val="19"/>
                <w:szCs w:val="19"/>
              </w:rPr>
              <w:t>.</w:t>
            </w:r>
          </w:p>
        </w:tc>
      </w:tr>
    </w:tbl>
    <w:p w14:paraId="2A527E4A" w14:textId="7BC875AE" w:rsidR="008F772D" w:rsidRPr="00694F90" w:rsidRDefault="008F772D" w:rsidP="000A49BA">
      <w:pPr>
        <w:pStyle w:val="Balk2"/>
        <w:numPr>
          <w:ilvl w:val="0"/>
          <w:numId w:val="61"/>
        </w:numPr>
      </w:pPr>
      <w:bookmarkStart w:id="273" w:name="_Toc37480944"/>
      <w:r w:rsidRPr="00694F90">
        <w:t>Ambalaj</w:t>
      </w:r>
      <w:bookmarkEnd w:id="273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31"/>
        <w:gridCol w:w="6914"/>
      </w:tblGrid>
      <w:tr w:rsidR="008F772D" w:rsidRPr="00694F90" w14:paraId="417555B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7" w:type="dxa"/>
          </w:tcPr>
          <w:p w14:paraId="39C3A065" w14:textId="77777777" w:rsidR="008F772D" w:rsidRPr="004C3904" w:rsidRDefault="008F772D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6" w:type="dxa"/>
          </w:tcPr>
          <w:p w14:paraId="20ED0F6C" w14:textId="62C65B5E" w:rsidR="008F772D" w:rsidRPr="00B94BD6" w:rsidRDefault="008F772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Ürünün Adı</w:t>
            </w:r>
            <w:r w:rsidRPr="00B94BD6">
              <w:rPr>
                <w:rFonts w:cs="Gentium Plus"/>
                <w:sz w:val="19"/>
                <w:szCs w:val="19"/>
              </w:rPr>
              <w:t xml:space="preserve"> (Malzeme Adı, </w:t>
            </w:r>
            <w:r w:rsidR="00FE4FAC" w:rsidRPr="00B94BD6">
              <w:rPr>
                <w:rFonts w:cs="Gentium Plus"/>
                <w:sz w:val="19"/>
                <w:szCs w:val="19"/>
              </w:rPr>
              <w:t>Üretim Tarihi</w:t>
            </w:r>
            <w:r w:rsidR="00FE4FAC">
              <w:rPr>
                <w:rFonts w:cs="Gentium Plus"/>
                <w:sz w:val="19"/>
                <w:szCs w:val="19"/>
              </w:rPr>
              <w:t>),</w:t>
            </w:r>
            <w:r w:rsidR="00FE4FAC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Pr="00B94BD6">
              <w:rPr>
                <w:rFonts w:cs="Gentium Plus"/>
                <w:sz w:val="19"/>
                <w:szCs w:val="19"/>
              </w:rPr>
              <w:t>Üretim Yeri: Piyasaya Süren Firma Adı, Seri No: Seri Numarası</w:t>
            </w:r>
            <w:r w:rsidR="005B6947" w:rsidRPr="00B94BD6">
              <w:rPr>
                <w:rFonts w:cs="Gentium Plus"/>
                <w:sz w:val="19"/>
                <w:szCs w:val="19"/>
              </w:rPr>
              <w:t>, Barkod No. Barkod Numarası.</w:t>
            </w:r>
          </w:p>
        </w:tc>
      </w:tr>
      <w:tr w:rsidR="008F772D" w:rsidRPr="00694F90" w14:paraId="7570182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7" w:type="dxa"/>
          </w:tcPr>
          <w:p w14:paraId="4D65F8CA" w14:textId="77777777" w:rsidR="008F772D" w:rsidRPr="004C3904" w:rsidRDefault="008F772D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6" w:type="dxa"/>
          </w:tcPr>
          <w:p w14:paraId="5C0636C5" w14:textId="18BB5CEA" w:rsidR="008F772D" w:rsidRPr="00B94BD6" w:rsidRDefault="008F772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Kırınkıl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Çubuk Kraker 150 gr. </w:t>
            </w:r>
            <w:r w:rsidRPr="00B94BD6">
              <w:rPr>
                <w:rFonts w:cs="Gentium Plus"/>
                <w:sz w:val="19"/>
                <w:szCs w:val="19"/>
              </w:rPr>
              <w:t>(Plastik Ambalaj</w:t>
            </w:r>
            <w:r w:rsidR="00FE4FAC">
              <w:rPr>
                <w:rFonts w:cs="Gentium Plus"/>
                <w:sz w:val="19"/>
                <w:szCs w:val="19"/>
              </w:rPr>
              <w:t>,</w:t>
            </w:r>
            <w:r w:rsidR="00FE4FAC" w:rsidRPr="00B94BD6">
              <w:rPr>
                <w:rFonts w:cs="Gentium Plus"/>
                <w:sz w:val="19"/>
                <w:szCs w:val="19"/>
              </w:rPr>
              <w:t xml:space="preserve"> Ağustos 2019)</w:t>
            </w:r>
            <w:r w:rsidRPr="00B94BD6">
              <w:rPr>
                <w:rFonts w:cs="Gentium Plus"/>
                <w:sz w:val="19"/>
                <w:szCs w:val="19"/>
              </w:rPr>
              <w:t>, İstanbul: BİM, Seri No. 291</w:t>
            </w:r>
            <w:r w:rsidR="005B6947" w:rsidRPr="00B94BD6">
              <w:rPr>
                <w:rFonts w:cs="Gentium Plus"/>
                <w:sz w:val="19"/>
                <w:szCs w:val="19"/>
              </w:rPr>
              <w:t>, Barkod No. 8695077001153.</w:t>
            </w:r>
          </w:p>
        </w:tc>
      </w:tr>
      <w:tr w:rsidR="008F772D" w:rsidRPr="00694F90" w14:paraId="757D26E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7" w:type="dxa"/>
          </w:tcPr>
          <w:p w14:paraId="685B8248" w14:textId="77777777" w:rsidR="008F772D" w:rsidRPr="004C3904" w:rsidRDefault="008F772D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6" w:type="dxa"/>
          </w:tcPr>
          <w:p w14:paraId="19A1F693" w14:textId="68341C3F" w:rsidR="008F772D" w:rsidRPr="00B94BD6" w:rsidRDefault="008F772D" w:rsidP="00611A5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Ürünün Adı</w:t>
            </w:r>
            <w:r w:rsidRPr="00B94BD6">
              <w:rPr>
                <w:rFonts w:cs="Gentium Plus"/>
                <w:sz w:val="19"/>
                <w:szCs w:val="19"/>
              </w:rPr>
              <w:t xml:space="preserve"> (</w:t>
            </w:r>
            <w:r w:rsidR="0027451B">
              <w:rPr>
                <w:rFonts w:cs="Gentium Plus"/>
                <w:sz w:val="19"/>
                <w:szCs w:val="19"/>
              </w:rPr>
              <w:t>Malzeme Adı</w:t>
            </w:r>
            <w:r w:rsidRPr="00B94BD6">
              <w:rPr>
                <w:rFonts w:cs="Gentium Plus"/>
                <w:sz w:val="19"/>
                <w:szCs w:val="19"/>
              </w:rPr>
              <w:t>, Üretim Tarihi</w:t>
            </w:r>
            <w:r w:rsidRPr="00B94BD6">
              <w:rPr>
                <w:rFonts w:cs="Gentium Plus"/>
                <w:i/>
                <w:iCs/>
                <w:sz w:val="19"/>
                <w:szCs w:val="19"/>
              </w:rPr>
              <w:t>).</w:t>
            </w:r>
          </w:p>
        </w:tc>
      </w:tr>
      <w:tr w:rsidR="008F772D" w:rsidRPr="00694F90" w14:paraId="5342F5C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7" w:type="dxa"/>
          </w:tcPr>
          <w:p w14:paraId="5D49C93A" w14:textId="77777777" w:rsidR="008F772D" w:rsidRPr="004C3904" w:rsidRDefault="008F772D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6" w:type="dxa"/>
          </w:tcPr>
          <w:p w14:paraId="72B98C29" w14:textId="77777777" w:rsidR="008F772D" w:rsidRPr="00B94BD6" w:rsidRDefault="008F772D" w:rsidP="00611A54">
            <w:pPr>
              <w:pStyle w:val="NormalWeb"/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Kırınkıl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Çubuk Kraker 150 gr. </w:t>
            </w:r>
            <w:r w:rsidRPr="00B94BD6">
              <w:rPr>
                <w:rFonts w:cs="Gentium Plus"/>
                <w:sz w:val="19"/>
                <w:szCs w:val="19"/>
              </w:rPr>
              <w:t>(Plastik Ambalaj, Eylül 2019).</w:t>
            </w:r>
          </w:p>
        </w:tc>
      </w:tr>
      <w:tr w:rsidR="008F772D" w:rsidRPr="00694F90" w14:paraId="70EF7A7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7" w:type="dxa"/>
          </w:tcPr>
          <w:p w14:paraId="4ADBE148" w14:textId="77777777" w:rsidR="008F772D" w:rsidRPr="004C3904" w:rsidRDefault="008F772D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6" w:type="dxa"/>
          </w:tcPr>
          <w:p w14:paraId="705E6903" w14:textId="620E9010" w:rsidR="008F772D" w:rsidRPr="00B94BD6" w:rsidRDefault="008F772D" w:rsidP="002020A0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Ürünün Adı</w:t>
            </w:r>
            <w:r w:rsidRPr="00B94BD6">
              <w:rPr>
                <w:rFonts w:cs="Gentium Plus"/>
                <w:sz w:val="19"/>
                <w:szCs w:val="19"/>
              </w:rPr>
              <w:t xml:space="preserve"> (Malzeme Adı</w:t>
            </w:r>
            <w:r w:rsidR="00694548">
              <w:rPr>
                <w:rFonts w:cs="Gentium Plus"/>
                <w:sz w:val="19"/>
                <w:szCs w:val="19"/>
              </w:rPr>
              <w:t>,</w:t>
            </w:r>
            <w:r w:rsidR="00694548" w:rsidRPr="00B94BD6">
              <w:rPr>
                <w:rFonts w:cs="Gentium Plus"/>
                <w:sz w:val="19"/>
                <w:szCs w:val="19"/>
              </w:rPr>
              <w:t xml:space="preserve"> Üretim Tarihi</w:t>
            </w:r>
            <w:r w:rsidRPr="00B94BD6">
              <w:rPr>
                <w:rFonts w:cs="Gentium Plus"/>
                <w:sz w:val="19"/>
                <w:szCs w:val="19"/>
              </w:rPr>
              <w:t>). Üretim Yeri: Piyasaya Süren Firma Adı, Seri No: Seri Numarası</w:t>
            </w:r>
            <w:r w:rsidR="005B6947" w:rsidRPr="00B94BD6">
              <w:rPr>
                <w:rFonts w:cs="Gentium Plus"/>
                <w:sz w:val="19"/>
                <w:szCs w:val="19"/>
              </w:rPr>
              <w:t>, Barkod No. Barkod Numarası.</w:t>
            </w:r>
          </w:p>
        </w:tc>
      </w:tr>
      <w:tr w:rsidR="008F772D" w:rsidRPr="00694F90" w14:paraId="114B662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7" w:type="dxa"/>
          </w:tcPr>
          <w:p w14:paraId="2E3A3A77" w14:textId="77777777" w:rsidR="008F772D" w:rsidRPr="004C3904" w:rsidRDefault="008F772D" w:rsidP="00CE3BD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6" w:type="dxa"/>
          </w:tcPr>
          <w:p w14:paraId="0AE1BE3A" w14:textId="04EB0DD6" w:rsidR="008F772D" w:rsidRPr="00B94BD6" w:rsidRDefault="008F772D" w:rsidP="002020A0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Kırınkıl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Çubuk Kraker 150 gr. </w:t>
            </w:r>
            <w:r w:rsidRPr="00B94BD6">
              <w:rPr>
                <w:rFonts w:cs="Gentium Plus"/>
                <w:sz w:val="19"/>
                <w:szCs w:val="19"/>
              </w:rPr>
              <w:t>(Plastik Ambalaj</w:t>
            </w:r>
            <w:r w:rsidR="00FE4FAC">
              <w:rPr>
                <w:rFonts w:cs="Gentium Plus"/>
                <w:sz w:val="19"/>
                <w:szCs w:val="19"/>
              </w:rPr>
              <w:t xml:space="preserve">, </w:t>
            </w:r>
            <w:r w:rsidR="00FE4FAC" w:rsidRPr="00B94BD6">
              <w:rPr>
                <w:rFonts w:cs="Gentium Plus"/>
                <w:sz w:val="19"/>
                <w:szCs w:val="19"/>
              </w:rPr>
              <w:t>Ağustos 2019</w:t>
            </w:r>
            <w:r w:rsidRPr="00B94BD6">
              <w:rPr>
                <w:rFonts w:cs="Gentium Plus"/>
                <w:sz w:val="19"/>
                <w:szCs w:val="19"/>
              </w:rPr>
              <w:t>). İstanbul: BİM, Seri No. 291</w:t>
            </w:r>
            <w:r w:rsidR="005B6947" w:rsidRPr="00B94BD6">
              <w:rPr>
                <w:rFonts w:cs="Gentium Plus"/>
                <w:sz w:val="19"/>
                <w:szCs w:val="19"/>
              </w:rPr>
              <w:t>, Barkod No. 8695077001153.</w:t>
            </w:r>
          </w:p>
        </w:tc>
      </w:tr>
    </w:tbl>
    <w:p w14:paraId="6512170D" w14:textId="151BE0CE" w:rsidR="008104A4" w:rsidRPr="00457D47" w:rsidRDefault="008104A4" w:rsidP="00021C8D">
      <w:pPr>
        <w:pStyle w:val="ListeParagraf"/>
        <w:numPr>
          <w:ilvl w:val="0"/>
          <w:numId w:val="0"/>
        </w:numPr>
        <w:ind w:left="360"/>
        <w:rPr>
          <w:rFonts w:cs="Gentium Plus"/>
          <w:sz w:val="18"/>
          <w:szCs w:val="18"/>
        </w:rPr>
        <w:sectPr w:rsidR="008104A4" w:rsidRPr="00457D47" w:rsidSect="00FE2312">
          <w:headerReference w:type="even" r:id="rId163"/>
          <w:headerReference w:type="default" r:id="rId164"/>
          <w:footerReference w:type="even" r:id="rId165"/>
          <w:footerReference w:type="default" r:id="rId166"/>
          <w:headerReference w:type="first" r:id="rId167"/>
          <w:footerReference w:type="first" r:id="rId168"/>
          <w:pgSz w:w="11907" w:h="16840" w:code="9"/>
          <w:pgMar w:top="1418" w:right="1134" w:bottom="1134" w:left="1418" w:header="851" w:footer="709" w:gutter="0"/>
          <w:cols w:space="708"/>
          <w:titlePg/>
          <w:docGrid w:linePitch="360"/>
        </w:sectPr>
      </w:pPr>
    </w:p>
    <w:p w14:paraId="426A7588" w14:textId="6564CA5A" w:rsidR="002A3039" w:rsidRPr="006F014C" w:rsidRDefault="002A3039" w:rsidP="000B7CB3">
      <w:pPr>
        <w:pStyle w:val="Balk1"/>
        <w:rPr>
          <w:i/>
          <w:iCs/>
        </w:rPr>
      </w:pPr>
      <w:bookmarkStart w:id="274" w:name="_Toc37480946"/>
      <w:bookmarkStart w:id="275" w:name="_Toc508579949"/>
      <w:r w:rsidRPr="006F014C">
        <w:rPr>
          <w:i/>
          <w:iCs/>
        </w:rPr>
        <w:lastRenderedPageBreak/>
        <w:t>İSNAD</w:t>
      </w:r>
      <w:r w:rsidR="00590586" w:rsidRPr="006F014C">
        <w:rPr>
          <w:i/>
          <w:iCs/>
        </w:rPr>
        <w:t xml:space="preserve"> </w:t>
      </w:r>
      <w:proofErr w:type="spellStart"/>
      <w:r w:rsidRPr="006F014C">
        <w:rPr>
          <w:i/>
          <w:iCs/>
        </w:rPr>
        <w:t>Metin</w:t>
      </w:r>
      <w:r w:rsidR="001B696B" w:rsidRPr="006F014C">
        <w:rPr>
          <w:i/>
          <w:iCs/>
        </w:rPr>
        <w:t>i</w:t>
      </w:r>
      <w:r w:rsidRPr="006F014C">
        <w:rPr>
          <w:i/>
          <w:iCs/>
        </w:rPr>
        <w:t>çi</w:t>
      </w:r>
      <w:bookmarkEnd w:id="274"/>
      <w:proofErr w:type="spellEnd"/>
    </w:p>
    <w:p w14:paraId="5671D8C9" w14:textId="16796E02" w:rsidR="00EB7935" w:rsidRPr="00694F90" w:rsidRDefault="00EB7935" w:rsidP="003E02E1">
      <w:pPr>
        <w:pStyle w:val="Balk2"/>
        <w:numPr>
          <w:ilvl w:val="0"/>
          <w:numId w:val="62"/>
        </w:numPr>
      </w:pPr>
      <w:bookmarkStart w:id="276" w:name="_Toc37480947"/>
      <w:r w:rsidRPr="00694F90">
        <w:t>Genel İlkeler</w:t>
      </w:r>
      <w:bookmarkEnd w:id="276"/>
    </w:p>
    <w:p w14:paraId="5B210700" w14:textId="5C475161" w:rsidR="003F3E4A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İki yazar isminin arasında, öncesi ve sonrasında boşluk bırakılarak “</w:t>
      </w:r>
      <w:r w:rsidR="00344F83">
        <w:rPr>
          <w:rFonts w:cs="Gentium Plus"/>
          <w:szCs w:val="20"/>
        </w:rPr>
        <w:t>tire/kısa çizgi işareti (-)</w:t>
      </w:r>
      <w:r w:rsidRPr="00C20261">
        <w:rPr>
          <w:rFonts w:cs="Gentium Plus"/>
          <w:szCs w:val="20"/>
        </w:rPr>
        <w:t>” kullanılır.</w:t>
      </w:r>
    </w:p>
    <w:p w14:paraId="03E04216" w14:textId="0D3BFCD9" w:rsidR="00692ACF" w:rsidRPr="00692ACF" w:rsidRDefault="003F3E4A" w:rsidP="00512149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8"/>
          <w:szCs w:val="18"/>
        </w:rPr>
      </w:pPr>
      <w:r w:rsidRPr="00692ACF">
        <w:rPr>
          <w:rStyle w:val="RenkliMetinChar"/>
          <w:b/>
          <w:bCs/>
          <w:sz w:val="18"/>
          <w:szCs w:val="18"/>
        </w:rPr>
        <w:t>Örnek:</w:t>
      </w:r>
      <w:r w:rsidR="001E7412">
        <w:rPr>
          <w:rStyle w:val="RenkliMetinChar"/>
          <w:b/>
          <w:bCs/>
          <w:sz w:val="18"/>
          <w:szCs w:val="18"/>
        </w:rPr>
        <w:t xml:space="preserve"> </w:t>
      </w:r>
      <w:r w:rsidR="00512149">
        <w:rPr>
          <w:rFonts w:cs="Gentium Plus"/>
          <w:sz w:val="18"/>
          <w:szCs w:val="18"/>
        </w:rPr>
        <w:t xml:space="preserve">… (Topaloğlu </w:t>
      </w:r>
      <w:r w:rsidR="00CB3467">
        <w:rPr>
          <w:rFonts w:cs="Gentium Plus"/>
          <w:sz w:val="18"/>
          <w:szCs w:val="18"/>
        </w:rPr>
        <w:t>-</w:t>
      </w:r>
      <w:r w:rsidR="00512149">
        <w:rPr>
          <w:rFonts w:cs="Gentium Plus"/>
          <w:sz w:val="18"/>
          <w:szCs w:val="18"/>
        </w:rPr>
        <w:t xml:space="preserve"> Çelebi, 2015</w:t>
      </w:r>
      <w:r w:rsidRPr="00692ACF">
        <w:rPr>
          <w:rFonts w:cs="Gentium Plus"/>
          <w:sz w:val="18"/>
          <w:szCs w:val="18"/>
        </w:rPr>
        <w:t>, 55</w:t>
      </w:r>
      <w:r w:rsidR="00512149">
        <w:rPr>
          <w:rFonts w:cs="Gentium Plus"/>
          <w:sz w:val="18"/>
          <w:szCs w:val="18"/>
        </w:rPr>
        <w:t>)</w:t>
      </w:r>
      <w:r w:rsidRPr="00692ACF">
        <w:rPr>
          <w:rFonts w:cs="Gentium Plus"/>
          <w:sz w:val="18"/>
          <w:szCs w:val="18"/>
        </w:rPr>
        <w:t>.</w:t>
      </w:r>
      <w:r w:rsidR="00692ACF" w:rsidRPr="00692ACF">
        <w:rPr>
          <w:rFonts w:cs="Gentium Plus"/>
          <w:sz w:val="18"/>
          <w:szCs w:val="18"/>
        </w:rPr>
        <w:t xml:space="preserve"> </w:t>
      </w:r>
    </w:p>
    <w:tbl>
      <w:tblPr>
        <w:tblStyle w:val="SNADBilgiTablosu"/>
        <w:tblW w:w="5000" w:type="pct"/>
        <w:tblLook w:val="04A0" w:firstRow="1" w:lastRow="0" w:firstColumn="1" w:lastColumn="0" w:noHBand="0" w:noVBand="1"/>
      </w:tblPr>
      <w:tblGrid>
        <w:gridCol w:w="9345"/>
      </w:tblGrid>
      <w:tr w:rsidR="00692ACF" w:rsidRPr="0034572A" w14:paraId="3A375011" w14:textId="77777777" w:rsidTr="00E33117">
        <w:tc>
          <w:tcPr>
            <w:tcW w:w="5000" w:type="pct"/>
          </w:tcPr>
          <w:p w14:paraId="4D53FD24" w14:textId="1C937F25" w:rsidR="00692ACF" w:rsidRPr="0034572A" w:rsidRDefault="002E1DF6" w:rsidP="0034572A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7"/>
                <w:szCs w:val="17"/>
              </w:rPr>
              <w:tab/>
            </w:r>
            <w:r w:rsidR="00692ACF" w:rsidRPr="0034572A">
              <w:rPr>
                <w:rFonts w:cs="Gentium Plus"/>
                <w:sz w:val="17"/>
                <w:szCs w:val="17"/>
              </w:rPr>
              <w:t>Öme</w:t>
            </w:r>
            <w:r w:rsidR="0034572A">
              <w:rPr>
                <w:rFonts w:cs="Gentium Plus"/>
                <w:sz w:val="17"/>
                <w:szCs w:val="17"/>
              </w:rPr>
              <w:t xml:space="preserve">r Seyfettin, </w:t>
            </w:r>
            <w:proofErr w:type="spellStart"/>
            <w:r w:rsidR="0034572A">
              <w:rPr>
                <w:rFonts w:cs="Gentium Plus"/>
                <w:sz w:val="17"/>
                <w:szCs w:val="17"/>
              </w:rPr>
              <w:t>Ahmed</w:t>
            </w:r>
            <w:proofErr w:type="spellEnd"/>
            <w:r w:rsidR="0034572A">
              <w:rPr>
                <w:rFonts w:cs="Gentium Plus"/>
                <w:sz w:val="17"/>
                <w:szCs w:val="17"/>
              </w:rPr>
              <w:t xml:space="preserve"> Cevdet Paşa</w:t>
            </w:r>
            <w:r w:rsidR="0088514F">
              <w:rPr>
                <w:rFonts w:cs="Gentium Plus"/>
                <w:sz w:val="17"/>
                <w:szCs w:val="17"/>
              </w:rPr>
              <w:t xml:space="preserve"> </w:t>
            </w:r>
            <w:r w:rsidR="00692ACF" w:rsidRPr="0034572A">
              <w:rPr>
                <w:rFonts w:cs="Gentium Plus"/>
                <w:sz w:val="17"/>
                <w:szCs w:val="17"/>
              </w:rPr>
              <w:t>vb. ad-</w:t>
            </w:r>
            <w:proofErr w:type="spellStart"/>
            <w:r w:rsidR="00692ACF" w:rsidRPr="0034572A">
              <w:rPr>
                <w:rFonts w:cs="Gentium Plus"/>
                <w:sz w:val="17"/>
                <w:szCs w:val="17"/>
              </w:rPr>
              <w:t>soyad</w:t>
            </w:r>
            <w:proofErr w:type="spellEnd"/>
            <w:r w:rsidR="00692ACF" w:rsidRPr="0034572A">
              <w:rPr>
                <w:rFonts w:cs="Gentium Plus"/>
                <w:sz w:val="17"/>
                <w:szCs w:val="17"/>
              </w:rPr>
              <w:t xml:space="preserve"> ayrımı yapılamayan yazar adları </w:t>
            </w:r>
            <w:proofErr w:type="spellStart"/>
            <w:r w:rsidR="00692ACF" w:rsidRPr="0034572A">
              <w:rPr>
                <w:rFonts w:cs="Gentium Plus"/>
                <w:sz w:val="17"/>
                <w:szCs w:val="17"/>
              </w:rPr>
              <w:t>EndNote’a</w:t>
            </w:r>
            <w:proofErr w:type="spellEnd"/>
            <w:r w:rsidR="00692ACF" w:rsidRPr="0034572A">
              <w:rPr>
                <w:rFonts w:cs="Gentium Plus"/>
                <w:sz w:val="17"/>
                <w:szCs w:val="17"/>
              </w:rPr>
              <w:t xml:space="preserve"> isimden sonra </w:t>
            </w:r>
            <w:r w:rsidR="008F5D67">
              <w:rPr>
                <w:rFonts w:cs="Gentium Plus"/>
                <w:sz w:val="17"/>
                <w:szCs w:val="17"/>
              </w:rPr>
              <w:t>virgül (,) eklenerek</w:t>
            </w:r>
            <w:r w:rsidR="00692ACF" w:rsidRPr="0034572A">
              <w:rPr>
                <w:rFonts w:cs="Gentium Plus"/>
                <w:sz w:val="17"/>
                <w:szCs w:val="17"/>
              </w:rPr>
              <w:t xml:space="preserve"> kaydedilir. </w:t>
            </w:r>
            <w:proofErr w:type="spellStart"/>
            <w:r w:rsidR="00692ACF" w:rsidRPr="0034572A">
              <w:rPr>
                <w:rFonts w:cs="Gentium Plus"/>
                <w:sz w:val="17"/>
                <w:szCs w:val="17"/>
              </w:rPr>
              <w:t>Zotero’da</w:t>
            </w:r>
            <w:proofErr w:type="spellEnd"/>
            <w:r w:rsidR="00692ACF" w:rsidRPr="0034572A">
              <w:rPr>
                <w:rFonts w:cs="Gentium Plus"/>
                <w:sz w:val="17"/>
                <w:szCs w:val="17"/>
              </w:rPr>
              <w:t xml:space="preserve"> ise ad alanına olduğu gibi yazılır. </w:t>
            </w:r>
          </w:p>
          <w:p w14:paraId="2A231BEE" w14:textId="77777777" w:rsidR="00692ACF" w:rsidRPr="0034572A" w:rsidRDefault="00692ACF" w:rsidP="001E7412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 w:rsidRPr="0034572A">
              <w:rPr>
                <w:rFonts w:cs="Gentium Plus"/>
                <w:sz w:val="17"/>
                <w:szCs w:val="17"/>
              </w:rPr>
              <w:tab/>
            </w:r>
            <w:proofErr w:type="spellStart"/>
            <w:r w:rsidRPr="0034572A">
              <w:rPr>
                <w:rFonts w:cs="Gentium Plus"/>
                <w:b/>
                <w:bCs/>
                <w:color w:val="1ABAC8"/>
                <w:sz w:val="17"/>
                <w:szCs w:val="17"/>
              </w:rPr>
              <w:t>EndNote</w:t>
            </w:r>
            <w:proofErr w:type="spellEnd"/>
            <w:r w:rsidRPr="0034572A">
              <w:rPr>
                <w:rFonts w:cs="Gentium Plus"/>
                <w:b/>
                <w:bCs/>
                <w:color w:val="1ABAC8"/>
                <w:sz w:val="17"/>
                <w:szCs w:val="17"/>
              </w:rPr>
              <w:t xml:space="preserve"> Ad Alanı</w:t>
            </w:r>
            <w:r w:rsidRPr="0034572A">
              <w:rPr>
                <w:rFonts w:cs="Gentium Plus"/>
                <w:color w:val="1ABAC8"/>
                <w:sz w:val="17"/>
                <w:szCs w:val="17"/>
              </w:rPr>
              <w:tab/>
            </w:r>
            <w:r w:rsidRPr="0034572A">
              <w:rPr>
                <w:rFonts w:cs="Gentium Plus"/>
                <w:b/>
                <w:bCs/>
                <w:color w:val="1ABAC8"/>
                <w:sz w:val="17"/>
                <w:szCs w:val="17"/>
              </w:rPr>
              <w:t>:</w:t>
            </w:r>
            <w:r w:rsidRPr="0034572A">
              <w:rPr>
                <w:rFonts w:cs="Gentium Plus"/>
                <w:color w:val="1ABAC8"/>
                <w:sz w:val="17"/>
                <w:szCs w:val="17"/>
              </w:rPr>
              <w:t xml:space="preserve"> </w:t>
            </w:r>
            <w:r w:rsidRPr="0034572A">
              <w:rPr>
                <w:rFonts w:cs="Gentium Plus"/>
                <w:sz w:val="17"/>
                <w:szCs w:val="17"/>
              </w:rPr>
              <w:t>Ömer Seyfettin,</w:t>
            </w:r>
          </w:p>
          <w:p w14:paraId="7B0B7ABE" w14:textId="6159073C" w:rsidR="00692ACF" w:rsidRPr="0034572A" w:rsidRDefault="00692ACF" w:rsidP="0034572A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 w:rsidRPr="0034572A">
              <w:rPr>
                <w:rFonts w:cs="Gentium Plus"/>
                <w:sz w:val="17"/>
                <w:szCs w:val="17"/>
              </w:rPr>
              <w:tab/>
            </w:r>
            <w:r w:rsidRPr="0034572A">
              <w:rPr>
                <w:rFonts w:cs="Gentium Plus"/>
                <w:sz w:val="17"/>
                <w:szCs w:val="17"/>
              </w:rPr>
              <w:tab/>
            </w:r>
            <w:r w:rsidRPr="0034572A">
              <w:rPr>
                <w:rFonts w:cs="Gentium Plus"/>
                <w:sz w:val="17"/>
                <w:szCs w:val="17"/>
              </w:rPr>
              <w:tab/>
            </w:r>
            <w:r w:rsidRPr="0034572A">
              <w:rPr>
                <w:rFonts w:cs="Gentium Plus"/>
                <w:sz w:val="17"/>
                <w:szCs w:val="17"/>
              </w:rPr>
              <w:tab/>
              <w:t xml:space="preserve">  </w:t>
            </w:r>
            <w:proofErr w:type="spellStart"/>
            <w:r w:rsidRPr="0034572A">
              <w:rPr>
                <w:rFonts w:cs="Gentium Plus"/>
                <w:sz w:val="17"/>
                <w:szCs w:val="17"/>
              </w:rPr>
              <w:t>Ahmed</w:t>
            </w:r>
            <w:proofErr w:type="spellEnd"/>
            <w:r w:rsidRPr="0034572A">
              <w:rPr>
                <w:rFonts w:cs="Gentium Plus"/>
                <w:sz w:val="17"/>
                <w:szCs w:val="17"/>
              </w:rPr>
              <w:t xml:space="preserve"> Cevdet Paşa, </w:t>
            </w:r>
          </w:p>
          <w:p w14:paraId="0270D785" w14:textId="77777777" w:rsidR="00692ACF" w:rsidRPr="0034572A" w:rsidRDefault="00692ACF" w:rsidP="001E7412">
            <w:pPr>
              <w:spacing w:before="0"/>
              <w:ind w:left="227" w:hanging="227"/>
              <w:rPr>
                <w:rFonts w:cs="Gentium Plus"/>
                <w:sz w:val="17"/>
                <w:szCs w:val="17"/>
              </w:rPr>
            </w:pPr>
            <w:r w:rsidRPr="0034572A">
              <w:rPr>
                <w:rFonts w:cs="Gentium Plus"/>
                <w:sz w:val="17"/>
                <w:szCs w:val="17"/>
              </w:rPr>
              <w:tab/>
            </w:r>
            <w:proofErr w:type="spellStart"/>
            <w:r w:rsidRPr="0034572A">
              <w:rPr>
                <w:rFonts w:cs="Gentium Plus"/>
                <w:b/>
                <w:bCs/>
                <w:color w:val="1ABAC8"/>
                <w:sz w:val="17"/>
                <w:szCs w:val="17"/>
              </w:rPr>
              <w:t>Zotero</w:t>
            </w:r>
            <w:proofErr w:type="spellEnd"/>
            <w:r w:rsidRPr="0034572A">
              <w:rPr>
                <w:rFonts w:cs="Gentium Plus"/>
                <w:b/>
                <w:bCs/>
                <w:color w:val="1ABAC8"/>
                <w:sz w:val="17"/>
                <w:szCs w:val="17"/>
              </w:rPr>
              <w:t xml:space="preserve"> Ad </w:t>
            </w:r>
            <w:proofErr w:type="spellStart"/>
            <w:r w:rsidRPr="0034572A">
              <w:rPr>
                <w:rFonts w:cs="Gentium Plus"/>
                <w:b/>
                <w:bCs/>
                <w:color w:val="1ABAC8"/>
                <w:sz w:val="17"/>
                <w:szCs w:val="17"/>
              </w:rPr>
              <w:t>Soyad</w:t>
            </w:r>
            <w:proofErr w:type="spellEnd"/>
            <w:r w:rsidRPr="0034572A">
              <w:rPr>
                <w:rFonts w:cs="Gentium Plus"/>
                <w:b/>
                <w:bCs/>
                <w:color w:val="1ABAC8"/>
                <w:sz w:val="17"/>
                <w:szCs w:val="17"/>
              </w:rPr>
              <w:t xml:space="preserve"> Alanı</w:t>
            </w:r>
            <w:r w:rsidRPr="0034572A">
              <w:rPr>
                <w:rFonts w:cs="Gentium Plus"/>
                <w:color w:val="1ABAC8"/>
                <w:sz w:val="17"/>
                <w:szCs w:val="17"/>
              </w:rPr>
              <w:tab/>
            </w:r>
            <w:r w:rsidRPr="0034572A">
              <w:rPr>
                <w:rFonts w:cs="Gentium Plus"/>
                <w:b/>
                <w:bCs/>
                <w:color w:val="1ABAC8"/>
                <w:sz w:val="17"/>
                <w:szCs w:val="17"/>
              </w:rPr>
              <w:t>:</w:t>
            </w:r>
            <w:r w:rsidRPr="0034572A">
              <w:rPr>
                <w:rFonts w:cs="Gentium Plus"/>
                <w:color w:val="1ABAC8"/>
                <w:sz w:val="17"/>
                <w:szCs w:val="17"/>
              </w:rPr>
              <w:t xml:space="preserve"> </w:t>
            </w:r>
            <w:r w:rsidRPr="0034572A">
              <w:rPr>
                <w:rFonts w:cs="Gentium Plus"/>
                <w:sz w:val="17"/>
                <w:szCs w:val="17"/>
              </w:rPr>
              <w:t>Ömer Seyfettin</w:t>
            </w:r>
          </w:p>
          <w:p w14:paraId="451E65E1" w14:textId="265F2C37" w:rsidR="00692ACF" w:rsidRPr="0034572A" w:rsidRDefault="00692ACF" w:rsidP="0034572A">
            <w:pPr>
              <w:spacing w:before="0"/>
              <w:ind w:left="227" w:hanging="227"/>
              <w:rPr>
                <w:rFonts w:cs="Gentium Plus"/>
                <w:b/>
                <w:bCs/>
                <w:sz w:val="17"/>
                <w:szCs w:val="17"/>
              </w:rPr>
            </w:pPr>
            <w:r w:rsidRPr="0034572A">
              <w:rPr>
                <w:rFonts w:cs="Gentium Plus"/>
                <w:sz w:val="17"/>
                <w:szCs w:val="17"/>
              </w:rPr>
              <w:tab/>
            </w:r>
            <w:r w:rsidRPr="0034572A">
              <w:rPr>
                <w:rFonts w:cs="Gentium Plus"/>
                <w:sz w:val="17"/>
                <w:szCs w:val="17"/>
              </w:rPr>
              <w:tab/>
            </w:r>
            <w:r w:rsidRPr="0034572A">
              <w:rPr>
                <w:rFonts w:cs="Gentium Plus"/>
                <w:sz w:val="17"/>
                <w:szCs w:val="17"/>
              </w:rPr>
              <w:tab/>
            </w:r>
            <w:r w:rsidRPr="0034572A">
              <w:rPr>
                <w:rFonts w:cs="Gentium Plus"/>
                <w:sz w:val="17"/>
                <w:szCs w:val="17"/>
              </w:rPr>
              <w:tab/>
              <w:t xml:space="preserve">  </w:t>
            </w:r>
            <w:proofErr w:type="spellStart"/>
            <w:r w:rsidRPr="0034572A">
              <w:rPr>
                <w:rFonts w:cs="Gentium Plus"/>
                <w:sz w:val="17"/>
                <w:szCs w:val="17"/>
              </w:rPr>
              <w:t>Ahmed</w:t>
            </w:r>
            <w:proofErr w:type="spellEnd"/>
            <w:r w:rsidRPr="0034572A">
              <w:rPr>
                <w:rFonts w:cs="Gentium Plus"/>
                <w:sz w:val="17"/>
                <w:szCs w:val="17"/>
              </w:rPr>
              <w:t xml:space="preserve"> Cevdet Paşa</w:t>
            </w:r>
          </w:p>
        </w:tc>
      </w:tr>
    </w:tbl>
    <w:p w14:paraId="2C2E7594" w14:textId="644CDA67" w:rsidR="003F3E4A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Aynı yazarın aynı </w:t>
      </w:r>
      <w:r w:rsidR="00567A17" w:rsidRPr="00C20261">
        <w:rPr>
          <w:rFonts w:cs="Gentium Plus"/>
          <w:szCs w:val="20"/>
        </w:rPr>
        <w:t>alıntıda</w:t>
      </w:r>
      <w:r w:rsidRPr="00C20261">
        <w:rPr>
          <w:rFonts w:cs="Gentium Plus"/>
          <w:szCs w:val="20"/>
        </w:rPr>
        <w:t xml:space="preserve"> birden fazla çalışması peş peşe kaynak olarak belirtilecekse ikinci ve sonraki eserin “Yazar Adı Soyadı” alanına “</w:t>
      </w:r>
      <w:proofErr w:type="spellStart"/>
      <w:r w:rsidRPr="00C20261">
        <w:rPr>
          <w:rFonts w:cs="Gentium Plus"/>
          <w:szCs w:val="20"/>
        </w:rPr>
        <w:t>a.mlf</w:t>
      </w:r>
      <w:proofErr w:type="spellEnd"/>
      <w:r w:rsidRPr="00C20261">
        <w:rPr>
          <w:rFonts w:cs="Gentium Plus"/>
          <w:szCs w:val="20"/>
        </w:rPr>
        <w:t>.” (aynı müellif) kısaltması kullanılır.</w:t>
      </w:r>
    </w:p>
    <w:p w14:paraId="0D616E15" w14:textId="24656A5D" w:rsidR="003F3E4A" w:rsidRPr="00692ACF" w:rsidRDefault="003F3E4A" w:rsidP="001E7412">
      <w:pPr>
        <w:pStyle w:val="ListeParagraf"/>
        <w:numPr>
          <w:ilvl w:val="0"/>
          <w:numId w:val="0"/>
        </w:numPr>
        <w:spacing w:before="0"/>
        <w:ind w:left="720"/>
        <w:rPr>
          <w:rFonts w:cs="Gentium Plus"/>
          <w:sz w:val="18"/>
          <w:szCs w:val="18"/>
        </w:rPr>
      </w:pPr>
      <w:r w:rsidRPr="00692ACF">
        <w:rPr>
          <w:rStyle w:val="RenkliMetinChar"/>
          <w:b/>
          <w:bCs/>
          <w:sz w:val="18"/>
          <w:szCs w:val="18"/>
        </w:rPr>
        <w:t>Örnek:</w:t>
      </w:r>
      <w:r w:rsidR="001E7412">
        <w:rPr>
          <w:rStyle w:val="RenkliMetinChar"/>
          <w:b/>
          <w:bCs/>
          <w:sz w:val="18"/>
          <w:szCs w:val="18"/>
        </w:rPr>
        <w:t xml:space="preserve"> </w:t>
      </w:r>
      <w:r w:rsidR="0088514F" w:rsidRPr="0088514F">
        <w:rPr>
          <w:rStyle w:val="RenkliMetinChar"/>
          <w:color w:val="auto"/>
          <w:sz w:val="18"/>
          <w:szCs w:val="18"/>
        </w:rPr>
        <w:t>… (</w:t>
      </w:r>
      <w:r w:rsidR="0088514F">
        <w:rPr>
          <w:rFonts w:cs="Gentium Plus"/>
          <w:sz w:val="18"/>
          <w:szCs w:val="18"/>
        </w:rPr>
        <w:t xml:space="preserve">Kutlu, 2010, 56; </w:t>
      </w:r>
      <w:proofErr w:type="spellStart"/>
      <w:r w:rsidR="0088514F">
        <w:rPr>
          <w:rFonts w:cs="Gentium Plus"/>
          <w:sz w:val="18"/>
          <w:szCs w:val="18"/>
        </w:rPr>
        <w:t>a.mlf</w:t>
      </w:r>
      <w:proofErr w:type="spellEnd"/>
      <w:r w:rsidR="0088514F">
        <w:rPr>
          <w:rFonts w:cs="Gentium Plus"/>
          <w:sz w:val="18"/>
          <w:szCs w:val="18"/>
        </w:rPr>
        <w:t>., 1997, 317-331).</w:t>
      </w:r>
    </w:p>
    <w:p w14:paraId="18E97930" w14:textId="77777777" w:rsidR="00692ACF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Aynı yazara ait aynı yılda yayımlanmış iki ya da daha fazla esere atıf yapılıyorsa yayın yılının sonuna boşluk bırakılmadan alfabetik sırayı izleyen harfler eklenir.</w:t>
      </w:r>
    </w:p>
    <w:p w14:paraId="718816D6" w14:textId="60C01275" w:rsidR="003F3E4A" w:rsidRPr="00692ACF" w:rsidRDefault="003F3E4A" w:rsidP="001E7412">
      <w:pPr>
        <w:pStyle w:val="ListeParagraf"/>
        <w:numPr>
          <w:ilvl w:val="0"/>
          <w:numId w:val="0"/>
        </w:numPr>
        <w:ind w:left="360" w:firstLine="348"/>
        <w:rPr>
          <w:rFonts w:cs="Gentium Plus"/>
          <w:sz w:val="18"/>
          <w:szCs w:val="18"/>
        </w:rPr>
      </w:pPr>
      <w:r w:rsidRPr="00692ACF">
        <w:rPr>
          <w:rStyle w:val="RenkliMetinChar"/>
          <w:b/>
          <w:bCs/>
          <w:sz w:val="18"/>
          <w:szCs w:val="18"/>
        </w:rPr>
        <w:t>Örnek:</w:t>
      </w:r>
      <w:r w:rsidRPr="00692ACF">
        <w:rPr>
          <w:rFonts w:cs="Gentium Plus"/>
          <w:sz w:val="18"/>
          <w:szCs w:val="18"/>
        </w:rPr>
        <w:t xml:space="preserve"> </w:t>
      </w:r>
      <w:r w:rsidR="0088514F">
        <w:rPr>
          <w:rFonts w:cs="Gentium Plus"/>
          <w:sz w:val="18"/>
          <w:szCs w:val="18"/>
        </w:rPr>
        <w:t>.</w:t>
      </w:r>
      <w:r w:rsidRPr="00692ACF">
        <w:rPr>
          <w:rFonts w:cs="Gentium Plus"/>
          <w:sz w:val="18"/>
          <w:szCs w:val="18"/>
        </w:rPr>
        <w:t xml:space="preserve">.. (Koç, 2014a, 44; </w:t>
      </w:r>
      <w:proofErr w:type="spellStart"/>
      <w:r w:rsidRPr="00692ACF">
        <w:rPr>
          <w:rFonts w:cs="Gentium Plus"/>
          <w:sz w:val="18"/>
          <w:szCs w:val="18"/>
        </w:rPr>
        <w:t>a.mlf</w:t>
      </w:r>
      <w:proofErr w:type="spellEnd"/>
      <w:r w:rsidRPr="00692ACF">
        <w:rPr>
          <w:rFonts w:cs="Gentium Plus"/>
          <w:sz w:val="18"/>
          <w:szCs w:val="18"/>
        </w:rPr>
        <w:t>., 2014b).</w:t>
      </w:r>
    </w:p>
    <w:p w14:paraId="6DC8E1C2" w14:textId="191FE175" w:rsidR="003F3E4A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Yazar sayısı üç veya daha fazla ise </w:t>
      </w:r>
      <w:r w:rsidR="004E54F0" w:rsidRPr="00C20261">
        <w:rPr>
          <w:rFonts w:cs="Gentium Plus"/>
          <w:szCs w:val="20"/>
        </w:rPr>
        <w:t>alıntıda</w:t>
      </w:r>
      <w:r w:rsidRPr="00C20261">
        <w:rPr>
          <w:rFonts w:cs="Gentium Plus"/>
          <w:szCs w:val="20"/>
        </w:rPr>
        <w:t xml:space="preserve"> ilk yazarın soyadına yer verildikten sonra </w:t>
      </w:r>
      <w:r w:rsidR="00786B2E" w:rsidRPr="00C20261">
        <w:rPr>
          <w:rFonts w:cs="Gentium Plus"/>
          <w:szCs w:val="20"/>
        </w:rPr>
        <w:t>“vd.” kısaltması kullanılır</w:t>
      </w:r>
      <w:r w:rsidRPr="00C20261">
        <w:rPr>
          <w:rFonts w:cs="Gentium Plus"/>
          <w:szCs w:val="20"/>
        </w:rPr>
        <w:t>. Benzer şekilde kaynakçada ilk yazarın soyadı ve adı belirtildikten sonra vd. kısaltması yazılır.</w:t>
      </w:r>
    </w:p>
    <w:p w14:paraId="4E89D047" w14:textId="5F8D31C8" w:rsidR="003F3E4A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Editör sayısı üç veya daha fazla ise </w:t>
      </w:r>
      <w:r w:rsidR="004E54F0" w:rsidRPr="00C20261">
        <w:rPr>
          <w:rFonts w:cs="Gentium Plus"/>
          <w:szCs w:val="20"/>
        </w:rPr>
        <w:t>alıntıda</w:t>
      </w:r>
      <w:r w:rsidRPr="00C20261">
        <w:rPr>
          <w:rFonts w:cs="Gentium Plus"/>
          <w:szCs w:val="20"/>
        </w:rPr>
        <w:t xml:space="preserve"> ilk editörün soyadına yer verildikten sonra </w:t>
      </w:r>
      <w:r w:rsidR="00786B2E" w:rsidRPr="00C20261">
        <w:rPr>
          <w:rFonts w:cs="Gentium Plus"/>
          <w:szCs w:val="20"/>
        </w:rPr>
        <w:t>“vd.” kısaltması kullanılır</w:t>
      </w:r>
      <w:r w:rsidRPr="00C20261">
        <w:rPr>
          <w:rFonts w:cs="Gentium Plus"/>
          <w:szCs w:val="20"/>
        </w:rPr>
        <w:t>. Benzer şekilde kaynakçada ilk editörün soyadı ve adı belirtildikten sonra vd. kısaltması yazılır.</w:t>
      </w:r>
    </w:p>
    <w:p w14:paraId="180816ED" w14:textId="32DDA93F" w:rsidR="003F3E4A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 xml:space="preserve">Genel kural olarak </w:t>
      </w:r>
      <w:r w:rsidR="004E54F0" w:rsidRPr="00C20261">
        <w:rPr>
          <w:rFonts w:cs="Gentium Plus"/>
          <w:szCs w:val="20"/>
        </w:rPr>
        <w:t>alıntılarda</w:t>
      </w:r>
      <w:r w:rsidRPr="00C20261">
        <w:rPr>
          <w:rFonts w:cs="Gentium Plus"/>
          <w:szCs w:val="20"/>
        </w:rPr>
        <w:t xml:space="preserve"> eser künye bilgileri </w:t>
      </w:r>
      <w:r w:rsidRPr="00C20261">
        <w:rPr>
          <w:rFonts w:cs="Gentium Plus"/>
          <w:i/>
          <w:iCs/>
          <w:szCs w:val="20"/>
        </w:rPr>
        <w:t>virgül</w:t>
      </w:r>
      <w:r w:rsidRPr="00C20261">
        <w:rPr>
          <w:rFonts w:cs="Gentium Plus"/>
          <w:szCs w:val="20"/>
        </w:rPr>
        <w:t xml:space="preserve"> </w:t>
      </w:r>
      <w:r w:rsidR="0088514F" w:rsidRPr="00C20261">
        <w:rPr>
          <w:rFonts w:cs="Gentium Plus"/>
          <w:szCs w:val="20"/>
        </w:rPr>
        <w:t xml:space="preserve">(,) </w:t>
      </w:r>
      <w:r w:rsidRPr="00C20261">
        <w:rPr>
          <w:rFonts w:cs="Gentium Plus"/>
          <w:szCs w:val="20"/>
        </w:rPr>
        <w:t xml:space="preserve">ile kaynakçada ise </w:t>
      </w:r>
      <w:r w:rsidRPr="00C20261">
        <w:rPr>
          <w:rFonts w:cs="Gentium Plus"/>
          <w:i/>
          <w:iCs/>
          <w:szCs w:val="20"/>
        </w:rPr>
        <w:t>nokta</w:t>
      </w:r>
      <w:r w:rsidRPr="00C20261">
        <w:rPr>
          <w:rFonts w:cs="Gentium Plus"/>
          <w:szCs w:val="20"/>
        </w:rPr>
        <w:t xml:space="preserve"> </w:t>
      </w:r>
      <w:r w:rsidR="0088514F" w:rsidRPr="00C20261">
        <w:rPr>
          <w:rFonts w:cs="Gentium Plus"/>
          <w:szCs w:val="20"/>
        </w:rPr>
        <w:t xml:space="preserve">(.) </w:t>
      </w:r>
      <w:r w:rsidRPr="00C20261">
        <w:rPr>
          <w:rFonts w:cs="Gentium Plus"/>
          <w:szCs w:val="20"/>
        </w:rPr>
        <w:t>işareti ile ayrılır.</w:t>
      </w:r>
    </w:p>
    <w:p w14:paraId="5A36D9FC" w14:textId="77777777" w:rsidR="00692ACF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Birden fazla esere atıf yapılırken iki eserin künye bilgileri noktalı virgülle (;) ayrılır.</w:t>
      </w:r>
    </w:p>
    <w:p w14:paraId="66312582" w14:textId="27BB5EF6" w:rsidR="003F3E4A" w:rsidRPr="00692ACF" w:rsidRDefault="003F3E4A" w:rsidP="001E7412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8"/>
          <w:szCs w:val="18"/>
        </w:rPr>
      </w:pPr>
      <w:r w:rsidRPr="00692ACF">
        <w:rPr>
          <w:rStyle w:val="RenkliMetinChar"/>
          <w:b/>
          <w:bCs/>
          <w:sz w:val="18"/>
          <w:szCs w:val="18"/>
        </w:rPr>
        <w:t>Örnek:</w:t>
      </w:r>
      <w:r w:rsidRPr="00692ACF">
        <w:rPr>
          <w:rFonts w:cs="Gentium Plus"/>
          <w:sz w:val="18"/>
          <w:szCs w:val="18"/>
        </w:rPr>
        <w:t xml:space="preserve"> Yazar soyadı, </w:t>
      </w:r>
      <w:r w:rsidRPr="00692ACF">
        <w:rPr>
          <w:rFonts w:cs="Gentium Plus"/>
          <w:i/>
          <w:iCs/>
          <w:sz w:val="18"/>
          <w:szCs w:val="18"/>
        </w:rPr>
        <w:t>yayın adı</w:t>
      </w:r>
      <w:r w:rsidRPr="00692ACF">
        <w:rPr>
          <w:rFonts w:cs="Gentium Plus"/>
          <w:sz w:val="18"/>
          <w:szCs w:val="18"/>
        </w:rPr>
        <w:t xml:space="preserve">, sayfa; Yazar soyadı, </w:t>
      </w:r>
      <w:r w:rsidRPr="00692ACF">
        <w:rPr>
          <w:rFonts w:cs="Gentium Plus"/>
          <w:i/>
          <w:iCs/>
          <w:sz w:val="18"/>
          <w:szCs w:val="18"/>
        </w:rPr>
        <w:t>yayın adı</w:t>
      </w:r>
      <w:r w:rsidRPr="00692ACF">
        <w:rPr>
          <w:rFonts w:cs="Gentium Plus"/>
          <w:sz w:val="18"/>
          <w:szCs w:val="18"/>
        </w:rPr>
        <w:t>, sayfa.</w:t>
      </w:r>
    </w:p>
    <w:p w14:paraId="0678E8E9" w14:textId="77777777" w:rsidR="003F3E4A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t>Sayfayı ifade etmek üzere “s.” kısaltması kullanılmaz.</w:t>
      </w:r>
    </w:p>
    <w:p w14:paraId="0BB9C87F" w14:textId="77777777" w:rsidR="00021BA1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C20261">
        <w:rPr>
          <w:rFonts w:cs="Gentium Plus"/>
          <w:sz w:val="19"/>
          <w:szCs w:val="19"/>
        </w:rPr>
        <w:t>Cilt numarası, “C” kısaltması kullanılmadan yazılır. Cilt ve sayfa numarası arasında eğik çizgi (/) kullanılır.</w:t>
      </w:r>
    </w:p>
    <w:p w14:paraId="7E77F460" w14:textId="46D0C65D" w:rsidR="003F3E4A" w:rsidRPr="00CC68D4" w:rsidRDefault="003F3E4A" w:rsidP="00CC68D4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sz w:val="18"/>
          <w:szCs w:val="18"/>
        </w:rPr>
      </w:pPr>
      <w:r w:rsidRPr="00CC68D4">
        <w:rPr>
          <w:rStyle w:val="RenkliMetinChar"/>
          <w:b/>
          <w:bCs/>
          <w:sz w:val="18"/>
          <w:szCs w:val="18"/>
        </w:rPr>
        <w:t>Örnek:</w:t>
      </w:r>
      <w:r w:rsidRPr="00CC68D4">
        <w:rPr>
          <w:rFonts w:cs="Gentium Plus"/>
          <w:sz w:val="18"/>
          <w:szCs w:val="18"/>
        </w:rPr>
        <w:t xml:space="preserve"> </w:t>
      </w:r>
      <w:r w:rsidR="0088514F" w:rsidRPr="00CC68D4">
        <w:rPr>
          <w:rFonts w:cs="Gentium Plus"/>
          <w:sz w:val="18"/>
          <w:szCs w:val="18"/>
        </w:rPr>
        <w:t>…</w:t>
      </w:r>
      <w:r w:rsidRPr="00CC68D4">
        <w:rPr>
          <w:rFonts w:cs="Gentium Plus"/>
          <w:sz w:val="18"/>
          <w:szCs w:val="18"/>
        </w:rPr>
        <w:t xml:space="preserve"> </w:t>
      </w:r>
      <w:r w:rsidR="0088514F" w:rsidRPr="00CC68D4">
        <w:rPr>
          <w:rFonts w:cs="Gentium Plus"/>
          <w:sz w:val="18"/>
          <w:szCs w:val="18"/>
        </w:rPr>
        <w:t>(</w:t>
      </w:r>
      <w:r w:rsidRPr="00CC68D4">
        <w:rPr>
          <w:rFonts w:cs="Gentium Plus"/>
          <w:sz w:val="18"/>
          <w:szCs w:val="18"/>
        </w:rPr>
        <w:t>Akün,</w:t>
      </w:r>
      <w:r w:rsidR="0088514F" w:rsidRPr="00CC68D4">
        <w:rPr>
          <w:rFonts w:cs="Gentium Plus"/>
          <w:sz w:val="18"/>
          <w:szCs w:val="18"/>
        </w:rPr>
        <w:t xml:space="preserve"> </w:t>
      </w:r>
      <w:r w:rsidRPr="00CC68D4">
        <w:rPr>
          <w:rFonts w:cs="Gentium Plus"/>
          <w:sz w:val="18"/>
          <w:szCs w:val="18"/>
        </w:rPr>
        <w:t>1989, 2/416</w:t>
      </w:r>
      <w:r w:rsidR="0088514F" w:rsidRPr="00CC68D4">
        <w:rPr>
          <w:rFonts w:cs="Gentium Plus"/>
          <w:sz w:val="18"/>
          <w:szCs w:val="18"/>
        </w:rPr>
        <w:t>)</w:t>
      </w:r>
      <w:r w:rsidRPr="00CC68D4">
        <w:rPr>
          <w:rFonts w:cs="Gentium Plus"/>
          <w:sz w:val="18"/>
          <w:szCs w:val="18"/>
        </w:rPr>
        <w:t>.</w:t>
      </w:r>
    </w:p>
    <w:p w14:paraId="3FCB3D07" w14:textId="77777777" w:rsidR="00021BA1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C20261">
        <w:rPr>
          <w:rFonts w:cs="Gentium Plus"/>
          <w:sz w:val="19"/>
          <w:szCs w:val="19"/>
        </w:rPr>
        <w:t xml:space="preserve">Cilt numarasının belirtilmesinde Romen rakamı kullanılmaz. </w:t>
      </w:r>
    </w:p>
    <w:p w14:paraId="776779E0" w14:textId="5C93B5FE" w:rsidR="001362D9" w:rsidRDefault="001362D9" w:rsidP="001E7412">
      <w:pPr>
        <w:pStyle w:val="ListeParagraf"/>
        <w:numPr>
          <w:ilvl w:val="0"/>
          <w:numId w:val="0"/>
        </w:numPr>
        <w:ind w:left="720"/>
        <w:rPr>
          <w:rFonts w:cs="Gentium Plus"/>
          <w:sz w:val="18"/>
          <w:szCs w:val="18"/>
        </w:rPr>
      </w:pPr>
      <w:r w:rsidRPr="001362D9">
        <w:rPr>
          <w:rFonts w:ascii="Font Awesome 5 Free Solid" w:hAnsi="Font Awesome 5 Free Solid" w:cs="Gentium Plus"/>
          <w:color w:val="FF0000"/>
          <w:sz w:val="18"/>
          <w:szCs w:val="18"/>
        </w:rPr>
        <w:t></w:t>
      </w:r>
      <w:r w:rsidRPr="001362D9">
        <w:rPr>
          <w:rFonts w:cs="Gentium Plus"/>
          <w:color w:val="FF0000"/>
          <w:sz w:val="18"/>
          <w:szCs w:val="18"/>
        </w:rPr>
        <w:t xml:space="preserve"> </w:t>
      </w:r>
      <w:r w:rsidRPr="001362D9">
        <w:rPr>
          <w:rFonts w:cs="Gentium Plus"/>
          <w:sz w:val="18"/>
          <w:szCs w:val="18"/>
        </w:rPr>
        <w:t xml:space="preserve">Hatalı Kullanım: V/11 </w:t>
      </w:r>
      <w:r w:rsidRPr="001362D9">
        <w:rPr>
          <w:rFonts w:cs="Gentium Plus"/>
          <w:sz w:val="18"/>
          <w:szCs w:val="18"/>
        </w:rPr>
        <w:tab/>
      </w:r>
      <w:r w:rsidRPr="001362D9">
        <w:rPr>
          <w:rFonts w:ascii="Font Awesome 5 Free Solid" w:hAnsi="Font Awesome 5 Free Solid" w:cs="Calibri"/>
          <w:color w:val="00B050"/>
          <w:sz w:val="18"/>
          <w:szCs w:val="18"/>
        </w:rPr>
        <w:t></w:t>
      </w:r>
      <w:r w:rsidRPr="001362D9">
        <w:rPr>
          <w:rFonts w:cs="Gentium Plus"/>
          <w:color w:val="00B050"/>
          <w:sz w:val="18"/>
          <w:szCs w:val="18"/>
        </w:rPr>
        <w:t xml:space="preserve"> </w:t>
      </w:r>
      <w:r w:rsidRPr="001362D9">
        <w:rPr>
          <w:rFonts w:cs="Gentium Plus"/>
          <w:sz w:val="18"/>
          <w:szCs w:val="18"/>
        </w:rPr>
        <w:t>Doğru Kullanım: 5/11</w:t>
      </w:r>
    </w:p>
    <w:p w14:paraId="6653A6FB" w14:textId="401865E1" w:rsidR="001B652F" w:rsidRPr="00C20261" w:rsidRDefault="001B652F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C20261">
        <w:rPr>
          <w:rFonts w:cs="Gentium Plus"/>
          <w:sz w:val="19"/>
          <w:szCs w:val="19"/>
        </w:rPr>
        <w:t xml:space="preserve">İki kısımdan müteşekkil ciltleri olan eserlerin ciltlerinin kısım numaraları, parantez içinde belirtilir. </w:t>
      </w:r>
      <w:r w:rsidR="004D50C3" w:rsidRPr="00C20261">
        <w:rPr>
          <w:rFonts w:cs="Gentium Plus"/>
          <w:sz w:val="19"/>
          <w:szCs w:val="19"/>
        </w:rPr>
        <w:t>Bu durumda atıf bilgisi de köşeli parantez içerisine alınır.</w:t>
      </w:r>
    </w:p>
    <w:p w14:paraId="7E3366E8" w14:textId="606C4F60" w:rsidR="001B652F" w:rsidRPr="00CC68D4" w:rsidRDefault="001B652F" w:rsidP="001B652F">
      <w:pPr>
        <w:pStyle w:val="ListeParagraf"/>
        <w:numPr>
          <w:ilvl w:val="0"/>
          <w:numId w:val="0"/>
        </w:numPr>
        <w:spacing w:before="0"/>
        <w:ind w:left="720"/>
        <w:rPr>
          <w:rFonts w:cs="Gentium Plus"/>
          <w:sz w:val="18"/>
          <w:szCs w:val="18"/>
        </w:rPr>
      </w:pPr>
      <w:r w:rsidRPr="00CC68D4">
        <w:rPr>
          <w:rStyle w:val="RenkliMetinChar"/>
          <w:b/>
          <w:bCs/>
          <w:sz w:val="18"/>
          <w:szCs w:val="18"/>
        </w:rPr>
        <w:t>Örnek:</w:t>
      </w:r>
      <w:r w:rsidRPr="00CC68D4">
        <w:rPr>
          <w:rFonts w:cs="Gentium Plus"/>
          <w:sz w:val="18"/>
          <w:szCs w:val="18"/>
        </w:rPr>
        <w:t xml:space="preserve"> … </w:t>
      </w:r>
      <w:r w:rsidRPr="001B652F">
        <w:rPr>
          <w:rFonts w:cs="Gentium Plus"/>
          <w:sz w:val="18"/>
          <w:szCs w:val="18"/>
        </w:rPr>
        <w:t>[</w:t>
      </w:r>
      <w:proofErr w:type="spellStart"/>
      <w:r w:rsidRPr="001B652F">
        <w:rPr>
          <w:rFonts w:cs="Gentium Plus"/>
          <w:sz w:val="18"/>
          <w:szCs w:val="18"/>
        </w:rPr>
        <w:t>Kādî</w:t>
      </w:r>
      <w:proofErr w:type="spellEnd"/>
      <w:r w:rsidRPr="001B652F">
        <w:rPr>
          <w:rFonts w:cs="Gentium Plus"/>
          <w:sz w:val="18"/>
          <w:szCs w:val="18"/>
        </w:rPr>
        <w:t xml:space="preserve"> </w:t>
      </w:r>
      <w:proofErr w:type="spellStart"/>
      <w:r w:rsidRPr="001B652F">
        <w:rPr>
          <w:rFonts w:cs="Gentium Plus"/>
          <w:sz w:val="18"/>
          <w:szCs w:val="18"/>
        </w:rPr>
        <w:t>Abdülcebbâr</w:t>
      </w:r>
      <w:proofErr w:type="spellEnd"/>
      <w:r w:rsidRPr="001B652F">
        <w:rPr>
          <w:rFonts w:cs="Gentium Plus"/>
          <w:sz w:val="18"/>
          <w:szCs w:val="18"/>
        </w:rPr>
        <w:t>, 1963, 6(2)/22].</w:t>
      </w:r>
    </w:p>
    <w:p w14:paraId="44D901E5" w14:textId="77777777" w:rsidR="001362D9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C20261">
        <w:rPr>
          <w:rFonts w:cs="Gentium Plus"/>
          <w:sz w:val="19"/>
          <w:szCs w:val="19"/>
        </w:rPr>
        <w:t xml:space="preserve">Eserin basım sayısı, “bs.” kısaltması kullanılmadan “8. </w:t>
      </w:r>
      <w:r w:rsidR="00B66F97" w:rsidRPr="00C20261">
        <w:rPr>
          <w:rFonts w:cs="Gentium Plus"/>
          <w:sz w:val="19"/>
          <w:szCs w:val="19"/>
        </w:rPr>
        <w:t>Basım</w:t>
      </w:r>
      <w:r w:rsidRPr="00C20261">
        <w:rPr>
          <w:rFonts w:cs="Gentium Plus"/>
          <w:sz w:val="19"/>
          <w:szCs w:val="19"/>
        </w:rPr>
        <w:t xml:space="preserve">” şeklinde açık olarak yazılır. Bu bilgi kaynakçada basım tarihinden önce belirtilir. Eserin ilk baskısının “1. </w:t>
      </w:r>
      <w:r w:rsidR="00B66F97" w:rsidRPr="00C20261">
        <w:rPr>
          <w:rFonts w:cs="Gentium Plus"/>
          <w:sz w:val="19"/>
          <w:szCs w:val="19"/>
        </w:rPr>
        <w:t>Basım</w:t>
      </w:r>
      <w:r w:rsidRPr="00C20261">
        <w:rPr>
          <w:rFonts w:cs="Gentium Plus"/>
          <w:sz w:val="19"/>
          <w:szCs w:val="19"/>
        </w:rPr>
        <w:t>” şeklinde belirtilmesine gerek yoktur</w:t>
      </w:r>
      <w:r w:rsidR="001362D9" w:rsidRPr="00C20261">
        <w:rPr>
          <w:rFonts w:cs="Gentium Plus"/>
          <w:sz w:val="19"/>
          <w:szCs w:val="19"/>
        </w:rPr>
        <w:t xml:space="preserve">. </w:t>
      </w:r>
    </w:p>
    <w:tbl>
      <w:tblPr>
        <w:tblStyle w:val="SNADBilgiTablosu"/>
        <w:tblW w:w="5000" w:type="pct"/>
        <w:tblLook w:val="04A0" w:firstRow="1" w:lastRow="0" w:firstColumn="1" w:lastColumn="0" w:noHBand="0" w:noVBand="1"/>
      </w:tblPr>
      <w:tblGrid>
        <w:gridCol w:w="9345"/>
      </w:tblGrid>
      <w:tr w:rsidR="001362D9" w:rsidRPr="001F4309" w14:paraId="0074B847" w14:textId="77777777" w:rsidTr="00E33117">
        <w:tc>
          <w:tcPr>
            <w:tcW w:w="5000" w:type="pct"/>
          </w:tcPr>
          <w:p w14:paraId="542A93CB" w14:textId="3E8A4408" w:rsidR="001362D9" w:rsidRPr="001F4309" w:rsidRDefault="002E1DF6" w:rsidP="001E7412">
            <w:pPr>
              <w:spacing w:before="0"/>
              <w:ind w:left="227" w:hanging="227"/>
              <w:rPr>
                <w:rFonts w:cs="Gentium Plus"/>
                <w:b/>
                <w:bCs/>
                <w:sz w:val="16"/>
                <w:szCs w:val="16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ab/>
            </w:r>
            <w:proofErr w:type="spellStart"/>
            <w:r w:rsidR="001362D9" w:rsidRPr="001F4309">
              <w:rPr>
                <w:rFonts w:cs="Gentium Plus"/>
                <w:sz w:val="16"/>
                <w:szCs w:val="16"/>
              </w:rPr>
              <w:t>EndNote</w:t>
            </w:r>
            <w:proofErr w:type="spellEnd"/>
            <w:r w:rsidR="001362D9" w:rsidRPr="001F4309">
              <w:rPr>
                <w:rFonts w:cs="Gentium Plus"/>
                <w:sz w:val="16"/>
                <w:szCs w:val="16"/>
              </w:rPr>
              <w:t xml:space="preserve"> ve </w:t>
            </w:r>
            <w:proofErr w:type="spellStart"/>
            <w:r w:rsidR="001362D9" w:rsidRPr="001F4309">
              <w:rPr>
                <w:rFonts w:cs="Gentium Plus"/>
                <w:sz w:val="16"/>
                <w:szCs w:val="16"/>
              </w:rPr>
              <w:t>Zotero</w:t>
            </w:r>
            <w:proofErr w:type="spellEnd"/>
            <w:r w:rsidR="001362D9" w:rsidRPr="001F4309">
              <w:rPr>
                <w:rFonts w:cs="Gentium Plus"/>
                <w:sz w:val="16"/>
                <w:szCs w:val="16"/>
              </w:rPr>
              <w:t xml:space="preserve"> </w:t>
            </w:r>
            <w:r w:rsidR="0017793F" w:rsidRPr="001F4309">
              <w:rPr>
                <w:rFonts w:cs="Gentium Plus"/>
                <w:sz w:val="16"/>
                <w:szCs w:val="16"/>
              </w:rPr>
              <w:t>gibi programlarda</w:t>
            </w:r>
            <w:r w:rsidR="001362D9" w:rsidRPr="001F4309">
              <w:rPr>
                <w:rFonts w:cs="Gentium Plus"/>
                <w:sz w:val="16"/>
                <w:szCs w:val="16"/>
              </w:rPr>
              <w:t xml:space="preserve"> basım sayısı sadece rakam ile yazılır; Nokta ve basım ifadesi (. Basım) yazılmaz.</w:t>
            </w:r>
          </w:p>
        </w:tc>
      </w:tr>
    </w:tbl>
    <w:p w14:paraId="3E1738D7" w14:textId="73317AF6" w:rsidR="003F3E4A" w:rsidRPr="001F4309" w:rsidRDefault="003F3E4A" w:rsidP="00CC68D4">
      <w:pPr>
        <w:pStyle w:val="ListeParagraf"/>
        <w:numPr>
          <w:ilvl w:val="0"/>
          <w:numId w:val="0"/>
        </w:numPr>
        <w:spacing w:before="0"/>
        <w:ind w:left="1985" w:hanging="1276"/>
        <w:rPr>
          <w:rFonts w:cs="Gentium Plus"/>
          <w:sz w:val="18"/>
          <w:szCs w:val="18"/>
        </w:rPr>
      </w:pPr>
      <w:r w:rsidRPr="001F4309">
        <w:rPr>
          <w:rStyle w:val="RenkliMetinChar"/>
          <w:b/>
          <w:bCs/>
          <w:sz w:val="18"/>
          <w:szCs w:val="18"/>
        </w:rPr>
        <w:t>Örnek:</w:t>
      </w:r>
      <w:r w:rsidR="00CC68D4" w:rsidRPr="001F4309">
        <w:rPr>
          <w:rStyle w:val="RenkliMetinChar"/>
          <w:b/>
          <w:bCs/>
          <w:sz w:val="18"/>
          <w:szCs w:val="18"/>
        </w:rPr>
        <w:t xml:space="preserve">  </w:t>
      </w:r>
      <w:proofErr w:type="spellStart"/>
      <w:r w:rsidRPr="001F4309">
        <w:rPr>
          <w:rFonts w:cs="Gentium Plus"/>
          <w:sz w:val="18"/>
          <w:szCs w:val="18"/>
        </w:rPr>
        <w:t>Saffâr</w:t>
      </w:r>
      <w:proofErr w:type="spellEnd"/>
      <w:r w:rsidRPr="001F4309">
        <w:rPr>
          <w:rFonts w:cs="Gentium Plus"/>
          <w:sz w:val="18"/>
          <w:szCs w:val="18"/>
        </w:rPr>
        <w:t xml:space="preserve">, </w:t>
      </w:r>
      <w:proofErr w:type="spellStart"/>
      <w:r w:rsidRPr="001F4309">
        <w:rPr>
          <w:rFonts w:cs="Gentium Plus"/>
          <w:sz w:val="18"/>
          <w:szCs w:val="18"/>
        </w:rPr>
        <w:t>Ebû</w:t>
      </w:r>
      <w:proofErr w:type="spellEnd"/>
      <w:r w:rsidRPr="001F4309">
        <w:rPr>
          <w:rFonts w:cs="Gentium Plus"/>
          <w:sz w:val="18"/>
          <w:szCs w:val="18"/>
        </w:rPr>
        <w:t xml:space="preserve"> </w:t>
      </w:r>
      <w:proofErr w:type="spellStart"/>
      <w:r w:rsidRPr="001F4309">
        <w:rPr>
          <w:rFonts w:cs="Gentium Plus"/>
          <w:sz w:val="18"/>
          <w:szCs w:val="18"/>
        </w:rPr>
        <w:t>İshâk</w:t>
      </w:r>
      <w:proofErr w:type="spellEnd"/>
      <w:r w:rsidRPr="001F4309">
        <w:rPr>
          <w:rFonts w:cs="Gentium Plus"/>
          <w:sz w:val="18"/>
          <w:szCs w:val="18"/>
        </w:rPr>
        <w:t xml:space="preserve"> </w:t>
      </w:r>
      <w:proofErr w:type="spellStart"/>
      <w:r w:rsidRPr="001F4309">
        <w:rPr>
          <w:rFonts w:cs="Gentium Plus"/>
          <w:sz w:val="18"/>
          <w:szCs w:val="18"/>
        </w:rPr>
        <w:t>İbrâhim</w:t>
      </w:r>
      <w:proofErr w:type="spellEnd"/>
      <w:r w:rsidRPr="001F4309">
        <w:rPr>
          <w:rFonts w:cs="Gentium Plus"/>
          <w:sz w:val="18"/>
          <w:szCs w:val="18"/>
        </w:rPr>
        <w:t xml:space="preserve"> ez-</w:t>
      </w:r>
      <w:proofErr w:type="spellStart"/>
      <w:r w:rsidRPr="001F4309">
        <w:rPr>
          <w:rFonts w:cs="Gentium Plus"/>
          <w:sz w:val="18"/>
          <w:szCs w:val="18"/>
        </w:rPr>
        <w:t>Zâhid</w:t>
      </w:r>
      <w:proofErr w:type="spellEnd"/>
      <w:r w:rsidRPr="001F4309">
        <w:rPr>
          <w:rFonts w:cs="Gentium Plus"/>
          <w:sz w:val="18"/>
          <w:szCs w:val="18"/>
        </w:rPr>
        <w:t xml:space="preserve">. </w:t>
      </w:r>
      <w:proofErr w:type="spellStart"/>
      <w:r w:rsidRPr="001F4309">
        <w:rPr>
          <w:rFonts w:cs="Gentium Plus"/>
          <w:i/>
          <w:iCs/>
          <w:sz w:val="18"/>
          <w:szCs w:val="18"/>
        </w:rPr>
        <w:t>Telḫîṣü’l-edille</w:t>
      </w:r>
      <w:proofErr w:type="spellEnd"/>
      <w:r w:rsidRPr="001F4309">
        <w:rPr>
          <w:rFonts w:cs="Gentium Plus"/>
          <w:i/>
          <w:iCs/>
          <w:sz w:val="18"/>
          <w:szCs w:val="18"/>
        </w:rPr>
        <w:t xml:space="preserve"> li-</w:t>
      </w:r>
      <w:proofErr w:type="spellStart"/>
      <w:r w:rsidRPr="001F4309">
        <w:rPr>
          <w:rFonts w:cs="Gentium Plus"/>
          <w:i/>
          <w:iCs/>
          <w:sz w:val="18"/>
          <w:szCs w:val="18"/>
        </w:rPr>
        <w:t>ḳavâʿidi’t</w:t>
      </w:r>
      <w:proofErr w:type="spellEnd"/>
      <w:r w:rsidRPr="001F4309">
        <w:rPr>
          <w:rFonts w:cs="Gentium Plus"/>
          <w:i/>
          <w:iCs/>
          <w:sz w:val="18"/>
          <w:szCs w:val="18"/>
        </w:rPr>
        <w:t>-</w:t>
      </w:r>
      <w:proofErr w:type="spellStart"/>
      <w:r w:rsidRPr="001F4309">
        <w:rPr>
          <w:rFonts w:cs="Gentium Plus"/>
          <w:i/>
          <w:iCs/>
          <w:sz w:val="18"/>
          <w:szCs w:val="18"/>
        </w:rPr>
        <w:t>tevḥîd</w:t>
      </w:r>
      <w:proofErr w:type="spellEnd"/>
      <w:r w:rsidRPr="001F4309">
        <w:rPr>
          <w:rFonts w:cs="Gentium Plus"/>
          <w:sz w:val="18"/>
          <w:szCs w:val="18"/>
        </w:rPr>
        <w:t xml:space="preserve">. </w:t>
      </w:r>
      <w:proofErr w:type="spellStart"/>
      <w:r w:rsidRPr="001F4309">
        <w:rPr>
          <w:rFonts w:cs="Gentium Plus"/>
          <w:sz w:val="18"/>
          <w:szCs w:val="18"/>
        </w:rPr>
        <w:t>thk</w:t>
      </w:r>
      <w:proofErr w:type="spellEnd"/>
      <w:r w:rsidRPr="001F4309">
        <w:rPr>
          <w:rFonts w:cs="Gentium Plus"/>
          <w:sz w:val="18"/>
          <w:szCs w:val="18"/>
        </w:rPr>
        <w:t xml:space="preserve">. Angelika </w:t>
      </w:r>
      <w:proofErr w:type="spellStart"/>
      <w:r w:rsidRPr="001F4309">
        <w:rPr>
          <w:rFonts w:cs="Gentium Plus"/>
          <w:sz w:val="18"/>
          <w:szCs w:val="18"/>
        </w:rPr>
        <w:t>Brodersen</w:t>
      </w:r>
      <w:proofErr w:type="spellEnd"/>
      <w:r w:rsidRPr="001F4309">
        <w:rPr>
          <w:rFonts w:cs="Gentium Plus"/>
          <w:sz w:val="18"/>
          <w:szCs w:val="18"/>
        </w:rPr>
        <w:t>. 2 Cilt. Beyrut: el-</w:t>
      </w:r>
      <w:proofErr w:type="spellStart"/>
      <w:r w:rsidRPr="001F4309">
        <w:rPr>
          <w:rFonts w:cs="Gentium Plus"/>
          <w:sz w:val="18"/>
          <w:szCs w:val="18"/>
        </w:rPr>
        <w:t>Ma‘hedü’l</w:t>
      </w:r>
      <w:proofErr w:type="spellEnd"/>
      <w:r w:rsidRPr="001F4309">
        <w:rPr>
          <w:rFonts w:cs="Gentium Plus"/>
          <w:sz w:val="18"/>
          <w:szCs w:val="18"/>
        </w:rPr>
        <w:t>-</w:t>
      </w:r>
      <w:proofErr w:type="spellStart"/>
      <w:r w:rsidRPr="001F4309">
        <w:rPr>
          <w:rFonts w:cs="Gentium Plus"/>
          <w:sz w:val="18"/>
          <w:szCs w:val="18"/>
        </w:rPr>
        <w:t>Almânî</w:t>
      </w:r>
      <w:proofErr w:type="spellEnd"/>
      <w:r w:rsidRPr="001F4309">
        <w:rPr>
          <w:rFonts w:cs="Gentium Plus"/>
          <w:sz w:val="18"/>
          <w:szCs w:val="18"/>
        </w:rPr>
        <w:t xml:space="preserve"> </w:t>
      </w:r>
      <w:proofErr w:type="spellStart"/>
      <w:r w:rsidR="00615162">
        <w:rPr>
          <w:rFonts w:cs="Gentium Plus"/>
          <w:sz w:val="18"/>
          <w:szCs w:val="18"/>
        </w:rPr>
        <w:t>li’l-Ebhâsi’l-Şarkiyye</w:t>
      </w:r>
      <w:proofErr w:type="spellEnd"/>
      <w:r w:rsidRPr="001F4309">
        <w:rPr>
          <w:rFonts w:cs="Gentium Plus"/>
          <w:sz w:val="18"/>
          <w:szCs w:val="18"/>
        </w:rPr>
        <w:t>, 2011.</w:t>
      </w:r>
    </w:p>
    <w:p w14:paraId="1BEC6706" w14:textId="67092E41" w:rsidR="003F3E4A" w:rsidRPr="001F4309" w:rsidRDefault="003F3E4A" w:rsidP="00CC68D4">
      <w:pPr>
        <w:spacing w:before="0"/>
        <w:ind w:left="2125" w:hanging="709"/>
        <w:rPr>
          <w:rFonts w:cs="Gentium Plus"/>
          <w:color w:val="000000" w:themeColor="text1"/>
          <w:sz w:val="18"/>
          <w:szCs w:val="18"/>
        </w:rPr>
      </w:pPr>
      <w:proofErr w:type="spellStart"/>
      <w:r w:rsidRPr="001F4309">
        <w:rPr>
          <w:rFonts w:cs="Gentium Plus"/>
          <w:color w:val="000000" w:themeColor="text1"/>
          <w:sz w:val="18"/>
          <w:szCs w:val="18"/>
        </w:rPr>
        <w:t>Buhârî</w:t>
      </w:r>
      <w:proofErr w:type="spellEnd"/>
      <w:r w:rsidRPr="001F4309">
        <w:rPr>
          <w:rFonts w:cs="Gentium Plus"/>
          <w:color w:val="000000" w:themeColor="text1"/>
          <w:sz w:val="18"/>
          <w:szCs w:val="18"/>
        </w:rPr>
        <w:t xml:space="preserve">, </w:t>
      </w:r>
      <w:proofErr w:type="spellStart"/>
      <w:r w:rsidR="00B5519F" w:rsidRPr="001F4309">
        <w:rPr>
          <w:rFonts w:cs="Gentium Plus"/>
          <w:color w:val="000000" w:themeColor="text1"/>
          <w:sz w:val="18"/>
          <w:szCs w:val="18"/>
        </w:rPr>
        <w:t>Ebû</w:t>
      </w:r>
      <w:proofErr w:type="spellEnd"/>
      <w:r w:rsidR="00B5519F" w:rsidRPr="001F4309">
        <w:rPr>
          <w:rFonts w:cs="Gentium Plus"/>
          <w:color w:val="000000" w:themeColor="text1"/>
          <w:sz w:val="18"/>
          <w:szCs w:val="18"/>
        </w:rPr>
        <w:t xml:space="preserve"> </w:t>
      </w:r>
      <w:proofErr w:type="spellStart"/>
      <w:r w:rsidR="00B5519F" w:rsidRPr="001F4309">
        <w:rPr>
          <w:rFonts w:cs="Gentium Plus"/>
          <w:color w:val="000000" w:themeColor="text1"/>
          <w:sz w:val="18"/>
          <w:szCs w:val="18"/>
        </w:rPr>
        <w:t>Abdillâh</w:t>
      </w:r>
      <w:proofErr w:type="spellEnd"/>
      <w:r w:rsidRPr="001F4309">
        <w:rPr>
          <w:rFonts w:cs="Gentium Plus"/>
          <w:color w:val="000000" w:themeColor="text1"/>
          <w:sz w:val="18"/>
          <w:szCs w:val="18"/>
        </w:rPr>
        <w:t xml:space="preserve"> Muhammed b. İsmail. </w:t>
      </w:r>
      <w:r w:rsidRPr="001F4309">
        <w:rPr>
          <w:rFonts w:cs="Gentium Plus"/>
          <w:i/>
          <w:iCs/>
          <w:color w:val="000000" w:themeColor="text1"/>
          <w:sz w:val="18"/>
          <w:szCs w:val="18"/>
        </w:rPr>
        <w:t>el-</w:t>
      </w:r>
      <w:proofErr w:type="spellStart"/>
      <w:r w:rsidRPr="001F4309">
        <w:rPr>
          <w:rFonts w:cs="Gentium Plus"/>
          <w:i/>
          <w:iCs/>
          <w:color w:val="000000" w:themeColor="text1"/>
          <w:sz w:val="18"/>
          <w:szCs w:val="18"/>
        </w:rPr>
        <w:t>Câmiʿu’ṣ</w:t>
      </w:r>
      <w:proofErr w:type="spellEnd"/>
      <w:r w:rsidRPr="001F4309">
        <w:rPr>
          <w:rFonts w:cs="Gentium Plus"/>
          <w:i/>
          <w:iCs/>
          <w:color w:val="000000" w:themeColor="text1"/>
          <w:sz w:val="18"/>
          <w:szCs w:val="18"/>
        </w:rPr>
        <w:t>-</w:t>
      </w:r>
      <w:proofErr w:type="spellStart"/>
      <w:r w:rsidRPr="001F4309">
        <w:rPr>
          <w:rFonts w:cs="Gentium Plus"/>
          <w:i/>
          <w:iCs/>
          <w:color w:val="000000" w:themeColor="text1"/>
          <w:sz w:val="18"/>
          <w:szCs w:val="18"/>
        </w:rPr>
        <w:t>ṣaḥîḥ</w:t>
      </w:r>
      <w:proofErr w:type="spellEnd"/>
      <w:r w:rsidRPr="001F4309">
        <w:rPr>
          <w:rFonts w:cs="Gentium Plus"/>
          <w:i/>
          <w:iCs/>
          <w:color w:val="000000" w:themeColor="text1"/>
          <w:sz w:val="18"/>
          <w:szCs w:val="18"/>
        </w:rPr>
        <w:t>.</w:t>
      </w:r>
      <w:r w:rsidRPr="001F4309">
        <w:rPr>
          <w:rFonts w:cs="Gentium Plus"/>
          <w:color w:val="000000" w:themeColor="text1"/>
          <w:sz w:val="18"/>
          <w:szCs w:val="18"/>
        </w:rPr>
        <w:t xml:space="preserve"> </w:t>
      </w:r>
      <w:proofErr w:type="spellStart"/>
      <w:r w:rsidR="001A1A40" w:rsidRPr="001F4309">
        <w:rPr>
          <w:rFonts w:cs="Gentium Plus"/>
          <w:color w:val="000000" w:themeColor="text1"/>
          <w:sz w:val="18"/>
          <w:szCs w:val="18"/>
        </w:rPr>
        <w:t>nşr</w:t>
      </w:r>
      <w:proofErr w:type="spellEnd"/>
      <w:r w:rsidRPr="001F4309">
        <w:rPr>
          <w:rFonts w:cs="Gentium Plus"/>
          <w:color w:val="000000" w:themeColor="text1"/>
          <w:sz w:val="18"/>
          <w:szCs w:val="18"/>
        </w:rPr>
        <w:t xml:space="preserve">. Muhammed </w:t>
      </w:r>
      <w:proofErr w:type="spellStart"/>
      <w:r w:rsidRPr="001F4309">
        <w:rPr>
          <w:rFonts w:cs="Gentium Plus"/>
          <w:color w:val="000000" w:themeColor="text1"/>
          <w:sz w:val="18"/>
          <w:szCs w:val="18"/>
        </w:rPr>
        <w:t>Züheyr</w:t>
      </w:r>
      <w:proofErr w:type="spellEnd"/>
      <w:r w:rsidRPr="001F4309">
        <w:rPr>
          <w:rFonts w:cs="Gentium Plus"/>
          <w:color w:val="000000" w:themeColor="text1"/>
          <w:sz w:val="18"/>
          <w:szCs w:val="18"/>
        </w:rPr>
        <w:t xml:space="preserve"> b. </w:t>
      </w:r>
      <w:proofErr w:type="spellStart"/>
      <w:r w:rsidRPr="001F4309">
        <w:rPr>
          <w:rFonts w:cs="Gentium Plus"/>
          <w:color w:val="000000" w:themeColor="text1"/>
          <w:sz w:val="18"/>
          <w:szCs w:val="18"/>
        </w:rPr>
        <w:t>Nasr</w:t>
      </w:r>
      <w:proofErr w:type="spellEnd"/>
      <w:r w:rsidRPr="001F4309">
        <w:rPr>
          <w:rFonts w:cs="Gentium Plus"/>
          <w:color w:val="000000" w:themeColor="text1"/>
          <w:sz w:val="18"/>
          <w:szCs w:val="18"/>
        </w:rPr>
        <w:t xml:space="preserve">. 8 Cilt. </w:t>
      </w:r>
      <w:proofErr w:type="spellStart"/>
      <w:r w:rsidRPr="001F4309">
        <w:rPr>
          <w:rFonts w:cs="Gentium Plus"/>
          <w:color w:val="000000" w:themeColor="text1"/>
          <w:sz w:val="18"/>
          <w:szCs w:val="18"/>
        </w:rPr>
        <w:t>b.y</w:t>
      </w:r>
      <w:proofErr w:type="spellEnd"/>
      <w:r w:rsidRPr="001F4309">
        <w:rPr>
          <w:rFonts w:cs="Gentium Plus"/>
          <w:color w:val="000000" w:themeColor="text1"/>
          <w:sz w:val="18"/>
          <w:szCs w:val="18"/>
        </w:rPr>
        <w:t xml:space="preserve">.: </w:t>
      </w:r>
      <w:proofErr w:type="spellStart"/>
      <w:r w:rsidR="00B5519F" w:rsidRPr="001F4309">
        <w:rPr>
          <w:rFonts w:cs="Gentium Plus"/>
          <w:color w:val="000000" w:themeColor="text1"/>
          <w:sz w:val="18"/>
          <w:szCs w:val="18"/>
        </w:rPr>
        <w:t>Dâru</w:t>
      </w:r>
      <w:proofErr w:type="spellEnd"/>
      <w:r w:rsidR="00B5519F" w:rsidRPr="001F4309">
        <w:rPr>
          <w:rFonts w:cs="Gentium Plus"/>
          <w:color w:val="000000" w:themeColor="text1"/>
          <w:sz w:val="18"/>
          <w:szCs w:val="18"/>
        </w:rPr>
        <w:t xml:space="preserve"> </w:t>
      </w:r>
      <w:proofErr w:type="spellStart"/>
      <w:r w:rsidR="00B5519F" w:rsidRPr="001F4309">
        <w:rPr>
          <w:rFonts w:cs="Gentium Plus"/>
          <w:color w:val="000000" w:themeColor="text1"/>
          <w:sz w:val="18"/>
          <w:szCs w:val="18"/>
        </w:rPr>
        <w:t>Tavki’n-Necât</w:t>
      </w:r>
      <w:proofErr w:type="spellEnd"/>
      <w:r w:rsidRPr="001F4309">
        <w:rPr>
          <w:rFonts w:cs="Gentium Plus"/>
          <w:color w:val="000000" w:themeColor="text1"/>
          <w:sz w:val="18"/>
          <w:szCs w:val="18"/>
        </w:rPr>
        <w:t xml:space="preserve">, 2. </w:t>
      </w:r>
      <w:r w:rsidR="00B66F97" w:rsidRPr="001F4309">
        <w:rPr>
          <w:rFonts w:cs="Gentium Plus"/>
          <w:color w:val="000000" w:themeColor="text1"/>
          <w:sz w:val="18"/>
          <w:szCs w:val="18"/>
        </w:rPr>
        <w:t>Basım</w:t>
      </w:r>
      <w:r w:rsidRPr="001F4309">
        <w:rPr>
          <w:rFonts w:cs="Gentium Plus"/>
          <w:color w:val="000000" w:themeColor="text1"/>
          <w:sz w:val="18"/>
          <w:szCs w:val="18"/>
        </w:rPr>
        <w:t>, 1422/2001.</w:t>
      </w:r>
    </w:p>
    <w:p w14:paraId="4658A67A" w14:textId="7966B8C2" w:rsidR="00021BA1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C20261">
        <w:rPr>
          <w:rFonts w:cs="Gentium Plus"/>
          <w:sz w:val="19"/>
          <w:szCs w:val="19"/>
        </w:rPr>
        <w:t>Kitap Bölümü, Basılı Bildiri ve Ansiklopedi Maddesi türündeki çalışmalar kaynakçada yazılırken sayfa aralığı en sonda değil basım bilgilerinden önce belirtilir.</w:t>
      </w:r>
      <w:r w:rsidR="00DF3AF7" w:rsidRPr="00C20261">
        <w:rPr>
          <w:rFonts w:cs="Gentium Plus"/>
          <w:sz w:val="19"/>
          <w:szCs w:val="19"/>
        </w:rPr>
        <w:t xml:space="preserve"> Yalnızca makale türü çalışmalarda sayfa aralığı en sonda yazılır.</w:t>
      </w:r>
    </w:p>
    <w:p w14:paraId="1B4EF550" w14:textId="16E8D310" w:rsidR="00021BA1" w:rsidRPr="00CC68D4" w:rsidRDefault="003F3E4A" w:rsidP="00CC68D4">
      <w:pPr>
        <w:pStyle w:val="ListeParagraf"/>
        <w:numPr>
          <w:ilvl w:val="0"/>
          <w:numId w:val="0"/>
        </w:numPr>
        <w:spacing w:before="0"/>
        <w:ind w:left="1985" w:hanging="1276"/>
        <w:rPr>
          <w:rFonts w:cs="Gentium Plus"/>
          <w:sz w:val="18"/>
          <w:szCs w:val="18"/>
        </w:rPr>
      </w:pPr>
      <w:r w:rsidRPr="00CC68D4">
        <w:rPr>
          <w:rStyle w:val="RenkliMetinChar"/>
          <w:b/>
          <w:bCs/>
          <w:sz w:val="18"/>
          <w:szCs w:val="18"/>
        </w:rPr>
        <w:t>Örnek:</w:t>
      </w:r>
      <w:r w:rsidRPr="00CC68D4">
        <w:rPr>
          <w:rFonts w:cs="Gentium Plus"/>
          <w:sz w:val="18"/>
          <w:szCs w:val="18"/>
        </w:rPr>
        <w:t xml:space="preserve"> </w:t>
      </w:r>
      <w:r w:rsidR="00DF3AF7" w:rsidRPr="00CC68D4">
        <w:rPr>
          <w:rFonts w:cs="Gentium Plus"/>
          <w:sz w:val="18"/>
          <w:szCs w:val="18"/>
        </w:rPr>
        <w:t xml:space="preserve"> </w:t>
      </w:r>
      <w:r w:rsidRPr="00CC68D4">
        <w:rPr>
          <w:rFonts w:cs="Gentium Plus"/>
          <w:sz w:val="18"/>
          <w:szCs w:val="18"/>
        </w:rPr>
        <w:t>Akün, Ömer Faruk. “</w:t>
      </w:r>
      <w:proofErr w:type="spellStart"/>
      <w:r w:rsidRPr="00CC68D4">
        <w:rPr>
          <w:rFonts w:cs="Gentium Plus"/>
          <w:sz w:val="18"/>
          <w:szCs w:val="18"/>
        </w:rPr>
        <w:t>Âlî</w:t>
      </w:r>
      <w:proofErr w:type="spellEnd"/>
      <w:r w:rsidRPr="00CC68D4">
        <w:rPr>
          <w:rFonts w:cs="Gentium Plus"/>
          <w:sz w:val="18"/>
          <w:szCs w:val="18"/>
        </w:rPr>
        <w:t xml:space="preserve"> Mustafa Efendi”. </w:t>
      </w:r>
      <w:r w:rsidRPr="00CC68D4">
        <w:rPr>
          <w:rFonts w:cs="Gentium Plus"/>
          <w:i/>
          <w:iCs/>
          <w:sz w:val="18"/>
          <w:szCs w:val="18"/>
        </w:rPr>
        <w:t>Türkiye Diyanet Vakfı İslâm Ansiklopedisi</w:t>
      </w:r>
      <w:r w:rsidRPr="00CC68D4">
        <w:rPr>
          <w:rFonts w:cs="Gentium Plus"/>
          <w:sz w:val="18"/>
          <w:szCs w:val="18"/>
        </w:rPr>
        <w:t>. 2/</w:t>
      </w:r>
      <w:r w:rsidRPr="00F01FAF">
        <w:rPr>
          <w:rFonts w:cs="Gentium Plus"/>
          <w:color w:val="FF0000"/>
          <w:sz w:val="18"/>
          <w:szCs w:val="18"/>
        </w:rPr>
        <w:t>416-417</w:t>
      </w:r>
      <w:r w:rsidRPr="00CC68D4">
        <w:rPr>
          <w:rFonts w:cs="Gentium Plus"/>
          <w:sz w:val="18"/>
          <w:szCs w:val="18"/>
        </w:rPr>
        <w:t>. Ankara: TDV Yayınları, 1989.</w:t>
      </w:r>
    </w:p>
    <w:p w14:paraId="120FEE14" w14:textId="07C29C8A" w:rsidR="001E7412" w:rsidRPr="00CC68D4" w:rsidRDefault="003F3E4A" w:rsidP="00CC68D4">
      <w:pPr>
        <w:pStyle w:val="ListeParagraf"/>
        <w:numPr>
          <w:ilvl w:val="0"/>
          <w:numId w:val="0"/>
        </w:numPr>
        <w:spacing w:before="0"/>
        <w:ind w:left="1983" w:hanging="567"/>
        <w:rPr>
          <w:rFonts w:cs="Gentium Plus"/>
          <w:sz w:val="18"/>
          <w:szCs w:val="18"/>
        </w:rPr>
      </w:pPr>
      <w:r w:rsidRPr="00CC68D4">
        <w:rPr>
          <w:rFonts w:cs="Gentium Plus"/>
          <w:sz w:val="18"/>
          <w:szCs w:val="18"/>
        </w:rPr>
        <w:t>Türcan, Galip. “</w:t>
      </w:r>
      <w:proofErr w:type="spellStart"/>
      <w:r w:rsidRPr="00CC68D4">
        <w:rPr>
          <w:rFonts w:cs="Gentium Plus"/>
          <w:sz w:val="18"/>
          <w:szCs w:val="18"/>
        </w:rPr>
        <w:t>Kelâm’ın</w:t>
      </w:r>
      <w:proofErr w:type="spellEnd"/>
      <w:r w:rsidRPr="00CC68D4">
        <w:rPr>
          <w:rFonts w:cs="Gentium Plus"/>
          <w:sz w:val="18"/>
          <w:szCs w:val="18"/>
        </w:rPr>
        <w:t xml:space="preserve"> </w:t>
      </w:r>
      <w:proofErr w:type="spellStart"/>
      <w:r w:rsidRPr="00CC68D4">
        <w:rPr>
          <w:rFonts w:cs="Gentium Plus"/>
          <w:sz w:val="18"/>
          <w:szCs w:val="18"/>
        </w:rPr>
        <w:t>Meşrûiyeti</w:t>
      </w:r>
      <w:proofErr w:type="spellEnd"/>
      <w:r w:rsidRPr="00CC68D4">
        <w:rPr>
          <w:rFonts w:cs="Gentium Plus"/>
          <w:sz w:val="18"/>
          <w:szCs w:val="18"/>
        </w:rPr>
        <w:t xml:space="preserve"> Sorunu: </w:t>
      </w:r>
      <w:proofErr w:type="spellStart"/>
      <w:r w:rsidRPr="00CC68D4">
        <w:rPr>
          <w:rFonts w:cs="Gentium Plus"/>
          <w:sz w:val="18"/>
          <w:szCs w:val="18"/>
        </w:rPr>
        <w:t>Ehl</w:t>
      </w:r>
      <w:proofErr w:type="spellEnd"/>
      <w:r w:rsidRPr="00CC68D4">
        <w:rPr>
          <w:rFonts w:cs="Gentium Plus"/>
          <w:sz w:val="18"/>
          <w:szCs w:val="18"/>
        </w:rPr>
        <w:t xml:space="preserve">-i Sünnet Kelâmı ve Olgusal Gerçeklik Arasındaki İlişki”. </w:t>
      </w:r>
      <w:proofErr w:type="spellStart"/>
      <w:r w:rsidRPr="00CC68D4">
        <w:rPr>
          <w:rFonts w:cs="Gentium Plus"/>
          <w:i/>
          <w:iCs/>
          <w:sz w:val="18"/>
          <w:szCs w:val="18"/>
        </w:rPr>
        <w:t>Marife</w:t>
      </w:r>
      <w:proofErr w:type="spellEnd"/>
      <w:r w:rsidRPr="00CC68D4">
        <w:rPr>
          <w:rFonts w:cs="Gentium Plus"/>
          <w:sz w:val="18"/>
          <w:szCs w:val="18"/>
        </w:rPr>
        <w:t xml:space="preserve"> 5/3 (2005), </w:t>
      </w:r>
      <w:r w:rsidRPr="00F01FAF">
        <w:rPr>
          <w:rFonts w:cs="Gentium Plus"/>
          <w:color w:val="FF0000"/>
          <w:sz w:val="18"/>
          <w:szCs w:val="18"/>
        </w:rPr>
        <w:t>175-193</w:t>
      </w:r>
      <w:r w:rsidRPr="00CC68D4">
        <w:rPr>
          <w:rFonts w:cs="Gentium Plus"/>
          <w:sz w:val="18"/>
          <w:szCs w:val="18"/>
        </w:rPr>
        <w:t>.</w:t>
      </w:r>
      <w:r w:rsidR="001E7412" w:rsidRPr="00CC68D4">
        <w:rPr>
          <w:rFonts w:cs="Gentium Plus"/>
          <w:sz w:val="18"/>
          <w:szCs w:val="18"/>
        </w:rPr>
        <w:t xml:space="preserve"> </w:t>
      </w:r>
    </w:p>
    <w:tbl>
      <w:tblPr>
        <w:tblStyle w:val="SNADBilgiTablosu"/>
        <w:tblW w:w="5000" w:type="pct"/>
        <w:tblLook w:val="04A0" w:firstRow="1" w:lastRow="0" w:firstColumn="1" w:lastColumn="0" w:noHBand="0" w:noVBand="1"/>
      </w:tblPr>
      <w:tblGrid>
        <w:gridCol w:w="9345"/>
      </w:tblGrid>
      <w:tr w:rsidR="001E7412" w:rsidRPr="001F4309" w14:paraId="535AD06B" w14:textId="77777777" w:rsidTr="00E33117">
        <w:tc>
          <w:tcPr>
            <w:tcW w:w="5000" w:type="pct"/>
          </w:tcPr>
          <w:p w14:paraId="082D2633" w14:textId="75551F10" w:rsidR="001E7412" w:rsidRPr="001F4309" w:rsidRDefault="002E1DF6" w:rsidP="001E7412">
            <w:pPr>
              <w:spacing w:before="0"/>
              <w:ind w:left="227" w:hanging="227"/>
              <w:rPr>
                <w:rFonts w:cs="Gentium Plus"/>
                <w:sz w:val="16"/>
                <w:szCs w:val="16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ab/>
            </w:r>
            <w:proofErr w:type="spellStart"/>
            <w:r w:rsidR="001E3E61" w:rsidRPr="001E3E61">
              <w:rPr>
                <w:rFonts w:cs="Gentium Plus"/>
                <w:sz w:val="16"/>
                <w:szCs w:val="16"/>
              </w:rPr>
              <w:t>EndNote</w:t>
            </w:r>
            <w:r w:rsidR="001E3E61">
              <w:rPr>
                <w:rFonts w:cs="Gentium Plus"/>
                <w:sz w:val="16"/>
                <w:szCs w:val="16"/>
              </w:rPr>
              <w:t>’da</w:t>
            </w:r>
            <w:proofErr w:type="spellEnd"/>
            <w:r w:rsidR="001E3E61" w:rsidRPr="001E3E61">
              <w:rPr>
                <w:rFonts w:cs="Gentium Plus"/>
                <w:sz w:val="16"/>
                <w:szCs w:val="16"/>
              </w:rPr>
              <w:t xml:space="preserve"> “Tahkik Eden”, “Neşreden”, “Sadeleştiren” ve “Hazırlayan”, aynı isimde olan veri alanına,  </w:t>
            </w:r>
            <w:proofErr w:type="spellStart"/>
            <w:r w:rsidR="001E3E61" w:rsidRPr="001E3E61">
              <w:rPr>
                <w:rFonts w:cs="Gentium Plus"/>
                <w:sz w:val="16"/>
                <w:szCs w:val="16"/>
              </w:rPr>
              <w:t>Zotero’da</w:t>
            </w:r>
            <w:proofErr w:type="spellEnd"/>
            <w:r w:rsidR="001E3E61" w:rsidRPr="001E3E61">
              <w:rPr>
                <w:rFonts w:cs="Gentium Plus"/>
                <w:sz w:val="16"/>
                <w:szCs w:val="16"/>
              </w:rPr>
              <w:t xml:space="preserve"> ise “Dizi Editörü/Series Editor” veya “İlave/Ekstra” </w:t>
            </w:r>
            <w:r w:rsidR="00935975">
              <w:rPr>
                <w:rFonts w:cs="Gentium Plus"/>
                <w:sz w:val="16"/>
                <w:szCs w:val="16"/>
              </w:rPr>
              <w:t>alanına girilir.</w:t>
            </w:r>
          </w:p>
          <w:p w14:paraId="471F1718" w14:textId="3FD4EC1B" w:rsidR="001E7412" w:rsidRPr="001F4309" w:rsidRDefault="002E1DF6" w:rsidP="001E7412">
            <w:pPr>
              <w:spacing w:before="0"/>
              <w:ind w:left="227" w:hanging="227"/>
              <w:rPr>
                <w:rFonts w:cs="Gentium Plus"/>
                <w:sz w:val="16"/>
                <w:szCs w:val="16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lastRenderedPageBreak/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ab/>
            </w:r>
            <w:proofErr w:type="spellStart"/>
            <w:r w:rsidR="001E7412" w:rsidRPr="001F4309">
              <w:rPr>
                <w:rFonts w:cs="Gentium Plus"/>
                <w:sz w:val="16"/>
                <w:szCs w:val="16"/>
              </w:rPr>
              <w:t>EndNote</w:t>
            </w:r>
            <w:proofErr w:type="spellEnd"/>
            <w:r w:rsidR="001E7412" w:rsidRPr="001F4309">
              <w:rPr>
                <w:rFonts w:cs="Gentium Plus"/>
                <w:sz w:val="16"/>
                <w:szCs w:val="16"/>
              </w:rPr>
              <w:t xml:space="preserve"> ve </w:t>
            </w:r>
            <w:proofErr w:type="spellStart"/>
            <w:r w:rsidR="001E7412" w:rsidRPr="001F4309">
              <w:rPr>
                <w:rFonts w:cs="Gentium Plus"/>
                <w:sz w:val="16"/>
                <w:szCs w:val="16"/>
              </w:rPr>
              <w:t>Zotero</w:t>
            </w:r>
            <w:proofErr w:type="spellEnd"/>
            <w:r w:rsidR="001E7412" w:rsidRPr="001F4309">
              <w:rPr>
                <w:rFonts w:cs="Gentium Plus"/>
                <w:sz w:val="16"/>
                <w:szCs w:val="16"/>
              </w:rPr>
              <w:t xml:space="preserve"> gibi programlarda cilt ve baskı sayısı kaydedilirken “Cilt” ile “x. Basım” sözcükleri yazılmaz. Bunlar şablonda yer almaktadır.</w:t>
            </w:r>
          </w:p>
          <w:p w14:paraId="0EC5BFC6" w14:textId="58EC353D" w:rsidR="001E7412" w:rsidRPr="001F4309" w:rsidRDefault="002E1DF6" w:rsidP="001E7412">
            <w:pPr>
              <w:spacing w:before="0"/>
              <w:ind w:left="227" w:hanging="227"/>
              <w:rPr>
                <w:rFonts w:cs="Gentium Plus"/>
                <w:b/>
                <w:bCs/>
                <w:sz w:val="16"/>
                <w:szCs w:val="16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ab/>
            </w:r>
            <w:r w:rsidR="001E7412" w:rsidRPr="001F4309">
              <w:rPr>
                <w:rFonts w:cs="Gentium Plus"/>
                <w:sz w:val="16"/>
                <w:szCs w:val="16"/>
              </w:rPr>
              <w:t xml:space="preserve">Makale DOI numarası </w:t>
            </w:r>
            <w:proofErr w:type="spellStart"/>
            <w:r w:rsidR="001E7412" w:rsidRPr="001F4309">
              <w:rPr>
                <w:rFonts w:cs="Gentium Plus"/>
                <w:sz w:val="16"/>
                <w:szCs w:val="16"/>
              </w:rPr>
              <w:t>EndNote</w:t>
            </w:r>
            <w:proofErr w:type="spellEnd"/>
            <w:r w:rsidR="001E7412" w:rsidRPr="001F4309">
              <w:rPr>
                <w:rFonts w:cs="Gentium Plus"/>
                <w:sz w:val="16"/>
                <w:szCs w:val="16"/>
              </w:rPr>
              <w:t xml:space="preserve"> kütüphanesine https://doi.org/ uzantısı olmadan 10.18505/cuifd.12582 şeklinde kaydedilir, “https://doi.org/” ön eki şablonda yer almaktadır.</w:t>
            </w:r>
          </w:p>
        </w:tc>
      </w:tr>
    </w:tbl>
    <w:p w14:paraId="4786CC50" w14:textId="74AA8810" w:rsidR="003F3E4A" w:rsidRPr="00C20261" w:rsidRDefault="003F3E4A" w:rsidP="00C20261">
      <w:pPr>
        <w:pStyle w:val="ListeParagraf"/>
        <w:numPr>
          <w:ilvl w:val="0"/>
          <w:numId w:val="5"/>
        </w:numPr>
        <w:rPr>
          <w:rFonts w:cs="Gentium Plus"/>
          <w:szCs w:val="20"/>
        </w:rPr>
      </w:pPr>
      <w:r w:rsidRPr="00C20261">
        <w:rPr>
          <w:rFonts w:cs="Gentium Plus"/>
          <w:szCs w:val="20"/>
        </w:rPr>
        <w:lastRenderedPageBreak/>
        <w:t>Klasik kaynakların bası</w:t>
      </w:r>
      <w:r w:rsidR="00B66F97" w:rsidRPr="00C20261">
        <w:rPr>
          <w:rFonts w:cs="Gentium Plus"/>
          <w:szCs w:val="20"/>
        </w:rPr>
        <w:t>m</w:t>
      </w:r>
      <w:r w:rsidRPr="00C20261">
        <w:rPr>
          <w:rFonts w:cs="Gentium Plus"/>
          <w:szCs w:val="20"/>
        </w:rPr>
        <w:t xml:space="preserve"> tarihi, Hicrî/Milâdî olarak “534/1139” şeklinde yazılır.</w:t>
      </w:r>
    </w:p>
    <w:p w14:paraId="74210EF2" w14:textId="195D7023" w:rsidR="001E7412" w:rsidRPr="00CC68D4" w:rsidRDefault="003F3E4A" w:rsidP="00CC68D4">
      <w:pPr>
        <w:pStyle w:val="ListeParagraf"/>
        <w:numPr>
          <w:ilvl w:val="0"/>
          <w:numId w:val="0"/>
        </w:numPr>
        <w:spacing w:before="0"/>
        <w:ind w:left="709"/>
        <w:rPr>
          <w:rFonts w:cs="Gentium Plus"/>
          <w:b/>
          <w:bCs/>
          <w:sz w:val="18"/>
          <w:szCs w:val="18"/>
        </w:rPr>
      </w:pPr>
      <w:r w:rsidRPr="00CC68D4">
        <w:rPr>
          <w:rStyle w:val="RenkliMetinChar"/>
          <w:b/>
          <w:bCs/>
          <w:sz w:val="18"/>
          <w:szCs w:val="18"/>
        </w:rPr>
        <w:t>Örnek</w:t>
      </w:r>
      <w:r w:rsidR="0088514F" w:rsidRPr="00CC68D4">
        <w:rPr>
          <w:rFonts w:eastAsiaTheme="minorHAnsi"/>
          <w:color w:val="1ABAC8"/>
          <w:sz w:val="18"/>
          <w:szCs w:val="18"/>
          <w:lang w:eastAsia="en-US"/>
        </w:rPr>
        <w:t>:</w:t>
      </w:r>
      <w:r w:rsidR="0088514F" w:rsidRPr="00CC68D4">
        <w:rPr>
          <w:rFonts w:eastAsiaTheme="minorHAnsi"/>
          <w:color w:val="000000"/>
          <w:sz w:val="18"/>
          <w:szCs w:val="18"/>
          <w:lang w:eastAsia="en-US"/>
        </w:rPr>
        <w:t xml:space="preserve"> … (</w:t>
      </w:r>
      <w:proofErr w:type="spellStart"/>
      <w:r w:rsidRPr="00CC68D4">
        <w:rPr>
          <w:rFonts w:eastAsiaTheme="minorHAnsi" w:cs="Gentium Plus"/>
          <w:color w:val="000000"/>
          <w:sz w:val="18"/>
          <w:szCs w:val="18"/>
          <w:lang w:eastAsia="en-US"/>
        </w:rPr>
        <w:t>Bezzâzî</w:t>
      </w:r>
      <w:proofErr w:type="spellEnd"/>
      <w:r w:rsidRPr="00CC68D4">
        <w:rPr>
          <w:rFonts w:eastAsiaTheme="minorHAnsi" w:cs="Gentium Plus"/>
          <w:color w:val="000000"/>
          <w:sz w:val="18"/>
          <w:szCs w:val="18"/>
          <w:lang w:eastAsia="en-US"/>
        </w:rPr>
        <w:t>, 1310</w:t>
      </w:r>
      <w:r w:rsidR="0088514F" w:rsidRPr="00CC68D4">
        <w:rPr>
          <w:rFonts w:eastAsiaTheme="minorHAnsi" w:cs="Gentium Plus"/>
          <w:color w:val="000000"/>
          <w:sz w:val="18"/>
          <w:szCs w:val="18"/>
          <w:lang w:eastAsia="en-US"/>
        </w:rPr>
        <w:t>/1892</w:t>
      </w:r>
      <w:r w:rsidRPr="00CC68D4">
        <w:rPr>
          <w:rFonts w:eastAsiaTheme="minorHAnsi" w:cs="Gentium Plus"/>
          <w:color w:val="000000"/>
          <w:sz w:val="18"/>
          <w:szCs w:val="18"/>
          <w:lang w:eastAsia="en-US"/>
        </w:rPr>
        <w:t>, 243</w:t>
      </w:r>
      <w:r w:rsidR="0088514F" w:rsidRPr="00CC68D4">
        <w:rPr>
          <w:rFonts w:eastAsiaTheme="minorHAnsi" w:cs="Gentium Plus"/>
          <w:color w:val="000000"/>
          <w:sz w:val="18"/>
          <w:szCs w:val="18"/>
          <w:lang w:eastAsia="en-US"/>
        </w:rPr>
        <w:t>)</w:t>
      </w:r>
      <w:r w:rsidRPr="00CC68D4">
        <w:rPr>
          <w:rFonts w:eastAsiaTheme="minorHAnsi" w:cs="Gentium Plus"/>
          <w:color w:val="000000"/>
          <w:sz w:val="18"/>
          <w:szCs w:val="18"/>
          <w:lang w:eastAsia="en-US"/>
        </w:rPr>
        <w:t>.</w:t>
      </w:r>
      <w:r w:rsidR="001E7412" w:rsidRPr="00CC68D4">
        <w:rPr>
          <w:rFonts w:cs="Gentium Plus"/>
          <w:b/>
          <w:bCs/>
          <w:sz w:val="18"/>
          <w:szCs w:val="18"/>
        </w:rPr>
        <w:t xml:space="preserve"> </w:t>
      </w:r>
    </w:p>
    <w:tbl>
      <w:tblPr>
        <w:tblStyle w:val="SNADBilgiTablosu"/>
        <w:tblW w:w="5000" w:type="pct"/>
        <w:tblLook w:val="04A0" w:firstRow="1" w:lastRow="0" w:firstColumn="1" w:lastColumn="0" w:noHBand="0" w:noVBand="1"/>
      </w:tblPr>
      <w:tblGrid>
        <w:gridCol w:w="9345"/>
      </w:tblGrid>
      <w:tr w:rsidR="001E7412" w:rsidRPr="001F4309" w14:paraId="4F766F64" w14:textId="77777777" w:rsidTr="006E1E02">
        <w:tc>
          <w:tcPr>
            <w:tcW w:w="5000" w:type="pct"/>
          </w:tcPr>
          <w:p w14:paraId="33474031" w14:textId="78D86C31" w:rsidR="001E7412" w:rsidRPr="001F4309" w:rsidRDefault="002E1DF6" w:rsidP="001E7412">
            <w:pPr>
              <w:spacing w:before="0"/>
              <w:ind w:left="227" w:hanging="227"/>
              <w:rPr>
                <w:rFonts w:cs="Gentium Plus"/>
                <w:b/>
                <w:bCs/>
                <w:sz w:val="16"/>
                <w:szCs w:val="16"/>
              </w:rPr>
            </w:pP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></w:t>
            </w:r>
            <w:r>
              <w:rPr>
                <w:rFonts w:ascii="Font Awesome 5 Free Solid" w:hAnsi="Font Awesome 5 Free Solid" w:cs="Gentium Plus"/>
                <w:color w:val="1ABAC8"/>
                <w:sz w:val="16"/>
                <w:szCs w:val="16"/>
              </w:rPr>
              <w:tab/>
            </w:r>
            <w:r w:rsidR="001E7412" w:rsidRPr="001F4309">
              <w:rPr>
                <w:rFonts w:cs="Gentium Plus"/>
                <w:sz w:val="16"/>
                <w:szCs w:val="16"/>
              </w:rPr>
              <w:t xml:space="preserve">Eser baskı bilgilerinin Hicrî/Milâdî olarak kullanıldığı yayınlarda </w:t>
            </w:r>
            <w:proofErr w:type="spellStart"/>
            <w:r w:rsidR="001E7412" w:rsidRPr="001F4309">
              <w:rPr>
                <w:rFonts w:cs="Gentium Plus"/>
                <w:sz w:val="16"/>
                <w:szCs w:val="16"/>
              </w:rPr>
              <w:t>EndNote’ta</w:t>
            </w:r>
            <w:proofErr w:type="spellEnd"/>
            <w:r w:rsidR="001E7412" w:rsidRPr="001F4309">
              <w:rPr>
                <w:rFonts w:cs="Gentium Plus"/>
                <w:sz w:val="16"/>
                <w:szCs w:val="16"/>
              </w:rPr>
              <w:t xml:space="preserve"> tarih bilgisi 1310/</w:t>
            </w:r>
            <w:r w:rsidR="0088514F" w:rsidRPr="001F4309">
              <w:rPr>
                <w:rFonts w:cs="Gentium Plus"/>
                <w:sz w:val="16"/>
                <w:szCs w:val="16"/>
              </w:rPr>
              <w:t>1</w:t>
            </w:r>
            <w:r w:rsidR="001E7412" w:rsidRPr="001F4309">
              <w:rPr>
                <w:rFonts w:cs="Gentium Plus"/>
                <w:sz w:val="16"/>
                <w:szCs w:val="16"/>
              </w:rPr>
              <w:t>892 şeklinde Yıl (</w:t>
            </w:r>
            <w:proofErr w:type="spellStart"/>
            <w:r w:rsidR="001E7412" w:rsidRPr="001F4309">
              <w:rPr>
                <w:rFonts w:cs="Gentium Plus"/>
                <w:sz w:val="16"/>
                <w:szCs w:val="16"/>
              </w:rPr>
              <w:t>Year</w:t>
            </w:r>
            <w:proofErr w:type="spellEnd"/>
            <w:r w:rsidR="001E7412" w:rsidRPr="001F4309">
              <w:rPr>
                <w:rFonts w:cs="Gentium Plus"/>
                <w:sz w:val="16"/>
                <w:szCs w:val="16"/>
              </w:rPr>
              <w:t>) alanına yazılır.</w:t>
            </w:r>
          </w:p>
        </w:tc>
      </w:tr>
    </w:tbl>
    <w:p w14:paraId="78D93B78" w14:textId="3FCF8ABD" w:rsidR="00060DC7" w:rsidRPr="00C20261" w:rsidRDefault="00060DC7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C20261">
        <w:rPr>
          <w:rFonts w:cs="Gentium Plus"/>
          <w:sz w:val="19"/>
          <w:szCs w:val="19"/>
        </w:rPr>
        <w:t>Tarihi bilinmeyen bir eser için “</w:t>
      </w:r>
      <w:proofErr w:type="spellStart"/>
      <w:r w:rsidRPr="00C20261">
        <w:rPr>
          <w:rFonts w:cs="Gentium Plus"/>
          <w:sz w:val="19"/>
          <w:szCs w:val="19"/>
        </w:rPr>
        <w:t>ts</w:t>
      </w:r>
      <w:proofErr w:type="spellEnd"/>
      <w:r w:rsidRPr="00C20261">
        <w:rPr>
          <w:rFonts w:cs="Gentium Plus"/>
          <w:sz w:val="19"/>
          <w:szCs w:val="19"/>
        </w:rPr>
        <w:t>.” kısaltması kullanıl</w:t>
      </w:r>
      <w:r w:rsidR="00FA41A4" w:rsidRPr="00C20261">
        <w:rPr>
          <w:rFonts w:cs="Gentium Plus"/>
          <w:sz w:val="19"/>
          <w:szCs w:val="19"/>
        </w:rPr>
        <w:t>ır.</w:t>
      </w:r>
    </w:p>
    <w:p w14:paraId="53F7FC6D" w14:textId="1364CEF9" w:rsidR="00060DC7" w:rsidRDefault="0088514F" w:rsidP="00CC68D4">
      <w:pPr>
        <w:pStyle w:val="ListeParagraf"/>
        <w:numPr>
          <w:ilvl w:val="0"/>
          <w:numId w:val="0"/>
        </w:numPr>
        <w:spacing w:before="0"/>
        <w:ind w:left="720"/>
        <w:rPr>
          <w:rFonts w:cs="Gentium Plus"/>
          <w:sz w:val="18"/>
          <w:szCs w:val="18"/>
        </w:rPr>
      </w:pPr>
      <w:r w:rsidRPr="00CC68D4">
        <w:rPr>
          <w:rStyle w:val="RenkliMetinChar"/>
          <w:b/>
          <w:bCs/>
          <w:sz w:val="18"/>
          <w:szCs w:val="18"/>
        </w:rPr>
        <w:t>Örnek</w:t>
      </w:r>
      <w:r w:rsidRPr="00CC68D4">
        <w:rPr>
          <w:rFonts w:eastAsiaTheme="minorHAnsi"/>
          <w:color w:val="1ABAC8"/>
          <w:sz w:val="18"/>
          <w:szCs w:val="18"/>
          <w:lang w:eastAsia="en-US"/>
        </w:rPr>
        <w:t>:</w:t>
      </w:r>
      <w:r w:rsidRPr="00CC68D4">
        <w:rPr>
          <w:rFonts w:eastAsiaTheme="minorHAnsi"/>
          <w:color w:val="000000"/>
          <w:sz w:val="18"/>
          <w:szCs w:val="18"/>
          <w:lang w:eastAsia="en-US"/>
        </w:rPr>
        <w:t xml:space="preserve"> … </w:t>
      </w:r>
      <w:r w:rsidR="00060DC7" w:rsidRPr="00CC68D4">
        <w:rPr>
          <w:rFonts w:cs="Gentium Plus"/>
          <w:sz w:val="18"/>
          <w:szCs w:val="18"/>
        </w:rPr>
        <w:t xml:space="preserve">(Topaloğlu, </w:t>
      </w:r>
      <w:proofErr w:type="spellStart"/>
      <w:r w:rsidR="00060DC7" w:rsidRPr="00CC68D4">
        <w:rPr>
          <w:rFonts w:cs="Gentium Plus"/>
          <w:sz w:val="18"/>
          <w:szCs w:val="18"/>
        </w:rPr>
        <w:t>ts</w:t>
      </w:r>
      <w:proofErr w:type="spellEnd"/>
      <w:r w:rsidR="00060DC7" w:rsidRPr="00CC68D4">
        <w:rPr>
          <w:rFonts w:cs="Gentium Plus"/>
          <w:sz w:val="18"/>
          <w:szCs w:val="18"/>
        </w:rPr>
        <w:t>., 2</w:t>
      </w:r>
      <w:r w:rsidR="00DF3AF7" w:rsidRPr="00CC68D4">
        <w:rPr>
          <w:rFonts w:cs="Gentium Plus"/>
          <w:sz w:val="18"/>
          <w:szCs w:val="18"/>
        </w:rPr>
        <w:t>/</w:t>
      </w:r>
      <w:r w:rsidR="00060DC7" w:rsidRPr="00CC68D4">
        <w:rPr>
          <w:rFonts w:cs="Gentium Plus"/>
          <w:sz w:val="18"/>
          <w:szCs w:val="18"/>
        </w:rPr>
        <w:t>143).</w:t>
      </w:r>
    </w:p>
    <w:p w14:paraId="1D64F0A3" w14:textId="350E4EDA" w:rsidR="001F4309" w:rsidRPr="00C20261" w:rsidRDefault="001F4309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C20261">
        <w:rPr>
          <w:rFonts w:cs="Gentium Plus"/>
          <w:sz w:val="19"/>
          <w:szCs w:val="19"/>
        </w:rPr>
        <w:t>Sayfa aralıkları 135-139 şeklinde tam olarak yazılır.</w:t>
      </w:r>
    </w:p>
    <w:p w14:paraId="340765E3" w14:textId="4BC92A72" w:rsidR="00D61AFB" w:rsidRDefault="00DF3AF7" w:rsidP="00CC68D4">
      <w:pPr>
        <w:pStyle w:val="ListeParagraf"/>
        <w:numPr>
          <w:ilvl w:val="0"/>
          <w:numId w:val="0"/>
        </w:numPr>
        <w:spacing w:before="0"/>
        <w:ind w:left="708"/>
        <w:rPr>
          <w:rFonts w:cs="Gentium Plus"/>
          <w:sz w:val="18"/>
          <w:szCs w:val="18"/>
        </w:rPr>
      </w:pPr>
      <w:r w:rsidRPr="00CC68D4">
        <w:rPr>
          <w:rStyle w:val="RenkliMetinChar"/>
          <w:b/>
          <w:bCs/>
          <w:sz w:val="18"/>
          <w:szCs w:val="18"/>
        </w:rPr>
        <w:t>Örnek</w:t>
      </w:r>
      <w:r w:rsidRPr="00CC68D4">
        <w:rPr>
          <w:rFonts w:eastAsiaTheme="minorHAnsi"/>
          <w:color w:val="1ABAC8"/>
          <w:sz w:val="18"/>
          <w:szCs w:val="18"/>
          <w:lang w:eastAsia="en-US"/>
        </w:rPr>
        <w:t>:</w:t>
      </w:r>
      <w:r w:rsidRPr="00CC68D4">
        <w:rPr>
          <w:rFonts w:eastAsiaTheme="minorHAnsi"/>
          <w:color w:val="000000"/>
          <w:sz w:val="18"/>
          <w:szCs w:val="18"/>
          <w:lang w:eastAsia="en-US"/>
        </w:rPr>
        <w:t xml:space="preserve"> … </w:t>
      </w:r>
      <w:r w:rsidR="00060DC7" w:rsidRPr="00CC68D4">
        <w:rPr>
          <w:rFonts w:cs="Gentium Plus"/>
          <w:sz w:val="18"/>
          <w:szCs w:val="18"/>
        </w:rPr>
        <w:t>(</w:t>
      </w:r>
      <w:proofErr w:type="spellStart"/>
      <w:r w:rsidR="00060DC7" w:rsidRPr="00CC68D4">
        <w:rPr>
          <w:rFonts w:cs="Gentium Plus"/>
          <w:sz w:val="18"/>
          <w:szCs w:val="18"/>
        </w:rPr>
        <w:t>Gazzâlî</w:t>
      </w:r>
      <w:proofErr w:type="spellEnd"/>
      <w:r w:rsidR="00060DC7" w:rsidRPr="00CC68D4">
        <w:rPr>
          <w:rFonts w:cs="Gentium Plus"/>
          <w:sz w:val="18"/>
          <w:szCs w:val="18"/>
        </w:rPr>
        <w:t xml:space="preserve">, 1976, 135-136). </w:t>
      </w:r>
    </w:p>
    <w:p w14:paraId="4E587F37" w14:textId="77777777" w:rsidR="001F4309" w:rsidRPr="00C20261" w:rsidRDefault="001F4309" w:rsidP="00C20261">
      <w:pPr>
        <w:pStyle w:val="ListeParagraf"/>
        <w:numPr>
          <w:ilvl w:val="0"/>
          <w:numId w:val="5"/>
        </w:numPr>
        <w:rPr>
          <w:rFonts w:cs="Gentium Plus"/>
          <w:sz w:val="19"/>
          <w:szCs w:val="19"/>
        </w:rPr>
      </w:pPr>
      <w:r w:rsidRPr="00C20261">
        <w:rPr>
          <w:rFonts w:cs="Gentium Plus"/>
          <w:sz w:val="19"/>
          <w:szCs w:val="19"/>
        </w:rPr>
        <w:t xml:space="preserve">Kaynakça, </w:t>
      </w:r>
      <w:r w:rsidRPr="00C20261">
        <w:rPr>
          <w:rFonts w:cs="Gentium Plus"/>
          <w:i/>
          <w:iCs/>
          <w:sz w:val="19"/>
          <w:szCs w:val="19"/>
        </w:rPr>
        <w:t>İSNAD Dipnotlu Sistem</w:t>
      </w:r>
      <w:r w:rsidRPr="00C20261">
        <w:rPr>
          <w:rFonts w:cs="Gentium Plus"/>
          <w:sz w:val="19"/>
          <w:szCs w:val="19"/>
        </w:rPr>
        <w:t xml:space="preserve"> ile aynı şekilde oluşturulur.</w:t>
      </w:r>
    </w:p>
    <w:p w14:paraId="0D9DAED7" w14:textId="3E69EA87" w:rsidR="0064425C" w:rsidRPr="00694F90" w:rsidRDefault="0064425C" w:rsidP="003E02E1">
      <w:pPr>
        <w:pStyle w:val="Balk2"/>
        <w:numPr>
          <w:ilvl w:val="0"/>
          <w:numId w:val="62"/>
        </w:numPr>
      </w:pPr>
      <w:bookmarkStart w:id="277" w:name="_Toc37480948"/>
      <w:r w:rsidRPr="00694F90">
        <w:lastRenderedPageBreak/>
        <w:t>Kitap</w:t>
      </w:r>
      <w:bookmarkEnd w:id="277"/>
    </w:p>
    <w:p w14:paraId="567FFB67" w14:textId="0080529B" w:rsidR="00D4716C" w:rsidRPr="00694F90" w:rsidRDefault="001B039B" w:rsidP="002F6D85">
      <w:pPr>
        <w:pStyle w:val="Balk3"/>
        <w:numPr>
          <w:ilvl w:val="1"/>
          <w:numId w:val="62"/>
        </w:numPr>
      </w:pPr>
      <w:bookmarkStart w:id="278" w:name="_Toc37480949"/>
      <w:r w:rsidRPr="00694F90">
        <w:t>Kitap</w:t>
      </w:r>
      <w:r w:rsidR="00C20CEB" w:rsidRPr="00694F90">
        <w:t>-</w:t>
      </w:r>
      <w:r w:rsidRPr="009F6B27">
        <w:t>Yazarsız</w:t>
      </w:r>
      <w:r w:rsidR="001A7094" w:rsidRPr="00694F90">
        <w:t xml:space="preserve"> </w:t>
      </w:r>
      <w:r w:rsidR="00C6729E">
        <w:t>ve</w:t>
      </w:r>
      <w:r w:rsidR="001A7094" w:rsidRPr="00694F90">
        <w:t xml:space="preserve"> Anonim</w:t>
      </w:r>
      <w:bookmarkEnd w:id="27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D4716C" w:rsidRPr="00694F90" w14:paraId="1D62589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D9EE82C" w14:textId="77777777" w:rsidR="00D4716C" w:rsidRPr="004C3904" w:rsidRDefault="00D4716C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2" w:type="dxa"/>
          </w:tcPr>
          <w:p w14:paraId="143DAEA9" w14:textId="657E801A" w:rsidR="00D4716C" w:rsidRPr="00D079A4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4716C" w:rsidRPr="00D079A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831B1E" w:rsidRPr="00D079A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="00D4716C" w:rsidRPr="00D079A4">
              <w:rPr>
                <w:rFonts w:cs="Gentium Plus"/>
                <w:i/>
                <w:iCs/>
                <w:sz w:val="19"/>
                <w:szCs w:val="19"/>
              </w:rPr>
              <w:t>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D4716C" w:rsidRPr="00D079A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D4716C" w:rsidRPr="00694F90" w14:paraId="0CBF8EF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0ED98D5" w14:textId="77777777" w:rsidR="00D4716C" w:rsidRPr="004C3904" w:rsidRDefault="00D4716C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2568378B" w14:textId="3A25C730" w:rsidR="00D4716C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4716C" w:rsidRPr="006D2D19">
              <w:rPr>
                <w:rFonts w:cs="Gentium Plus"/>
                <w:i/>
                <w:iCs/>
                <w:sz w:val="19"/>
                <w:szCs w:val="19"/>
              </w:rPr>
              <w:t>İş Kanunları</w:t>
            </w:r>
            <w:r w:rsidR="00D4716C" w:rsidRPr="006D2D19">
              <w:rPr>
                <w:rFonts w:cs="Gentium Plus"/>
                <w:sz w:val="19"/>
                <w:szCs w:val="19"/>
              </w:rPr>
              <w:t>, 1998).</w:t>
            </w:r>
          </w:p>
          <w:p w14:paraId="160D0683" w14:textId="51915795" w:rsidR="00831B1E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Resāʾilü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İḫvāni’s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̣-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Ṣafā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831B1E" w:rsidRPr="006D2D19">
              <w:rPr>
                <w:rFonts w:cs="Gentium Plus"/>
                <w:sz w:val="19"/>
                <w:szCs w:val="19"/>
              </w:rPr>
              <w:t>1376-1377/1957).</w:t>
            </w:r>
          </w:p>
        </w:tc>
      </w:tr>
      <w:tr w:rsidR="00D4716C" w:rsidRPr="00694F90" w14:paraId="13B8E32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2BDD0049" w14:textId="77777777" w:rsidR="00D4716C" w:rsidRPr="004C3904" w:rsidRDefault="00D4716C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2" w:type="dxa"/>
          </w:tcPr>
          <w:p w14:paraId="5860C6D6" w14:textId="73C883B1" w:rsidR="00D4716C" w:rsidRPr="00D079A4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4716C" w:rsidRPr="00D079A4">
              <w:rPr>
                <w:rFonts w:cs="Gentium Plus"/>
                <w:i/>
                <w:iCs/>
                <w:sz w:val="19"/>
                <w:szCs w:val="19"/>
              </w:rPr>
              <w:t xml:space="preserve">Kitap </w:t>
            </w:r>
            <w:r w:rsidR="00831B1E" w:rsidRPr="00D079A4">
              <w:rPr>
                <w:rFonts w:cs="Gentium Plus"/>
                <w:i/>
                <w:iCs/>
                <w:sz w:val="19"/>
                <w:szCs w:val="19"/>
              </w:rPr>
              <w:t xml:space="preserve">Kısa </w:t>
            </w:r>
            <w:r w:rsidR="00D4716C" w:rsidRPr="00D079A4">
              <w:rPr>
                <w:rFonts w:cs="Gentium Plus"/>
                <w:i/>
                <w:iCs/>
                <w:sz w:val="19"/>
                <w:szCs w:val="19"/>
              </w:rPr>
              <w:t>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D4716C" w:rsidRPr="00D079A4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D4716C" w:rsidRPr="00694F90" w14:paraId="1ABCFD7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6EFEA3F" w14:textId="77777777" w:rsidR="00D4716C" w:rsidRPr="004C3904" w:rsidRDefault="00D4716C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0DDA62E4" w14:textId="00C59ACF" w:rsidR="00D4716C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4716C" w:rsidRPr="006D2D19">
              <w:rPr>
                <w:rFonts w:cs="Gentium Plus"/>
                <w:i/>
                <w:iCs/>
                <w:sz w:val="19"/>
                <w:szCs w:val="19"/>
              </w:rPr>
              <w:t>İş Kanunları</w:t>
            </w:r>
            <w:r w:rsidR="00D4716C" w:rsidRPr="006D2D19">
              <w:rPr>
                <w:rFonts w:cs="Gentium Plus"/>
                <w:sz w:val="19"/>
                <w:szCs w:val="19"/>
              </w:rPr>
              <w:t>, 1998).</w:t>
            </w:r>
          </w:p>
          <w:p w14:paraId="2CFA55DE" w14:textId="5B7B3D28" w:rsidR="00831B1E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Resāʾilü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İḫvāni’s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̣-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Ṣafā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831B1E" w:rsidRPr="006D2D19">
              <w:rPr>
                <w:rFonts w:cs="Gentium Plus"/>
                <w:sz w:val="19"/>
                <w:szCs w:val="19"/>
              </w:rPr>
              <w:t>1376-1377/1957).</w:t>
            </w:r>
          </w:p>
        </w:tc>
      </w:tr>
      <w:tr w:rsidR="00D4716C" w:rsidRPr="00694F90" w14:paraId="1A726B9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F549392" w14:textId="77777777" w:rsidR="00D4716C" w:rsidRPr="004C3904" w:rsidRDefault="00D4716C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5022" w:type="dxa"/>
          </w:tcPr>
          <w:p w14:paraId="4AAE43F8" w14:textId="12A6AA78" w:rsidR="00D4716C" w:rsidRPr="00D079A4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4716C" w:rsidRPr="00D079A4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="00D4716C" w:rsidRPr="00D079A4">
              <w:rPr>
                <w:rFonts w:cs="Gentium Plus"/>
                <w:sz w:val="19"/>
                <w:szCs w:val="19"/>
              </w:rPr>
              <w:t xml:space="preserve">, </w:t>
            </w:r>
            <w:r w:rsidR="00B66F97" w:rsidRPr="00D079A4">
              <w:rPr>
                <w:rFonts w:cs="Gentium Plus"/>
                <w:sz w:val="19"/>
                <w:szCs w:val="19"/>
              </w:rPr>
              <w:t>Basım</w:t>
            </w:r>
            <w:r w:rsidR="00D4716C" w:rsidRPr="00D079A4">
              <w:rPr>
                <w:rFonts w:cs="Gentium Plus"/>
                <w:sz w:val="19"/>
                <w:szCs w:val="19"/>
              </w:rPr>
              <w:t xml:space="preserve"> Tarihi, Cilt/Sayfa Numarası).</w:t>
            </w:r>
          </w:p>
        </w:tc>
      </w:tr>
      <w:tr w:rsidR="00D4716C" w:rsidRPr="00694F90" w14:paraId="349E474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29577C9" w14:textId="77777777" w:rsidR="00D4716C" w:rsidRPr="004C3904" w:rsidRDefault="00D4716C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54950003" w14:textId="0875BDC2" w:rsidR="00D4716C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4716C" w:rsidRPr="006D2D19">
              <w:rPr>
                <w:rFonts w:cs="Gentium Plus"/>
                <w:i/>
                <w:iCs/>
                <w:sz w:val="19"/>
                <w:szCs w:val="19"/>
              </w:rPr>
              <w:t>İş Kanunları</w:t>
            </w:r>
            <w:r w:rsidR="00D4716C" w:rsidRPr="006D2D19">
              <w:rPr>
                <w:rFonts w:cs="Gentium Plus"/>
                <w:sz w:val="19"/>
                <w:szCs w:val="19"/>
              </w:rPr>
              <w:t>, 1998, 34).</w:t>
            </w:r>
          </w:p>
          <w:p w14:paraId="2B213941" w14:textId="42EF1D49" w:rsidR="00831B1E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Resāʾilü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İḫvāni’s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̣-</w:t>
            </w:r>
            <w:proofErr w:type="spellStart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>Ṣafā</w:t>
            </w:r>
            <w:proofErr w:type="spellEnd"/>
            <w:r w:rsidR="00831B1E" w:rsidRPr="006D2D19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831B1E" w:rsidRPr="006D2D19">
              <w:rPr>
                <w:rFonts w:cs="Gentium Plus"/>
                <w:sz w:val="19"/>
                <w:szCs w:val="19"/>
              </w:rPr>
              <w:t>1376-1377/1957, 4/11).</w:t>
            </w:r>
          </w:p>
        </w:tc>
      </w:tr>
      <w:tr w:rsidR="00D4716C" w:rsidRPr="00694F90" w14:paraId="1909BBE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72178BD" w14:textId="77777777" w:rsidR="00D4716C" w:rsidRPr="004C3904" w:rsidRDefault="00D4716C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2" w:type="dxa"/>
          </w:tcPr>
          <w:p w14:paraId="1A21AD80" w14:textId="16A82EE7" w:rsidR="00D4716C" w:rsidRPr="00D079A4" w:rsidRDefault="00DD0CD5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D0CD5">
              <w:rPr>
                <w:rFonts w:cs="Gentium Plus"/>
                <w:i/>
                <w:iCs/>
                <w:sz w:val="19"/>
                <w:szCs w:val="19"/>
              </w:rPr>
              <w:t xml:space="preserve">Kitap Adı. </w:t>
            </w:r>
            <w:r w:rsidRPr="004866BA">
              <w:rPr>
                <w:rFonts w:cs="Gentium Plus"/>
                <w:sz w:val="19"/>
                <w:szCs w:val="19"/>
              </w:rPr>
              <w:t>ed. Editör/Neşreden, çev. Çeviren. x Cilt. Basım Yeri: Yayıncı, x. Basım, Basım Yılı.</w:t>
            </w:r>
          </w:p>
        </w:tc>
      </w:tr>
      <w:tr w:rsidR="00D4716C" w:rsidRPr="00694F90" w14:paraId="6912F4E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257958F1" w14:textId="77777777" w:rsidR="00D4716C" w:rsidRPr="004C3904" w:rsidRDefault="00D4716C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2" w:type="dxa"/>
          </w:tcPr>
          <w:p w14:paraId="1749638C" w14:textId="77777777" w:rsidR="00D4716C" w:rsidRPr="006D2D19" w:rsidRDefault="00D4716C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i/>
                <w:iCs/>
                <w:sz w:val="19"/>
                <w:szCs w:val="19"/>
              </w:rPr>
              <w:t>İş Kanunları ve İlgili Mevzuatı</w:t>
            </w:r>
            <w:r w:rsidRPr="006D2D19">
              <w:rPr>
                <w:rFonts w:cs="Gentium Plus"/>
                <w:sz w:val="19"/>
                <w:szCs w:val="19"/>
              </w:rPr>
              <w:t>. Ankara: Adalet Yayınevi, 2014.</w:t>
            </w:r>
          </w:p>
          <w:p w14:paraId="3B55E3DA" w14:textId="0EE50E8C" w:rsidR="00831B1E" w:rsidRPr="006D2D19" w:rsidRDefault="00831B1E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Resāʾilü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İḫvāni’s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>̣-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Ṣafā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ḫullāni’l-vefāʾ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proofErr w:type="spellStart"/>
            <w:r w:rsidR="003F176B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Butrus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el-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Bustânî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4 Cilt. Beyrut: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., 1376-1377/1957.</w:t>
            </w:r>
          </w:p>
        </w:tc>
      </w:tr>
    </w:tbl>
    <w:p w14:paraId="26FF0646" w14:textId="6288EB65" w:rsidR="00D11BA9" w:rsidRPr="00694F90" w:rsidRDefault="001B039B" w:rsidP="002F6D85">
      <w:pPr>
        <w:pStyle w:val="Balk3"/>
        <w:numPr>
          <w:ilvl w:val="1"/>
          <w:numId w:val="62"/>
        </w:numPr>
      </w:pPr>
      <w:bookmarkStart w:id="279" w:name="_Toc37480950"/>
      <w:r w:rsidRPr="00694F90">
        <w:t>Kitap-</w:t>
      </w:r>
      <w:r w:rsidR="0064425C" w:rsidRPr="00694F90">
        <w:t>Tek Yazarl</w:t>
      </w:r>
      <w:r w:rsidRPr="00694F90">
        <w:t>ı</w:t>
      </w:r>
      <w:bookmarkEnd w:id="27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6204F6" w:rsidRPr="00694F90" w14:paraId="4285E05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5C53625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69BAE8E7" w14:textId="313880BF" w:rsidR="006204F6" w:rsidRPr="00CA64C0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CA64C0">
              <w:rPr>
                <w:rFonts w:cs="Gentium Plus"/>
                <w:sz w:val="19"/>
                <w:szCs w:val="19"/>
              </w:rPr>
              <w:t>Yaza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6204F6" w:rsidRPr="00CA64C0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204F6" w:rsidRPr="00694F90" w14:paraId="602BD29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4FCAEE5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151DC6F" w14:textId="79CB7C57" w:rsidR="006204F6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6D2D19">
              <w:rPr>
                <w:rFonts w:cs="Gentium Plus"/>
                <w:sz w:val="19"/>
                <w:szCs w:val="19"/>
              </w:rPr>
              <w:t>İnan, 2018).</w:t>
            </w:r>
          </w:p>
          <w:p w14:paraId="0CCE44A3" w14:textId="2CC3C080" w:rsidR="006204F6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6D2D19">
              <w:rPr>
                <w:rFonts w:cs="Gentium Plus"/>
                <w:sz w:val="19"/>
                <w:szCs w:val="19"/>
              </w:rPr>
              <w:t>S</w:t>
            </w:r>
            <w:r w:rsidR="00933CB3" w:rsidRPr="006D2D19">
              <w:rPr>
                <w:rFonts w:cs="Gentium Plus"/>
                <w:sz w:val="19"/>
                <w:szCs w:val="19"/>
              </w:rPr>
              <w:t>ezgin</w:t>
            </w:r>
            <w:r w:rsidR="006204F6" w:rsidRPr="006D2D19">
              <w:rPr>
                <w:rFonts w:cs="Gentium Plus"/>
                <w:sz w:val="19"/>
                <w:szCs w:val="19"/>
              </w:rPr>
              <w:t xml:space="preserve">, </w:t>
            </w:r>
            <w:r w:rsidR="00933CB3" w:rsidRPr="006D2D19">
              <w:rPr>
                <w:rFonts w:cs="Gentium Plus"/>
                <w:sz w:val="19"/>
                <w:szCs w:val="19"/>
              </w:rPr>
              <w:t>1967-2015</w:t>
            </w:r>
            <w:r w:rsidR="006204F6"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6204F6" w:rsidRPr="00694F90" w14:paraId="32BCE56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3ADF99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49A0A3E8" w14:textId="213924F6" w:rsidR="006204F6" w:rsidRPr="00CA64C0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CA64C0">
              <w:rPr>
                <w:rFonts w:cs="Gentium Plus"/>
                <w:sz w:val="19"/>
                <w:szCs w:val="19"/>
              </w:rPr>
              <w:t>Yaza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6204F6" w:rsidRPr="00CA64C0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204F6" w:rsidRPr="00694F90" w14:paraId="429A993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3B89BDF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56DC617" w14:textId="7B38EA88" w:rsidR="006204F6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6D2D19">
              <w:rPr>
                <w:rFonts w:cs="Gentium Plus"/>
                <w:sz w:val="19"/>
                <w:szCs w:val="19"/>
              </w:rPr>
              <w:t>İnan, 2018).</w:t>
            </w:r>
          </w:p>
          <w:p w14:paraId="2C40877D" w14:textId="437E3C0B" w:rsidR="006204F6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3CB3" w:rsidRPr="006D2D19">
              <w:rPr>
                <w:rFonts w:cs="Gentium Plus"/>
                <w:sz w:val="19"/>
                <w:szCs w:val="19"/>
              </w:rPr>
              <w:t>Sezgin, 1967-2015).</w:t>
            </w:r>
          </w:p>
        </w:tc>
      </w:tr>
      <w:tr w:rsidR="006204F6" w:rsidRPr="00694F90" w14:paraId="4F1EE9C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FF45514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1B70BD67" w14:textId="08A05A58" w:rsidR="006204F6" w:rsidRPr="006D2D19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6D2D19">
              <w:rPr>
                <w:rFonts w:cs="Gentium Plus"/>
                <w:sz w:val="19"/>
                <w:szCs w:val="19"/>
              </w:rPr>
              <w:t>Yazar Soyadı, Cilt/Sayfa Numarası).</w:t>
            </w:r>
          </w:p>
        </w:tc>
      </w:tr>
      <w:tr w:rsidR="006204F6" w:rsidRPr="00694F90" w14:paraId="5EC21FF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FFBCE42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9D4325A" w14:textId="7F58C7D0" w:rsidR="004E4EAB" w:rsidRPr="006D2D19" w:rsidRDefault="004E4EAB" w:rsidP="004E4EA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6D2D19">
              <w:rPr>
                <w:rFonts w:cs="Gentium Plus"/>
                <w:sz w:val="19"/>
                <w:szCs w:val="19"/>
              </w:rPr>
              <w:t>İnan, 2018</w:t>
            </w:r>
            <w:r>
              <w:rPr>
                <w:rFonts w:cs="Gentium Plus"/>
                <w:sz w:val="19"/>
                <w:szCs w:val="19"/>
              </w:rPr>
              <w:t>, 34</w:t>
            </w:r>
            <w:r w:rsidRPr="006D2D19">
              <w:rPr>
                <w:rFonts w:cs="Gentium Plus"/>
                <w:sz w:val="19"/>
                <w:szCs w:val="19"/>
              </w:rPr>
              <w:t>).</w:t>
            </w:r>
          </w:p>
          <w:p w14:paraId="2A24BF0D" w14:textId="675A8458" w:rsidR="006204F6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6D2D19">
              <w:rPr>
                <w:rFonts w:cs="Gentium Plus"/>
                <w:sz w:val="19"/>
                <w:szCs w:val="19"/>
              </w:rPr>
              <w:t xml:space="preserve">Sezgin, </w:t>
            </w:r>
            <w:r w:rsidR="00933CB3" w:rsidRPr="006D2D19">
              <w:rPr>
                <w:rFonts w:cs="Gentium Plus"/>
                <w:sz w:val="19"/>
                <w:szCs w:val="19"/>
              </w:rPr>
              <w:t>1967-</w:t>
            </w:r>
            <w:r w:rsidR="006204F6" w:rsidRPr="006D2D19">
              <w:rPr>
                <w:rFonts w:cs="Gentium Plus"/>
                <w:sz w:val="19"/>
                <w:szCs w:val="19"/>
              </w:rPr>
              <w:t>2015, 17/19-23).</w:t>
            </w:r>
          </w:p>
        </w:tc>
      </w:tr>
      <w:tr w:rsidR="006204F6" w:rsidRPr="00694F90" w14:paraId="2ACF7F3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85193E2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4CA32BAE" w14:textId="20B7EB0B" w:rsidR="006204F6" w:rsidRPr="00CA64C0" w:rsidRDefault="006204F6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A64C0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CA64C0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CA64C0">
              <w:rPr>
                <w:rFonts w:cs="Gentium Plus"/>
                <w:sz w:val="19"/>
                <w:szCs w:val="19"/>
              </w:rPr>
              <w:t xml:space="preserve">.  </w:t>
            </w:r>
            <w:r w:rsidR="00261C40" w:rsidRPr="00CA64C0">
              <w:rPr>
                <w:rFonts w:cs="Gentium Plus"/>
                <w:sz w:val="19"/>
                <w:szCs w:val="19"/>
              </w:rPr>
              <w:t>x Cilt</w:t>
            </w:r>
            <w:r w:rsidRPr="00CA64C0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CA64C0">
              <w:rPr>
                <w:rFonts w:cs="Gentium Plus"/>
                <w:sz w:val="19"/>
                <w:szCs w:val="19"/>
              </w:rPr>
              <w:t>Basım</w:t>
            </w:r>
            <w:r w:rsidRPr="00CA64C0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6204F6" w:rsidRPr="00694F90" w14:paraId="28628D5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5511682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064F8E1" w14:textId="77777777" w:rsidR="006204F6" w:rsidRPr="006D2D19" w:rsidRDefault="006204F6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sz w:val="19"/>
                <w:szCs w:val="19"/>
              </w:rPr>
              <w:t xml:space="preserve">İnan, Afet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>Piri Reis’in Hayatı ve Eserleri</w:t>
            </w:r>
            <w:r w:rsidRPr="006D2D19">
              <w:rPr>
                <w:rFonts w:cs="Gentium Plus"/>
                <w:sz w:val="19"/>
                <w:szCs w:val="19"/>
              </w:rPr>
              <w:t>. Ankara: Türk Tarih Kurumu, 2018.</w:t>
            </w:r>
          </w:p>
          <w:p w14:paraId="42D960C7" w14:textId="19C6C3DA" w:rsidR="006204F6" w:rsidRPr="006D2D19" w:rsidRDefault="006204F6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sz w:val="19"/>
                <w:szCs w:val="19"/>
              </w:rPr>
              <w:t xml:space="preserve">Sezgin, Fuat.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Geschichte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des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arabischen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Schrifttums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17 Cilt.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Leiden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Brill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, 1967-2015.</w:t>
            </w:r>
          </w:p>
        </w:tc>
      </w:tr>
    </w:tbl>
    <w:p w14:paraId="4BA13E4E" w14:textId="70499DB5" w:rsidR="00D11BA9" w:rsidRPr="00694F90" w:rsidRDefault="001B039B" w:rsidP="002F6D85">
      <w:pPr>
        <w:pStyle w:val="Balk3"/>
        <w:numPr>
          <w:ilvl w:val="1"/>
          <w:numId w:val="62"/>
        </w:numPr>
      </w:pPr>
      <w:bookmarkStart w:id="280" w:name="_Toc37480951"/>
      <w:r w:rsidRPr="00694F90">
        <w:t>Kitap-</w:t>
      </w:r>
      <w:r w:rsidR="0064425C" w:rsidRPr="00694F90">
        <w:t>İki Yazarlı</w:t>
      </w:r>
      <w:bookmarkEnd w:id="28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6204F6" w:rsidRPr="00694F90" w14:paraId="63C65CE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0793309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74A7C891" w14:textId="1D1FFEA4" w:rsidR="006204F6" w:rsidRPr="00CA64C0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CA64C0">
              <w:rPr>
                <w:rFonts w:cs="Gentium Plus"/>
                <w:sz w:val="19"/>
                <w:szCs w:val="19"/>
              </w:rPr>
              <w:t xml:space="preserve">Yazar Soyad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6204F6" w:rsidRPr="00CA64C0">
              <w:rPr>
                <w:rFonts w:cs="Gentium Plus"/>
                <w:sz w:val="19"/>
                <w:szCs w:val="19"/>
              </w:rPr>
              <w:t xml:space="preserve"> Yaza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6204F6" w:rsidRPr="00CA64C0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204F6" w:rsidRPr="00694F90" w14:paraId="382D4BA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BE62DD5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8A36153" w14:textId="7E386A38" w:rsidR="008A6430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A6430" w:rsidRPr="006D2D19">
              <w:rPr>
                <w:rFonts w:cs="Gentium Plus"/>
                <w:sz w:val="19"/>
                <w:szCs w:val="19"/>
              </w:rPr>
              <w:t xml:space="preserve">Barkan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8A6430" w:rsidRPr="006D2D19">
              <w:rPr>
                <w:rFonts w:cs="Gentium Plus"/>
                <w:sz w:val="19"/>
                <w:szCs w:val="19"/>
              </w:rPr>
              <w:t xml:space="preserve"> Ayverdi, 1973).</w:t>
            </w:r>
          </w:p>
          <w:p w14:paraId="58791527" w14:textId="775D42CF" w:rsidR="006204F6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50239" w:rsidRPr="006D2D19">
              <w:rPr>
                <w:rFonts w:cs="Gentium Plus"/>
                <w:sz w:val="19"/>
                <w:szCs w:val="19"/>
              </w:rPr>
              <w:t xml:space="preserve">Ar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750239" w:rsidRPr="006D2D19">
              <w:rPr>
                <w:rFonts w:cs="Gentium Plus"/>
                <w:sz w:val="19"/>
                <w:szCs w:val="19"/>
              </w:rPr>
              <w:t xml:space="preserve"> Parmaksızoğlu, </w:t>
            </w:r>
            <w:r w:rsidR="008A6430" w:rsidRPr="006D2D19">
              <w:rPr>
                <w:rFonts w:cs="Gentium Plus"/>
                <w:sz w:val="19"/>
                <w:szCs w:val="19"/>
              </w:rPr>
              <w:t>20</w:t>
            </w:r>
            <w:r w:rsidR="00750239" w:rsidRPr="006D2D19">
              <w:rPr>
                <w:rFonts w:cs="Gentium Plus"/>
                <w:sz w:val="19"/>
                <w:szCs w:val="19"/>
              </w:rPr>
              <w:t>18</w:t>
            </w:r>
            <w:r w:rsidR="008A6430"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6204F6" w:rsidRPr="00694F90" w14:paraId="1758B6C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CBC9213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293CAA29" w14:textId="3178F68D" w:rsidR="006204F6" w:rsidRPr="00CA64C0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CA64C0">
              <w:rPr>
                <w:rFonts w:cs="Gentium Plus"/>
                <w:sz w:val="19"/>
                <w:szCs w:val="19"/>
              </w:rPr>
              <w:t xml:space="preserve">Yazar Soyad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6204F6" w:rsidRPr="00CA64C0">
              <w:rPr>
                <w:rFonts w:cs="Gentium Plus"/>
                <w:sz w:val="19"/>
                <w:szCs w:val="19"/>
              </w:rPr>
              <w:t xml:space="preserve"> Yaza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6204F6" w:rsidRPr="00CA64C0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204F6" w:rsidRPr="00694F90" w14:paraId="15CA344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686F2B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ED239C0" w14:textId="2F3E03A3" w:rsidR="008A6430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A6430" w:rsidRPr="006D2D19">
              <w:rPr>
                <w:rFonts w:cs="Gentium Plus"/>
                <w:sz w:val="19"/>
                <w:szCs w:val="19"/>
              </w:rPr>
              <w:t xml:space="preserve">Barkan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8A6430" w:rsidRPr="006D2D19">
              <w:rPr>
                <w:rFonts w:cs="Gentium Plus"/>
                <w:sz w:val="19"/>
                <w:szCs w:val="19"/>
              </w:rPr>
              <w:t xml:space="preserve"> Ayverdi, 1973).</w:t>
            </w:r>
          </w:p>
          <w:p w14:paraId="5E7DA906" w14:textId="00E0D1FC" w:rsidR="006204F6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50239" w:rsidRPr="006D2D19">
              <w:rPr>
                <w:rFonts w:cs="Gentium Plus"/>
                <w:sz w:val="19"/>
                <w:szCs w:val="19"/>
              </w:rPr>
              <w:t xml:space="preserve">Ar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750239" w:rsidRPr="006D2D19">
              <w:rPr>
                <w:rFonts w:cs="Gentium Plus"/>
                <w:sz w:val="19"/>
                <w:szCs w:val="19"/>
              </w:rPr>
              <w:t xml:space="preserve"> Parmaksızoğlu, 2018).</w:t>
            </w:r>
          </w:p>
        </w:tc>
      </w:tr>
      <w:tr w:rsidR="006204F6" w:rsidRPr="00694F90" w14:paraId="0FFAC61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945681C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46B7B07F" w14:textId="71AECC92" w:rsidR="006204F6" w:rsidRPr="00CA64C0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CA64C0">
              <w:rPr>
                <w:rFonts w:cs="Gentium Plus"/>
                <w:sz w:val="19"/>
                <w:szCs w:val="19"/>
              </w:rPr>
              <w:t xml:space="preserve">Yazar Soyad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6204F6" w:rsidRPr="00CA64C0">
              <w:rPr>
                <w:rFonts w:cs="Gentium Plus"/>
                <w:sz w:val="19"/>
                <w:szCs w:val="19"/>
              </w:rPr>
              <w:t xml:space="preserve"> Yazar Soyadı, </w:t>
            </w:r>
            <w:r w:rsidR="00B66F97" w:rsidRPr="00CA64C0">
              <w:rPr>
                <w:rFonts w:cs="Gentium Plus"/>
                <w:sz w:val="19"/>
                <w:szCs w:val="19"/>
              </w:rPr>
              <w:t>Basım</w:t>
            </w:r>
            <w:r w:rsidR="006204F6" w:rsidRPr="00CA64C0">
              <w:rPr>
                <w:rFonts w:cs="Gentium Plus"/>
                <w:sz w:val="19"/>
                <w:szCs w:val="19"/>
              </w:rPr>
              <w:t xml:space="preserve"> Tarihi</w:t>
            </w:r>
            <w:r w:rsidR="00084002" w:rsidRPr="00CA64C0">
              <w:rPr>
                <w:rFonts w:cs="Gentium Plus"/>
                <w:sz w:val="19"/>
                <w:szCs w:val="19"/>
              </w:rPr>
              <w:t>, Sayfa Numarası</w:t>
            </w:r>
            <w:r w:rsidR="006204F6" w:rsidRPr="00CA64C0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6204F6" w:rsidRPr="00694F90" w14:paraId="56C6D53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28D2A0F" w14:textId="77777777" w:rsidR="006204F6" w:rsidRPr="004C3904" w:rsidRDefault="006204F6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A37457A" w14:textId="2583B68C" w:rsidR="008A6430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204F6" w:rsidRPr="006D2D19">
              <w:rPr>
                <w:rFonts w:cs="Gentium Plus"/>
                <w:sz w:val="19"/>
                <w:szCs w:val="19"/>
              </w:rPr>
              <w:t xml:space="preserve">Barkan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6204F6" w:rsidRPr="006D2D19">
              <w:rPr>
                <w:rFonts w:cs="Gentium Plus"/>
                <w:sz w:val="19"/>
                <w:szCs w:val="19"/>
              </w:rPr>
              <w:t xml:space="preserve"> Ayverdi, 1973, 45).</w:t>
            </w:r>
          </w:p>
          <w:p w14:paraId="1C93378D" w14:textId="4270B307" w:rsidR="008A6430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50239" w:rsidRPr="006D2D19">
              <w:rPr>
                <w:rFonts w:cs="Gentium Plus"/>
                <w:sz w:val="19"/>
                <w:szCs w:val="19"/>
              </w:rPr>
              <w:t xml:space="preserve">Ar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750239" w:rsidRPr="006D2D19">
              <w:rPr>
                <w:rFonts w:cs="Gentium Plus"/>
                <w:sz w:val="19"/>
                <w:szCs w:val="19"/>
              </w:rPr>
              <w:t xml:space="preserve"> Parmaksızoğlu, 2018</w:t>
            </w:r>
            <w:r w:rsidR="00A82322">
              <w:rPr>
                <w:rFonts w:cs="Gentium Plus"/>
                <w:sz w:val="19"/>
                <w:szCs w:val="19"/>
              </w:rPr>
              <w:t>, 56-57</w:t>
            </w:r>
            <w:r w:rsidR="00750239"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750239" w:rsidRPr="00694F90" w14:paraId="62EB511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4EF8E22" w14:textId="77777777" w:rsidR="00750239" w:rsidRPr="004C3904" w:rsidRDefault="00750239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152C6354" w14:textId="6882B635" w:rsidR="00750239" w:rsidRPr="00CA64C0" w:rsidRDefault="00750239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A64C0">
              <w:rPr>
                <w:rFonts w:cs="Gentium Plus"/>
                <w:sz w:val="19"/>
                <w:szCs w:val="19"/>
              </w:rPr>
              <w:t xml:space="preserve">Yazar Soyadı, Ad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CA64C0">
              <w:rPr>
                <w:rFonts w:cs="Gentium Plus"/>
                <w:sz w:val="19"/>
                <w:szCs w:val="19"/>
              </w:rPr>
              <w:t xml:space="preserve"> Yazar Soyadı, Adı. </w:t>
            </w:r>
            <w:r w:rsidRPr="00CA64C0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CA64C0">
              <w:rPr>
                <w:rFonts w:cs="Gentium Plus"/>
                <w:sz w:val="19"/>
                <w:szCs w:val="19"/>
              </w:rPr>
              <w:t xml:space="preserve">. x Cilt. </w:t>
            </w:r>
            <w:r w:rsidR="00B66F97" w:rsidRPr="00CA64C0">
              <w:rPr>
                <w:rFonts w:cs="Gentium Plus"/>
                <w:sz w:val="19"/>
                <w:szCs w:val="19"/>
              </w:rPr>
              <w:t>Basım</w:t>
            </w:r>
            <w:r w:rsidRPr="00CA64C0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750239" w:rsidRPr="00694F90" w14:paraId="4DFD4C2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8932623" w14:textId="77777777" w:rsidR="00750239" w:rsidRPr="004C3904" w:rsidRDefault="00750239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72ED5AE" w14:textId="61DE8275" w:rsidR="00750239" w:rsidRPr="006D2D19" w:rsidRDefault="00750239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sz w:val="19"/>
                <w:szCs w:val="19"/>
              </w:rPr>
              <w:t xml:space="preserve">Barkan, Ömer Lütfi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D2D19">
              <w:rPr>
                <w:rFonts w:cs="Gentium Plus"/>
                <w:sz w:val="19"/>
                <w:szCs w:val="19"/>
              </w:rPr>
              <w:t xml:space="preserve"> Ayverdi, Ekrem Hakkı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>İstanbul Vakıfları Tahrir Defteri 953 Tarihli</w:t>
            </w:r>
            <w:r w:rsidRPr="006D2D19">
              <w:rPr>
                <w:rFonts w:cs="Gentium Plus"/>
                <w:sz w:val="19"/>
                <w:szCs w:val="19"/>
              </w:rPr>
              <w:t>.  İstanbul: İstanbul Fetih Cemiyeti, 1973.</w:t>
            </w:r>
          </w:p>
          <w:p w14:paraId="402B08CC" w14:textId="14CD9D17" w:rsidR="00750239" w:rsidRPr="006D2D19" w:rsidRDefault="00750239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sz w:val="19"/>
                <w:szCs w:val="19"/>
              </w:rPr>
              <w:t xml:space="preserve">İnan, Ar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D2D19">
              <w:rPr>
                <w:rFonts w:cs="Gentium Plus"/>
                <w:sz w:val="19"/>
                <w:szCs w:val="19"/>
              </w:rPr>
              <w:t xml:space="preserve"> Parmaksızoğlu, İsmet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Düşünceleriyle Atatürk. </w:t>
            </w:r>
            <w:r w:rsidRPr="006D2D19">
              <w:rPr>
                <w:rFonts w:cs="Gentium Plus"/>
                <w:sz w:val="19"/>
                <w:szCs w:val="19"/>
              </w:rPr>
              <w:t>Ankara: Türk Tarih Kurumu Yayınları, 2018.</w:t>
            </w:r>
          </w:p>
        </w:tc>
      </w:tr>
    </w:tbl>
    <w:p w14:paraId="6664EF6B" w14:textId="696BE6E1" w:rsidR="0015209E" w:rsidRPr="00694F90" w:rsidRDefault="001B039B" w:rsidP="002F6D85">
      <w:pPr>
        <w:pStyle w:val="Balk3"/>
        <w:numPr>
          <w:ilvl w:val="1"/>
          <w:numId w:val="62"/>
        </w:numPr>
      </w:pPr>
      <w:bookmarkStart w:id="281" w:name="_Toc37480952"/>
      <w:r w:rsidRPr="00694F90">
        <w:t>Kitap-</w:t>
      </w:r>
      <w:r w:rsidR="0015209E" w:rsidRPr="00694F90">
        <w:t>Çok Yazarlı</w:t>
      </w:r>
      <w:bookmarkEnd w:id="28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D92E4F" w:rsidRPr="00694F90" w14:paraId="3654F2C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2C1CD69" w14:textId="77777777" w:rsidR="00D92E4F" w:rsidRPr="004C3904" w:rsidRDefault="00D92E4F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6FF21D24" w14:textId="575DAFE9" w:rsidR="00D92E4F" w:rsidRPr="006843E8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İlk Yazarın Soyadı </w:t>
            </w:r>
            <w:r w:rsidR="00C81216" w:rsidRPr="006843E8">
              <w:rPr>
                <w:rFonts w:cs="Gentium Plus"/>
                <w:sz w:val="19"/>
                <w:szCs w:val="19"/>
              </w:rPr>
              <w:t>vd.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D92E4F" w:rsidRPr="006843E8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D92E4F" w:rsidRPr="00694F90" w14:paraId="397F593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3F28A24" w14:textId="77777777" w:rsidR="00D92E4F" w:rsidRPr="004C3904" w:rsidRDefault="00D92E4F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520E09B" w14:textId="77777777" w:rsidR="00D92E4F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D92E4F" w:rsidRPr="006D2D19">
              <w:rPr>
                <w:rFonts w:cs="Gentium Plus"/>
                <w:sz w:val="19"/>
                <w:szCs w:val="19"/>
              </w:rPr>
              <w:t>Eisen</w:t>
            </w:r>
            <w:proofErr w:type="spellEnd"/>
            <w:r w:rsidR="00D92E4F" w:rsidRPr="006D2D19">
              <w:rPr>
                <w:rFonts w:cs="Gentium Plus"/>
                <w:sz w:val="19"/>
                <w:szCs w:val="19"/>
              </w:rPr>
              <w:t xml:space="preserve"> </w:t>
            </w:r>
            <w:r w:rsidR="00C81216" w:rsidRPr="006D2D19">
              <w:rPr>
                <w:rFonts w:cs="Gentium Plus"/>
                <w:sz w:val="19"/>
                <w:szCs w:val="19"/>
              </w:rPr>
              <w:t>vd.</w:t>
            </w:r>
            <w:r w:rsidR="00D92E4F" w:rsidRPr="006D2D19">
              <w:rPr>
                <w:rFonts w:cs="Gentium Plus"/>
                <w:sz w:val="19"/>
                <w:szCs w:val="19"/>
              </w:rPr>
              <w:t>, 1998).</w:t>
            </w:r>
          </w:p>
          <w:p w14:paraId="3AAA7CB7" w14:textId="6E9BD377" w:rsidR="00E3730D" w:rsidRPr="006D2D19" w:rsidRDefault="00E3730D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6D2D19">
              <w:rPr>
                <w:rFonts w:cs="Gentium Plus"/>
                <w:sz w:val="19"/>
                <w:szCs w:val="19"/>
              </w:rPr>
              <w:t>Topaloğlu vd., 1998).</w:t>
            </w:r>
          </w:p>
        </w:tc>
      </w:tr>
      <w:tr w:rsidR="00D92E4F" w:rsidRPr="00694F90" w14:paraId="4EFCB9D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8E5990" w14:textId="77777777" w:rsidR="00D92E4F" w:rsidRPr="004C3904" w:rsidRDefault="00D92E4F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210EC733" w14:textId="5AA25922" w:rsidR="00D92E4F" w:rsidRPr="006843E8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İlk Yazarın Soyadı </w:t>
            </w:r>
            <w:r w:rsidR="00C81216" w:rsidRPr="006843E8">
              <w:rPr>
                <w:rFonts w:cs="Gentium Plus"/>
                <w:sz w:val="19"/>
                <w:szCs w:val="19"/>
              </w:rPr>
              <w:t>vd.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D92E4F" w:rsidRPr="006843E8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D92E4F" w:rsidRPr="00694F90" w14:paraId="1433C07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072E797" w14:textId="77777777" w:rsidR="00D92E4F" w:rsidRPr="004C3904" w:rsidRDefault="00D92E4F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2F4D34C" w14:textId="77777777" w:rsidR="00E3730D" w:rsidRDefault="00E3730D" w:rsidP="00E3730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Eisen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vd., 1998).</w:t>
            </w:r>
          </w:p>
          <w:p w14:paraId="632B6E4F" w14:textId="039E4B04" w:rsidR="00D92E4F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92E4F" w:rsidRPr="006D2D19">
              <w:rPr>
                <w:rFonts w:cs="Gentium Plus"/>
                <w:sz w:val="19"/>
                <w:szCs w:val="19"/>
              </w:rPr>
              <w:t xml:space="preserve">Topaloğlu </w:t>
            </w:r>
            <w:r w:rsidR="00C81216" w:rsidRPr="006D2D19">
              <w:rPr>
                <w:rFonts w:cs="Gentium Plus"/>
                <w:sz w:val="19"/>
                <w:szCs w:val="19"/>
              </w:rPr>
              <w:t>vd.</w:t>
            </w:r>
            <w:r w:rsidR="00D92E4F" w:rsidRPr="006D2D19">
              <w:rPr>
                <w:rFonts w:cs="Gentium Plus"/>
                <w:sz w:val="19"/>
                <w:szCs w:val="19"/>
              </w:rPr>
              <w:t>, 1998).</w:t>
            </w:r>
          </w:p>
        </w:tc>
      </w:tr>
      <w:tr w:rsidR="00D92E4F" w:rsidRPr="00694F90" w14:paraId="462DB27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6B610F" w14:textId="77777777" w:rsidR="00D92E4F" w:rsidRPr="004C3904" w:rsidRDefault="00D92E4F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52774F65" w14:textId="7B83A380" w:rsidR="00D92E4F" w:rsidRPr="006843E8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İlk Yazarın Soyadı </w:t>
            </w:r>
            <w:r w:rsidR="00C81216" w:rsidRPr="006843E8">
              <w:rPr>
                <w:rFonts w:cs="Gentium Plus"/>
                <w:sz w:val="19"/>
                <w:szCs w:val="19"/>
              </w:rPr>
              <w:t>vd.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, </w:t>
            </w:r>
            <w:r w:rsidR="00B66F97" w:rsidRPr="006843E8">
              <w:rPr>
                <w:rFonts w:cs="Gentium Plus"/>
                <w:sz w:val="19"/>
                <w:szCs w:val="19"/>
              </w:rPr>
              <w:t>Basım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 Tarihi, </w:t>
            </w:r>
            <w:r w:rsidR="00D4716C" w:rsidRPr="006843E8">
              <w:rPr>
                <w:rFonts w:cs="Gentium Plus"/>
                <w:sz w:val="19"/>
                <w:szCs w:val="19"/>
              </w:rPr>
              <w:t>Cilt/Sayfa Numarası</w:t>
            </w:r>
            <w:r w:rsidR="00D92E4F" w:rsidRPr="006843E8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D92E4F" w:rsidRPr="00694F90" w14:paraId="73EC212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23E108" w14:textId="77777777" w:rsidR="00D92E4F" w:rsidRPr="004C3904" w:rsidRDefault="00D92E4F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776E1EB" w14:textId="35C77304" w:rsidR="00E3730D" w:rsidRDefault="00E3730D" w:rsidP="00E3730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Eisen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vd., </w:t>
            </w:r>
            <w:r>
              <w:rPr>
                <w:rFonts w:cs="Gentium Plus"/>
                <w:sz w:val="19"/>
                <w:szCs w:val="19"/>
              </w:rPr>
              <w:t>36</w:t>
            </w:r>
            <w:r w:rsidRPr="006D2D19">
              <w:rPr>
                <w:rFonts w:cs="Gentium Plus"/>
                <w:sz w:val="19"/>
                <w:szCs w:val="19"/>
              </w:rPr>
              <w:t>).</w:t>
            </w:r>
          </w:p>
          <w:p w14:paraId="157CE865" w14:textId="55E54F08" w:rsidR="00D92E4F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92E4F" w:rsidRPr="006D2D19">
              <w:rPr>
                <w:rFonts w:cs="Gentium Plus"/>
                <w:sz w:val="19"/>
                <w:szCs w:val="19"/>
              </w:rPr>
              <w:t xml:space="preserve">Topaloğlu, </w:t>
            </w:r>
            <w:r w:rsidR="00C81216" w:rsidRPr="006D2D19">
              <w:rPr>
                <w:rFonts w:cs="Gentium Plus"/>
                <w:sz w:val="19"/>
                <w:szCs w:val="19"/>
              </w:rPr>
              <w:t>vd.</w:t>
            </w:r>
            <w:r w:rsidR="00D92E4F" w:rsidRPr="006D2D19">
              <w:rPr>
                <w:rFonts w:cs="Gentium Plus"/>
                <w:sz w:val="19"/>
                <w:szCs w:val="19"/>
              </w:rPr>
              <w:t>, 1998, 17).</w:t>
            </w:r>
          </w:p>
        </w:tc>
      </w:tr>
      <w:tr w:rsidR="00D92E4F" w:rsidRPr="00694F90" w14:paraId="76BEB24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4C1241F" w14:textId="77777777" w:rsidR="00D92E4F" w:rsidRPr="004C3904" w:rsidRDefault="00D92E4F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4093876A" w14:textId="2D2C1CFF" w:rsidR="00D92E4F" w:rsidRPr="006843E8" w:rsidRDefault="00AE3435" w:rsidP="00DA6B19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İlk </w:t>
            </w:r>
            <w:r w:rsidR="00D92E4F" w:rsidRPr="006843E8">
              <w:rPr>
                <w:rFonts w:cs="Gentium Plus"/>
                <w:sz w:val="19"/>
                <w:szCs w:val="19"/>
              </w:rPr>
              <w:t>Yazar Soyadı</w:t>
            </w:r>
            <w:r>
              <w:rPr>
                <w:rFonts w:cs="Gentium Plus"/>
                <w:sz w:val="19"/>
                <w:szCs w:val="19"/>
              </w:rPr>
              <w:t>, Adı</w:t>
            </w:r>
            <w:r w:rsidR="00C91AC9" w:rsidRPr="006843E8">
              <w:rPr>
                <w:rFonts w:cs="Gentium Plus"/>
                <w:sz w:val="19"/>
                <w:szCs w:val="19"/>
              </w:rPr>
              <w:t xml:space="preserve"> </w:t>
            </w:r>
            <w:r w:rsidR="00C81216" w:rsidRPr="006843E8"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 </w:t>
            </w:r>
            <w:r w:rsidR="00D92E4F" w:rsidRPr="006843E8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. </w:t>
            </w:r>
            <w:r w:rsidR="00261C40" w:rsidRPr="006843E8">
              <w:rPr>
                <w:rFonts w:cs="Gentium Plus"/>
                <w:sz w:val="19"/>
                <w:szCs w:val="19"/>
              </w:rPr>
              <w:t>x Cilt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6843E8">
              <w:rPr>
                <w:rFonts w:cs="Gentium Plus"/>
                <w:sz w:val="19"/>
                <w:szCs w:val="19"/>
              </w:rPr>
              <w:t>Basım</w:t>
            </w:r>
            <w:r w:rsidR="00D92E4F" w:rsidRPr="006843E8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D92E4F" w:rsidRPr="00694F90" w14:paraId="0F3E7F3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CAB759" w14:textId="77777777" w:rsidR="00D92E4F" w:rsidRPr="004C3904" w:rsidRDefault="00D92E4F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0D71A8E" w14:textId="20CED173" w:rsidR="00D92E4F" w:rsidRPr="006D2D19" w:rsidRDefault="00D92E4F" w:rsidP="00512149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Eisen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Mitchell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L. </w:t>
            </w:r>
            <w:r w:rsidR="003E19F0" w:rsidRPr="006D2D19">
              <w:rPr>
                <w:rFonts w:cs="Gentium Plus"/>
                <w:sz w:val="19"/>
                <w:szCs w:val="19"/>
              </w:rPr>
              <w:t xml:space="preserve"> </w:t>
            </w:r>
            <w:r w:rsidR="00512149"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Memory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Suggestibility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in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Forensic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Interview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Mahwah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NJ: L.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Erlbaum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Associates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, 2002.</w:t>
            </w:r>
          </w:p>
          <w:p w14:paraId="57E88B8D" w14:textId="74882FD5" w:rsidR="00D92E4F" w:rsidRPr="006D2D19" w:rsidRDefault="00D92E4F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sz w:val="19"/>
                <w:szCs w:val="19"/>
              </w:rPr>
              <w:t>Topaloğlu, Bekir</w:t>
            </w:r>
            <w:r w:rsidR="00C91AC9" w:rsidRPr="006D2D19">
              <w:rPr>
                <w:rFonts w:cs="Gentium Plus"/>
                <w:sz w:val="19"/>
                <w:szCs w:val="19"/>
              </w:rPr>
              <w:t xml:space="preserve"> </w:t>
            </w:r>
            <w:r w:rsidR="00C81216" w:rsidRPr="006D2D19"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>İslam'da İnanç Esasları.</w:t>
            </w:r>
            <w:r w:rsidRPr="006D2D19">
              <w:rPr>
                <w:rFonts w:cs="Gentium Plus"/>
                <w:sz w:val="19"/>
                <w:szCs w:val="19"/>
              </w:rPr>
              <w:t xml:space="preserve"> İstanbul: </w:t>
            </w:r>
            <w:r w:rsidR="00A204A8" w:rsidRPr="006D2D19">
              <w:rPr>
                <w:rFonts w:cs="Gentium Plus"/>
                <w:sz w:val="19"/>
                <w:szCs w:val="19"/>
              </w:rPr>
              <w:t xml:space="preserve">MÜ </w:t>
            </w:r>
            <w:proofErr w:type="spellStart"/>
            <w:r w:rsidR="00A204A8" w:rsidRPr="006D2D19">
              <w:rPr>
                <w:rFonts w:cs="Gentium Plus"/>
                <w:sz w:val="19"/>
                <w:szCs w:val="19"/>
              </w:rPr>
              <w:t>İlâhiyat</w:t>
            </w:r>
            <w:proofErr w:type="spellEnd"/>
            <w:r w:rsidR="00A204A8"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A204A8" w:rsidRPr="006D2D19">
              <w:rPr>
                <w:rFonts w:cs="Gentium Plus"/>
                <w:sz w:val="19"/>
                <w:szCs w:val="19"/>
              </w:rPr>
              <w:t>Fakültesi</w:t>
            </w:r>
            <w:proofErr w:type="spellEnd"/>
            <w:r w:rsidR="00A204A8" w:rsidRPr="006D2D19">
              <w:rPr>
                <w:rFonts w:cs="Gentium Plus"/>
                <w:sz w:val="19"/>
                <w:szCs w:val="19"/>
              </w:rPr>
              <w:t xml:space="preserve"> Vakfı Yayınları</w:t>
            </w:r>
            <w:r w:rsidRPr="006D2D19">
              <w:rPr>
                <w:rFonts w:cs="Gentium Plus"/>
                <w:sz w:val="19"/>
                <w:szCs w:val="19"/>
              </w:rPr>
              <w:t>, 1998.</w:t>
            </w:r>
          </w:p>
        </w:tc>
      </w:tr>
    </w:tbl>
    <w:p w14:paraId="45ADB249" w14:textId="771875F1" w:rsidR="00D11BA9" w:rsidRDefault="008D2026" w:rsidP="002F6D85">
      <w:pPr>
        <w:pStyle w:val="Balk3"/>
        <w:numPr>
          <w:ilvl w:val="1"/>
          <w:numId w:val="62"/>
        </w:numPr>
      </w:pPr>
      <w:bookmarkStart w:id="282" w:name="_Toc37480953"/>
      <w:r>
        <w:t>K</w:t>
      </w:r>
      <w:r w:rsidR="00443A36" w:rsidRPr="00694F90">
        <w:t>itap-</w:t>
      </w:r>
      <w:r w:rsidR="00217E76" w:rsidRPr="00694F90">
        <w:t>Edit</w:t>
      </w:r>
      <w:r w:rsidR="00F53E27" w:rsidRPr="00694F90">
        <w:t>ö</w:t>
      </w:r>
      <w:r w:rsidR="00217E76" w:rsidRPr="00694F90">
        <w:t>r</w:t>
      </w:r>
      <w:r w:rsidR="00443A36" w:rsidRPr="00694F90">
        <w:t>lü</w:t>
      </w:r>
      <w:bookmarkEnd w:id="28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D11BA9" w:rsidRPr="00694F90" w14:paraId="20F5DB9D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ACDCBD9" w14:textId="77777777" w:rsidR="00D11BA9" w:rsidRPr="004C3904" w:rsidRDefault="00D11BA9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9" w:type="dxa"/>
          </w:tcPr>
          <w:p w14:paraId="6411FBCD" w14:textId="0AE50ADC" w:rsidR="00D11BA9" w:rsidRPr="00C02D65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3E27" w:rsidRPr="00C02D65">
              <w:rPr>
                <w:rFonts w:cs="Gentium Plus"/>
                <w:sz w:val="19"/>
                <w:szCs w:val="19"/>
              </w:rPr>
              <w:t>Editö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F53E27" w:rsidRPr="00C02D65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F53E27" w:rsidRPr="00694F90" w14:paraId="14927956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2F6DE58" w14:textId="77777777" w:rsidR="00F53E27" w:rsidRPr="004C3904" w:rsidRDefault="00F53E27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7CFA1ACE" w14:textId="5E37F4A1" w:rsidR="00F53E27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3E27" w:rsidRPr="006D2D19">
              <w:rPr>
                <w:rFonts w:cs="Gentium Plus"/>
                <w:sz w:val="19"/>
                <w:szCs w:val="19"/>
              </w:rPr>
              <w:t>Faroqhi</w:t>
            </w:r>
            <w:proofErr w:type="spellEnd"/>
            <w:r w:rsidR="00F53E27" w:rsidRPr="006D2D19">
              <w:rPr>
                <w:rFonts w:cs="Gentium Plus"/>
                <w:sz w:val="19"/>
                <w:szCs w:val="19"/>
              </w:rPr>
              <w:t>, 2011).</w:t>
            </w:r>
          </w:p>
          <w:p w14:paraId="3D8B359B" w14:textId="4DF83D2C" w:rsidR="00F53E27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3E27" w:rsidRPr="006D2D19">
              <w:rPr>
                <w:rFonts w:cs="Gentium Plus"/>
                <w:sz w:val="19"/>
                <w:szCs w:val="19"/>
              </w:rPr>
              <w:t>Kaynar, 2015).</w:t>
            </w:r>
          </w:p>
          <w:p w14:paraId="23BC9450" w14:textId="5588B017" w:rsidR="00E8697E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E8697E" w:rsidRPr="006D2D19">
              <w:rPr>
                <w:rFonts w:cs="Gentium Plus"/>
                <w:sz w:val="19"/>
                <w:szCs w:val="19"/>
              </w:rPr>
              <w:t>Furat</w:t>
            </w:r>
            <w:proofErr w:type="spellEnd"/>
            <w:r w:rsidR="00E8697E" w:rsidRPr="006D2D19">
              <w:rPr>
                <w:rFonts w:cs="Gentium Plus"/>
                <w:sz w:val="19"/>
                <w:szCs w:val="19"/>
              </w:rPr>
              <w:t>, 2018).</w:t>
            </w:r>
          </w:p>
        </w:tc>
      </w:tr>
      <w:tr w:rsidR="00F53E27" w:rsidRPr="00694F90" w14:paraId="00E75F4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2459B87" w14:textId="77777777" w:rsidR="00F53E27" w:rsidRPr="004C3904" w:rsidRDefault="00F53E27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536C683A" w14:textId="3CA14650" w:rsidR="00F53E27" w:rsidRPr="00C02D65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3E27" w:rsidRPr="00C02D65">
              <w:rPr>
                <w:rFonts w:cs="Gentium Plus"/>
                <w:sz w:val="19"/>
                <w:szCs w:val="19"/>
              </w:rPr>
              <w:t>Editö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F53E27" w:rsidRPr="00C02D65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F53E27" w:rsidRPr="00694F90" w14:paraId="75B29F12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73ED0FA" w14:textId="77777777" w:rsidR="00F53E27" w:rsidRPr="004C3904" w:rsidRDefault="00F53E27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3F861447" w14:textId="0680F807" w:rsidR="00F53E27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3E27" w:rsidRPr="006D2D19">
              <w:rPr>
                <w:rFonts w:cs="Gentium Plus"/>
                <w:sz w:val="19"/>
                <w:szCs w:val="19"/>
              </w:rPr>
              <w:t>Faroqhi</w:t>
            </w:r>
            <w:proofErr w:type="spellEnd"/>
            <w:r w:rsidR="00F53E27" w:rsidRPr="006D2D19">
              <w:rPr>
                <w:rFonts w:cs="Gentium Plus"/>
                <w:sz w:val="19"/>
                <w:szCs w:val="19"/>
              </w:rPr>
              <w:t>, 2011).</w:t>
            </w:r>
          </w:p>
          <w:p w14:paraId="531587DA" w14:textId="53AD8C13" w:rsidR="00F53E27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3E27" w:rsidRPr="006D2D19">
              <w:rPr>
                <w:rFonts w:cs="Gentium Plus"/>
                <w:sz w:val="19"/>
                <w:szCs w:val="19"/>
              </w:rPr>
              <w:t>Kaynar, 2015).</w:t>
            </w:r>
          </w:p>
          <w:p w14:paraId="4FE3EAC6" w14:textId="0CB117A5" w:rsidR="00E8697E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E8697E" w:rsidRPr="006D2D19">
              <w:rPr>
                <w:rFonts w:cs="Gentium Plus"/>
                <w:sz w:val="19"/>
                <w:szCs w:val="19"/>
              </w:rPr>
              <w:t>Furat</w:t>
            </w:r>
            <w:proofErr w:type="spellEnd"/>
            <w:r w:rsidR="00E8697E" w:rsidRPr="006D2D19">
              <w:rPr>
                <w:rFonts w:cs="Gentium Plus"/>
                <w:sz w:val="19"/>
                <w:szCs w:val="19"/>
              </w:rPr>
              <w:t>, 2018).</w:t>
            </w:r>
          </w:p>
        </w:tc>
      </w:tr>
      <w:tr w:rsidR="00F53E27" w:rsidRPr="00694F90" w14:paraId="41D31961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08D5A04" w14:textId="77777777" w:rsidR="00F53E27" w:rsidRPr="004C3904" w:rsidRDefault="00F53E27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09" w:type="dxa"/>
          </w:tcPr>
          <w:p w14:paraId="29C33B9F" w14:textId="07C7588E" w:rsidR="00F53E27" w:rsidRPr="00C02D65" w:rsidRDefault="004D50C3" w:rsidP="00FA138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3E27" w:rsidRPr="00C02D65">
              <w:rPr>
                <w:rFonts w:cs="Gentium Plus"/>
                <w:sz w:val="19"/>
                <w:szCs w:val="19"/>
              </w:rPr>
              <w:t xml:space="preserve">Editör </w:t>
            </w:r>
            <w:r>
              <w:rPr>
                <w:rFonts w:cs="Gentium Plus"/>
                <w:sz w:val="19"/>
                <w:szCs w:val="19"/>
              </w:rPr>
              <w:t>Soyadı, Basım Yılı, Cilt/Sayfa Numarası</w:t>
            </w:r>
            <w:r w:rsidR="00F53E27" w:rsidRPr="00C02D65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F53E27" w:rsidRPr="00694F90" w14:paraId="4AC1A1E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A81772D" w14:textId="77777777" w:rsidR="00F53E27" w:rsidRPr="004C3904" w:rsidRDefault="00F53E27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38CE08B4" w14:textId="1CB0CE1B" w:rsidR="00F53E27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3E27" w:rsidRPr="006D2D19">
              <w:rPr>
                <w:rFonts w:cs="Gentium Plus"/>
                <w:sz w:val="19"/>
                <w:szCs w:val="19"/>
              </w:rPr>
              <w:t>Faroqhi</w:t>
            </w:r>
            <w:proofErr w:type="spellEnd"/>
            <w:r w:rsidR="00F53E27" w:rsidRPr="006D2D19">
              <w:rPr>
                <w:rFonts w:cs="Gentium Plus"/>
                <w:sz w:val="19"/>
                <w:szCs w:val="19"/>
              </w:rPr>
              <w:t xml:space="preserve">, 2011, </w:t>
            </w:r>
            <w:r w:rsidR="0098392A">
              <w:rPr>
                <w:rFonts w:cs="Gentium Plus"/>
                <w:sz w:val="19"/>
                <w:szCs w:val="19"/>
              </w:rPr>
              <w:t>3/</w:t>
            </w:r>
            <w:r w:rsidR="002D3CDE">
              <w:rPr>
                <w:rFonts w:cs="Gentium Plus"/>
                <w:sz w:val="19"/>
                <w:szCs w:val="19"/>
              </w:rPr>
              <w:t>7</w:t>
            </w:r>
            <w:r w:rsidR="00F53E27" w:rsidRPr="006D2D19">
              <w:rPr>
                <w:rFonts w:cs="Gentium Plus"/>
                <w:sz w:val="19"/>
                <w:szCs w:val="19"/>
              </w:rPr>
              <w:t>).</w:t>
            </w:r>
          </w:p>
          <w:p w14:paraId="13862042" w14:textId="19ED8B7D" w:rsidR="00F53E27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3E27" w:rsidRPr="006D2D19">
              <w:rPr>
                <w:rFonts w:cs="Gentium Plus"/>
                <w:sz w:val="19"/>
                <w:szCs w:val="19"/>
              </w:rPr>
              <w:t>Kaynar, 2015, 6).</w:t>
            </w:r>
          </w:p>
          <w:p w14:paraId="33C5EA7E" w14:textId="486E65D6" w:rsidR="00E8697E" w:rsidRPr="006D2D19" w:rsidRDefault="004D50C3" w:rsidP="00FA138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E8697E" w:rsidRPr="006D2D19">
              <w:rPr>
                <w:rFonts w:cs="Gentium Plus"/>
                <w:sz w:val="19"/>
                <w:szCs w:val="19"/>
              </w:rPr>
              <w:t>Furat</w:t>
            </w:r>
            <w:proofErr w:type="spellEnd"/>
            <w:r w:rsidR="00E8697E" w:rsidRPr="006D2D19">
              <w:rPr>
                <w:rFonts w:cs="Gentium Plus"/>
                <w:sz w:val="19"/>
                <w:szCs w:val="19"/>
              </w:rPr>
              <w:t xml:space="preserve">, 2018, </w:t>
            </w:r>
            <w:r w:rsidR="00E37D4F">
              <w:rPr>
                <w:rFonts w:cs="Gentium Plus"/>
                <w:sz w:val="19"/>
                <w:szCs w:val="19"/>
              </w:rPr>
              <w:t>5</w:t>
            </w:r>
            <w:r w:rsidR="00E8697E" w:rsidRPr="006D2D19">
              <w:rPr>
                <w:rFonts w:cs="Gentium Plus"/>
                <w:sz w:val="19"/>
                <w:szCs w:val="19"/>
              </w:rPr>
              <w:t>-</w:t>
            </w:r>
            <w:r w:rsidR="007A789A">
              <w:rPr>
                <w:rFonts w:cs="Gentium Plus"/>
                <w:sz w:val="19"/>
                <w:szCs w:val="19"/>
              </w:rPr>
              <w:t>10</w:t>
            </w:r>
            <w:r w:rsidR="00E8697E"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E8697E" w:rsidRPr="00694F90" w14:paraId="0833ACA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16C7190" w14:textId="77777777" w:rsidR="00E8697E" w:rsidRPr="004C3904" w:rsidRDefault="00E8697E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384D4A99" w14:textId="0DE652AA" w:rsidR="00E8697E" w:rsidRPr="00C02D65" w:rsidRDefault="00E8697E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02D65">
              <w:rPr>
                <w:rFonts w:cs="Gentium Plus"/>
                <w:sz w:val="19"/>
                <w:szCs w:val="19"/>
              </w:rPr>
              <w:t>Editör Soyadı, Adı (ed.)</w:t>
            </w:r>
            <w:r w:rsidRPr="00C02D65">
              <w:rPr>
                <w:rFonts w:cs="Gentium Plus"/>
                <w:i/>
                <w:iCs/>
                <w:sz w:val="19"/>
                <w:szCs w:val="19"/>
              </w:rPr>
              <w:t>. Kitap Adı</w:t>
            </w:r>
            <w:r w:rsidRPr="00C02D65">
              <w:rPr>
                <w:rFonts w:cs="Gentium Plus"/>
                <w:sz w:val="19"/>
                <w:szCs w:val="19"/>
              </w:rPr>
              <w:t>. x Cilt. Şehir: Yayıncı</w:t>
            </w:r>
            <w:r w:rsidR="008F10D0">
              <w:rPr>
                <w:rFonts w:cs="Gentium Plus"/>
                <w:sz w:val="19"/>
                <w:szCs w:val="19"/>
              </w:rPr>
              <w:t>, x. Basım,</w:t>
            </w:r>
            <w:r w:rsidRPr="00C02D65">
              <w:rPr>
                <w:rFonts w:cs="Gentium Plus"/>
                <w:sz w:val="19"/>
                <w:szCs w:val="19"/>
              </w:rPr>
              <w:t xml:space="preserve"> Yayın Tarihi.</w:t>
            </w:r>
          </w:p>
        </w:tc>
      </w:tr>
      <w:tr w:rsidR="00E8697E" w:rsidRPr="00694F90" w14:paraId="0576ACB4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1730BCF" w14:textId="77777777" w:rsidR="00E8697E" w:rsidRPr="004C3904" w:rsidRDefault="00E8697E" w:rsidP="00FA1387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2BA85AA9" w14:textId="1048BDE9" w:rsidR="00992A72" w:rsidRPr="006D2D19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Faroqhi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Suraiya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(ed.)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>Türkiye Tarihi 1603-1839</w:t>
            </w:r>
            <w:r w:rsidRPr="006D2D19">
              <w:rPr>
                <w:rFonts w:cs="Gentium Plus"/>
                <w:sz w:val="19"/>
                <w:szCs w:val="19"/>
              </w:rPr>
              <w:t xml:space="preserve">. </w:t>
            </w:r>
            <w:r w:rsidR="0028205D" w:rsidRPr="0028205D">
              <w:rPr>
                <w:rFonts w:cs="Gentium Plus"/>
                <w:sz w:val="19"/>
                <w:szCs w:val="19"/>
              </w:rPr>
              <w:t xml:space="preserve">çev. Fethi </w:t>
            </w:r>
            <w:proofErr w:type="spellStart"/>
            <w:r w:rsidR="0028205D" w:rsidRPr="0028205D">
              <w:rPr>
                <w:rFonts w:cs="Gentium Plus"/>
                <w:sz w:val="19"/>
                <w:szCs w:val="19"/>
              </w:rPr>
              <w:t>Aytuna</w:t>
            </w:r>
            <w:proofErr w:type="spellEnd"/>
            <w:r w:rsidR="0028205D">
              <w:rPr>
                <w:rFonts w:cs="Gentium Plus"/>
                <w:sz w:val="19"/>
                <w:szCs w:val="19"/>
              </w:rPr>
              <w:t xml:space="preserve">. </w:t>
            </w:r>
            <w:r w:rsidRPr="006D2D19">
              <w:rPr>
                <w:rFonts w:cs="Gentium Plus"/>
                <w:sz w:val="19"/>
                <w:szCs w:val="19"/>
              </w:rPr>
              <w:t>3 Cilt. İstanbul: Kitap Yayınevi, 2011.</w:t>
            </w:r>
          </w:p>
          <w:p w14:paraId="74AAC681" w14:textId="77777777" w:rsidR="00992A72" w:rsidRPr="006D2D19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Furat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Ahmet Hamdi vd. (ed.)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Sahn-ı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Semân’dan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Dârülfünûn’a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Osmanlı’da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İlim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ve Fikir Dünyası (Âlimler, Müesseseler ve Fikrî Eserler)-XVIII. Yüzyıl. </w:t>
            </w:r>
            <w:r w:rsidRPr="006D2D19">
              <w:rPr>
                <w:rFonts w:cs="Gentium Plus"/>
                <w:sz w:val="19"/>
                <w:szCs w:val="19"/>
              </w:rPr>
              <w:t>2 Cilt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D2D19">
              <w:rPr>
                <w:rFonts w:cs="Gentium Plus"/>
                <w:sz w:val="19"/>
                <w:szCs w:val="19"/>
              </w:rPr>
              <w:t>İstanbul: Zeytinburnu Belediyesi Kültür Yayınları, 2018.</w:t>
            </w:r>
          </w:p>
          <w:p w14:paraId="7598E42E" w14:textId="568E3D25" w:rsidR="00E8697E" w:rsidRPr="006D2D19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sz w:val="19"/>
                <w:szCs w:val="19"/>
              </w:rPr>
              <w:t xml:space="preserve">Kaynar, Mete Kaan (ed.)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>Türkiye’nin 1950’li Yılları</w:t>
            </w:r>
            <w:r w:rsidRPr="006D2D19">
              <w:rPr>
                <w:rFonts w:cs="Gentium Plus"/>
                <w:sz w:val="19"/>
                <w:szCs w:val="19"/>
              </w:rPr>
              <w:t>. İstanbul: İletişim Yayınları, 2015.</w:t>
            </w:r>
          </w:p>
        </w:tc>
      </w:tr>
    </w:tbl>
    <w:p w14:paraId="34FC894D" w14:textId="5071D345" w:rsidR="00443A36" w:rsidRPr="00694F90" w:rsidRDefault="00443A36" w:rsidP="002F6D85">
      <w:pPr>
        <w:pStyle w:val="Balk3"/>
        <w:numPr>
          <w:ilvl w:val="1"/>
          <w:numId w:val="62"/>
        </w:numPr>
      </w:pPr>
      <w:bookmarkStart w:id="283" w:name="_Toc37480954"/>
      <w:r w:rsidRPr="00694F90">
        <w:t>Kitap</w:t>
      </w:r>
      <w:r w:rsidR="00975970" w:rsidRPr="00694F90">
        <w:t>-Elektronik</w:t>
      </w:r>
      <w:bookmarkEnd w:id="283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443A36" w:rsidRPr="00694F90" w14:paraId="55BA24C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72C0E5C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502FD2E3" w14:textId="2A89858F" w:rsidR="00443A36" w:rsidRPr="00C02D65" w:rsidRDefault="004D50C3" w:rsidP="003C280B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43A36" w:rsidRPr="00C02D65">
              <w:rPr>
                <w:rFonts w:cs="Gentium Plus"/>
                <w:sz w:val="19"/>
                <w:szCs w:val="19"/>
              </w:rPr>
              <w:t>Yazar Soyadı, Yayın Tarihi).</w:t>
            </w:r>
          </w:p>
        </w:tc>
      </w:tr>
      <w:tr w:rsidR="00443A36" w:rsidRPr="00694F90" w14:paraId="37943B9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121F016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BBF8F51" w14:textId="35984BF4" w:rsidR="00443A36" w:rsidRPr="006D2D19" w:rsidRDefault="004D50C3" w:rsidP="003C280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43A36" w:rsidRPr="006D2D19">
              <w:rPr>
                <w:rFonts w:cs="Gentium Plus"/>
                <w:sz w:val="19"/>
                <w:szCs w:val="19"/>
              </w:rPr>
              <w:t>Şahin, 2004).</w:t>
            </w:r>
          </w:p>
          <w:p w14:paraId="6E045741" w14:textId="47624C27" w:rsidR="00027B88" w:rsidRPr="006D2D19" w:rsidRDefault="004D50C3" w:rsidP="003C280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027B88" w:rsidRPr="006D2D19">
              <w:rPr>
                <w:rFonts w:cs="Gentium Plus"/>
                <w:sz w:val="19"/>
                <w:szCs w:val="19"/>
              </w:rPr>
              <w:t>Şenler, 2016).</w:t>
            </w:r>
          </w:p>
        </w:tc>
      </w:tr>
      <w:tr w:rsidR="00443A36" w:rsidRPr="00694F90" w14:paraId="39BD7A7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CBF0E1C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588D247B" w14:textId="0AC9A62D" w:rsidR="00443A36" w:rsidRPr="00C02D65" w:rsidRDefault="004D50C3" w:rsidP="003C280B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43A36" w:rsidRPr="00C02D65">
              <w:rPr>
                <w:rFonts w:cs="Gentium Plus"/>
                <w:sz w:val="19"/>
                <w:szCs w:val="19"/>
              </w:rPr>
              <w:t>Yazar Soyadı, Yayın Tarihi).</w:t>
            </w:r>
          </w:p>
        </w:tc>
      </w:tr>
      <w:tr w:rsidR="00443A36" w:rsidRPr="00694F90" w14:paraId="18D80B54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5111E9F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95ABF5B" w14:textId="06E0C7F3" w:rsidR="00443A36" w:rsidRPr="006D2D19" w:rsidRDefault="004D50C3" w:rsidP="003C280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43A36" w:rsidRPr="006D2D19">
              <w:rPr>
                <w:rFonts w:cs="Gentium Plus"/>
                <w:sz w:val="19"/>
                <w:szCs w:val="19"/>
              </w:rPr>
              <w:t>Şahin, 2004).</w:t>
            </w:r>
          </w:p>
          <w:p w14:paraId="6CD09459" w14:textId="1610244F" w:rsidR="00027B88" w:rsidRPr="006D2D19" w:rsidRDefault="004D50C3" w:rsidP="003C280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027B88" w:rsidRPr="006D2D19">
              <w:rPr>
                <w:rFonts w:cs="Gentium Plus"/>
                <w:sz w:val="19"/>
                <w:szCs w:val="19"/>
              </w:rPr>
              <w:t>Şenler, 2016).</w:t>
            </w:r>
          </w:p>
        </w:tc>
      </w:tr>
      <w:tr w:rsidR="00443A36" w:rsidRPr="00694F90" w14:paraId="54882F1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33745B2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96" w:type="dxa"/>
          </w:tcPr>
          <w:p w14:paraId="6A798FA2" w14:textId="32B3DF42" w:rsidR="00443A36" w:rsidRPr="00C02D65" w:rsidRDefault="004D50C3" w:rsidP="003C280B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43A36" w:rsidRPr="00C02D65">
              <w:rPr>
                <w:rFonts w:cs="Gentium Plus"/>
                <w:sz w:val="19"/>
                <w:szCs w:val="19"/>
              </w:rPr>
              <w:t>Yazar Soyadı, Yayın Tarihi, Cilt/Sayfa Numarası).</w:t>
            </w:r>
          </w:p>
        </w:tc>
      </w:tr>
      <w:tr w:rsidR="00443A36" w:rsidRPr="00694F90" w14:paraId="0A35904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7844FA5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4A32A7A8" w14:textId="4ED29E2A" w:rsidR="00443A36" w:rsidRPr="006D2D19" w:rsidRDefault="004D50C3" w:rsidP="003C280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43A36" w:rsidRPr="006D2D19">
              <w:rPr>
                <w:rFonts w:cs="Gentium Plus"/>
                <w:sz w:val="19"/>
                <w:szCs w:val="19"/>
              </w:rPr>
              <w:t>Şahin, 2004, 78).</w:t>
            </w:r>
          </w:p>
          <w:p w14:paraId="79F013D3" w14:textId="2F1F535D" w:rsidR="00027B88" w:rsidRPr="006D2D19" w:rsidRDefault="004D50C3" w:rsidP="003C280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027B88" w:rsidRPr="006D2D19">
              <w:rPr>
                <w:rFonts w:cs="Gentium Plus"/>
                <w:sz w:val="19"/>
                <w:szCs w:val="19"/>
              </w:rPr>
              <w:t>Şenler, 2016, 67).</w:t>
            </w:r>
          </w:p>
        </w:tc>
      </w:tr>
      <w:tr w:rsidR="00F4565A" w:rsidRPr="00694F90" w14:paraId="184950D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EC8267" w14:textId="77777777" w:rsidR="00F4565A" w:rsidRPr="004C3904" w:rsidRDefault="00F4565A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6353935D" w14:textId="47866D80" w:rsidR="00F4565A" w:rsidRPr="00C02D65" w:rsidRDefault="00F4565A" w:rsidP="00C02D65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02D65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C02D65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C02D65">
              <w:rPr>
                <w:rFonts w:cs="Gentium Plus"/>
                <w:sz w:val="19"/>
                <w:szCs w:val="19"/>
              </w:rPr>
              <w:t>.  Yayın Formatı: Yayıncı</w:t>
            </w:r>
            <w:r w:rsidR="008F10D0">
              <w:rPr>
                <w:rFonts w:cs="Gentium Plus"/>
                <w:sz w:val="19"/>
                <w:szCs w:val="19"/>
              </w:rPr>
              <w:t>, x. Basım,</w:t>
            </w:r>
            <w:r w:rsidRPr="00C02D65">
              <w:rPr>
                <w:rFonts w:cs="Gentium Plus"/>
                <w:sz w:val="19"/>
                <w:szCs w:val="19"/>
              </w:rPr>
              <w:t xml:space="preserve"> Yayın Tarihi. Erişim Adresi</w:t>
            </w:r>
          </w:p>
        </w:tc>
      </w:tr>
      <w:tr w:rsidR="00F4565A" w:rsidRPr="00694F90" w14:paraId="1BA6E5E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FAF4430" w14:textId="77777777" w:rsidR="00F4565A" w:rsidRPr="004C3904" w:rsidRDefault="00F4565A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9946581" w14:textId="77777777" w:rsidR="00F4565A" w:rsidRPr="006D2D19" w:rsidRDefault="00F4565A" w:rsidP="00C8667E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sz w:val="19"/>
                <w:szCs w:val="19"/>
              </w:rPr>
              <w:t xml:space="preserve">Şahin, Derya.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Amisos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Mozaiği</w:t>
            </w:r>
            <w:r w:rsidRPr="006D2D19">
              <w:rPr>
                <w:rFonts w:cs="Gentium Plus"/>
                <w:sz w:val="19"/>
                <w:szCs w:val="19"/>
              </w:rPr>
              <w:t xml:space="preserve">. PDF: Kültür ve Turizm Bakanlığı Yayınları, 2004. </w:t>
            </w:r>
            <w:hyperlink r:id="rId169" w:history="1">
              <w:r w:rsidRPr="006D2D19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kulturvarliklari.gov.tr/Eklenti/38967,amisos-mozaigi.pdf</w:t>
              </w:r>
            </w:hyperlink>
          </w:p>
          <w:p w14:paraId="11D7B77D" w14:textId="0D06C8A1" w:rsidR="00F4565A" w:rsidRPr="006D2D19" w:rsidRDefault="00F4565A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sz w:val="19"/>
                <w:szCs w:val="19"/>
              </w:rPr>
              <w:t xml:space="preserve">Şenler, Şule Yüksel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Huzur Sokağı.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Epub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Timaş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Yayınları, 2016.</w:t>
            </w:r>
          </w:p>
        </w:tc>
      </w:tr>
    </w:tbl>
    <w:p w14:paraId="1851126D" w14:textId="48091294" w:rsidR="00D11BA9" w:rsidRPr="00694F90" w:rsidRDefault="00443A36" w:rsidP="002F6D85">
      <w:pPr>
        <w:pStyle w:val="Balk3"/>
        <w:numPr>
          <w:ilvl w:val="1"/>
          <w:numId w:val="62"/>
        </w:numPr>
      </w:pPr>
      <w:bookmarkStart w:id="284" w:name="_Toc37480955"/>
      <w:r w:rsidRPr="00694F90">
        <w:lastRenderedPageBreak/>
        <w:t>Kitap-</w:t>
      </w:r>
      <w:r w:rsidR="00A83D9F" w:rsidRPr="00694F90">
        <w:t>Çeviri</w:t>
      </w:r>
      <w:bookmarkEnd w:id="284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D11BA9" w:rsidRPr="00D61AFB" w14:paraId="5B6EC47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D7C5D71" w14:textId="77777777" w:rsidR="00D11BA9" w:rsidRPr="004C3904" w:rsidRDefault="00D11BA9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671994CF" w14:textId="0E64F811" w:rsidR="00D11BA9" w:rsidRPr="00C02D65" w:rsidRDefault="004D50C3" w:rsidP="009E614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44A08" w:rsidRPr="00C02D65">
              <w:rPr>
                <w:rFonts w:cs="Gentium Plus"/>
                <w:sz w:val="19"/>
                <w:szCs w:val="19"/>
              </w:rPr>
              <w:t xml:space="preserve">Yazar Soyadı, </w:t>
            </w:r>
            <w:r w:rsidR="00ED2DC3">
              <w:rPr>
                <w:rFonts w:cs="Gentium Plus"/>
                <w:sz w:val="19"/>
                <w:szCs w:val="19"/>
              </w:rPr>
              <w:t>Basım Yılı)</w:t>
            </w:r>
            <w:r w:rsidR="00344A08" w:rsidRPr="00C02D65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D11BA9" w:rsidRPr="00D61AFB" w14:paraId="26E7F53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738EA0" w14:textId="77777777" w:rsidR="00D11BA9" w:rsidRPr="004C3904" w:rsidRDefault="00D11BA9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3C585B5" w14:textId="16F1EA9B" w:rsidR="00D11BA9" w:rsidRPr="006D2D1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44A08" w:rsidRPr="006D2D19">
              <w:rPr>
                <w:rFonts w:cs="Gentium Plus"/>
                <w:sz w:val="19"/>
                <w:szCs w:val="19"/>
              </w:rPr>
              <w:t>Dvornik</w:t>
            </w:r>
            <w:proofErr w:type="spellEnd"/>
            <w:r w:rsidR="00344A08" w:rsidRPr="006D2D19">
              <w:rPr>
                <w:rFonts w:cs="Gentium Plus"/>
                <w:sz w:val="19"/>
                <w:szCs w:val="19"/>
              </w:rPr>
              <w:t>, 1990).</w:t>
            </w:r>
          </w:p>
          <w:p w14:paraId="43336CF6" w14:textId="00F619BD" w:rsidR="00344A08" w:rsidRPr="006D2D1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44A08" w:rsidRPr="006D2D19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="00344A08" w:rsidRPr="006D2D19">
              <w:rPr>
                <w:rFonts w:cs="Gentium Plus"/>
                <w:sz w:val="19"/>
                <w:szCs w:val="19"/>
              </w:rPr>
              <w:t>, 2005).</w:t>
            </w:r>
          </w:p>
        </w:tc>
      </w:tr>
      <w:tr w:rsidR="00F15805" w:rsidRPr="00D61AFB" w14:paraId="1871D91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BB7A66F" w14:textId="77777777" w:rsidR="00F15805" w:rsidRPr="004C3904" w:rsidRDefault="00F15805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3F78CD89" w14:textId="26EB1224" w:rsidR="00F15805" w:rsidRPr="00C02D65" w:rsidRDefault="004D50C3" w:rsidP="009E614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15805" w:rsidRPr="00C02D65">
              <w:rPr>
                <w:rFonts w:cs="Gentium Plus"/>
                <w:sz w:val="19"/>
                <w:szCs w:val="19"/>
              </w:rPr>
              <w:t xml:space="preserve">Yazar Soyadı, </w:t>
            </w:r>
            <w:r w:rsidR="00ED2DC3">
              <w:rPr>
                <w:rFonts w:cs="Gentium Plus"/>
                <w:sz w:val="19"/>
                <w:szCs w:val="19"/>
              </w:rPr>
              <w:t>Basım Yılı)</w:t>
            </w:r>
            <w:r w:rsidR="00F15805" w:rsidRPr="00C02D65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F15805" w:rsidRPr="00D61AFB" w14:paraId="7FCE1C9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A2E6EE" w14:textId="77777777" w:rsidR="00F15805" w:rsidRPr="004C3904" w:rsidRDefault="00F15805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92F9E67" w14:textId="2E1C39D7" w:rsidR="00F15805" w:rsidRPr="006D2D1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15805" w:rsidRPr="006D2D19">
              <w:rPr>
                <w:rFonts w:cs="Gentium Plus"/>
                <w:sz w:val="19"/>
                <w:szCs w:val="19"/>
              </w:rPr>
              <w:t>Dvornik</w:t>
            </w:r>
            <w:proofErr w:type="spellEnd"/>
            <w:r w:rsidR="00F15805" w:rsidRPr="006D2D19">
              <w:rPr>
                <w:rFonts w:cs="Gentium Plus"/>
                <w:sz w:val="19"/>
                <w:szCs w:val="19"/>
              </w:rPr>
              <w:t>, 1990).</w:t>
            </w:r>
          </w:p>
          <w:p w14:paraId="1E82178C" w14:textId="38437267" w:rsidR="00F15805" w:rsidRPr="006D2D1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15805" w:rsidRPr="006D2D19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="00F15805" w:rsidRPr="006D2D19">
              <w:rPr>
                <w:rFonts w:cs="Gentium Plus"/>
                <w:sz w:val="19"/>
                <w:szCs w:val="19"/>
              </w:rPr>
              <w:t>, 2005).</w:t>
            </w:r>
          </w:p>
        </w:tc>
      </w:tr>
      <w:tr w:rsidR="00D11BA9" w:rsidRPr="00D61AFB" w14:paraId="55FFFE4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12BB8AE" w14:textId="77777777" w:rsidR="00D11BA9" w:rsidRPr="004C3904" w:rsidRDefault="00D11BA9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2558AD60" w14:textId="2C99C4ED" w:rsidR="00D11BA9" w:rsidRPr="00C02D65" w:rsidRDefault="004D50C3" w:rsidP="009E614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15805" w:rsidRPr="00C02D65">
              <w:rPr>
                <w:rFonts w:cs="Gentium Plus"/>
                <w:sz w:val="19"/>
                <w:szCs w:val="19"/>
              </w:rPr>
              <w:t>Yazar Soyadı</w:t>
            </w:r>
            <w:r w:rsidR="00943E36">
              <w:rPr>
                <w:rFonts w:cs="Gentium Plus"/>
                <w:sz w:val="19"/>
                <w:szCs w:val="19"/>
              </w:rPr>
              <w:t>,</w:t>
            </w:r>
            <w:r w:rsidR="00F15805" w:rsidRPr="00C02D65">
              <w:rPr>
                <w:rFonts w:cs="Gentium Plus"/>
                <w:sz w:val="19"/>
                <w:szCs w:val="19"/>
              </w:rPr>
              <w:t xml:space="preserve"> </w:t>
            </w:r>
            <w:r w:rsidR="00943E36">
              <w:rPr>
                <w:rFonts w:cs="Gentium Plus"/>
                <w:sz w:val="19"/>
                <w:szCs w:val="19"/>
              </w:rPr>
              <w:t xml:space="preserve">Basım Yılı, </w:t>
            </w:r>
            <w:r w:rsidR="00344A08" w:rsidRPr="00C02D65">
              <w:rPr>
                <w:rFonts w:cs="Gentium Plus"/>
                <w:sz w:val="19"/>
                <w:szCs w:val="19"/>
              </w:rPr>
              <w:t>Cilt/Sayfa Numarası).</w:t>
            </w:r>
          </w:p>
        </w:tc>
      </w:tr>
      <w:tr w:rsidR="00D11BA9" w:rsidRPr="00D61AFB" w14:paraId="06AB90B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8CA27A1" w14:textId="77777777" w:rsidR="00D11BA9" w:rsidRPr="004C3904" w:rsidRDefault="00D11BA9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0661834" w14:textId="6F363EE9" w:rsidR="00F15805" w:rsidRPr="006D2D1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15805" w:rsidRPr="006D2D19">
              <w:rPr>
                <w:rFonts w:cs="Gentium Plus"/>
                <w:sz w:val="19"/>
                <w:szCs w:val="19"/>
              </w:rPr>
              <w:t>Dvornik</w:t>
            </w:r>
            <w:proofErr w:type="spellEnd"/>
            <w:r w:rsidR="00F15805" w:rsidRPr="006D2D19">
              <w:rPr>
                <w:rFonts w:cs="Gentium Plus"/>
                <w:sz w:val="19"/>
                <w:szCs w:val="19"/>
              </w:rPr>
              <w:t>, 1990, 34).</w:t>
            </w:r>
          </w:p>
          <w:p w14:paraId="5E5F3CC7" w14:textId="34D9A72C" w:rsidR="00344A08" w:rsidRPr="006D2D1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15805" w:rsidRPr="006D2D19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="00F15805" w:rsidRPr="006D2D19">
              <w:rPr>
                <w:rFonts w:cs="Gentium Plus"/>
                <w:sz w:val="19"/>
                <w:szCs w:val="19"/>
              </w:rPr>
              <w:t>, 2005, 96).</w:t>
            </w:r>
          </w:p>
        </w:tc>
      </w:tr>
      <w:tr w:rsidR="00344A08" w:rsidRPr="00D61AFB" w14:paraId="432DE6D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EDB579A" w14:textId="77777777" w:rsidR="00344A08" w:rsidRPr="004C3904" w:rsidRDefault="00344A08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3FBCA5B5" w14:textId="3FA1D2FF" w:rsidR="00344A08" w:rsidRPr="00C02D65" w:rsidRDefault="00344A08" w:rsidP="00C02D65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02D65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C02D65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C02D65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C02D65">
              <w:rPr>
                <w:rFonts w:cs="Gentium Plus"/>
                <w:sz w:val="19"/>
                <w:szCs w:val="19"/>
              </w:rPr>
              <w:t>ç</w:t>
            </w:r>
            <w:r w:rsidRPr="00C02D65">
              <w:rPr>
                <w:rFonts w:cs="Gentium Plus"/>
                <w:sz w:val="19"/>
                <w:szCs w:val="19"/>
              </w:rPr>
              <w:t xml:space="preserve">ev. </w:t>
            </w:r>
            <w:r w:rsidR="007C4696" w:rsidRPr="00C02D65">
              <w:rPr>
                <w:rFonts w:cs="Gentium Plus"/>
                <w:sz w:val="19"/>
                <w:szCs w:val="19"/>
              </w:rPr>
              <w:t>Çeviren</w:t>
            </w:r>
            <w:r w:rsidRPr="00C02D65">
              <w:rPr>
                <w:rFonts w:cs="Gentium Plus"/>
                <w:sz w:val="19"/>
                <w:szCs w:val="19"/>
              </w:rPr>
              <w:t xml:space="preserve"> Adı Soyadı. </w:t>
            </w:r>
            <w:r w:rsidR="00261C40" w:rsidRPr="00C02D65">
              <w:rPr>
                <w:rFonts w:cs="Gentium Plus"/>
                <w:sz w:val="19"/>
                <w:szCs w:val="19"/>
              </w:rPr>
              <w:t>x Cilt</w:t>
            </w:r>
            <w:r w:rsidRPr="00C02D65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C02D65">
              <w:rPr>
                <w:rFonts w:cs="Gentium Plus"/>
                <w:sz w:val="19"/>
                <w:szCs w:val="19"/>
              </w:rPr>
              <w:t>Basım</w:t>
            </w:r>
            <w:r w:rsidRPr="00C02D65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344A08" w:rsidRPr="00D61AFB" w14:paraId="5BB9E66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2FDE15B" w14:textId="77777777" w:rsidR="00344A08" w:rsidRPr="004C3904" w:rsidRDefault="00344A08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C100C04" w14:textId="77AE5C21" w:rsidR="00344A08" w:rsidRPr="006D2D19" w:rsidRDefault="00344A08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Dvornik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Francis.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Konsiller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Tarihi İznik’ten II. Vatikan’a</w:t>
            </w:r>
            <w:r w:rsidRPr="006D2D19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D2D19">
              <w:rPr>
                <w:rFonts w:cs="Gentium Plus"/>
                <w:sz w:val="19"/>
                <w:szCs w:val="19"/>
              </w:rPr>
              <w:t>ç</w:t>
            </w:r>
            <w:r w:rsidRPr="006D2D19">
              <w:rPr>
                <w:rFonts w:cs="Gentium Plus"/>
                <w:sz w:val="19"/>
                <w:szCs w:val="19"/>
              </w:rPr>
              <w:t>ev. Mehmet Aydın. Ankara: Türk Tarih Kurumu Yayınları, 1990.</w:t>
            </w:r>
          </w:p>
          <w:p w14:paraId="70BB47AF" w14:textId="6FAAD74E" w:rsidR="00344A08" w:rsidRPr="006D2D19" w:rsidRDefault="00344A08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Abdülhalim.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Muhâsibî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Hayatı Eserleri Fikirleri</w:t>
            </w:r>
            <w:r w:rsidRPr="006D2D19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6D2D19">
              <w:rPr>
                <w:rFonts w:cs="Gentium Plus"/>
                <w:sz w:val="19"/>
                <w:szCs w:val="19"/>
              </w:rPr>
              <w:t>ç</w:t>
            </w:r>
            <w:r w:rsidRPr="006D2D19">
              <w:rPr>
                <w:rFonts w:cs="Gentium Plus"/>
                <w:sz w:val="19"/>
                <w:szCs w:val="19"/>
              </w:rPr>
              <w:t xml:space="preserve">ev. M. Beşir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Eryarso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. İstanbul: İnsan Yayınları, 2005</w:t>
            </w:r>
          </w:p>
        </w:tc>
      </w:tr>
    </w:tbl>
    <w:p w14:paraId="0CDCB3FA" w14:textId="6902615E" w:rsidR="00443A36" w:rsidRPr="00694F90" w:rsidRDefault="00443A36" w:rsidP="002F6D85">
      <w:pPr>
        <w:pStyle w:val="Balk3"/>
        <w:numPr>
          <w:ilvl w:val="1"/>
          <w:numId w:val="62"/>
        </w:numPr>
      </w:pPr>
      <w:bookmarkStart w:id="285" w:name="_Toc37480956"/>
      <w:r w:rsidRPr="00694F90">
        <w:t>Kitap-Neş</w:t>
      </w:r>
      <w:r w:rsidR="001A7094" w:rsidRPr="00694F90">
        <w:t>ir</w:t>
      </w:r>
      <w:bookmarkEnd w:id="285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443A36" w:rsidRPr="00DA27DD" w14:paraId="3C08968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9F13A37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065312E5" w14:textId="17D36EA2" w:rsidR="00443A36" w:rsidRPr="009E6149" w:rsidRDefault="004D50C3" w:rsidP="009E614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43A36" w:rsidRPr="009E6149">
              <w:rPr>
                <w:rFonts w:cs="Gentium Plus"/>
                <w:sz w:val="19"/>
                <w:szCs w:val="19"/>
              </w:rPr>
              <w:t xml:space="preserve">Yazar Soyadı, Yayın </w:t>
            </w:r>
            <w:r w:rsidR="00943E36">
              <w:rPr>
                <w:rFonts w:cs="Gentium Plus"/>
                <w:sz w:val="19"/>
                <w:szCs w:val="19"/>
              </w:rPr>
              <w:t>Yılı</w:t>
            </w:r>
            <w:r w:rsidR="00443A36" w:rsidRPr="009E614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443A36" w:rsidRPr="00DA27DD" w14:paraId="7F8FEB0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083DA37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4D573EA8" w14:textId="5850C4D8" w:rsidR="00443A36" w:rsidRPr="009E614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443A36" w:rsidRPr="009E6149">
              <w:rPr>
                <w:rFonts w:cs="Gentium Plus"/>
                <w:sz w:val="19"/>
                <w:szCs w:val="19"/>
              </w:rPr>
              <w:t>Taşköprizâde</w:t>
            </w:r>
            <w:proofErr w:type="spellEnd"/>
            <w:r w:rsidR="00443A36" w:rsidRPr="009E614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443A36" w:rsidRPr="009E614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443A36" w:rsidRPr="009E6149">
              <w:rPr>
                <w:rFonts w:cs="Gentium Plus"/>
                <w:sz w:val="19"/>
                <w:szCs w:val="19"/>
              </w:rPr>
              <w:t xml:space="preserve"> Efendi, 1968).</w:t>
            </w:r>
          </w:p>
          <w:p w14:paraId="270B823B" w14:textId="6875C50C" w:rsidR="00443A36" w:rsidRPr="009E614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443A36" w:rsidRPr="009E6149">
              <w:rPr>
                <w:rFonts w:cs="Gentium Plus"/>
                <w:sz w:val="19"/>
                <w:szCs w:val="19"/>
              </w:rPr>
              <w:t>Teftâzânî</w:t>
            </w:r>
            <w:proofErr w:type="spellEnd"/>
            <w:r w:rsidR="00443A36" w:rsidRPr="009E6149">
              <w:rPr>
                <w:rFonts w:cs="Gentium Plus"/>
                <w:sz w:val="19"/>
                <w:szCs w:val="19"/>
              </w:rPr>
              <w:t xml:space="preserve">, </w:t>
            </w:r>
            <w:r w:rsidR="002B68DE" w:rsidRPr="002B68DE">
              <w:rPr>
                <w:rFonts w:cs="Gentium Plus"/>
                <w:sz w:val="19"/>
                <w:szCs w:val="19"/>
              </w:rPr>
              <w:t>1408/</w:t>
            </w:r>
            <w:r w:rsidR="00443A36" w:rsidRPr="009E6149">
              <w:rPr>
                <w:rFonts w:cs="Gentium Plus"/>
                <w:sz w:val="19"/>
                <w:szCs w:val="19"/>
              </w:rPr>
              <w:t>1988).</w:t>
            </w:r>
          </w:p>
        </w:tc>
      </w:tr>
      <w:tr w:rsidR="002D54CA" w:rsidRPr="00DA27DD" w14:paraId="6C9B733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F390E7D" w14:textId="77777777" w:rsidR="002D54CA" w:rsidRPr="004C3904" w:rsidRDefault="002D54CA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5AEDB73D" w14:textId="2920E4A1" w:rsidR="002D54CA" w:rsidRPr="009E6149" w:rsidRDefault="004D50C3" w:rsidP="009E614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D54CA" w:rsidRPr="009E6149">
              <w:rPr>
                <w:rFonts w:cs="Gentium Plus"/>
                <w:sz w:val="19"/>
                <w:szCs w:val="19"/>
              </w:rPr>
              <w:t xml:space="preserve">Yazar Soyadı, Yayın </w:t>
            </w:r>
            <w:r w:rsidR="00943E36">
              <w:rPr>
                <w:rFonts w:cs="Gentium Plus"/>
                <w:sz w:val="19"/>
                <w:szCs w:val="19"/>
              </w:rPr>
              <w:t>Yılı</w:t>
            </w:r>
            <w:r w:rsidR="002D54CA" w:rsidRPr="009E614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2D54CA" w:rsidRPr="00DA27DD" w14:paraId="68D6BA2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2A070A2" w14:textId="77777777" w:rsidR="002D54CA" w:rsidRPr="004C3904" w:rsidRDefault="002D54CA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407DAAD0" w14:textId="214FFAC5" w:rsidR="002D54CA" w:rsidRPr="009E614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2D54CA" w:rsidRPr="009E6149">
              <w:rPr>
                <w:rFonts w:cs="Gentium Plus"/>
                <w:sz w:val="19"/>
                <w:szCs w:val="19"/>
              </w:rPr>
              <w:t>Taşköprizâde</w:t>
            </w:r>
            <w:proofErr w:type="spellEnd"/>
            <w:r w:rsidR="002D54CA" w:rsidRPr="009E614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2D54CA" w:rsidRPr="009E614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2D54CA" w:rsidRPr="009E6149">
              <w:rPr>
                <w:rFonts w:cs="Gentium Plus"/>
                <w:sz w:val="19"/>
                <w:szCs w:val="19"/>
              </w:rPr>
              <w:t xml:space="preserve"> Efendi, 1968).</w:t>
            </w:r>
          </w:p>
          <w:p w14:paraId="28CD58DC" w14:textId="6357B086" w:rsidR="002D54CA" w:rsidRPr="009E614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2D54CA" w:rsidRPr="009E6149">
              <w:rPr>
                <w:rFonts w:cs="Gentium Plus"/>
                <w:sz w:val="19"/>
                <w:szCs w:val="19"/>
              </w:rPr>
              <w:t>Teftâzânî</w:t>
            </w:r>
            <w:proofErr w:type="spellEnd"/>
            <w:r w:rsidR="002D54CA" w:rsidRPr="009E6149">
              <w:rPr>
                <w:rFonts w:cs="Gentium Plus"/>
                <w:sz w:val="19"/>
                <w:szCs w:val="19"/>
              </w:rPr>
              <w:t xml:space="preserve">, </w:t>
            </w:r>
            <w:r w:rsidR="002B68DE" w:rsidRPr="002B68DE">
              <w:rPr>
                <w:rFonts w:cs="Gentium Plus"/>
                <w:sz w:val="19"/>
                <w:szCs w:val="19"/>
              </w:rPr>
              <w:t>1408/</w:t>
            </w:r>
            <w:r w:rsidR="002D54CA" w:rsidRPr="009E6149">
              <w:rPr>
                <w:rFonts w:cs="Gentium Plus"/>
                <w:sz w:val="19"/>
                <w:szCs w:val="19"/>
              </w:rPr>
              <w:t>1988).</w:t>
            </w:r>
          </w:p>
        </w:tc>
      </w:tr>
      <w:tr w:rsidR="002D54CA" w:rsidRPr="00DA27DD" w14:paraId="57C6A25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0B1380D" w14:textId="77777777" w:rsidR="002D54CA" w:rsidRPr="004C3904" w:rsidRDefault="002D54CA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96" w:type="dxa"/>
          </w:tcPr>
          <w:p w14:paraId="79C00D2E" w14:textId="540036B9" w:rsidR="002D54CA" w:rsidRPr="009E6149" w:rsidRDefault="004D50C3" w:rsidP="009E614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D54CA" w:rsidRPr="009E6149">
              <w:rPr>
                <w:rFonts w:cs="Gentium Plus"/>
                <w:sz w:val="19"/>
                <w:szCs w:val="19"/>
              </w:rPr>
              <w:t xml:space="preserve">Yazar Soyadı, Yayın </w:t>
            </w:r>
            <w:r w:rsidR="00943E36">
              <w:rPr>
                <w:rFonts w:cs="Gentium Plus"/>
                <w:sz w:val="19"/>
                <w:szCs w:val="19"/>
              </w:rPr>
              <w:t xml:space="preserve">Yılı, </w:t>
            </w:r>
            <w:r w:rsidR="00943E36" w:rsidRPr="00C02D65">
              <w:rPr>
                <w:rFonts w:cs="Gentium Plus"/>
                <w:sz w:val="19"/>
                <w:szCs w:val="19"/>
              </w:rPr>
              <w:t>Cilt/Sayfa Numarası</w:t>
            </w:r>
            <w:r w:rsidR="002D54CA" w:rsidRPr="009E614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2D54CA" w:rsidRPr="00DA27DD" w14:paraId="62F463A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A4E8432" w14:textId="77777777" w:rsidR="002D54CA" w:rsidRPr="004C3904" w:rsidRDefault="002D54CA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F2F9E28" w14:textId="121C7C67" w:rsidR="002D54CA" w:rsidRPr="009E614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2D54CA" w:rsidRPr="009E6149">
              <w:rPr>
                <w:rFonts w:cs="Gentium Plus"/>
                <w:sz w:val="19"/>
                <w:szCs w:val="19"/>
              </w:rPr>
              <w:t>Taşköprizâde</w:t>
            </w:r>
            <w:proofErr w:type="spellEnd"/>
            <w:r w:rsidR="002D54CA" w:rsidRPr="009E614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2D54CA" w:rsidRPr="009E614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2D54CA" w:rsidRPr="009E6149">
              <w:rPr>
                <w:rFonts w:cs="Gentium Plus"/>
                <w:sz w:val="19"/>
                <w:szCs w:val="19"/>
              </w:rPr>
              <w:t xml:space="preserve"> Efendi, 1968, </w:t>
            </w:r>
            <w:r w:rsidR="002E4E5E">
              <w:rPr>
                <w:rFonts w:cs="Gentium Plus"/>
                <w:sz w:val="19"/>
                <w:szCs w:val="19"/>
              </w:rPr>
              <w:t>2</w:t>
            </w:r>
            <w:r w:rsidR="002D54CA" w:rsidRPr="009E6149">
              <w:rPr>
                <w:rFonts w:cs="Gentium Plus"/>
                <w:sz w:val="19"/>
                <w:szCs w:val="19"/>
              </w:rPr>
              <w:t>/</w:t>
            </w:r>
            <w:r w:rsidR="002E4E5E">
              <w:rPr>
                <w:rFonts w:cs="Gentium Plus"/>
                <w:sz w:val="19"/>
                <w:szCs w:val="19"/>
              </w:rPr>
              <w:t>162</w:t>
            </w:r>
            <w:r w:rsidR="002D54CA" w:rsidRPr="009E6149">
              <w:rPr>
                <w:rFonts w:cs="Gentium Plus"/>
                <w:sz w:val="19"/>
                <w:szCs w:val="19"/>
              </w:rPr>
              <w:t>).</w:t>
            </w:r>
          </w:p>
          <w:p w14:paraId="776E7110" w14:textId="6C44F2EA" w:rsidR="002D54CA" w:rsidRPr="009E6149" w:rsidRDefault="004D50C3" w:rsidP="009E614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2D54CA" w:rsidRPr="009E6149">
              <w:rPr>
                <w:rFonts w:cs="Gentium Plus"/>
                <w:sz w:val="19"/>
                <w:szCs w:val="19"/>
              </w:rPr>
              <w:t>Teftâzânî</w:t>
            </w:r>
            <w:proofErr w:type="spellEnd"/>
            <w:r w:rsidR="002D54CA" w:rsidRPr="009E6149">
              <w:rPr>
                <w:rFonts w:cs="Gentium Plus"/>
                <w:sz w:val="19"/>
                <w:szCs w:val="19"/>
              </w:rPr>
              <w:t>, 1988, 22-24).</w:t>
            </w:r>
          </w:p>
        </w:tc>
      </w:tr>
      <w:tr w:rsidR="00443A36" w:rsidRPr="00DA27DD" w14:paraId="738B34E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49FECC9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164BC32C" w14:textId="762B3C1E" w:rsidR="00443A36" w:rsidRPr="009E6149" w:rsidRDefault="00443A36" w:rsidP="00C02D65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9E6149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9E6149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9E614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9E6149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. Neşredenin Adı Soyadı. </w:t>
            </w:r>
            <w:r w:rsidR="00003A98">
              <w:rPr>
                <w:rFonts w:cs="Gentium Plus"/>
                <w:sz w:val="19"/>
                <w:szCs w:val="19"/>
              </w:rPr>
              <w:t xml:space="preserve">x Cilt. </w:t>
            </w:r>
            <w:r w:rsidR="00B66F97" w:rsidRPr="009E6149">
              <w:rPr>
                <w:rFonts w:cs="Gentium Plus"/>
                <w:sz w:val="19"/>
                <w:szCs w:val="19"/>
              </w:rPr>
              <w:t>Basım</w:t>
            </w:r>
            <w:r w:rsidRPr="009E6149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 w:rsidRPr="009E6149">
              <w:rPr>
                <w:rFonts w:cs="Gentium Plus"/>
                <w:sz w:val="19"/>
                <w:szCs w:val="19"/>
              </w:rPr>
              <w:t>, x. Basım</w:t>
            </w:r>
            <w:r w:rsidR="00F01FAF">
              <w:rPr>
                <w:rFonts w:cs="Gentium Plus"/>
                <w:sz w:val="19"/>
                <w:szCs w:val="19"/>
              </w:rPr>
              <w:t>, Basım Yılı Hicrî/Milâdî</w:t>
            </w:r>
            <w:r w:rsidRPr="009E6149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443A36" w:rsidRPr="00DA27DD" w14:paraId="6817DFC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7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E78FABA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42377AA0" w14:textId="5E43BACC" w:rsidR="00443A36" w:rsidRPr="009E6149" w:rsidRDefault="00443A36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9E6149">
              <w:rPr>
                <w:rFonts w:cs="Gentium Plus"/>
                <w:sz w:val="19"/>
                <w:szCs w:val="19"/>
              </w:rPr>
              <w:t>Taşköprizâde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9E614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 Efendi. </w:t>
            </w:r>
            <w:proofErr w:type="spellStart"/>
            <w:r w:rsidRPr="009E6149">
              <w:rPr>
                <w:rFonts w:cs="Gentium Plus"/>
                <w:i/>
                <w:iCs/>
                <w:sz w:val="19"/>
                <w:szCs w:val="19"/>
              </w:rPr>
              <w:t>Miftâḥu’s-saʿâde</w:t>
            </w:r>
            <w:proofErr w:type="spellEnd"/>
            <w:r w:rsidRPr="009E6149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9E6149">
              <w:rPr>
                <w:rFonts w:cs="Gentium Plus"/>
                <w:i/>
                <w:iCs/>
                <w:sz w:val="19"/>
                <w:szCs w:val="19"/>
              </w:rPr>
              <w:t>miṣbâḥu’s-siyâde</w:t>
            </w:r>
            <w:proofErr w:type="spellEnd"/>
            <w:r w:rsidRPr="009E6149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9E6149">
              <w:rPr>
                <w:rFonts w:cs="Gentium Plus"/>
                <w:i/>
                <w:iCs/>
                <w:sz w:val="19"/>
                <w:szCs w:val="19"/>
              </w:rPr>
              <w:t>mevżûʿâti’l-ʿulûm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9E6149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9E6149">
              <w:rPr>
                <w:rFonts w:cs="Gentium Plus"/>
                <w:sz w:val="19"/>
                <w:szCs w:val="19"/>
              </w:rPr>
              <w:t>Abdülvehhâb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9E6149">
              <w:rPr>
                <w:rFonts w:cs="Gentium Plus"/>
                <w:sz w:val="19"/>
                <w:szCs w:val="19"/>
              </w:rPr>
              <w:t>Ebü’n-Nûr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9E6149">
              <w:rPr>
                <w:rFonts w:cs="Gentium Plus"/>
                <w:sz w:val="19"/>
                <w:szCs w:val="19"/>
              </w:rPr>
              <w:t xml:space="preserve"> Kâmil Kâmil </w:t>
            </w:r>
            <w:proofErr w:type="spellStart"/>
            <w:r w:rsidRPr="009E6149">
              <w:rPr>
                <w:rFonts w:cs="Gentium Plus"/>
                <w:sz w:val="19"/>
                <w:szCs w:val="19"/>
              </w:rPr>
              <w:t>Bekrî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. 3 Cilt. Kahire: </w:t>
            </w:r>
            <w:proofErr w:type="spellStart"/>
            <w:r w:rsidR="00512149">
              <w:rPr>
                <w:rFonts w:cs="Gentium Plus"/>
                <w:sz w:val="19"/>
                <w:szCs w:val="19"/>
              </w:rPr>
              <w:t>Dârü’l</w:t>
            </w:r>
            <w:proofErr w:type="spellEnd"/>
            <w:r w:rsidR="00512149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="00512149">
              <w:rPr>
                <w:rFonts w:cs="Gentium Plus"/>
                <w:sz w:val="19"/>
                <w:szCs w:val="19"/>
              </w:rPr>
              <w:t>Kütübi’l</w:t>
            </w:r>
            <w:proofErr w:type="spellEnd"/>
            <w:r w:rsidR="00512149">
              <w:rPr>
                <w:rFonts w:cs="Gentium Plus"/>
                <w:sz w:val="19"/>
                <w:szCs w:val="19"/>
              </w:rPr>
              <w:t>-Hadis</w:t>
            </w:r>
            <w:r w:rsidRPr="009E6149">
              <w:rPr>
                <w:rFonts w:cs="Gentium Plus"/>
                <w:sz w:val="19"/>
                <w:szCs w:val="19"/>
              </w:rPr>
              <w:t xml:space="preserve">, </w:t>
            </w:r>
            <w:r w:rsidR="00FE5EC3" w:rsidRPr="009E6149">
              <w:rPr>
                <w:rFonts w:cs="Gentium Plus"/>
                <w:sz w:val="19"/>
                <w:szCs w:val="19"/>
              </w:rPr>
              <w:t>3.</w:t>
            </w:r>
            <w:r w:rsidRPr="009E6149">
              <w:rPr>
                <w:rFonts w:cs="Gentium Plus"/>
                <w:sz w:val="19"/>
                <w:szCs w:val="19"/>
              </w:rPr>
              <w:t xml:space="preserve"> </w:t>
            </w:r>
            <w:r w:rsidR="00B66F97" w:rsidRPr="009E6149">
              <w:rPr>
                <w:rFonts w:cs="Gentium Plus"/>
                <w:sz w:val="19"/>
                <w:szCs w:val="19"/>
              </w:rPr>
              <w:t>Basım</w:t>
            </w:r>
            <w:r w:rsidRPr="009E6149">
              <w:rPr>
                <w:rFonts w:cs="Gentium Plus"/>
                <w:sz w:val="19"/>
                <w:szCs w:val="19"/>
              </w:rPr>
              <w:t>, 1968.</w:t>
            </w:r>
          </w:p>
          <w:p w14:paraId="656829C9" w14:textId="71D9E12E" w:rsidR="00443A36" w:rsidRPr="009E6149" w:rsidRDefault="00443A36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9E6149">
              <w:rPr>
                <w:rFonts w:cs="Gentium Plus"/>
                <w:sz w:val="19"/>
                <w:szCs w:val="19"/>
              </w:rPr>
              <w:t>Teftâzânî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9E6149">
              <w:rPr>
                <w:rFonts w:cs="Gentium Plus"/>
                <w:sz w:val="19"/>
                <w:szCs w:val="19"/>
              </w:rPr>
              <w:t>Sa‘deddîn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9E6149">
              <w:rPr>
                <w:rFonts w:cs="Gentium Plus"/>
                <w:i/>
                <w:iCs/>
                <w:sz w:val="19"/>
                <w:szCs w:val="19"/>
              </w:rPr>
              <w:t>Şerḥu’l-ʿAḳāʾidi’n-Nesefiyye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9E6149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9E614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9E6149">
              <w:rPr>
                <w:rFonts w:cs="Gentium Plus"/>
                <w:sz w:val="19"/>
                <w:szCs w:val="19"/>
              </w:rPr>
              <w:t>Hicâzî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9E6149">
              <w:rPr>
                <w:rFonts w:cs="Gentium Plus"/>
                <w:sz w:val="19"/>
                <w:szCs w:val="19"/>
              </w:rPr>
              <w:t>Sekkā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. Kahire: </w:t>
            </w:r>
            <w:proofErr w:type="spellStart"/>
            <w:r w:rsidR="00C97EA0" w:rsidRPr="009E6149">
              <w:rPr>
                <w:rFonts w:cs="Gentium Plus"/>
                <w:sz w:val="19"/>
                <w:szCs w:val="19"/>
              </w:rPr>
              <w:t>Mektebetü’l-Külliyyâti’l-Ezheriyye</w:t>
            </w:r>
            <w:proofErr w:type="spellEnd"/>
            <w:r w:rsidRPr="009E6149">
              <w:rPr>
                <w:rFonts w:cs="Gentium Plus"/>
                <w:sz w:val="19"/>
                <w:szCs w:val="19"/>
              </w:rPr>
              <w:t xml:space="preserve">, 1408/1988. </w:t>
            </w:r>
          </w:p>
        </w:tc>
      </w:tr>
    </w:tbl>
    <w:p w14:paraId="060C963F" w14:textId="1B9A1E36" w:rsidR="00443A36" w:rsidRPr="00D61AFB" w:rsidRDefault="00123AB6" w:rsidP="002F6D85">
      <w:pPr>
        <w:pStyle w:val="Balk3"/>
        <w:numPr>
          <w:ilvl w:val="1"/>
          <w:numId w:val="62"/>
        </w:numPr>
        <w:spacing w:before="60" w:after="0"/>
        <w:ind w:left="924" w:hanging="357"/>
      </w:pPr>
      <w:bookmarkStart w:id="286" w:name="_Toc37480957"/>
      <w:r w:rsidRPr="00D61AFB">
        <w:t>Kitap-</w:t>
      </w:r>
      <w:r w:rsidR="00443A36" w:rsidRPr="00D61AFB">
        <w:t>Tahkik</w:t>
      </w:r>
      <w:r w:rsidR="00ED069D" w:rsidRPr="00D61AFB">
        <w:t>/Edisyon Kritik</w:t>
      </w:r>
      <w:bookmarkEnd w:id="286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8"/>
        <w:gridCol w:w="6977"/>
      </w:tblGrid>
      <w:tr w:rsidR="00443A36" w:rsidRPr="00DA27DD" w14:paraId="511E46F3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8" w:type="dxa"/>
          </w:tcPr>
          <w:p w14:paraId="2BECB2C6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77" w:type="dxa"/>
          </w:tcPr>
          <w:p w14:paraId="32931F23" w14:textId="298C3B3B" w:rsidR="00443A36" w:rsidRPr="003322BB" w:rsidRDefault="004D50C3" w:rsidP="008D473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43A36" w:rsidRPr="003322BB">
              <w:rPr>
                <w:rFonts w:cs="Gentium Plus"/>
                <w:sz w:val="19"/>
                <w:szCs w:val="19"/>
              </w:rPr>
              <w:t>Yazar Soyadı</w:t>
            </w:r>
            <w:r w:rsidR="00BE3FB0" w:rsidRPr="003322BB">
              <w:rPr>
                <w:rFonts w:cs="Gentium Plus"/>
                <w:sz w:val="19"/>
                <w:szCs w:val="19"/>
              </w:rPr>
              <w:t xml:space="preserve">, </w:t>
            </w:r>
            <w:r>
              <w:rPr>
                <w:rFonts w:cs="Gentium Plus"/>
                <w:sz w:val="19"/>
                <w:szCs w:val="19"/>
              </w:rPr>
              <w:t>Basım Yılı</w:t>
            </w:r>
            <w:r w:rsidR="00443A36" w:rsidRPr="003322BB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443A36" w:rsidRPr="00DA27DD" w14:paraId="365BCD9D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8" w:type="dxa"/>
          </w:tcPr>
          <w:p w14:paraId="1194ABD3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7" w:type="dxa"/>
          </w:tcPr>
          <w:p w14:paraId="0F908570" w14:textId="56301BDB" w:rsidR="00443A36" w:rsidRPr="003322BB" w:rsidRDefault="004D50C3" w:rsidP="008D473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443A36" w:rsidRPr="003322BB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="00BE3FB0" w:rsidRPr="003322BB">
              <w:rPr>
                <w:rFonts w:cs="Gentium Plus"/>
                <w:sz w:val="19"/>
                <w:szCs w:val="19"/>
              </w:rPr>
              <w:t xml:space="preserve">, </w:t>
            </w:r>
            <w:r w:rsidR="00B90051" w:rsidRPr="00611A54">
              <w:rPr>
                <w:rFonts w:cs="Gentium Plus"/>
                <w:sz w:val="19"/>
                <w:szCs w:val="19"/>
              </w:rPr>
              <w:t>1432/2011</w:t>
            </w:r>
            <w:r w:rsidR="00443A36" w:rsidRPr="003322BB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443A36" w:rsidRPr="00DA27DD" w14:paraId="43A8EEB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8" w:type="dxa"/>
          </w:tcPr>
          <w:p w14:paraId="7AEBD527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77" w:type="dxa"/>
          </w:tcPr>
          <w:p w14:paraId="445D2032" w14:textId="2AA1AAF0" w:rsidR="00443A36" w:rsidRPr="003322BB" w:rsidRDefault="004D50C3" w:rsidP="008D473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0138C" w:rsidRPr="003322BB">
              <w:rPr>
                <w:rFonts w:cs="Gentium Plus"/>
                <w:sz w:val="19"/>
                <w:szCs w:val="19"/>
              </w:rPr>
              <w:t xml:space="preserve">Yazar Soyadı, </w:t>
            </w:r>
            <w:r>
              <w:rPr>
                <w:rFonts w:cs="Gentium Plus"/>
                <w:sz w:val="19"/>
                <w:szCs w:val="19"/>
              </w:rPr>
              <w:t>Basım Yılı</w:t>
            </w:r>
            <w:r w:rsidR="0090138C" w:rsidRPr="003322BB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443A36" w:rsidRPr="00DA27DD" w14:paraId="0617027B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8" w:type="dxa"/>
          </w:tcPr>
          <w:p w14:paraId="42DAA012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7" w:type="dxa"/>
          </w:tcPr>
          <w:p w14:paraId="583BB837" w14:textId="4FF34078" w:rsidR="00443A36" w:rsidRPr="003322BB" w:rsidRDefault="004D50C3" w:rsidP="008D473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E3FB0" w:rsidRPr="003322BB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="00BE3FB0" w:rsidRPr="003322BB">
              <w:rPr>
                <w:rFonts w:cs="Gentium Plus"/>
                <w:sz w:val="19"/>
                <w:szCs w:val="19"/>
              </w:rPr>
              <w:t xml:space="preserve">, </w:t>
            </w:r>
            <w:r w:rsidR="00B90051" w:rsidRPr="00611A54">
              <w:rPr>
                <w:rFonts w:cs="Gentium Plus"/>
                <w:sz w:val="19"/>
                <w:szCs w:val="19"/>
              </w:rPr>
              <w:t>1432/2011</w:t>
            </w:r>
            <w:r w:rsidR="00BE3FB0" w:rsidRPr="003322BB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443A36" w:rsidRPr="00DA27DD" w14:paraId="174BFD31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8" w:type="dxa"/>
          </w:tcPr>
          <w:p w14:paraId="3BC6DCC2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77" w:type="dxa"/>
          </w:tcPr>
          <w:p w14:paraId="570FE188" w14:textId="5795B2F3" w:rsidR="00443A36" w:rsidRPr="003322BB" w:rsidRDefault="004D50C3" w:rsidP="008D473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0138C" w:rsidRPr="003322BB">
              <w:rPr>
                <w:rFonts w:cs="Gentium Plus"/>
                <w:sz w:val="19"/>
                <w:szCs w:val="19"/>
              </w:rPr>
              <w:t xml:space="preserve">Yazar Soyadı, </w:t>
            </w:r>
            <w:r>
              <w:rPr>
                <w:rFonts w:cs="Gentium Plus"/>
                <w:sz w:val="19"/>
                <w:szCs w:val="19"/>
              </w:rPr>
              <w:t>Basım Yılı</w:t>
            </w:r>
            <w:r w:rsidR="00B434C0">
              <w:rPr>
                <w:rFonts w:cs="Gentium Plus"/>
                <w:sz w:val="19"/>
                <w:szCs w:val="19"/>
              </w:rPr>
              <w:t>, Cilt/Sayfa Numarası</w:t>
            </w:r>
            <w:r w:rsidR="0090138C" w:rsidRPr="003322BB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443A36" w:rsidRPr="00DA27DD" w14:paraId="0E33FA37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8" w:type="dxa"/>
          </w:tcPr>
          <w:p w14:paraId="593D1206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7" w:type="dxa"/>
          </w:tcPr>
          <w:p w14:paraId="16E94620" w14:textId="6D599004" w:rsidR="00443A36" w:rsidRPr="003322BB" w:rsidRDefault="004D50C3" w:rsidP="008D473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E3FB0" w:rsidRPr="003322BB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="00BE3FB0" w:rsidRPr="003322BB">
              <w:rPr>
                <w:rFonts w:cs="Gentium Plus"/>
                <w:sz w:val="19"/>
                <w:szCs w:val="19"/>
              </w:rPr>
              <w:t xml:space="preserve">, </w:t>
            </w:r>
            <w:r w:rsidR="00B90051" w:rsidRPr="00611A54">
              <w:rPr>
                <w:rFonts w:cs="Gentium Plus"/>
                <w:sz w:val="19"/>
                <w:szCs w:val="19"/>
              </w:rPr>
              <w:t>1432/2011</w:t>
            </w:r>
            <w:r w:rsidR="00BE3FB0" w:rsidRPr="003322BB">
              <w:rPr>
                <w:rFonts w:cs="Gentium Plus"/>
                <w:sz w:val="19"/>
                <w:szCs w:val="19"/>
              </w:rPr>
              <w:t xml:space="preserve">, </w:t>
            </w:r>
            <w:r w:rsidR="00B90051">
              <w:rPr>
                <w:rFonts w:cs="Gentium Plus"/>
                <w:sz w:val="19"/>
                <w:szCs w:val="19"/>
              </w:rPr>
              <w:t>2/</w:t>
            </w:r>
            <w:r w:rsidR="00BE3FB0" w:rsidRPr="003322BB">
              <w:rPr>
                <w:rFonts w:cs="Gentium Plus"/>
                <w:sz w:val="19"/>
                <w:szCs w:val="19"/>
              </w:rPr>
              <w:t>56).</w:t>
            </w:r>
          </w:p>
        </w:tc>
      </w:tr>
      <w:tr w:rsidR="00443A36" w:rsidRPr="00DA27DD" w14:paraId="14060098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8" w:type="dxa"/>
          </w:tcPr>
          <w:p w14:paraId="7B12D97B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77" w:type="dxa"/>
          </w:tcPr>
          <w:p w14:paraId="1D2E4B28" w14:textId="020B1BA9" w:rsidR="00443A36" w:rsidRPr="003322BB" w:rsidRDefault="00443A36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3322BB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3322BB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3322BB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3322BB">
              <w:rPr>
                <w:rFonts w:cs="Gentium Plus"/>
                <w:sz w:val="19"/>
                <w:szCs w:val="19"/>
              </w:rPr>
              <w:t>t</w:t>
            </w:r>
            <w:r w:rsidRPr="003322BB">
              <w:rPr>
                <w:rFonts w:cs="Gentium Plus"/>
                <w:sz w:val="19"/>
                <w:szCs w:val="19"/>
              </w:rPr>
              <w:t>hk</w:t>
            </w:r>
            <w:proofErr w:type="spellEnd"/>
            <w:r w:rsidRPr="003322BB">
              <w:rPr>
                <w:rFonts w:cs="Gentium Plus"/>
                <w:sz w:val="19"/>
                <w:szCs w:val="19"/>
              </w:rPr>
              <w:t xml:space="preserve">. Muhakkikin Adı Soyadı. </w:t>
            </w:r>
            <w:r w:rsidR="00B66F97" w:rsidRPr="003322BB">
              <w:rPr>
                <w:rFonts w:cs="Gentium Plus"/>
                <w:sz w:val="19"/>
                <w:szCs w:val="19"/>
              </w:rPr>
              <w:t>Basım</w:t>
            </w:r>
            <w:r w:rsidRPr="003322BB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 w:rsidRPr="003322BB">
              <w:rPr>
                <w:rFonts w:cs="Gentium Plus"/>
                <w:sz w:val="19"/>
                <w:szCs w:val="19"/>
              </w:rPr>
              <w:t>, x. Basım</w:t>
            </w:r>
            <w:r w:rsidR="00F01FAF">
              <w:rPr>
                <w:rFonts w:cs="Gentium Plus"/>
                <w:sz w:val="19"/>
                <w:szCs w:val="19"/>
              </w:rPr>
              <w:t>, Basım Yılı Hicrî/Milâdî</w:t>
            </w:r>
            <w:r w:rsidRPr="003322BB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443A36" w:rsidRPr="00DA27DD" w14:paraId="493BAAD0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8" w:type="dxa"/>
          </w:tcPr>
          <w:p w14:paraId="45519080" w14:textId="77777777" w:rsidR="00443A36" w:rsidRPr="004C3904" w:rsidRDefault="00443A36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7" w:type="dxa"/>
          </w:tcPr>
          <w:p w14:paraId="65214AB3" w14:textId="37A0360F" w:rsidR="00443A36" w:rsidRPr="003322BB" w:rsidRDefault="00B90051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11A54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shâ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İbrâhim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ez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Zâhid</w:t>
            </w:r>
            <w:proofErr w:type="spellEnd"/>
            <w:r w:rsidR="007363F5">
              <w:rPr>
                <w:rFonts w:cs="Gentium Plus"/>
                <w:sz w:val="19"/>
                <w:szCs w:val="19"/>
              </w:rPr>
              <w:t>.</w:t>
            </w:r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lḫîṣü’l-edille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 w:rsidRPr="00611A5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hk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. Angelika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Brodersen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. 2 Cilt. Beyrut: el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Ma‘hedü’l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Almânî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sz w:val="19"/>
                <w:szCs w:val="19"/>
              </w:rPr>
              <w:t>li’l-Ebhâsi’l-Şarkiyy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>, 1432/2011.</w:t>
            </w:r>
          </w:p>
        </w:tc>
      </w:tr>
    </w:tbl>
    <w:p w14:paraId="4D2D51E6" w14:textId="77D8869E" w:rsidR="00B82C8F" w:rsidRPr="00694F90" w:rsidRDefault="00B82C8F" w:rsidP="002F6D85">
      <w:pPr>
        <w:pStyle w:val="Balk3"/>
        <w:numPr>
          <w:ilvl w:val="1"/>
          <w:numId w:val="62"/>
        </w:numPr>
      </w:pPr>
      <w:bookmarkStart w:id="287" w:name="_Toc37480958"/>
      <w:r w:rsidRPr="00694F90">
        <w:t>Kitap Sadeleştirilen</w:t>
      </w:r>
      <w:bookmarkEnd w:id="287"/>
      <w:r w:rsidRPr="00694F90">
        <w:t xml:space="preserve"> </w:t>
      </w:r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4A0DEE" w:rsidRPr="00DA27DD" w14:paraId="7864258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3078637" w14:textId="77777777" w:rsidR="004A0DEE" w:rsidRPr="004C3904" w:rsidRDefault="004A0DEE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52B4AD2B" w14:textId="4EF874C9" w:rsidR="004A0DEE" w:rsidRPr="00D47237" w:rsidRDefault="004D50C3" w:rsidP="003322BB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4A0DEE" w:rsidRPr="00D47237">
              <w:rPr>
                <w:rFonts w:cs="Gentium Plus"/>
                <w:sz w:val="19"/>
                <w:szCs w:val="19"/>
              </w:rPr>
              <w:t xml:space="preserve">Yazarının Soyadı, </w:t>
            </w:r>
            <w:r w:rsidR="00ED2DC3">
              <w:rPr>
                <w:rFonts w:cs="Gentium Plus"/>
                <w:sz w:val="19"/>
                <w:szCs w:val="19"/>
              </w:rPr>
              <w:t>Basım Yılı)</w:t>
            </w:r>
            <w:r w:rsidR="004A0DEE"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4A0DEE" w:rsidRPr="00DA27DD" w14:paraId="6E80610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FFE9BC" w14:textId="77777777" w:rsidR="004A0DEE" w:rsidRPr="004C3904" w:rsidRDefault="004A0DEE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8B68E5D" w14:textId="55FD6DD5" w:rsidR="004A0DEE" w:rsidRPr="006D2D19" w:rsidRDefault="004D50C3" w:rsidP="003322B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4A0DEE" w:rsidRPr="006D2D1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4A0DEE" w:rsidRPr="006D2D19">
              <w:rPr>
                <w:rFonts w:cs="Gentium Plus"/>
                <w:sz w:val="19"/>
                <w:szCs w:val="19"/>
              </w:rPr>
              <w:t xml:space="preserve"> Cevdet Paşa</w:t>
            </w:r>
            <w:r w:rsidR="003D1396" w:rsidRPr="006D2D19">
              <w:rPr>
                <w:rFonts w:cs="Gentium Plus"/>
                <w:sz w:val="19"/>
                <w:szCs w:val="19"/>
              </w:rPr>
              <w:t xml:space="preserve">, </w:t>
            </w:r>
            <w:r w:rsidR="004A0DEE" w:rsidRPr="006D2D19">
              <w:rPr>
                <w:rFonts w:cs="Gentium Plus"/>
                <w:sz w:val="19"/>
                <w:szCs w:val="19"/>
              </w:rPr>
              <w:t>1995).</w:t>
            </w:r>
          </w:p>
        </w:tc>
      </w:tr>
      <w:tr w:rsidR="004A0DEE" w:rsidRPr="00DA27DD" w14:paraId="58F0ED7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E17EC57" w14:textId="77777777" w:rsidR="004A0DEE" w:rsidRPr="004C3904" w:rsidRDefault="004A0DEE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06D29D80" w14:textId="13297811" w:rsidR="004A0DEE" w:rsidRPr="00D47237" w:rsidRDefault="004D50C3" w:rsidP="003322BB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D1396" w:rsidRPr="00D47237">
              <w:rPr>
                <w:rFonts w:cs="Gentium Plus"/>
                <w:sz w:val="19"/>
                <w:szCs w:val="19"/>
              </w:rPr>
              <w:t xml:space="preserve">Yazarının Soyadı, </w:t>
            </w:r>
            <w:r w:rsidR="00ED2DC3">
              <w:rPr>
                <w:rFonts w:cs="Gentium Plus"/>
                <w:sz w:val="19"/>
                <w:szCs w:val="19"/>
              </w:rPr>
              <w:t>Basım Yılı)</w:t>
            </w:r>
            <w:r w:rsidR="003D1396"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4A0DEE" w:rsidRPr="00DA27DD" w14:paraId="1B59792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DD2263A" w14:textId="77777777" w:rsidR="004A0DEE" w:rsidRPr="004C3904" w:rsidRDefault="004A0DEE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211438D" w14:textId="64E8EB10" w:rsidR="004A0DEE" w:rsidRPr="006D2D19" w:rsidRDefault="004D50C3" w:rsidP="003322B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D1396" w:rsidRPr="006D2D1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3D1396" w:rsidRPr="006D2D19">
              <w:rPr>
                <w:rFonts w:cs="Gentium Plus"/>
                <w:sz w:val="19"/>
                <w:szCs w:val="19"/>
              </w:rPr>
              <w:t xml:space="preserve"> Cevdet Paşa, 1995).</w:t>
            </w:r>
          </w:p>
        </w:tc>
      </w:tr>
      <w:tr w:rsidR="004A0DEE" w:rsidRPr="00DA27DD" w14:paraId="321A49A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28A7E0D" w14:textId="77777777" w:rsidR="004A0DEE" w:rsidRPr="004C3904" w:rsidRDefault="004A0DEE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2612963C" w14:textId="71679B82" w:rsidR="004A0DEE" w:rsidRPr="00D47237" w:rsidRDefault="004D50C3" w:rsidP="003322BB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D1396" w:rsidRPr="00D47237">
              <w:rPr>
                <w:rFonts w:cs="Gentium Plus"/>
                <w:sz w:val="19"/>
                <w:szCs w:val="19"/>
              </w:rPr>
              <w:t xml:space="preserve">Yazarının </w:t>
            </w:r>
            <w:r>
              <w:rPr>
                <w:rFonts w:cs="Gentium Plus"/>
                <w:sz w:val="19"/>
                <w:szCs w:val="19"/>
              </w:rPr>
              <w:t>Soyadı, Basım Yılı, Cilt/Sayfa Numarası</w:t>
            </w:r>
            <w:r w:rsidR="004A0DEE" w:rsidRPr="00D4723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4A0DEE" w:rsidRPr="00DA27DD" w14:paraId="0D3F1F5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5883494" w14:textId="77777777" w:rsidR="004A0DEE" w:rsidRPr="004C3904" w:rsidRDefault="004A0DEE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555F259" w14:textId="2E29A54C" w:rsidR="004A0DEE" w:rsidRPr="006D2D19" w:rsidRDefault="004D50C3" w:rsidP="003322B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D1396" w:rsidRPr="006D2D1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3D1396" w:rsidRPr="006D2D19">
              <w:rPr>
                <w:rFonts w:cs="Gentium Plus"/>
                <w:sz w:val="19"/>
                <w:szCs w:val="19"/>
              </w:rPr>
              <w:t xml:space="preserve"> Cevdet Paşa, 1995, </w:t>
            </w:r>
            <w:r w:rsidR="004A0DEE" w:rsidRPr="006D2D19">
              <w:rPr>
                <w:rFonts w:cs="Gentium Plus"/>
                <w:sz w:val="19"/>
                <w:szCs w:val="19"/>
              </w:rPr>
              <w:t>120).</w:t>
            </w:r>
          </w:p>
        </w:tc>
      </w:tr>
      <w:tr w:rsidR="004A0DEE" w:rsidRPr="00DA27DD" w14:paraId="6AB0BC7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9A232BC" w14:textId="77777777" w:rsidR="004A0DEE" w:rsidRPr="004C3904" w:rsidRDefault="004A0DEE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6E811FE0" w14:textId="40677973" w:rsidR="004A0DEE" w:rsidRPr="00D47237" w:rsidRDefault="004A0DEE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47237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D47237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D47237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D47237">
              <w:rPr>
                <w:rFonts w:cs="Gentium Plus"/>
                <w:sz w:val="19"/>
                <w:szCs w:val="19"/>
              </w:rPr>
              <w:t>s</w:t>
            </w:r>
            <w:r w:rsidRPr="00D47237">
              <w:rPr>
                <w:rFonts w:cs="Gentium Plus"/>
                <w:sz w:val="19"/>
                <w:szCs w:val="19"/>
              </w:rPr>
              <w:t>ad</w:t>
            </w:r>
            <w:proofErr w:type="spellEnd"/>
            <w:r w:rsidRPr="00D47237">
              <w:rPr>
                <w:rFonts w:cs="Gentium Plus"/>
                <w:sz w:val="19"/>
                <w:szCs w:val="19"/>
              </w:rPr>
              <w:t xml:space="preserve">. </w:t>
            </w:r>
            <w:r w:rsidR="005F454C">
              <w:rPr>
                <w:rFonts w:cs="Gentium Plus"/>
                <w:sz w:val="19"/>
                <w:szCs w:val="19"/>
              </w:rPr>
              <w:t>Sadeleştiren</w:t>
            </w:r>
            <w:r w:rsidRPr="00D47237">
              <w:rPr>
                <w:rFonts w:cs="Gentium Plus"/>
                <w:sz w:val="19"/>
                <w:szCs w:val="19"/>
              </w:rPr>
              <w:t xml:space="preserve">in Adı Soyadı. </w:t>
            </w:r>
            <w:r w:rsidR="00B66F97" w:rsidRPr="00D47237">
              <w:rPr>
                <w:rFonts w:cs="Gentium Plus"/>
                <w:sz w:val="19"/>
                <w:szCs w:val="19"/>
              </w:rPr>
              <w:t>Basım</w:t>
            </w:r>
            <w:r w:rsidRPr="00D47237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F01FAF">
              <w:rPr>
                <w:rFonts w:cs="Gentium Plus"/>
                <w:sz w:val="19"/>
                <w:szCs w:val="19"/>
              </w:rPr>
              <w:t>, Basım Yılı Hicrî/Milâdî</w:t>
            </w:r>
            <w:r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4A0DEE" w:rsidRPr="00DA27DD" w14:paraId="49B6D2F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93A6D28" w14:textId="77777777" w:rsidR="004A0DEE" w:rsidRPr="004C3904" w:rsidRDefault="004A0DEE" w:rsidP="003C280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FFA8B16" w14:textId="7604D451" w:rsidR="004A0DEE" w:rsidRPr="006D2D19" w:rsidRDefault="004A0DEE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Cevdet Paşa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>Sadeleştirilmiş Mecelle.</w:t>
            </w:r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6D2D19">
              <w:rPr>
                <w:rFonts w:cs="Gentium Plus"/>
                <w:sz w:val="19"/>
                <w:szCs w:val="19"/>
              </w:rPr>
              <w:t>s</w:t>
            </w:r>
            <w:r w:rsidRPr="006D2D19">
              <w:rPr>
                <w:rFonts w:cs="Gentium Plus"/>
                <w:sz w:val="19"/>
                <w:szCs w:val="19"/>
              </w:rPr>
              <w:t>a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İbrahim Ural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D2D19">
              <w:rPr>
                <w:rFonts w:cs="Gentium Plus"/>
                <w:sz w:val="19"/>
                <w:szCs w:val="19"/>
              </w:rPr>
              <w:t xml:space="preserve"> Salih Özcan. İstanbul: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Fe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Vakfı, 1995.</w:t>
            </w:r>
          </w:p>
        </w:tc>
      </w:tr>
    </w:tbl>
    <w:p w14:paraId="2509B418" w14:textId="470B6478" w:rsidR="00A94C39" w:rsidRPr="00694F90" w:rsidRDefault="00131DBF" w:rsidP="003E02E1">
      <w:pPr>
        <w:pStyle w:val="Balk2"/>
        <w:numPr>
          <w:ilvl w:val="0"/>
          <w:numId w:val="62"/>
        </w:numPr>
      </w:pPr>
      <w:bookmarkStart w:id="288" w:name="_Toc37480959"/>
      <w:r w:rsidRPr="00694F90">
        <w:t>Kitap Bölümü</w:t>
      </w:r>
      <w:bookmarkEnd w:id="288"/>
    </w:p>
    <w:p w14:paraId="72DD7438" w14:textId="36D991CC" w:rsidR="00131DBF" w:rsidRPr="00694F90" w:rsidRDefault="00131DBF" w:rsidP="002F6D85">
      <w:pPr>
        <w:pStyle w:val="Balk3"/>
        <w:numPr>
          <w:ilvl w:val="1"/>
          <w:numId w:val="62"/>
        </w:numPr>
      </w:pPr>
      <w:bookmarkStart w:id="289" w:name="_Toc37480960"/>
      <w:r w:rsidRPr="00694F90">
        <w:t>Kitap Bölümü</w:t>
      </w:r>
      <w:r w:rsidR="00084D19" w:rsidRPr="00694F90">
        <w:t>-</w:t>
      </w:r>
      <w:r w:rsidRPr="00694F90">
        <w:t>Editörlü</w:t>
      </w:r>
      <w:r w:rsidR="001A7094" w:rsidRPr="00694F90">
        <w:t xml:space="preserve"> Eserde</w:t>
      </w:r>
      <w:bookmarkEnd w:id="28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131DBF" w:rsidRPr="00694F90" w14:paraId="459CC93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C0791D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56F30F3F" w14:textId="5F94A22F" w:rsidR="00131DBF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31DBF" w:rsidRPr="00D47237">
              <w:rPr>
                <w:rFonts w:cs="Gentium Plus"/>
                <w:sz w:val="19"/>
                <w:szCs w:val="19"/>
              </w:rPr>
              <w:t>Bölüm Yazarının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131DBF"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131DBF" w:rsidRPr="00694F90" w14:paraId="37602F4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ADF2675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EE913A9" w14:textId="77777777" w:rsidR="00131DB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131DBF" w:rsidRPr="006D2D19">
              <w:rPr>
                <w:rFonts w:cs="Gentium Plus"/>
                <w:sz w:val="19"/>
                <w:szCs w:val="19"/>
              </w:rPr>
              <w:t>Rudolph</w:t>
            </w:r>
            <w:proofErr w:type="spellEnd"/>
            <w:r w:rsidR="00131DBF" w:rsidRPr="006D2D19">
              <w:rPr>
                <w:rFonts w:cs="Gentium Plus"/>
                <w:sz w:val="19"/>
                <w:szCs w:val="19"/>
              </w:rPr>
              <w:t>, 2003).</w:t>
            </w:r>
          </w:p>
          <w:p w14:paraId="4DD31F2F" w14:textId="687AB902" w:rsidR="002B3A28" w:rsidRPr="006D2D19" w:rsidRDefault="002B3A28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2B3A28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, 20</w:t>
            </w:r>
            <w:r>
              <w:rPr>
                <w:rFonts w:cs="Gentium Plus"/>
                <w:sz w:val="19"/>
                <w:szCs w:val="19"/>
              </w:rPr>
              <w:t>10</w:t>
            </w:r>
            <w:r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131DBF" w:rsidRPr="00694F90" w14:paraId="2B51870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001C103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5E562EE2" w14:textId="3D2E47CB" w:rsidR="00131DBF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31DBF" w:rsidRPr="00D47237">
              <w:rPr>
                <w:rFonts w:cs="Gentium Plus"/>
                <w:sz w:val="19"/>
                <w:szCs w:val="19"/>
              </w:rPr>
              <w:t>Bölüm Yazarının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131DBF"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131DBF" w:rsidRPr="00694F90" w14:paraId="380B231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1B68AC2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EE0594F" w14:textId="77777777" w:rsidR="00131DB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131DBF" w:rsidRPr="006D2D19">
              <w:rPr>
                <w:rFonts w:cs="Gentium Plus"/>
                <w:sz w:val="19"/>
                <w:szCs w:val="19"/>
              </w:rPr>
              <w:t>Rudolph</w:t>
            </w:r>
            <w:proofErr w:type="spellEnd"/>
            <w:r w:rsidR="00131DBF" w:rsidRPr="006D2D19">
              <w:rPr>
                <w:rFonts w:cs="Gentium Plus"/>
                <w:sz w:val="19"/>
                <w:szCs w:val="19"/>
              </w:rPr>
              <w:t>, 2003).</w:t>
            </w:r>
          </w:p>
          <w:p w14:paraId="02F6258C" w14:textId="586962A8" w:rsidR="002B3A28" w:rsidRPr="006D2D19" w:rsidRDefault="002B3A28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2B3A28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, 20</w:t>
            </w:r>
            <w:r>
              <w:rPr>
                <w:rFonts w:cs="Gentium Plus"/>
                <w:sz w:val="19"/>
                <w:szCs w:val="19"/>
              </w:rPr>
              <w:t>10</w:t>
            </w:r>
            <w:r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131DBF" w:rsidRPr="00694F90" w14:paraId="231C2AB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E4DB174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259D6AEF" w14:textId="329B6C02" w:rsidR="00131DBF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31DBF" w:rsidRPr="00D47237">
              <w:rPr>
                <w:rFonts w:cs="Gentium Plus"/>
                <w:sz w:val="19"/>
                <w:szCs w:val="19"/>
              </w:rPr>
              <w:t xml:space="preserve">Bölüm Yazarının </w:t>
            </w:r>
            <w:r>
              <w:rPr>
                <w:rFonts w:cs="Gentium Plus"/>
                <w:sz w:val="19"/>
                <w:szCs w:val="19"/>
              </w:rPr>
              <w:t>Soyadı, Basım Yılı, Cilt/Sayfa Numarası</w:t>
            </w:r>
            <w:r w:rsidR="00131DBF" w:rsidRPr="00D4723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131DBF" w:rsidRPr="00694F90" w14:paraId="7AFCC5A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A9F8ACC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D7C022B" w14:textId="77777777" w:rsidR="00131DB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131DBF" w:rsidRPr="006D2D19">
              <w:rPr>
                <w:rFonts w:cs="Gentium Plus"/>
                <w:sz w:val="19"/>
                <w:szCs w:val="19"/>
              </w:rPr>
              <w:t>Rudolph</w:t>
            </w:r>
            <w:proofErr w:type="spellEnd"/>
            <w:r w:rsidR="00131DBF" w:rsidRPr="006D2D19">
              <w:rPr>
                <w:rFonts w:cs="Gentium Plus"/>
                <w:sz w:val="19"/>
                <w:szCs w:val="19"/>
              </w:rPr>
              <w:t>, 2003, 290).</w:t>
            </w:r>
          </w:p>
          <w:p w14:paraId="259C5F32" w14:textId="19864DF8" w:rsidR="002B3A28" w:rsidRPr="006D2D19" w:rsidRDefault="002B3A28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2B3A28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, 20</w:t>
            </w:r>
            <w:r>
              <w:rPr>
                <w:rFonts w:cs="Gentium Plus"/>
                <w:sz w:val="19"/>
                <w:szCs w:val="19"/>
              </w:rPr>
              <w:t>10, 81-82</w:t>
            </w:r>
            <w:r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131DBF" w:rsidRPr="00694F90" w14:paraId="2A16E0B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E374BE4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3A675AE5" w14:textId="2B1003EB" w:rsidR="00131DBF" w:rsidRPr="00D47237" w:rsidRDefault="00131DBF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47237">
              <w:rPr>
                <w:rFonts w:cs="Gentium Plus"/>
                <w:sz w:val="19"/>
                <w:szCs w:val="19"/>
              </w:rPr>
              <w:t xml:space="preserve">Bölüm Yazarının Soyadı, Adı.  “Bölüm Adı”. </w:t>
            </w:r>
            <w:r w:rsidR="001A1A40" w:rsidRPr="00D47237">
              <w:rPr>
                <w:rFonts w:cs="Gentium Plus"/>
                <w:sz w:val="19"/>
                <w:szCs w:val="19"/>
              </w:rPr>
              <w:t>ç</w:t>
            </w:r>
            <w:r w:rsidRPr="00D47237">
              <w:rPr>
                <w:rFonts w:cs="Gentium Plus"/>
                <w:sz w:val="19"/>
                <w:szCs w:val="19"/>
              </w:rPr>
              <w:t xml:space="preserve">ev. </w:t>
            </w:r>
            <w:r w:rsidR="007C4696" w:rsidRPr="00D47237">
              <w:rPr>
                <w:rFonts w:cs="Gentium Plus"/>
                <w:sz w:val="19"/>
                <w:szCs w:val="19"/>
              </w:rPr>
              <w:t>Çeviren</w:t>
            </w:r>
            <w:r w:rsidRPr="00D47237">
              <w:rPr>
                <w:rFonts w:cs="Gentium Plus"/>
                <w:sz w:val="19"/>
                <w:szCs w:val="19"/>
              </w:rPr>
              <w:t xml:space="preserve">in Adı Soyadı. </w:t>
            </w:r>
            <w:r w:rsidRPr="00D47237">
              <w:rPr>
                <w:rFonts w:cs="Gentium Plus"/>
                <w:i/>
                <w:iCs/>
                <w:sz w:val="19"/>
                <w:szCs w:val="19"/>
              </w:rPr>
              <w:t>Kitap Adı.</w:t>
            </w:r>
            <w:r w:rsidRPr="00D47237">
              <w:rPr>
                <w:rFonts w:cs="Gentium Plus"/>
                <w:sz w:val="19"/>
                <w:szCs w:val="19"/>
              </w:rPr>
              <w:t xml:space="preserve"> ed. Editör Adı Soyadı. Cilt/Sayfa Aralığı. </w:t>
            </w:r>
            <w:r w:rsidR="00B66F97" w:rsidRPr="00D47237">
              <w:rPr>
                <w:rFonts w:cs="Gentium Plus"/>
                <w:sz w:val="19"/>
                <w:szCs w:val="19"/>
              </w:rPr>
              <w:t>Basım</w:t>
            </w:r>
            <w:r w:rsidRPr="00D47237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131DBF" w:rsidRPr="00694F90" w14:paraId="59B6336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AB7273E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F6944CC" w14:textId="2493AF20" w:rsidR="00131DBF" w:rsidRPr="006D2D19" w:rsidRDefault="00131DBF" w:rsidP="00512149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, John 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D2D19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Seeing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Re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: Mao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Fetishism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Pax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Americana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Moral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Econom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of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War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”.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Anthropology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and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Global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Counterinsurgenc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ed. John D.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Kell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r w:rsidR="00257B2B"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D2D19">
              <w:rPr>
                <w:rFonts w:cs="Gentium Plus"/>
                <w:sz w:val="19"/>
                <w:szCs w:val="19"/>
              </w:rPr>
              <w:t xml:space="preserve">67-83. Chicago: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of Chicago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Press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, 2010.</w:t>
            </w:r>
          </w:p>
          <w:p w14:paraId="348126B1" w14:textId="4D9AE2BE" w:rsidR="00131DBF" w:rsidRPr="006D2D19" w:rsidRDefault="00131DBF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Rudolph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Ulrich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. “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Mâtürîdîliğin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Ortaya Çıkışı”. </w:t>
            </w:r>
            <w:r w:rsidR="001A1A40" w:rsidRPr="006D2D19">
              <w:rPr>
                <w:rFonts w:cs="Gentium Plus"/>
                <w:sz w:val="19"/>
                <w:szCs w:val="19"/>
              </w:rPr>
              <w:t>ç</w:t>
            </w:r>
            <w:r w:rsidRPr="006D2D19">
              <w:rPr>
                <w:rFonts w:cs="Gentium Plus"/>
                <w:sz w:val="19"/>
                <w:szCs w:val="19"/>
              </w:rPr>
              <w:t xml:space="preserve">ev. Ali Dere. </w:t>
            </w:r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İmam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Mâturîdî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ve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Mâturidilik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</w:t>
            </w:r>
            <w:r w:rsidR="00B70147">
              <w:rPr>
                <w:rFonts w:cs="Gentium Plus"/>
                <w:sz w:val="19"/>
                <w:szCs w:val="19"/>
              </w:rPr>
              <w:t>haz</w:t>
            </w:r>
            <w:r w:rsidRPr="006D2D19">
              <w:rPr>
                <w:rFonts w:cs="Gentium Plus"/>
                <w:sz w:val="19"/>
                <w:szCs w:val="19"/>
              </w:rPr>
              <w:t xml:space="preserve">. Sönmez Kutlu. 295-304. Ankara: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Kitâbiyât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Yayınları, 2003.</w:t>
            </w:r>
          </w:p>
        </w:tc>
      </w:tr>
    </w:tbl>
    <w:p w14:paraId="311B59EB" w14:textId="6B3D31C6" w:rsidR="00131DBF" w:rsidRPr="00694F90" w:rsidRDefault="00131DBF" w:rsidP="002F6D85">
      <w:pPr>
        <w:pStyle w:val="Balk3"/>
        <w:numPr>
          <w:ilvl w:val="1"/>
          <w:numId w:val="62"/>
        </w:numPr>
      </w:pPr>
      <w:bookmarkStart w:id="290" w:name="_Toc37480961"/>
      <w:r w:rsidRPr="00694F90">
        <w:t>Kitap Bölümü</w:t>
      </w:r>
      <w:r w:rsidR="00C20CEB" w:rsidRPr="00694F90">
        <w:t>-</w:t>
      </w:r>
      <w:r w:rsidRPr="00694F90">
        <w:t>Neşredilen</w:t>
      </w:r>
      <w:r w:rsidR="001A7094" w:rsidRPr="00694F90">
        <w:t xml:space="preserve"> Eserde</w:t>
      </w:r>
      <w:bookmarkEnd w:id="29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131DBF" w:rsidRPr="00694F90" w14:paraId="4A685AF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15567CA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447B5493" w14:textId="1DA84E82" w:rsidR="00131DBF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31DBF" w:rsidRPr="00D47237">
              <w:rPr>
                <w:rFonts w:cs="Gentium Plus"/>
                <w:sz w:val="19"/>
                <w:szCs w:val="19"/>
              </w:rPr>
              <w:t>Bölüm Yazarının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131DBF"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131DBF" w:rsidRPr="00694F90" w14:paraId="57A8034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770A61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1D5F1C0" w14:textId="38BEA17F" w:rsidR="00131DBF" w:rsidRPr="006D2D1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AF18D0" w:rsidRPr="006A44B2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="00131DBF" w:rsidRPr="006D2D19">
              <w:rPr>
                <w:rFonts w:cs="Gentium Plus"/>
                <w:sz w:val="19"/>
                <w:szCs w:val="19"/>
              </w:rPr>
              <w:t xml:space="preserve">, </w:t>
            </w:r>
            <w:r w:rsidR="00AF18D0" w:rsidRPr="00AF18D0">
              <w:rPr>
                <w:rFonts w:cs="Gentium Plus"/>
                <w:sz w:val="19"/>
                <w:szCs w:val="19"/>
              </w:rPr>
              <w:t>1431/2010</w:t>
            </w:r>
            <w:r w:rsidR="00131DBF"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131DBF" w:rsidRPr="00694F90" w14:paraId="2A8072D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39395C9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2FE620AE" w14:textId="257E12C5" w:rsidR="00131DBF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31DBF" w:rsidRPr="00D47237">
              <w:rPr>
                <w:rFonts w:cs="Gentium Plus"/>
                <w:sz w:val="19"/>
                <w:szCs w:val="19"/>
              </w:rPr>
              <w:t>Bölüm Yazarının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131DBF"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131DBF" w:rsidRPr="00694F90" w14:paraId="74437DE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CC1EAA9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6541F59" w14:textId="30DB2F25" w:rsidR="00131DBF" w:rsidRPr="006D2D1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AF18D0" w:rsidRPr="006A44B2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="00131DBF" w:rsidRPr="006D2D19">
              <w:rPr>
                <w:rFonts w:cs="Gentium Plus"/>
                <w:sz w:val="19"/>
                <w:szCs w:val="19"/>
              </w:rPr>
              <w:t xml:space="preserve">, </w:t>
            </w:r>
            <w:r w:rsidR="00AF18D0" w:rsidRPr="00AF18D0">
              <w:rPr>
                <w:rFonts w:cs="Gentium Plus"/>
                <w:sz w:val="19"/>
                <w:szCs w:val="19"/>
              </w:rPr>
              <w:t>1431/2010</w:t>
            </w:r>
            <w:r w:rsidR="00131DBF" w:rsidRPr="006D2D1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131DBF" w:rsidRPr="00694F90" w14:paraId="2260885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C413E29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4DFA9CDC" w14:textId="6DAAF060" w:rsidR="00131DBF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31DBF" w:rsidRPr="00D47237">
              <w:rPr>
                <w:rFonts w:cs="Gentium Plus"/>
                <w:sz w:val="19"/>
                <w:szCs w:val="19"/>
              </w:rPr>
              <w:t xml:space="preserve">Bölüm Yazarının </w:t>
            </w:r>
            <w:r>
              <w:rPr>
                <w:rFonts w:cs="Gentium Plus"/>
                <w:sz w:val="19"/>
                <w:szCs w:val="19"/>
              </w:rPr>
              <w:t>Soyadı, Basım Yılı, Cilt/Sayfa Numarası</w:t>
            </w:r>
            <w:r w:rsidR="00131DBF" w:rsidRPr="00D4723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131DBF" w:rsidRPr="00694F90" w14:paraId="0111352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C5AC146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0B5948F" w14:textId="1A7C0981" w:rsidR="00131DBF" w:rsidRPr="006D2D1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6A44B2" w:rsidRPr="006A44B2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="006A44B2" w:rsidRPr="006A44B2">
              <w:rPr>
                <w:rFonts w:cs="Gentium Plus"/>
                <w:sz w:val="19"/>
                <w:szCs w:val="19"/>
              </w:rPr>
              <w:t>, 1431/201</w:t>
            </w:r>
            <w:r w:rsidR="00AF18D0">
              <w:rPr>
                <w:rFonts w:cs="Gentium Plus"/>
                <w:sz w:val="19"/>
                <w:szCs w:val="19"/>
              </w:rPr>
              <w:t>0</w:t>
            </w:r>
            <w:r w:rsidR="00131DBF" w:rsidRPr="006D2D19">
              <w:rPr>
                <w:rFonts w:cs="Gentium Plus"/>
                <w:sz w:val="19"/>
                <w:szCs w:val="19"/>
              </w:rPr>
              <w:t>, 290).</w:t>
            </w:r>
          </w:p>
        </w:tc>
      </w:tr>
      <w:tr w:rsidR="00131DBF" w:rsidRPr="00694F90" w14:paraId="6709ABD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30CEBF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477823FE" w14:textId="25B97638" w:rsidR="00131DBF" w:rsidRPr="00D47237" w:rsidRDefault="00131DBF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47237">
              <w:rPr>
                <w:rFonts w:cs="Gentium Plus"/>
                <w:sz w:val="19"/>
                <w:szCs w:val="19"/>
              </w:rPr>
              <w:t xml:space="preserve">Bölüm Yazarının Soyadı, Adı.  “Bölüm Adı”. </w:t>
            </w:r>
            <w:r w:rsidRPr="00D47237">
              <w:rPr>
                <w:rFonts w:cs="Gentium Plus"/>
                <w:i/>
                <w:iCs/>
                <w:sz w:val="19"/>
                <w:szCs w:val="19"/>
              </w:rPr>
              <w:t>Kitap Adı.</w:t>
            </w:r>
            <w:r w:rsidRPr="00D47237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0F1CB5" w:rsidRPr="00D47237">
              <w:rPr>
                <w:rFonts w:cs="Gentium Plus"/>
                <w:sz w:val="19"/>
                <w:szCs w:val="19"/>
              </w:rPr>
              <w:t>m</w:t>
            </w:r>
            <w:r w:rsidR="0001583A" w:rsidRPr="00D47237">
              <w:rPr>
                <w:rFonts w:cs="Gentium Plus"/>
                <w:sz w:val="19"/>
                <w:szCs w:val="19"/>
              </w:rPr>
              <w:t>lf</w:t>
            </w:r>
            <w:proofErr w:type="spellEnd"/>
            <w:r w:rsidRPr="00D47237">
              <w:rPr>
                <w:rFonts w:cs="Gentium Plus"/>
                <w:sz w:val="19"/>
                <w:szCs w:val="19"/>
              </w:rPr>
              <w:t xml:space="preserve">. </w:t>
            </w:r>
            <w:r w:rsidR="00E73708">
              <w:rPr>
                <w:rFonts w:cs="Gentium Plus"/>
                <w:sz w:val="19"/>
                <w:szCs w:val="19"/>
              </w:rPr>
              <w:t>Yazarı</w:t>
            </w:r>
            <w:r w:rsidR="00AE08B7">
              <w:rPr>
                <w:rFonts w:cs="Gentium Plus"/>
                <w:sz w:val="19"/>
                <w:szCs w:val="19"/>
              </w:rPr>
              <w:t>n</w:t>
            </w:r>
            <w:r w:rsidRPr="00D47237">
              <w:rPr>
                <w:rFonts w:cs="Gentium Plus"/>
                <w:sz w:val="19"/>
                <w:szCs w:val="19"/>
              </w:rPr>
              <w:t xml:space="preserve"> Adı Soyadı. Cilt/Sayfa Aralığı. </w:t>
            </w:r>
            <w:r w:rsidR="00B66F97" w:rsidRPr="00D47237">
              <w:rPr>
                <w:rFonts w:cs="Gentium Plus"/>
                <w:sz w:val="19"/>
                <w:szCs w:val="19"/>
              </w:rPr>
              <w:t>Basım</w:t>
            </w:r>
            <w:r w:rsidRPr="00D47237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131DBF" w:rsidRPr="00694F90" w14:paraId="568D334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91324AF" w14:textId="77777777" w:rsidR="00131DBF" w:rsidRPr="004C3904" w:rsidRDefault="00131D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E7340E3" w14:textId="29B986BC" w:rsidR="00131DBF" w:rsidRPr="006D2D19" w:rsidRDefault="00131DBF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sz w:val="19"/>
                <w:szCs w:val="19"/>
              </w:rPr>
              <w:t>Mahmu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Hişam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İbrahim. “Mukaddime”.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Telḫîṣü’l-edille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0F1CB5" w:rsidRPr="006D2D19">
              <w:rPr>
                <w:rFonts w:cs="Gentium Plus"/>
                <w:sz w:val="19"/>
                <w:szCs w:val="19"/>
              </w:rPr>
              <w:t>m</w:t>
            </w:r>
            <w:r w:rsidR="0001583A" w:rsidRPr="006D2D19">
              <w:rPr>
                <w:rFonts w:cs="Gentium Plus"/>
                <w:sz w:val="19"/>
                <w:szCs w:val="19"/>
              </w:rPr>
              <w:t>lf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İshâk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İbrâhim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ez-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Zâhi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Saffâr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. 5-44. Kahire: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Dâru’s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-Selâm, 1431/2010.</w:t>
            </w:r>
          </w:p>
        </w:tc>
      </w:tr>
    </w:tbl>
    <w:p w14:paraId="38201D7E" w14:textId="70F93A54" w:rsidR="00E74424" w:rsidRPr="00694F90" w:rsidRDefault="00E74424" w:rsidP="003E02E1">
      <w:pPr>
        <w:pStyle w:val="Balk2"/>
        <w:numPr>
          <w:ilvl w:val="0"/>
          <w:numId w:val="62"/>
        </w:numPr>
      </w:pPr>
      <w:bookmarkStart w:id="291" w:name="_Toc37480962"/>
      <w:bookmarkStart w:id="292" w:name="_Hlk34661291"/>
      <w:proofErr w:type="spellStart"/>
      <w:r w:rsidRPr="00694F90">
        <w:t>Kur’</w:t>
      </w:r>
      <w:r w:rsidR="007370FB" w:rsidRPr="00694F90">
        <w:t>â</w:t>
      </w:r>
      <w:r w:rsidRPr="00694F90">
        <w:t>n</w:t>
      </w:r>
      <w:proofErr w:type="spellEnd"/>
      <w:r w:rsidRPr="00694F90">
        <w:t>-ı Kerîm</w:t>
      </w:r>
      <w:bookmarkEnd w:id="291"/>
    </w:p>
    <w:p w14:paraId="24FC0815" w14:textId="5AB9C2E1" w:rsidR="00E74424" w:rsidRPr="00694F90" w:rsidRDefault="00E74424" w:rsidP="002F6D85">
      <w:pPr>
        <w:pStyle w:val="Balk3"/>
        <w:numPr>
          <w:ilvl w:val="1"/>
          <w:numId w:val="62"/>
        </w:numPr>
      </w:pPr>
      <w:bookmarkStart w:id="293" w:name="_Toc19932606"/>
      <w:bookmarkStart w:id="294" w:name="_Toc20098397"/>
      <w:bookmarkStart w:id="295" w:name="_Toc37480963"/>
      <w:proofErr w:type="spellStart"/>
      <w:r w:rsidRPr="00694F90">
        <w:t>Meâl</w:t>
      </w:r>
      <w:proofErr w:type="spellEnd"/>
      <w:r w:rsidR="00084D19" w:rsidRPr="00694F90">
        <w:t>-Basılı</w:t>
      </w:r>
      <w:bookmarkEnd w:id="293"/>
      <w:bookmarkEnd w:id="294"/>
      <w:bookmarkEnd w:id="295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F74D73" w:rsidRPr="001462AC" w14:paraId="0B3CEB6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bookmarkEnd w:id="292"/>
          <w:p w14:paraId="206BEE00" w14:textId="77777777" w:rsidR="00F74D73" w:rsidRPr="004C3904" w:rsidRDefault="00F74D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78" w:type="dxa"/>
          </w:tcPr>
          <w:p w14:paraId="6796475F" w14:textId="7946C5D4" w:rsidR="00F74D73" w:rsidRPr="00D47237" w:rsidRDefault="004D50C3" w:rsidP="00CB42B3">
            <w:pPr>
              <w:spacing w:before="0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Meâl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Adı, </w:t>
            </w:r>
            <w:r w:rsidR="00B66F97" w:rsidRPr="00D47237">
              <w:rPr>
                <w:rFonts w:cs="Gentium Plus"/>
                <w:sz w:val="19"/>
                <w:szCs w:val="19"/>
              </w:rPr>
              <w:t>Basım</w:t>
            </w:r>
            <w:r w:rsidR="00F74D73" w:rsidRPr="00D47237">
              <w:rPr>
                <w:rFonts w:cs="Gentium Plus"/>
                <w:sz w:val="19"/>
                <w:szCs w:val="19"/>
              </w:rPr>
              <w:t xml:space="preserve"> Tarihi, 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Numarası).</w:t>
            </w:r>
          </w:p>
        </w:tc>
      </w:tr>
      <w:tr w:rsidR="00F74D73" w:rsidRPr="001462AC" w14:paraId="4D8BED87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B1F3A0A" w14:textId="77777777" w:rsidR="00F74D73" w:rsidRPr="004C3904" w:rsidRDefault="00F74D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1915468C" w14:textId="426FE176" w:rsidR="00F74D7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F221E" w:rsidRPr="00DF221E">
              <w:rPr>
                <w:rFonts w:cs="Gentium Plus"/>
                <w:i/>
                <w:iCs/>
                <w:sz w:val="19"/>
                <w:szCs w:val="19"/>
              </w:rPr>
              <w:t>Kur’an Mesajı: Meal-Tefsir</w:t>
            </w:r>
            <w:r w:rsidR="00F74D73" w:rsidRPr="006D2D19">
              <w:rPr>
                <w:rFonts w:cs="Gentium Plus"/>
                <w:sz w:val="19"/>
                <w:szCs w:val="19"/>
              </w:rPr>
              <w:t>, 200</w:t>
            </w:r>
            <w:r w:rsidR="002B68DE">
              <w:rPr>
                <w:rFonts w:cs="Gentium Plus"/>
                <w:sz w:val="19"/>
                <w:szCs w:val="19"/>
              </w:rPr>
              <w:t>2</w:t>
            </w:r>
            <w:r w:rsidR="00F74D73" w:rsidRPr="006D2D19">
              <w:rPr>
                <w:rFonts w:cs="Gentium Plus"/>
                <w:sz w:val="19"/>
                <w:szCs w:val="19"/>
              </w:rPr>
              <w:t>, el-</w:t>
            </w:r>
            <w:proofErr w:type="spellStart"/>
            <w:r w:rsidR="00F74D73" w:rsidRPr="006D2D19">
              <w:rPr>
                <w:rFonts w:cs="Gentium Plus"/>
                <w:sz w:val="19"/>
                <w:szCs w:val="19"/>
              </w:rPr>
              <w:t>Enfâl</w:t>
            </w:r>
            <w:proofErr w:type="spellEnd"/>
            <w:r w:rsidR="00F74D73" w:rsidRPr="006D2D19">
              <w:rPr>
                <w:rFonts w:cs="Gentium Plus"/>
                <w:sz w:val="19"/>
                <w:szCs w:val="19"/>
              </w:rPr>
              <w:t xml:space="preserve"> 8/2)</w:t>
            </w:r>
          </w:p>
          <w:p w14:paraId="38025BE3" w14:textId="107BF546" w:rsidR="00DF221E" w:rsidRPr="006D2D19" w:rsidRDefault="00DF221E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vertAlign w:val="superscript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Kur’ân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-ı Kerîm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Meâli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>, 2009, el-</w:t>
            </w:r>
            <w:r>
              <w:rPr>
                <w:rFonts w:cs="Gentium Plus"/>
                <w:sz w:val="19"/>
                <w:szCs w:val="19"/>
              </w:rPr>
              <w:t>Bakara</w:t>
            </w:r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2</w:t>
            </w:r>
            <w:r w:rsidRPr="006D2D19">
              <w:rPr>
                <w:rFonts w:cs="Gentium Plus"/>
                <w:sz w:val="19"/>
                <w:szCs w:val="19"/>
              </w:rPr>
              <w:t>/</w:t>
            </w:r>
            <w:r>
              <w:rPr>
                <w:rFonts w:cs="Gentium Plus"/>
                <w:sz w:val="19"/>
                <w:szCs w:val="19"/>
              </w:rPr>
              <w:t>1</w:t>
            </w:r>
            <w:r w:rsidRPr="006D2D19">
              <w:rPr>
                <w:rFonts w:cs="Gentium Plus"/>
                <w:sz w:val="19"/>
                <w:szCs w:val="19"/>
              </w:rPr>
              <w:t>2)</w:t>
            </w:r>
          </w:p>
        </w:tc>
      </w:tr>
      <w:tr w:rsidR="00F74D73" w:rsidRPr="001462AC" w14:paraId="747CBEBB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0C243AA0" w14:textId="77777777" w:rsidR="00F74D73" w:rsidRPr="004C3904" w:rsidRDefault="00F74D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78" w:type="dxa"/>
          </w:tcPr>
          <w:p w14:paraId="64E9B2C9" w14:textId="0334FC8E" w:rsidR="00F74D73" w:rsidRPr="00D47237" w:rsidRDefault="00CB42B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…</w:t>
            </w:r>
            <w:r w:rsidR="00F74D73" w:rsidRPr="00D47237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(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Numarası).</w:t>
            </w:r>
          </w:p>
        </w:tc>
      </w:tr>
      <w:tr w:rsidR="00AE3138" w:rsidRPr="001462AC" w14:paraId="52169524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70ADF37B" w14:textId="77777777" w:rsidR="00AE3138" w:rsidRPr="004C3904" w:rsidRDefault="00AE313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1040C093" w14:textId="77777777" w:rsidR="00AE3138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E3138" w:rsidRPr="006D2D19">
              <w:rPr>
                <w:rFonts w:cs="Gentium Plus"/>
                <w:sz w:val="19"/>
                <w:szCs w:val="19"/>
              </w:rPr>
              <w:t>el-</w:t>
            </w:r>
            <w:proofErr w:type="spellStart"/>
            <w:r w:rsidR="00AE3138" w:rsidRPr="006D2D19">
              <w:rPr>
                <w:rFonts w:cs="Gentium Plus"/>
                <w:sz w:val="19"/>
                <w:szCs w:val="19"/>
              </w:rPr>
              <w:t>Enfâl</w:t>
            </w:r>
            <w:proofErr w:type="spellEnd"/>
            <w:r w:rsidR="00AE3138" w:rsidRPr="006D2D19">
              <w:rPr>
                <w:rFonts w:cs="Gentium Plus"/>
                <w:sz w:val="19"/>
                <w:szCs w:val="19"/>
              </w:rPr>
              <w:t xml:space="preserve"> 8/2)</w:t>
            </w:r>
            <w:r w:rsidR="006A44B2">
              <w:rPr>
                <w:rFonts w:cs="Gentium Plus"/>
                <w:sz w:val="19"/>
                <w:szCs w:val="19"/>
              </w:rPr>
              <w:t>.</w:t>
            </w:r>
          </w:p>
          <w:p w14:paraId="5C62B715" w14:textId="128E1AFB" w:rsidR="00DF221E" w:rsidRPr="006D2D19" w:rsidRDefault="00DF221E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6D2D19">
              <w:rPr>
                <w:rFonts w:cs="Gentium Plus"/>
                <w:sz w:val="19"/>
                <w:szCs w:val="19"/>
              </w:rPr>
              <w:t>el-</w:t>
            </w:r>
            <w:r>
              <w:rPr>
                <w:rFonts w:cs="Gentium Plus"/>
                <w:sz w:val="19"/>
                <w:szCs w:val="19"/>
              </w:rPr>
              <w:t>Bakara</w:t>
            </w:r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2</w:t>
            </w:r>
            <w:r w:rsidRPr="006D2D19">
              <w:rPr>
                <w:rFonts w:cs="Gentium Plus"/>
                <w:sz w:val="19"/>
                <w:szCs w:val="19"/>
              </w:rPr>
              <w:t>/</w:t>
            </w:r>
            <w:r>
              <w:rPr>
                <w:rFonts w:cs="Gentium Plus"/>
                <w:sz w:val="19"/>
                <w:szCs w:val="19"/>
              </w:rPr>
              <w:t>1</w:t>
            </w:r>
            <w:r w:rsidRPr="006D2D19">
              <w:rPr>
                <w:rFonts w:cs="Gentium Plus"/>
                <w:sz w:val="19"/>
                <w:szCs w:val="19"/>
              </w:rPr>
              <w:t>2)</w:t>
            </w:r>
          </w:p>
        </w:tc>
      </w:tr>
      <w:tr w:rsidR="003E11B6" w:rsidRPr="001462AC" w14:paraId="2752E821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4764713A" w14:textId="77777777" w:rsidR="003E11B6" w:rsidRPr="004C3904" w:rsidRDefault="003E11B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78" w:type="dxa"/>
          </w:tcPr>
          <w:p w14:paraId="73588E2A" w14:textId="55F51594" w:rsidR="003E11B6" w:rsidRPr="00D47237" w:rsidRDefault="00CB42B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…</w:t>
            </w:r>
            <w:r w:rsidR="003E11B6" w:rsidRPr="00D47237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(</w:t>
            </w:r>
            <w:proofErr w:type="spellStart"/>
            <w:r w:rsidR="003E11B6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3E11B6" w:rsidRPr="00D47237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="003E11B6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3E11B6" w:rsidRPr="00D47237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="003E11B6" w:rsidRPr="00D47237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="003E11B6" w:rsidRPr="00D47237">
              <w:rPr>
                <w:rFonts w:cs="Gentium Plus"/>
                <w:sz w:val="19"/>
                <w:szCs w:val="19"/>
              </w:rPr>
              <w:t xml:space="preserve"> Numarası).</w:t>
            </w:r>
          </w:p>
        </w:tc>
      </w:tr>
      <w:tr w:rsidR="003E11B6" w:rsidRPr="001462AC" w14:paraId="5CB9B4F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2A01208" w14:textId="77777777" w:rsidR="003E11B6" w:rsidRPr="004C3904" w:rsidRDefault="003E11B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6AF93449" w14:textId="77777777" w:rsidR="003E11B6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E11B6" w:rsidRPr="006D2D19">
              <w:rPr>
                <w:rFonts w:cs="Gentium Plus"/>
                <w:sz w:val="19"/>
                <w:szCs w:val="19"/>
              </w:rPr>
              <w:t>el-</w:t>
            </w:r>
            <w:proofErr w:type="spellStart"/>
            <w:r w:rsidR="003E11B6" w:rsidRPr="006D2D19">
              <w:rPr>
                <w:rFonts w:cs="Gentium Plus"/>
                <w:sz w:val="19"/>
                <w:szCs w:val="19"/>
              </w:rPr>
              <w:t>Enfâl</w:t>
            </w:r>
            <w:proofErr w:type="spellEnd"/>
            <w:r w:rsidR="003E11B6" w:rsidRPr="006D2D19">
              <w:rPr>
                <w:rFonts w:cs="Gentium Plus"/>
                <w:sz w:val="19"/>
                <w:szCs w:val="19"/>
              </w:rPr>
              <w:t xml:space="preserve"> 8/2)</w:t>
            </w:r>
            <w:r w:rsidR="006A44B2">
              <w:rPr>
                <w:rFonts w:cs="Gentium Plus"/>
                <w:sz w:val="19"/>
                <w:szCs w:val="19"/>
              </w:rPr>
              <w:t>.</w:t>
            </w:r>
          </w:p>
          <w:p w14:paraId="41E080CB" w14:textId="137CCE02" w:rsidR="00DF221E" w:rsidRPr="006D2D19" w:rsidRDefault="00DF221E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6D2D19">
              <w:rPr>
                <w:rFonts w:cs="Gentium Plus"/>
                <w:sz w:val="19"/>
                <w:szCs w:val="19"/>
              </w:rPr>
              <w:t>el-</w:t>
            </w:r>
            <w:r>
              <w:rPr>
                <w:rFonts w:cs="Gentium Plus"/>
                <w:sz w:val="19"/>
                <w:szCs w:val="19"/>
              </w:rPr>
              <w:t>Bakara</w:t>
            </w:r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2</w:t>
            </w:r>
            <w:r w:rsidRPr="006D2D19">
              <w:rPr>
                <w:rFonts w:cs="Gentium Plus"/>
                <w:sz w:val="19"/>
                <w:szCs w:val="19"/>
              </w:rPr>
              <w:t>/</w:t>
            </w:r>
            <w:r>
              <w:rPr>
                <w:rFonts w:cs="Gentium Plus"/>
                <w:sz w:val="19"/>
                <w:szCs w:val="19"/>
              </w:rPr>
              <w:t>1</w:t>
            </w:r>
            <w:r w:rsidRPr="006D2D19">
              <w:rPr>
                <w:rFonts w:cs="Gentium Plus"/>
                <w:sz w:val="19"/>
                <w:szCs w:val="19"/>
              </w:rPr>
              <w:t>2)</w:t>
            </w:r>
          </w:p>
        </w:tc>
      </w:tr>
      <w:tr w:rsidR="003E11B6" w:rsidRPr="001462AC" w14:paraId="4E9FBA84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5B5FB9DF" w14:textId="77777777" w:rsidR="003E11B6" w:rsidRPr="004C3904" w:rsidRDefault="003E11B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78" w:type="dxa"/>
          </w:tcPr>
          <w:p w14:paraId="026A99ED" w14:textId="322EF669" w:rsidR="003E11B6" w:rsidRPr="00D47237" w:rsidRDefault="003E11B6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47237">
              <w:rPr>
                <w:rFonts w:cs="Gentium Plus"/>
                <w:i/>
                <w:iCs/>
                <w:sz w:val="19"/>
                <w:szCs w:val="19"/>
              </w:rPr>
              <w:t>Meâl</w:t>
            </w:r>
            <w:proofErr w:type="spellEnd"/>
            <w:r w:rsidRPr="00D47237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D47237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D47237">
              <w:rPr>
                <w:rFonts w:cs="Gentium Plus"/>
                <w:sz w:val="19"/>
                <w:szCs w:val="19"/>
              </w:rPr>
              <w:t>ç</w:t>
            </w:r>
            <w:r w:rsidRPr="00D47237">
              <w:rPr>
                <w:rFonts w:cs="Gentium Plus"/>
                <w:sz w:val="19"/>
                <w:szCs w:val="19"/>
              </w:rPr>
              <w:t xml:space="preserve">ev. Çeviren Adı Soyadı. </w:t>
            </w:r>
            <w:r w:rsidR="00B66F97" w:rsidRPr="00D47237">
              <w:rPr>
                <w:rFonts w:cs="Gentium Plus"/>
                <w:sz w:val="19"/>
                <w:szCs w:val="19"/>
              </w:rPr>
              <w:t>Basım</w:t>
            </w:r>
            <w:r w:rsidRPr="00D47237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3E11B6" w:rsidRPr="001462AC" w14:paraId="20E309E7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60C3343E" w14:textId="77777777" w:rsidR="003E11B6" w:rsidRPr="004C3904" w:rsidRDefault="003E11B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12ABFA42" w14:textId="61FA0F89" w:rsidR="003E11B6" w:rsidRPr="006D2D19" w:rsidRDefault="003E11B6" w:rsidP="00E7299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Kur’ân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-ı Kerîm </w:t>
            </w:r>
            <w:proofErr w:type="spellStart"/>
            <w:r w:rsidRPr="006D2D19">
              <w:rPr>
                <w:rFonts w:cs="Gentium Plus"/>
                <w:i/>
                <w:iCs/>
                <w:sz w:val="19"/>
                <w:szCs w:val="19"/>
              </w:rPr>
              <w:t>Meâli</w:t>
            </w:r>
            <w:proofErr w:type="spellEnd"/>
            <w:r w:rsidRPr="006D2D19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6D2D19">
              <w:rPr>
                <w:rFonts w:cs="Gentium Plus"/>
                <w:sz w:val="19"/>
                <w:szCs w:val="19"/>
              </w:rPr>
              <w:t xml:space="preserve"> </w:t>
            </w:r>
            <w:r w:rsidR="001A1A40" w:rsidRPr="006D2D19">
              <w:rPr>
                <w:rFonts w:cs="Gentium Plus"/>
                <w:sz w:val="19"/>
                <w:szCs w:val="19"/>
              </w:rPr>
              <w:t>ç</w:t>
            </w:r>
            <w:r w:rsidRPr="006D2D19">
              <w:rPr>
                <w:rFonts w:cs="Gentium Plus"/>
                <w:sz w:val="19"/>
                <w:szCs w:val="19"/>
              </w:rPr>
              <w:t xml:space="preserve">ev. Halil Altuntaş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6D2D19">
              <w:rPr>
                <w:rFonts w:cs="Gentium Plus"/>
                <w:sz w:val="19"/>
                <w:szCs w:val="19"/>
              </w:rPr>
              <w:t xml:space="preserve"> Muzaffer Şahin. Ankara: Diyanet İşleri Başkanlığı Yayınları, </w:t>
            </w:r>
            <w:r w:rsidR="00FE5EC3" w:rsidRPr="006D2D19">
              <w:rPr>
                <w:rFonts w:cs="Gentium Plus"/>
                <w:sz w:val="19"/>
                <w:szCs w:val="19"/>
              </w:rPr>
              <w:t xml:space="preserve">3. </w:t>
            </w:r>
            <w:r w:rsidR="00B66F97" w:rsidRPr="006D2D19">
              <w:rPr>
                <w:rFonts w:cs="Gentium Plus"/>
                <w:sz w:val="19"/>
                <w:szCs w:val="19"/>
              </w:rPr>
              <w:t>Basım</w:t>
            </w:r>
            <w:r w:rsidR="00F17EB3" w:rsidRPr="006D2D19">
              <w:rPr>
                <w:rFonts w:cs="Gentium Plus"/>
                <w:sz w:val="19"/>
                <w:szCs w:val="19"/>
              </w:rPr>
              <w:t xml:space="preserve">, </w:t>
            </w:r>
            <w:r w:rsidRPr="006D2D19">
              <w:rPr>
                <w:rFonts w:cs="Gentium Plus"/>
                <w:sz w:val="19"/>
                <w:szCs w:val="19"/>
              </w:rPr>
              <w:t>2009.</w:t>
            </w:r>
          </w:p>
          <w:p w14:paraId="3BB81AA5" w14:textId="44F8CAD5" w:rsidR="003E11B6" w:rsidRPr="006D2D19" w:rsidRDefault="003E11B6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D2D19">
              <w:rPr>
                <w:rFonts w:cs="Gentium Plus"/>
                <w:i/>
                <w:iCs/>
                <w:sz w:val="19"/>
                <w:szCs w:val="19"/>
              </w:rPr>
              <w:t xml:space="preserve">Kur’an Mesajı: Meal-Tefsir. </w:t>
            </w:r>
            <w:r w:rsidR="001A1A40" w:rsidRPr="006D2D19">
              <w:rPr>
                <w:rFonts w:cs="Gentium Plus"/>
                <w:sz w:val="19"/>
                <w:szCs w:val="19"/>
              </w:rPr>
              <w:t>ç</w:t>
            </w:r>
            <w:r w:rsidRPr="006D2D19">
              <w:rPr>
                <w:rFonts w:cs="Gentium Plus"/>
                <w:sz w:val="19"/>
                <w:szCs w:val="19"/>
              </w:rPr>
              <w:t xml:space="preserve">ev. Muhammed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Esed</w:t>
            </w:r>
            <w:proofErr w:type="spellEnd"/>
            <w:r w:rsidRPr="006D2D19">
              <w:rPr>
                <w:rFonts w:cs="Gentium Plus"/>
                <w:sz w:val="19"/>
                <w:szCs w:val="19"/>
              </w:rPr>
              <w:t xml:space="preserve">, Türkçeye </w:t>
            </w:r>
            <w:r w:rsidR="001A1A40" w:rsidRPr="006D2D19">
              <w:rPr>
                <w:rFonts w:cs="Gentium Plus"/>
                <w:sz w:val="19"/>
                <w:szCs w:val="19"/>
              </w:rPr>
              <w:t>ç</w:t>
            </w:r>
            <w:r w:rsidRPr="006D2D19">
              <w:rPr>
                <w:rFonts w:cs="Gentium Plus"/>
                <w:sz w:val="19"/>
                <w:szCs w:val="19"/>
              </w:rPr>
              <w:t xml:space="preserve">ev. Cahit </w:t>
            </w:r>
            <w:proofErr w:type="spellStart"/>
            <w:r w:rsidRPr="006D2D19">
              <w:rPr>
                <w:rFonts w:cs="Gentium Plus"/>
                <w:sz w:val="19"/>
                <w:szCs w:val="19"/>
              </w:rPr>
              <w:t>Koytak</w:t>
            </w:r>
            <w:proofErr w:type="spellEnd"/>
            <w:r w:rsidR="0008563A" w:rsidRPr="006D2D19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08563A" w:rsidRPr="006D2D19">
              <w:rPr>
                <w:rFonts w:cs="Gentium Plus"/>
                <w:sz w:val="19"/>
                <w:szCs w:val="19"/>
              </w:rPr>
              <w:t xml:space="preserve"> </w:t>
            </w:r>
            <w:r w:rsidRPr="006D2D19">
              <w:rPr>
                <w:rFonts w:cs="Gentium Plus"/>
                <w:sz w:val="19"/>
                <w:szCs w:val="19"/>
              </w:rPr>
              <w:t>Ahmet Ertürk. Ankara: İşaret Yayınları, 2002.</w:t>
            </w:r>
          </w:p>
        </w:tc>
      </w:tr>
    </w:tbl>
    <w:p w14:paraId="1ACA1574" w14:textId="40E14EC1" w:rsidR="00F74D73" w:rsidRPr="00694F90" w:rsidRDefault="00F74D73" w:rsidP="002F6D85">
      <w:pPr>
        <w:pStyle w:val="Balk3"/>
        <w:numPr>
          <w:ilvl w:val="1"/>
          <w:numId w:val="62"/>
        </w:numPr>
      </w:pPr>
      <w:bookmarkStart w:id="296" w:name="_Toc19932607"/>
      <w:bookmarkStart w:id="297" w:name="_Toc20098398"/>
      <w:bookmarkStart w:id="298" w:name="_Toc37480964"/>
      <w:bookmarkStart w:id="299" w:name="_Hlk34662393"/>
      <w:proofErr w:type="spellStart"/>
      <w:r w:rsidRPr="00694F90">
        <w:t>Meâl</w:t>
      </w:r>
      <w:proofErr w:type="spellEnd"/>
      <w:r w:rsidRPr="00694F90">
        <w:t>-Web</w:t>
      </w:r>
      <w:bookmarkEnd w:id="296"/>
      <w:bookmarkEnd w:id="297"/>
      <w:bookmarkEnd w:id="29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F74D73" w:rsidRPr="001462AC" w14:paraId="21D1433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bookmarkEnd w:id="299"/>
          <w:p w14:paraId="771C6E62" w14:textId="77777777" w:rsidR="00F74D73" w:rsidRPr="004C3904" w:rsidRDefault="00F74D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9" w:type="dxa"/>
          </w:tcPr>
          <w:p w14:paraId="18C39253" w14:textId="2A540DE9" w:rsidR="00F74D73" w:rsidRPr="00D47237" w:rsidRDefault="00CB42B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… </w:t>
            </w:r>
            <w:r w:rsidR="00934E5D" w:rsidRPr="00D47237">
              <w:rPr>
                <w:rFonts w:cs="Gentium Plus"/>
                <w:sz w:val="19"/>
                <w:szCs w:val="19"/>
              </w:rPr>
              <w:t>(</w:t>
            </w:r>
            <w:proofErr w:type="spellStart"/>
            <w:r w:rsidR="00F74D73" w:rsidRPr="00D47237">
              <w:rPr>
                <w:rFonts w:cs="Gentium Plus"/>
                <w:i/>
                <w:iCs/>
                <w:sz w:val="19"/>
                <w:szCs w:val="19"/>
              </w:rPr>
              <w:t>Meâl</w:t>
            </w:r>
            <w:proofErr w:type="spellEnd"/>
            <w:r w:rsidR="00F74D73" w:rsidRPr="00D47237">
              <w:rPr>
                <w:rFonts w:cs="Gentium Plus"/>
                <w:i/>
                <w:iCs/>
                <w:sz w:val="19"/>
                <w:szCs w:val="19"/>
              </w:rPr>
              <w:t xml:space="preserve"> Adı, </w:t>
            </w:r>
            <w:r w:rsidR="002143CC" w:rsidRPr="00D47237">
              <w:rPr>
                <w:rFonts w:cs="Gentium Plus"/>
                <w:sz w:val="19"/>
                <w:szCs w:val="19"/>
              </w:rPr>
              <w:t>Gün Ay Yıl,</w:t>
            </w:r>
            <w:r w:rsidR="002143CC" w:rsidRPr="00D47237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Numarası.</w:t>
            </w:r>
          </w:p>
        </w:tc>
      </w:tr>
      <w:tr w:rsidR="00F74D73" w:rsidRPr="001462AC" w14:paraId="770B8047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40C25E9" w14:textId="77777777" w:rsidR="00F74D73" w:rsidRPr="004C3904" w:rsidRDefault="00F74D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48762237" w14:textId="037B3476" w:rsidR="00F74D73" w:rsidRPr="006D2D1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74D73" w:rsidRPr="006D2D19">
              <w:rPr>
                <w:rFonts w:cs="Gentium Plus"/>
                <w:i/>
                <w:iCs/>
                <w:sz w:val="19"/>
                <w:szCs w:val="19"/>
              </w:rPr>
              <w:t>Kur’ân</w:t>
            </w:r>
            <w:proofErr w:type="spellEnd"/>
            <w:r w:rsidR="00F74D73" w:rsidRPr="006D2D19">
              <w:rPr>
                <w:rFonts w:cs="Gentium Plus"/>
                <w:i/>
                <w:iCs/>
                <w:sz w:val="19"/>
                <w:szCs w:val="19"/>
              </w:rPr>
              <w:t xml:space="preserve"> Yolu, </w:t>
            </w:r>
            <w:r w:rsidR="002143CC" w:rsidRPr="006D2D19">
              <w:rPr>
                <w:rFonts w:cs="Gentium Plus"/>
                <w:sz w:val="19"/>
                <w:szCs w:val="19"/>
              </w:rPr>
              <w:t>10 Ağustos 2018,</w:t>
            </w:r>
            <w:r w:rsidR="002143CC" w:rsidRPr="006D2D1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F74D73" w:rsidRPr="006D2D19">
              <w:rPr>
                <w:rFonts w:cs="Gentium Plus"/>
                <w:sz w:val="19"/>
                <w:szCs w:val="19"/>
              </w:rPr>
              <w:t>el-Bakara 2/12</w:t>
            </w:r>
            <w:r w:rsidR="00F17EB3" w:rsidRPr="006D2D19">
              <w:rPr>
                <w:rFonts w:cs="Gentium Plus"/>
                <w:sz w:val="19"/>
                <w:szCs w:val="19"/>
              </w:rPr>
              <w:t>)</w:t>
            </w:r>
            <w:r w:rsidR="00F74D73" w:rsidRPr="006D2D19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F74D73" w:rsidRPr="001462AC" w14:paraId="3EF3DBB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F451E01" w14:textId="77777777" w:rsidR="00F74D73" w:rsidRPr="004C3904" w:rsidRDefault="00F74D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699CC9BA" w14:textId="7F54D7BF" w:rsidR="00F74D73" w:rsidRPr="00D47237" w:rsidRDefault="00934E5D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47237">
              <w:rPr>
                <w:rFonts w:cs="Gentium Plus"/>
                <w:sz w:val="19"/>
                <w:szCs w:val="19"/>
              </w:rPr>
              <w:t>…</w:t>
            </w:r>
            <w:r w:rsidR="00CB42B3">
              <w:rPr>
                <w:rFonts w:cs="Gentium Plus"/>
                <w:sz w:val="19"/>
                <w:szCs w:val="19"/>
              </w:rPr>
              <w:t xml:space="preserve"> </w:t>
            </w:r>
            <w:r w:rsidRPr="00D47237">
              <w:rPr>
                <w:rFonts w:cs="Gentium Plus"/>
                <w:sz w:val="19"/>
                <w:szCs w:val="19"/>
              </w:rPr>
              <w:t>(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Adı 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Sûre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Numarası/</w:t>
            </w:r>
            <w:proofErr w:type="spellStart"/>
            <w:r w:rsidR="00F74D73" w:rsidRPr="00D47237">
              <w:rPr>
                <w:rFonts w:cs="Gentium Plus"/>
                <w:sz w:val="19"/>
                <w:szCs w:val="19"/>
              </w:rPr>
              <w:t>Âyet</w:t>
            </w:r>
            <w:proofErr w:type="spellEnd"/>
            <w:r w:rsidR="00F74D73" w:rsidRPr="00D47237">
              <w:rPr>
                <w:rFonts w:cs="Gentium Plus"/>
                <w:sz w:val="19"/>
                <w:szCs w:val="19"/>
              </w:rPr>
              <w:t xml:space="preserve"> Numarası.</w:t>
            </w:r>
          </w:p>
        </w:tc>
      </w:tr>
      <w:tr w:rsidR="00F74D73" w:rsidRPr="001462AC" w14:paraId="1037F2B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C408140" w14:textId="77777777" w:rsidR="00F74D73" w:rsidRPr="004C3904" w:rsidRDefault="00F74D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41AB4D91" w14:textId="7581A79F" w:rsidR="00F74D73" w:rsidRPr="006D2D19" w:rsidRDefault="004D50C3" w:rsidP="00FA295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74D73" w:rsidRPr="006D2D19">
              <w:rPr>
                <w:rFonts w:cs="Gentium Plus"/>
                <w:sz w:val="19"/>
                <w:szCs w:val="19"/>
              </w:rPr>
              <w:t>el-Bakara 2/12</w:t>
            </w:r>
            <w:r w:rsidR="00F17EB3" w:rsidRPr="006D2D19">
              <w:rPr>
                <w:rFonts w:cs="Gentium Plus"/>
                <w:sz w:val="19"/>
                <w:szCs w:val="19"/>
              </w:rPr>
              <w:t>)</w:t>
            </w:r>
            <w:r w:rsidR="00F74D73" w:rsidRPr="006D2D19">
              <w:rPr>
                <w:rFonts w:cs="Gentium Plus"/>
                <w:sz w:val="19"/>
                <w:szCs w:val="19"/>
              </w:rPr>
              <w:t>.</w:t>
            </w:r>
          </w:p>
          <w:p w14:paraId="63CB7AEE" w14:textId="7F1EC7F6" w:rsidR="00F74D73" w:rsidRPr="006D2D19" w:rsidRDefault="004D50C3" w:rsidP="00FA295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74D73" w:rsidRPr="006D2D19">
              <w:rPr>
                <w:rFonts w:cs="Gentium Plus"/>
                <w:sz w:val="19"/>
                <w:szCs w:val="19"/>
              </w:rPr>
              <w:t>el-</w:t>
            </w:r>
            <w:proofErr w:type="spellStart"/>
            <w:r w:rsidR="00F74D73" w:rsidRPr="006D2D19">
              <w:rPr>
                <w:rFonts w:cs="Gentium Plus"/>
                <w:sz w:val="19"/>
                <w:szCs w:val="19"/>
              </w:rPr>
              <w:t>Enfâl</w:t>
            </w:r>
            <w:proofErr w:type="spellEnd"/>
            <w:r w:rsidR="00F74D73" w:rsidRPr="006D2D19">
              <w:rPr>
                <w:rFonts w:cs="Gentium Plus"/>
                <w:sz w:val="19"/>
                <w:szCs w:val="19"/>
              </w:rPr>
              <w:t xml:space="preserve"> 8/6</w:t>
            </w:r>
            <w:r w:rsidR="000B7211" w:rsidRPr="006D2D19">
              <w:rPr>
                <w:rFonts w:cs="Gentium Plus"/>
                <w:sz w:val="19"/>
                <w:szCs w:val="19"/>
              </w:rPr>
              <w:t>)</w:t>
            </w:r>
            <w:r w:rsidR="00F74D73" w:rsidRPr="006D2D19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F66B9" w:rsidRPr="001462AC" w14:paraId="66224FF3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D6688A1" w14:textId="77777777" w:rsidR="006F66B9" w:rsidRPr="004C3904" w:rsidRDefault="006F66B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71946CE4" w14:textId="4BE73DE4" w:rsidR="006F66B9" w:rsidRPr="00D47237" w:rsidRDefault="006F66B9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47237">
              <w:rPr>
                <w:rFonts w:cs="Gentium Plus"/>
                <w:i/>
                <w:iCs/>
                <w:sz w:val="19"/>
                <w:szCs w:val="19"/>
              </w:rPr>
              <w:t>Kur’ân</w:t>
            </w:r>
            <w:proofErr w:type="spellEnd"/>
            <w:r w:rsidRPr="00D47237">
              <w:rPr>
                <w:rFonts w:cs="Gentium Plus"/>
                <w:i/>
                <w:iCs/>
                <w:sz w:val="19"/>
                <w:szCs w:val="19"/>
              </w:rPr>
              <w:t xml:space="preserve"> Yolu. </w:t>
            </w:r>
            <w:r w:rsidRPr="00D47237">
              <w:rPr>
                <w:rFonts w:cs="Gentium Plus"/>
                <w:sz w:val="19"/>
                <w:szCs w:val="19"/>
              </w:rPr>
              <w:t>Erişim Gün Ay Yıl. Web Sitesi Ana Sayfa Adresi</w:t>
            </w:r>
          </w:p>
        </w:tc>
      </w:tr>
      <w:tr w:rsidR="006F66B9" w:rsidRPr="001462AC" w14:paraId="08A7D6C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D62177C" w14:textId="77777777" w:rsidR="006F66B9" w:rsidRPr="004C3904" w:rsidRDefault="006F66B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77656A31" w14:textId="16301270" w:rsidR="006F66B9" w:rsidRPr="006D2D19" w:rsidRDefault="006F66B9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</w:pPr>
            <w:proofErr w:type="spellStart"/>
            <w:r w:rsidRPr="006D2D19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Kur’ân</w:t>
            </w:r>
            <w:proofErr w:type="spellEnd"/>
            <w:r w:rsidRPr="006D2D19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Yolu. </w:t>
            </w:r>
            <w:r w:rsidRPr="006D2D19">
              <w:rPr>
                <w:rFonts w:cs="Gentium Plus"/>
                <w:color w:val="000000" w:themeColor="text1"/>
                <w:sz w:val="19"/>
                <w:szCs w:val="19"/>
              </w:rPr>
              <w:t>Erişim</w:t>
            </w:r>
            <w:r w:rsidRPr="006D2D19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 w:rsidRPr="006D2D19">
              <w:rPr>
                <w:rFonts w:cs="Gentium Plus"/>
                <w:color w:val="000000" w:themeColor="text1"/>
                <w:sz w:val="19"/>
                <w:szCs w:val="19"/>
              </w:rPr>
              <w:t>10 Ağustos 2018</w:t>
            </w:r>
            <w:r w:rsidRPr="006D2D19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.  </w:t>
            </w:r>
            <w:hyperlink r:id="rId170" w:history="1">
              <w:r w:rsidRPr="006D2D19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kuran.diyanet.gov.tr</w:t>
              </w:r>
            </w:hyperlink>
          </w:p>
        </w:tc>
      </w:tr>
    </w:tbl>
    <w:p w14:paraId="43B2BD81" w14:textId="6E69C71D" w:rsidR="00E74424" w:rsidRPr="00694F90" w:rsidRDefault="00E74424" w:rsidP="003E02E1">
      <w:pPr>
        <w:pStyle w:val="Balk2"/>
        <w:numPr>
          <w:ilvl w:val="0"/>
          <w:numId w:val="62"/>
        </w:numPr>
      </w:pPr>
      <w:bookmarkStart w:id="300" w:name="_Toc37480965"/>
      <w:proofErr w:type="spellStart"/>
      <w:r w:rsidRPr="00694F90">
        <w:t>Kit</w:t>
      </w:r>
      <w:r w:rsidR="007370FB" w:rsidRPr="00694F90">
        <w:t>â</w:t>
      </w:r>
      <w:r w:rsidRPr="00694F90">
        <w:t>b</w:t>
      </w:r>
      <w:proofErr w:type="spellEnd"/>
      <w:r w:rsidRPr="00694F90">
        <w:t>-ı Mukaddes</w:t>
      </w:r>
      <w:bookmarkEnd w:id="300"/>
    </w:p>
    <w:p w14:paraId="6A54A57B" w14:textId="1A212B15" w:rsidR="00F17EB3" w:rsidRPr="00694F90" w:rsidRDefault="00AE3138" w:rsidP="002F6D85">
      <w:pPr>
        <w:pStyle w:val="Balk3"/>
        <w:numPr>
          <w:ilvl w:val="1"/>
          <w:numId w:val="62"/>
        </w:numPr>
      </w:pPr>
      <w:bookmarkStart w:id="301" w:name="_Toc19932609"/>
      <w:bookmarkStart w:id="302" w:name="_Toc20088119"/>
      <w:bookmarkStart w:id="303" w:name="_Toc20098400"/>
      <w:bookmarkStart w:id="304" w:name="_Toc20175489"/>
      <w:bookmarkStart w:id="305" w:name="_Toc20251815"/>
      <w:bookmarkStart w:id="306" w:name="_Toc37480966"/>
      <w:proofErr w:type="spellStart"/>
      <w:r w:rsidRPr="00694F90">
        <w:t>Kitâb</w:t>
      </w:r>
      <w:proofErr w:type="spellEnd"/>
      <w:r w:rsidRPr="00694F90">
        <w:t>-ı Mukaddes-</w:t>
      </w:r>
      <w:r w:rsidR="00084D19" w:rsidRPr="00694F90">
        <w:t>Basılı</w:t>
      </w:r>
      <w:bookmarkEnd w:id="301"/>
      <w:bookmarkEnd w:id="302"/>
      <w:bookmarkEnd w:id="303"/>
      <w:bookmarkEnd w:id="304"/>
      <w:bookmarkEnd w:id="305"/>
      <w:bookmarkEnd w:id="306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08563A" w:rsidRPr="005528B5" w14:paraId="73C76D3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65E1D620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78" w:type="dxa"/>
          </w:tcPr>
          <w:p w14:paraId="23E06D22" w14:textId="346C159B" w:rsidR="0008563A" w:rsidRPr="00A82322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54A73">
              <w:rPr>
                <w:rFonts w:cs="Gentium Plus"/>
                <w:i/>
                <w:iCs/>
                <w:sz w:val="19"/>
                <w:szCs w:val="19"/>
              </w:rPr>
              <w:t>Kaynak Adı</w:t>
            </w:r>
            <w:r w:rsidR="0008563A" w:rsidRPr="00A8232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B66F97" w:rsidRPr="00A82322">
              <w:rPr>
                <w:rFonts w:cs="Gentium Plus"/>
                <w:sz w:val="19"/>
                <w:szCs w:val="19"/>
              </w:rPr>
              <w:t>Basım</w:t>
            </w:r>
            <w:r w:rsidR="0008563A" w:rsidRPr="00A82322">
              <w:rPr>
                <w:rFonts w:cs="Gentium Plus"/>
                <w:sz w:val="19"/>
                <w:szCs w:val="19"/>
              </w:rPr>
              <w:t xml:space="preserve"> Tarihi, </w:t>
            </w:r>
            <w:r w:rsidR="00C54A73" w:rsidRPr="00642749">
              <w:rPr>
                <w:rFonts w:cs="Gentium Plus"/>
                <w:sz w:val="19"/>
                <w:szCs w:val="19"/>
              </w:rPr>
              <w:t xml:space="preserve">Kitap Adı Kısaltması. </w:t>
            </w:r>
            <w:proofErr w:type="spellStart"/>
            <w:r w:rsidR="00C54A73" w:rsidRPr="00642749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="00C54A73" w:rsidRPr="00642749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="00C54A73">
              <w:rPr>
                <w:rFonts w:cs="Gentium Plus"/>
                <w:sz w:val="19"/>
                <w:szCs w:val="19"/>
              </w:rPr>
              <w:t>)</w:t>
            </w:r>
            <w:r w:rsidR="0008563A" w:rsidRPr="00A82322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08563A" w:rsidRPr="005528B5" w14:paraId="5BFCAA31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44B5DC34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498F2875" w14:textId="337723BC" w:rsidR="0008563A" w:rsidRPr="00A8232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08563A" w:rsidRPr="00A82322">
              <w:rPr>
                <w:rFonts w:cs="Gentium Plus"/>
                <w:i/>
                <w:iCs/>
                <w:sz w:val="19"/>
                <w:szCs w:val="19"/>
              </w:rPr>
              <w:t>Kit</w:t>
            </w:r>
            <w:r w:rsidR="00842D38">
              <w:rPr>
                <w:rFonts w:cs="Gentium Plus"/>
                <w:i/>
                <w:iCs/>
                <w:sz w:val="19"/>
                <w:szCs w:val="19"/>
              </w:rPr>
              <w:t>a</w:t>
            </w:r>
            <w:r w:rsidR="0008563A" w:rsidRPr="00A82322">
              <w:rPr>
                <w:rFonts w:cs="Gentium Plus"/>
                <w:i/>
                <w:iCs/>
                <w:sz w:val="19"/>
                <w:szCs w:val="19"/>
              </w:rPr>
              <w:t xml:space="preserve">bı Mukaddes, </w:t>
            </w:r>
            <w:r w:rsidR="0008563A" w:rsidRPr="00A82322">
              <w:rPr>
                <w:rFonts w:cs="Gentium Plus"/>
                <w:sz w:val="19"/>
                <w:szCs w:val="19"/>
              </w:rPr>
              <w:t xml:space="preserve">2003, </w:t>
            </w:r>
            <w:r w:rsidR="00C54A73" w:rsidRPr="00821F53">
              <w:rPr>
                <w:rFonts w:cs="Gentium Plus"/>
                <w:sz w:val="19"/>
                <w:szCs w:val="19"/>
              </w:rPr>
              <w:t>Yar.1:12</w:t>
            </w:r>
            <w:r w:rsidR="0008563A" w:rsidRPr="00A82322">
              <w:rPr>
                <w:rFonts w:cs="Gentium Plus"/>
                <w:sz w:val="19"/>
                <w:szCs w:val="19"/>
              </w:rPr>
              <w:t>).</w:t>
            </w:r>
          </w:p>
          <w:p w14:paraId="0FCD8F3C" w14:textId="33F36562" w:rsidR="00922F79" w:rsidRPr="00A8232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vertAlign w:val="superscript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56154">
              <w:rPr>
                <w:rFonts w:cs="Gentium Plus"/>
                <w:i/>
                <w:iCs/>
                <w:sz w:val="19"/>
                <w:szCs w:val="19"/>
              </w:rPr>
              <w:t>Kutsal Kita</w:t>
            </w:r>
            <w:r w:rsidR="00D56154" w:rsidRPr="003748B0">
              <w:rPr>
                <w:rFonts w:cs="Gentium Plus"/>
                <w:i/>
                <w:iCs/>
                <w:sz w:val="19"/>
                <w:szCs w:val="19"/>
              </w:rPr>
              <w:t>p</w:t>
            </w:r>
            <w:r w:rsidR="00D56154">
              <w:rPr>
                <w:rFonts w:cs="Gentium Plus"/>
                <w:i/>
                <w:iCs/>
                <w:sz w:val="19"/>
                <w:szCs w:val="19"/>
              </w:rPr>
              <w:t>: Tevrat, Zebur İncil</w:t>
            </w:r>
            <w:r w:rsidR="00922F79" w:rsidRPr="00A8232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922F79" w:rsidRPr="00A82322">
              <w:rPr>
                <w:rFonts w:cs="Gentium Plus"/>
                <w:sz w:val="19"/>
                <w:szCs w:val="19"/>
              </w:rPr>
              <w:t xml:space="preserve">2003, </w:t>
            </w:r>
            <w:r w:rsidR="00C54A73" w:rsidRPr="00821F53">
              <w:rPr>
                <w:rFonts w:cs="Gentium Plus"/>
                <w:sz w:val="19"/>
                <w:szCs w:val="19"/>
              </w:rPr>
              <w:t>Elç.12:10-12</w:t>
            </w:r>
            <w:r w:rsidR="00D22F52" w:rsidRPr="00A82322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08563A" w:rsidRPr="005528B5" w14:paraId="34B1E0FD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0719F8E3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78" w:type="dxa"/>
          </w:tcPr>
          <w:p w14:paraId="0A6DE333" w14:textId="6901EED4" w:rsidR="0008563A" w:rsidRPr="00A82322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54A73">
              <w:rPr>
                <w:rFonts w:cs="Gentium Plus"/>
                <w:sz w:val="19"/>
                <w:szCs w:val="19"/>
              </w:rPr>
              <w:t>K</w:t>
            </w:r>
            <w:r w:rsidR="00C54A73" w:rsidRPr="00642749">
              <w:rPr>
                <w:rFonts w:cs="Gentium Plus"/>
                <w:sz w:val="19"/>
                <w:szCs w:val="19"/>
              </w:rPr>
              <w:t xml:space="preserve">itap Adı Kısaltması. </w:t>
            </w:r>
            <w:proofErr w:type="spellStart"/>
            <w:r w:rsidR="00C54A73" w:rsidRPr="00642749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="00C54A73" w:rsidRPr="00642749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="00B91F23" w:rsidRPr="00A82322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08563A" w:rsidRPr="005528B5" w14:paraId="08BD3F4A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27110C00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2156976A" w14:textId="6F4D4E43" w:rsidR="002D6872" w:rsidRPr="002D687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Yar.1: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  <w:p w14:paraId="5406176B" w14:textId="467EFB5B" w:rsidR="002D6872" w:rsidRPr="00A8232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Elç.12:10-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B91F23" w:rsidRPr="005528B5" w14:paraId="045A346B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5F319E12" w14:textId="77777777" w:rsidR="00B91F23" w:rsidRPr="004C3904" w:rsidRDefault="00B91F2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78" w:type="dxa"/>
          </w:tcPr>
          <w:p w14:paraId="0D8A0E7B" w14:textId="56720432" w:rsidR="00B91F23" w:rsidRPr="00A82322" w:rsidRDefault="00C54A7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K</w:t>
            </w:r>
            <w:r w:rsidRPr="00642749">
              <w:rPr>
                <w:rFonts w:cs="Gentium Plus"/>
                <w:sz w:val="19"/>
                <w:szCs w:val="19"/>
              </w:rPr>
              <w:t xml:space="preserve">itap Adı Kısaltması. </w:t>
            </w:r>
            <w:proofErr w:type="spellStart"/>
            <w:r w:rsidRPr="00642749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Pr="00642749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Pr="00A82322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B91F23" w:rsidRPr="005528B5" w14:paraId="78B3B242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13999509" w14:textId="77777777" w:rsidR="00B91F23" w:rsidRPr="004C3904" w:rsidRDefault="00B91F2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17702DD0" w14:textId="77777777" w:rsidR="002D6872" w:rsidRPr="002D687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Yar.1: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  <w:p w14:paraId="05F73B89" w14:textId="7A631774" w:rsidR="00B91F23" w:rsidRPr="00A8232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Elç.12:10-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352E18" w:rsidRPr="005528B5" w14:paraId="35862C6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20CA96B9" w14:textId="77777777" w:rsidR="00352E18" w:rsidRPr="004C3904" w:rsidRDefault="00352E1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78" w:type="dxa"/>
          </w:tcPr>
          <w:p w14:paraId="1704FDB8" w14:textId="4BEF390E" w:rsidR="00352E18" w:rsidRPr="00A82322" w:rsidRDefault="00C54A73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781C5F">
              <w:rPr>
                <w:rFonts w:cs="Gentium Plus"/>
                <w:i/>
                <w:iCs/>
                <w:sz w:val="19"/>
                <w:szCs w:val="19"/>
              </w:rPr>
              <w:t>Kaynak Adı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11A54">
              <w:rPr>
                <w:rFonts w:cs="Gentium Plus"/>
                <w:sz w:val="19"/>
                <w:szCs w:val="19"/>
              </w:rPr>
              <w:t>Basım Yeri: Yayıncı</w:t>
            </w:r>
            <w:r>
              <w:rPr>
                <w:rFonts w:cs="Gentium Plus"/>
                <w:sz w:val="19"/>
                <w:szCs w:val="19"/>
              </w:rPr>
              <w:t>, x. Basım, Basım Yılı.</w:t>
            </w:r>
          </w:p>
        </w:tc>
      </w:tr>
      <w:tr w:rsidR="00C54A73" w:rsidRPr="005528B5" w14:paraId="10AFDEFF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77621380" w14:textId="77777777" w:rsidR="00C54A73" w:rsidRPr="004C3904" w:rsidRDefault="00C54A73" w:rsidP="00C54A73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304ADF20" w14:textId="3922845F" w:rsidR="00C54A73" w:rsidRDefault="00C54A73" w:rsidP="00C54A7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i/>
                <w:iCs/>
                <w:sz w:val="19"/>
                <w:szCs w:val="19"/>
              </w:rPr>
              <w:t>Kit</w:t>
            </w:r>
            <w:r w:rsidR="00842D38">
              <w:rPr>
                <w:rFonts w:cs="Gentium Plus"/>
                <w:i/>
                <w:iCs/>
                <w:sz w:val="19"/>
                <w:szCs w:val="19"/>
              </w:rPr>
              <w:t>a</w:t>
            </w:r>
            <w:r w:rsidRPr="00611A54">
              <w:rPr>
                <w:rFonts w:cs="Gentium Plus"/>
                <w:i/>
                <w:iCs/>
                <w:sz w:val="19"/>
                <w:szCs w:val="19"/>
              </w:rPr>
              <w:t>bı Mukaddes</w:t>
            </w:r>
            <w:r w:rsidRPr="003748B0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3748B0">
              <w:rPr>
                <w:rFonts w:cs="Gentium Plus"/>
                <w:sz w:val="19"/>
                <w:szCs w:val="19"/>
              </w:rPr>
              <w:t>İ</w:t>
            </w:r>
            <w:r w:rsidRPr="00611A54">
              <w:rPr>
                <w:rFonts w:cs="Gentium Plus"/>
                <w:sz w:val="19"/>
                <w:szCs w:val="19"/>
              </w:rPr>
              <w:t>stanbul: Kitabı Mukaddes Şirketi, 2. Basım, 2003.</w:t>
            </w:r>
          </w:p>
          <w:p w14:paraId="0EBA0072" w14:textId="21A26F02" w:rsidR="00C54A73" w:rsidRPr="00A82322" w:rsidRDefault="00C54A73" w:rsidP="00C54A7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i/>
                <w:iCs/>
                <w:sz w:val="19"/>
                <w:szCs w:val="19"/>
              </w:rPr>
              <w:t>Kutsal Kita</w:t>
            </w:r>
            <w:r w:rsidRPr="003748B0">
              <w:rPr>
                <w:rFonts w:cs="Gentium Plus"/>
                <w:i/>
                <w:iCs/>
                <w:sz w:val="19"/>
                <w:szCs w:val="19"/>
              </w:rPr>
              <w:t>p</w:t>
            </w:r>
            <w:r w:rsidR="00D56154">
              <w:rPr>
                <w:rFonts w:cs="Gentium Plus"/>
                <w:i/>
                <w:iCs/>
                <w:sz w:val="19"/>
                <w:szCs w:val="19"/>
              </w:rPr>
              <w:t>: Tevrat, Zebur İncil</w:t>
            </w:r>
            <w:r w:rsidRPr="003748B0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3748B0">
              <w:rPr>
                <w:rFonts w:cs="Gentium Plus"/>
                <w:sz w:val="19"/>
                <w:szCs w:val="19"/>
              </w:rPr>
              <w:t xml:space="preserve"> İ</w:t>
            </w:r>
            <w:r w:rsidRPr="00611A54">
              <w:rPr>
                <w:rFonts w:cs="Gentium Plus"/>
                <w:sz w:val="19"/>
                <w:szCs w:val="19"/>
              </w:rPr>
              <w:t>stanbul: Kitabı Mukaddes Şirketi</w:t>
            </w:r>
            <w:r>
              <w:rPr>
                <w:rFonts w:cs="Gentium Plus"/>
                <w:sz w:val="19"/>
                <w:szCs w:val="19"/>
              </w:rPr>
              <w:t xml:space="preserve"> - Yeni Yaşam Yayınları, 2009.</w:t>
            </w:r>
          </w:p>
        </w:tc>
      </w:tr>
    </w:tbl>
    <w:p w14:paraId="559E7DA3" w14:textId="77777777" w:rsidR="007F1A0C" w:rsidRPr="00FC38AA" w:rsidRDefault="007F1A0C" w:rsidP="007F1A0C">
      <w:pPr>
        <w:spacing w:after="120"/>
        <w:ind w:firstLine="0"/>
        <w:rPr>
          <w:rFonts w:cs="Gentium Plus"/>
          <w:sz w:val="2"/>
          <w:szCs w:val="2"/>
        </w:rPr>
      </w:pPr>
      <w:bookmarkStart w:id="307" w:name="_Toc19932610"/>
      <w:bookmarkStart w:id="308" w:name="_Toc20088120"/>
      <w:bookmarkStart w:id="309" w:name="_Toc20098401"/>
      <w:bookmarkStart w:id="310" w:name="_Toc20175490"/>
      <w:bookmarkStart w:id="311" w:name="_Toc20251816"/>
    </w:p>
    <w:p w14:paraId="73BD2180" w14:textId="78DE5DD6" w:rsidR="00AE3138" w:rsidRPr="00D61AFB" w:rsidRDefault="00AE3138" w:rsidP="002F6D85">
      <w:pPr>
        <w:pStyle w:val="Balk3"/>
        <w:numPr>
          <w:ilvl w:val="1"/>
          <w:numId w:val="62"/>
        </w:numPr>
      </w:pPr>
      <w:bookmarkStart w:id="312" w:name="_Toc37480967"/>
      <w:proofErr w:type="spellStart"/>
      <w:r w:rsidRPr="00D61AFB">
        <w:lastRenderedPageBreak/>
        <w:t>Kitâb</w:t>
      </w:r>
      <w:proofErr w:type="spellEnd"/>
      <w:r w:rsidRPr="00D61AFB">
        <w:t>-ı Mukaddes-Web</w:t>
      </w:r>
      <w:bookmarkEnd w:id="307"/>
      <w:bookmarkEnd w:id="308"/>
      <w:bookmarkEnd w:id="309"/>
      <w:bookmarkEnd w:id="310"/>
      <w:bookmarkEnd w:id="311"/>
      <w:bookmarkEnd w:id="31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08563A" w:rsidRPr="005528B5" w14:paraId="07BEC838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055C0795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78" w:type="dxa"/>
          </w:tcPr>
          <w:p w14:paraId="369B880A" w14:textId="38D18C59" w:rsidR="0008563A" w:rsidRPr="00A82322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56154">
              <w:rPr>
                <w:rFonts w:cs="Gentium Plus"/>
                <w:i/>
                <w:iCs/>
                <w:sz w:val="19"/>
                <w:szCs w:val="19"/>
              </w:rPr>
              <w:t xml:space="preserve">Kaynak </w:t>
            </w:r>
            <w:r w:rsidR="00D56154" w:rsidRPr="00611A54">
              <w:rPr>
                <w:rFonts w:cs="Gentium Plus"/>
                <w:i/>
                <w:iCs/>
                <w:sz w:val="19"/>
                <w:szCs w:val="19"/>
              </w:rPr>
              <w:t>Ad</w:t>
            </w:r>
            <w:r w:rsidR="00D56154">
              <w:rPr>
                <w:rFonts w:cs="Gentium Plus"/>
                <w:i/>
                <w:iCs/>
                <w:sz w:val="19"/>
                <w:szCs w:val="19"/>
              </w:rPr>
              <w:t>ı</w:t>
            </w:r>
            <w:r w:rsidR="0008563A" w:rsidRPr="00A8232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667399" w:rsidRPr="00A82322">
              <w:rPr>
                <w:rFonts w:cs="Gentium Plus"/>
                <w:sz w:val="19"/>
                <w:szCs w:val="19"/>
              </w:rPr>
              <w:t>Gün Ay Yı</w:t>
            </w:r>
            <w:r w:rsidR="002143CC" w:rsidRPr="00A82322">
              <w:rPr>
                <w:rFonts w:cs="Gentium Plus"/>
                <w:sz w:val="19"/>
                <w:szCs w:val="19"/>
              </w:rPr>
              <w:t>l</w:t>
            </w:r>
            <w:r w:rsidR="0008563A" w:rsidRPr="00A82322">
              <w:rPr>
                <w:rFonts w:cs="Gentium Plus"/>
                <w:sz w:val="19"/>
                <w:szCs w:val="19"/>
              </w:rPr>
              <w:t xml:space="preserve">, </w:t>
            </w:r>
            <w:r w:rsidR="00D56154" w:rsidRPr="00D56154">
              <w:rPr>
                <w:rFonts w:cs="Gentium Plus"/>
                <w:sz w:val="19"/>
                <w:szCs w:val="19"/>
              </w:rPr>
              <w:t xml:space="preserve">Kitap Adı Kısaltması. </w:t>
            </w:r>
            <w:proofErr w:type="spellStart"/>
            <w:r w:rsidR="00D56154" w:rsidRPr="00D56154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="00D56154" w:rsidRPr="00D56154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="0008563A" w:rsidRPr="00A82322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08563A" w:rsidRPr="005528B5" w14:paraId="4F9CBD36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D13C4FD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4F22FA99" w14:textId="205D8F8B" w:rsidR="0008563A" w:rsidRPr="00A8232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08563A" w:rsidRPr="00A82322">
              <w:rPr>
                <w:rFonts w:cs="Gentium Plus"/>
                <w:i/>
                <w:iCs/>
                <w:sz w:val="19"/>
                <w:szCs w:val="19"/>
              </w:rPr>
              <w:t>Kitab</w:t>
            </w:r>
            <w:proofErr w:type="spellEnd"/>
            <w:r w:rsidR="0008563A" w:rsidRPr="00A82322">
              <w:rPr>
                <w:rFonts w:cs="Gentium Plus"/>
                <w:i/>
                <w:iCs/>
                <w:sz w:val="19"/>
                <w:szCs w:val="19"/>
              </w:rPr>
              <w:t xml:space="preserve">-ı Mukaddes, </w:t>
            </w:r>
            <w:r w:rsidR="00667399" w:rsidRPr="00A82322">
              <w:rPr>
                <w:rFonts w:cs="Gentium Plus"/>
                <w:sz w:val="19"/>
                <w:szCs w:val="19"/>
              </w:rPr>
              <w:t>12 Temmuz 2019</w:t>
            </w:r>
            <w:r w:rsidR="0008563A" w:rsidRPr="00A82322">
              <w:rPr>
                <w:rFonts w:cs="Gentium Plus"/>
                <w:sz w:val="19"/>
                <w:szCs w:val="19"/>
              </w:rPr>
              <w:t xml:space="preserve">, </w:t>
            </w:r>
            <w:r w:rsidR="00D56154" w:rsidRPr="00D56154">
              <w:rPr>
                <w:rFonts w:cs="Gentium Plus"/>
                <w:sz w:val="19"/>
                <w:szCs w:val="19"/>
              </w:rPr>
              <w:t>Yar.1:12</w:t>
            </w:r>
            <w:r w:rsidR="0008563A" w:rsidRPr="00A82322">
              <w:rPr>
                <w:rFonts w:cs="Gentium Plus"/>
                <w:sz w:val="19"/>
                <w:szCs w:val="19"/>
              </w:rPr>
              <w:t>).</w:t>
            </w:r>
          </w:p>
          <w:p w14:paraId="3A79040A" w14:textId="112F2D24" w:rsidR="00D22F52" w:rsidRPr="00A8232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vertAlign w:val="superscript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929B3" w:rsidRPr="008929B3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="008929B3" w:rsidRPr="008929B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8929B3" w:rsidRPr="008929B3">
              <w:rPr>
                <w:rFonts w:cs="Gentium Plus"/>
                <w:i/>
                <w:iCs/>
                <w:sz w:val="19"/>
                <w:szCs w:val="19"/>
              </w:rPr>
              <w:t>Holy</w:t>
            </w:r>
            <w:proofErr w:type="spellEnd"/>
            <w:r w:rsidR="008929B3" w:rsidRPr="008929B3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8929B3" w:rsidRPr="008929B3">
              <w:rPr>
                <w:rFonts w:cs="Gentium Plus"/>
                <w:i/>
                <w:iCs/>
                <w:sz w:val="19"/>
                <w:szCs w:val="19"/>
              </w:rPr>
              <w:t>Bible</w:t>
            </w:r>
            <w:proofErr w:type="spellEnd"/>
            <w:r w:rsidR="00D22F52" w:rsidRPr="00A8232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8929B3" w:rsidRPr="008929B3">
              <w:rPr>
                <w:rFonts w:cs="Gentium Plus"/>
                <w:sz w:val="19"/>
                <w:szCs w:val="19"/>
              </w:rPr>
              <w:t>10 Nisan 2020</w:t>
            </w:r>
            <w:r w:rsidR="00D22F52" w:rsidRPr="00A82322">
              <w:rPr>
                <w:rFonts w:cs="Gentium Plus"/>
                <w:sz w:val="19"/>
                <w:szCs w:val="19"/>
              </w:rPr>
              <w:t xml:space="preserve">, </w:t>
            </w:r>
            <w:r w:rsidR="00D56154" w:rsidRPr="00D56154">
              <w:rPr>
                <w:rFonts w:cs="Gentium Plus"/>
                <w:sz w:val="19"/>
                <w:szCs w:val="19"/>
              </w:rPr>
              <w:t>Gen.1:12</w:t>
            </w:r>
            <w:r w:rsidR="00D22F52" w:rsidRPr="00A82322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08563A" w:rsidRPr="005528B5" w14:paraId="1FCECAF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4B13A8B1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78" w:type="dxa"/>
          </w:tcPr>
          <w:p w14:paraId="4C3B739A" w14:textId="28FED286" w:rsidR="0008563A" w:rsidRPr="00A82322" w:rsidRDefault="00D56154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D56154">
              <w:rPr>
                <w:rFonts w:cs="Gentium Plus"/>
                <w:sz w:val="19"/>
                <w:szCs w:val="19"/>
              </w:rPr>
              <w:t xml:space="preserve">Kitap Adı Kısaltması. </w:t>
            </w:r>
            <w:proofErr w:type="spellStart"/>
            <w:r w:rsidRPr="00D56154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Pr="00D56154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Pr="00A82322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08563A" w:rsidRPr="005528B5" w14:paraId="305B878C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5B4D2E69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4503CE4C" w14:textId="77777777" w:rsidR="002D6872" w:rsidRPr="002D687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Yar.1: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  <w:p w14:paraId="3E0E1FBD" w14:textId="77777777" w:rsidR="002D6872" w:rsidRPr="002D687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Elç.12:10-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  <w:p w14:paraId="3EE45F3D" w14:textId="77777777" w:rsidR="002D6872" w:rsidRPr="002D687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Gen.1: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  <w:p w14:paraId="3AFA5354" w14:textId="5A268F3C" w:rsidR="00D22F52" w:rsidRPr="00A8232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Acts.12:10-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08563A" w:rsidRPr="005528B5" w14:paraId="22512D9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426BCB05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78" w:type="dxa"/>
          </w:tcPr>
          <w:p w14:paraId="3C584B65" w14:textId="0B4B19C0" w:rsidR="0008563A" w:rsidRPr="00A82322" w:rsidRDefault="00D56154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D56154">
              <w:rPr>
                <w:rFonts w:cs="Gentium Plus"/>
                <w:sz w:val="19"/>
                <w:szCs w:val="19"/>
              </w:rPr>
              <w:t xml:space="preserve">Kitap Adı Kısaltması. </w:t>
            </w:r>
            <w:proofErr w:type="spellStart"/>
            <w:r w:rsidRPr="00D56154">
              <w:rPr>
                <w:rFonts w:cs="Gentium Plus"/>
                <w:sz w:val="19"/>
                <w:szCs w:val="19"/>
              </w:rPr>
              <w:t>Bab</w:t>
            </w:r>
            <w:proofErr w:type="spellEnd"/>
            <w:r w:rsidRPr="00D56154">
              <w:rPr>
                <w:rFonts w:cs="Gentium Plus"/>
                <w:sz w:val="19"/>
                <w:szCs w:val="19"/>
              </w:rPr>
              <w:t xml:space="preserve"> Numarası: Cümle Numarası</w:t>
            </w:r>
            <w:r w:rsidRPr="00A82322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08563A" w:rsidRPr="005528B5" w14:paraId="03EB5F8C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1F4EFA23" w14:textId="77777777" w:rsidR="0008563A" w:rsidRPr="004C3904" w:rsidRDefault="000856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588E802B" w14:textId="77777777" w:rsidR="002D6872" w:rsidRPr="002D687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Yar.1: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  <w:p w14:paraId="6DD7DBCB" w14:textId="77777777" w:rsidR="002D6872" w:rsidRPr="002D687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Elç.12:10-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  <w:p w14:paraId="0D17E359" w14:textId="77777777" w:rsidR="002D6872" w:rsidRPr="002D687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Gen.1: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  <w:p w14:paraId="33DEC2FE" w14:textId="687996AF" w:rsidR="00D22F52" w:rsidRPr="00A82322" w:rsidRDefault="002D6872" w:rsidP="002D6872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2D6872">
              <w:rPr>
                <w:rFonts w:cs="Gentium Plus"/>
                <w:sz w:val="19"/>
                <w:szCs w:val="19"/>
              </w:rPr>
              <w:t>Acts.12:10-12</w:t>
            </w:r>
            <w:r>
              <w:rPr>
                <w:rFonts w:cs="Gentium Plus"/>
                <w:sz w:val="19"/>
                <w:szCs w:val="19"/>
              </w:rPr>
              <w:t>)</w:t>
            </w:r>
            <w:r w:rsidRPr="002D6872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67399" w:rsidRPr="005528B5" w14:paraId="66B4BBCC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77BD2618" w14:textId="77777777" w:rsidR="00667399" w:rsidRPr="004C3904" w:rsidRDefault="0066739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78" w:type="dxa"/>
          </w:tcPr>
          <w:p w14:paraId="2E6B5550" w14:textId="2CC7028C" w:rsidR="00667399" w:rsidRPr="00D56154" w:rsidRDefault="00D56154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b/>
                <w:bCs/>
                <w:sz w:val="19"/>
                <w:szCs w:val="19"/>
              </w:rPr>
            </w:pPr>
            <w:r>
              <w:rPr>
                <w:rFonts w:cs="Gentium Plus"/>
                <w:i/>
                <w:iCs/>
                <w:sz w:val="19"/>
                <w:szCs w:val="19"/>
              </w:rPr>
              <w:t>Kaynak</w:t>
            </w:r>
            <w:r w:rsidRPr="004C3904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="00667399" w:rsidRPr="00A82322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="00667399" w:rsidRPr="00A82322">
              <w:rPr>
                <w:rFonts w:cs="Gentium Plus"/>
                <w:sz w:val="19"/>
                <w:szCs w:val="19"/>
              </w:rPr>
              <w:t xml:space="preserve">Erişim Gün Ay Yıl. </w:t>
            </w:r>
            <w:r w:rsidRPr="004C3904">
              <w:rPr>
                <w:rFonts w:cs="Gentium Plus"/>
                <w:sz w:val="19"/>
                <w:szCs w:val="19"/>
              </w:rPr>
              <w:t>Web Sitesi Ana Sayfa Adresi</w:t>
            </w:r>
          </w:p>
        </w:tc>
      </w:tr>
      <w:tr w:rsidR="00667399" w:rsidRPr="005528B5" w14:paraId="1A4695A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E9563DE" w14:textId="77777777" w:rsidR="00667399" w:rsidRPr="004C3904" w:rsidRDefault="0066739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078B86EF" w14:textId="5550C776" w:rsidR="00D56154" w:rsidRPr="0098059E" w:rsidRDefault="00D56154" w:rsidP="00D56154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4C3904">
              <w:rPr>
                <w:rFonts w:cs="Gentium Plus"/>
                <w:i/>
                <w:iCs/>
                <w:sz w:val="19"/>
                <w:szCs w:val="19"/>
              </w:rPr>
              <w:t>Kit</w:t>
            </w:r>
            <w:r w:rsidR="00842D38">
              <w:rPr>
                <w:rFonts w:cs="Gentium Plus"/>
                <w:i/>
                <w:iCs/>
                <w:sz w:val="19"/>
                <w:szCs w:val="19"/>
              </w:rPr>
              <w:t>a</w:t>
            </w:r>
            <w:r w:rsidRPr="004C3904">
              <w:rPr>
                <w:rFonts w:cs="Gentium Plus"/>
                <w:i/>
                <w:iCs/>
                <w:sz w:val="19"/>
                <w:szCs w:val="19"/>
              </w:rPr>
              <w:t>b</w:t>
            </w:r>
            <w:proofErr w:type="spellEnd"/>
            <w:r w:rsidRPr="004C3904">
              <w:rPr>
                <w:rFonts w:cs="Gentium Plus"/>
                <w:i/>
                <w:iCs/>
                <w:sz w:val="19"/>
                <w:szCs w:val="19"/>
              </w:rPr>
              <w:t>-ı Mukaddes</w:t>
            </w:r>
            <w:r w:rsidRPr="004C3904">
              <w:rPr>
                <w:rFonts w:cs="Gentium Plus"/>
                <w:sz w:val="19"/>
                <w:szCs w:val="19"/>
              </w:rPr>
              <w:t xml:space="preserve">. Erişim 12 Temmuz 2019. </w:t>
            </w:r>
            <w:hyperlink r:id="rId171" w:history="1">
              <w:r w:rsidRPr="0098059E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kitabimukaddes.com</w:t>
              </w:r>
            </w:hyperlink>
          </w:p>
          <w:p w14:paraId="0424FE90" w14:textId="49884A22" w:rsidR="00667399" w:rsidRPr="00A82322" w:rsidRDefault="00D56154" w:rsidP="00D56154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98059E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98059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98059E">
              <w:rPr>
                <w:rFonts w:cs="Gentium Plus"/>
                <w:i/>
                <w:iCs/>
                <w:sz w:val="19"/>
                <w:szCs w:val="19"/>
              </w:rPr>
              <w:t>Holy</w:t>
            </w:r>
            <w:proofErr w:type="spellEnd"/>
            <w:r w:rsidRPr="0098059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98059E">
              <w:rPr>
                <w:rFonts w:cs="Gentium Plus"/>
                <w:i/>
                <w:iCs/>
                <w:sz w:val="19"/>
                <w:szCs w:val="19"/>
              </w:rPr>
              <w:t>Bible</w:t>
            </w:r>
            <w:proofErr w:type="spellEnd"/>
            <w:r w:rsidRPr="0098059E">
              <w:rPr>
                <w:rFonts w:cs="Gentium Plus"/>
                <w:sz w:val="19"/>
                <w:szCs w:val="19"/>
              </w:rPr>
              <w:t xml:space="preserve">. Erişim 10 Nisan 2020. </w:t>
            </w:r>
            <w:hyperlink r:id="rId172" w:history="1">
              <w:r w:rsidRPr="0098059E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biblegateway.com</w:t>
              </w:r>
            </w:hyperlink>
          </w:p>
        </w:tc>
      </w:tr>
    </w:tbl>
    <w:p w14:paraId="2389A956" w14:textId="472FE084" w:rsidR="00E74424" w:rsidRPr="00694F90" w:rsidRDefault="00E74424" w:rsidP="003E02E1">
      <w:pPr>
        <w:pStyle w:val="Balk2"/>
        <w:numPr>
          <w:ilvl w:val="0"/>
          <w:numId w:val="62"/>
        </w:numPr>
      </w:pPr>
      <w:bookmarkStart w:id="313" w:name="_Toc37480968"/>
      <w:r w:rsidRPr="00694F90">
        <w:t>Hadis</w:t>
      </w:r>
      <w:r w:rsidR="00307277" w:rsidRPr="00694F90">
        <w:t xml:space="preserve"> Kaynakları</w:t>
      </w:r>
      <w:bookmarkEnd w:id="313"/>
    </w:p>
    <w:p w14:paraId="483C509E" w14:textId="0A77F520" w:rsidR="002370D8" w:rsidRPr="00694F90" w:rsidRDefault="002370D8" w:rsidP="002F6D85">
      <w:pPr>
        <w:pStyle w:val="Balk3"/>
        <w:numPr>
          <w:ilvl w:val="1"/>
          <w:numId w:val="62"/>
        </w:numPr>
      </w:pPr>
      <w:bookmarkStart w:id="314" w:name="_Toc37480969"/>
      <w:r w:rsidRPr="00694F90">
        <w:t>Hadis (</w:t>
      </w:r>
      <w:r w:rsidR="00084D19" w:rsidRPr="00694F90">
        <w:t>“</w:t>
      </w:r>
      <w:proofErr w:type="spellStart"/>
      <w:r w:rsidRPr="00694F90">
        <w:t>Kitâb</w:t>
      </w:r>
      <w:proofErr w:type="spellEnd"/>
      <w:r w:rsidRPr="00694F90">
        <w:t xml:space="preserve"> Adı</w:t>
      </w:r>
      <w:r w:rsidR="00084D19" w:rsidRPr="00694F90">
        <w:t xml:space="preserve">”, </w:t>
      </w:r>
      <w:r w:rsidRPr="00694F90">
        <w:t xml:space="preserve">Bâb </w:t>
      </w:r>
      <w:r w:rsidR="00EC1DBD" w:rsidRPr="00694F90">
        <w:t>No.</w:t>
      </w:r>
      <w:r w:rsidR="00E045EA">
        <w:t xml:space="preserve"> Sistemi</w:t>
      </w:r>
      <w:r w:rsidRPr="00694F90">
        <w:t>)</w:t>
      </w:r>
      <w:bookmarkEnd w:id="314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3322BB" w:rsidRPr="00694F90" w14:paraId="5E7647D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4CC3120E" w14:textId="77777777" w:rsidR="003322BB" w:rsidRPr="004C3904" w:rsidRDefault="003322BB" w:rsidP="007D0C1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78" w:type="dxa"/>
          </w:tcPr>
          <w:p w14:paraId="72987967" w14:textId="58E6EB3A" w:rsidR="003322BB" w:rsidRPr="00A82322" w:rsidRDefault="004D50C3" w:rsidP="007D0C1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322BB" w:rsidRPr="00A82322">
              <w:rPr>
                <w:rFonts w:cs="Gentium Plus"/>
                <w:sz w:val="19"/>
                <w:szCs w:val="19"/>
              </w:rPr>
              <w:t>Yazar Soyadı</w:t>
            </w:r>
            <w:r w:rsidR="003322BB" w:rsidRPr="00A8232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3322BB" w:rsidRPr="00A82322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Kitâb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 xml:space="preserve"> Adı”, Bâb Numarası).</w:t>
            </w:r>
          </w:p>
        </w:tc>
      </w:tr>
      <w:tr w:rsidR="003322BB" w:rsidRPr="00694F90" w14:paraId="0BF486E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7AAF2B2B" w14:textId="77777777" w:rsidR="003322BB" w:rsidRPr="004C3904" w:rsidRDefault="003322BB" w:rsidP="007D0C1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2D17FA92" w14:textId="43F00E6F" w:rsidR="003322BB" w:rsidRPr="00A82322" w:rsidRDefault="004D50C3" w:rsidP="007D0C1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vertAlign w:val="superscript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Buhârî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Menâḳıb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>”, 24).</w:t>
            </w:r>
          </w:p>
        </w:tc>
      </w:tr>
      <w:tr w:rsidR="003322BB" w:rsidRPr="00694F90" w14:paraId="419DB3C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EE76FC2" w14:textId="77777777" w:rsidR="003322BB" w:rsidRPr="004C3904" w:rsidRDefault="003322BB" w:rsidP="007D0C1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78" w:type="dxa"/>
          </w:tcPr>
          <w:p w14:paraId="4FB72F48" w14:textId="5AC292C1" w:rsidR="003322BB" w:rsidRPr="00A82322" w:rsidRDefault="004D50C3" w:rsidP="007D0C1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322BB" w:rsidRPr="00A82322">
              <w:rPr>
                <w:rFonts w:cs="Gentium Plus"/>
                <w:sz w:val="19"/>
                <w:szCs w:val="19"/>
              </w:rPr>
              <w:t>Yazar Soyadı</w:t>
            </w:r>
            <w:r w:rsidR="003322BB" w:rsidRPr="00A8232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3322BB" w:rsidRPr="00A82322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Kitâb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 xml:space="preserve"> Adı”, Bâb Numarası).</w:t>
            </w:r>
          </w:p>
        </w:tc>
      </w:tr>
      <w:tr w:rsidR="003322BB" w:rsidRPr="00694F90" w14:paraId="0F948DDD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5A068BDE" w14:textId="77777777" w:rsidR="003322BB" w:rsidRPr="004C3904" w:rsidRDefault="003322BB" w:rsidP="007D0C1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4830B4CA" w14:textId="048385CC" w:rsidR="003322BB" w:rsidRPr="00A82322" w:rsidRDefault="004D50C3" w:rsidP="007D0C1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Buhârî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Menâḳıb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>”, 24).</w:t>
            </w:r>
          </w:p>
        </w:tc>
      </w:tr>
      <w:tr w:rsidR="003322BB" w:rsidRPr="00694F90" w14:paraId="52E7D081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51132104" w14:textId="77777777" w:rsidR="003322BB" w:rsidRPr="004C3904" w:rsidRDefault="003322BB" w:rsidP="007D0C1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78" w:type="dxa"/>
          </w:tcPr>
          <w:p w14:paraId="65E6661A" w14:textId="46234370" w:rsidR="003322BB" w:rsidRPr="00A82322" w:rsidRDefault="004D50C3" w:rsidP="007D0C1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322BB" w:rsidRPr="00A82322">
              <w:rPr>
                <w:rFonts w:cs="Gentium Plus"/>
                <w:sz w:val="19"/>
                <w:szCs w:val="19"/>
              </w:rPr>
              <w:t>Yazar Soyadı</w:t>
            </w:r>
            <w:r w:rsidR="003322BB" w:rsidRPr="00A8232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3322BB" w:rsidRPr="00A82322">
              <w:rPr>
                <w:rFonts w:cs="Gentium Plus"/>
                <w:sz w:val="19"/>
                <w:szCs w:val="19"/>
              </w:rPr>
              <w:t>“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Kitâb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 xml:space="preserve"> Adı”, Bâb Numarası).</w:t>
            </w:r>
          </w:p>
        </w:tc>
      </w:tr>
      <w:tr w:rsidR="003322BB" w:rsidRPr="00694F90" w14:paraId="3A11BEBF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2236D5A2" w14:textId="77777777" w:rsidR="003322BB" w:rsidRPr="004C3904" w:rsidRDefault="003322BB" w:rsidP="007D0C1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2CAE697E" w14:textId="7467A712" w:rsidR="003322BB" w:rsidRPr="00A82322" w:rsidRDefault="004D50C3" w:rsidP="007D0C1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Buhârî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>, “</w:t>
            </w:r>
            <w:proofErr w:type="spellStart"/>
            <w:r w:rsidR="003322BB" w:rsidRPr="00A82322">
              <w:rPr>
                <w:rFonts w:cs="Gentium Plus"/>
                <w:sz w:val="19"/>
                <w:szCs w:val="19"/>
              </w:rPr>
              <w:t>Menâḳıb</w:t>
            </w:r>
            <w:proofErr w:type="spellEnd"/>
            <w:r w:rsidR="003322BB" w:rsidRPr="00A82322">
              <w:rPr>
                <w:rFonts w:cs="Gentium Plus"/>
                <w:sz w:val="19"/>
                <w:szCs w:val="19"/>
              </w:rPr>
              <w:t>”, 24).</w:t>
            </w:r>
          </w:p>
        </w:tc>
      </w:tr>
      <w:tr w:rsidR="003322BB" w:rsidRPr="00694F90" w14:paraId="1AAAAB0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55CF7329" w14:textId="77777777" w:rsidR="003322BB" w:rsidRPr="004C3904" w:rsidRDefault="003322BB" w:rsidP="007D0C1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78" w:type="dxa"/>
          </w:tcPr>
          <w:p w14:paraId="1281DA91" w14:textId="09B3DD09" w:rsidR="003322BB" w:rsidRPr="00A82322" w:rsidRDefault="003322BB" w:rsidP="007D0C11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82322">
              <w:rPr>
                <w:rFonts w:cs="Gentium Plus"/>
                <w:sz w:val="19"/>
                <w:szCs w:val="19"/>
              </w:rPr>
              <w:t>Yazar Soyadı</w:t>
            </w:r>
            <w:r w:rsidRPr="00A82322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A82322">
              <w:rPr>
                <w:rFonts w:cs="Gentium Plus"/>
                <w:sz w:val="19"/>
                <w:szCs w:val="19"/>
              </w:rPr>
              <w:t>Yazar Adı.</w:t>
            </w:r>
            <w:r w:rsidRPr="00A82322">
              <w:rPr>
                <w:rFonts w:cs="Gentium Plus"/>
                <w:i/>
                <w:iCs/>
                <w:sz w:val="19"/>
                <w:szCs w:val="19"/>
              </w:rPr>
              <w:t xml:space="preserve"> Hadis Kitabının Adı.</w:t>
            </w:r>
            <w:r w:rsidRPr="00A8232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8232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A82322">
              <w:rPr>
                <w:rFonts w:cs="Gentium Plus"/>
                <w:sz w:val="19"/>
                <w:szCs w:val="19"/>
              </w:rPr>
              <w:t>. Neşredenin Adı Soyadı. x Cilt. Basım Yeri: Yayıncı, x. Basım</w:t>
            </w:r>
            <w:r w:rsidR="00ED2DC3" w:rsidRPr="00A82322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3322BB" w:rsidRPr="00694F90" w14:paraId="5AFF41C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206F9717" w14:textId="77777777" w:rsidR="003322BB" w:rsidRPr="004C3904" w:rsidRDefault="003322BB" w:rsidP="007D0C1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740410A3" w14:textId="4582D60F" w:rsidR="003322BB" w:rsidRPr="00A82322" w:rsidRDefault="003322BB" w:rsidP="007D0C11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A82322">
              <w:rPr>
                <w:rFonts w:cs="Gentium Plus"/>
                <w:sz w:val="19"/>
                <w:szCs w:val="19"/>
              </w:rPr>
              <w:t>Buhârî</w:t>
            </w:r>
            <w:proofErr w:type="spellEnd"/>
            <w:r w:rsidRPr="00A82322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B5519F" w:rsidRPr="00A82322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="00B5519F" w:rsidRPr="00A8232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5519F" w:rsidRPr="00A82322">
              <w:rPr>
                <w:rFonts w:cs="Gentium Plus"/>
                <w:sz w:val="19"/>
                <w:szCs w:val="19"/>
              </w:rPr>
              <w:t>Abdillâh</w:t>
            </w:r>
            <w:proofErr w:type="spellEnd"/>
            <w:r w:rsidRPr="00A82322">
              <w:rPr>
                <w:rFonts w:cs="Gentium Plus"/>
                <w:sz w:val="19"/>
                <w:szCs w:val="19"/>
              </w:rPr>
              <w:t xml:space="preserve"> Muhammed b. İsmail</w:t>
            </w:r>
            <w:r w:rsidR="007363F5">
              <w:rPr>
                <w:rFonts w:cs="Gentium Plus"/>
                <w:sz w:val="19"/>
                <w:szCs w:val="19"/>
              </w:rPr>
              <w:t>.</w:t>
            </w:r>
            <w:r w:rsidRPr="00A82322">
              <w:rPr>
                <w:rFonts w:cs="Gentium Plus"/>
                <w:sz w:val="19"/>
                <w:szCs w:val="19"/>
              </w:rPr>
              <w:t xml:space="preserve"> </w:t>
            </w:r>
            <w:r w:rsidRPr="00A82322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A82322">
              <w:rPr>
                <w:rFonts w:cs="Gentium Plus"/>
                <w:i/>
                <w:iCs/>
                <w:sz w:val="19"/>
                <w:szCs w:val="19"/>
              </w:rPr>
              <w:t>Câmiʿu’ṣ</w:t>
            </w:r>
            <w:proofErr w:type="spellEnd"/>
            <w:r w:rsidRPr="00A82322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A82322">
              <w:rPr>
                <w:rFonts w:cs="Gentium Plus"/>
                <w:i/>
                <w:iCs/>
                <w:sz w:val="19"/>
                <w:szCs w:val="19"/>
              </w:rPr>
              <w:t>ṣaḥîḥ</w:t>
            </w:r>
            <w:proofErr w:type="spellEnd"/>
            <w:r w:rsidRPr="00A82322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A8232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82322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A82322">
              <w:rPr>
                <w:rFonts w:cs="Gentium Plus"/>
                <w:sz w:val="19"/>
                <w:szCs w:val="19"/>
              </w:rPr>
              <w:t xml:space="preserve">. Muhammed </w:t>
            </w:r>
            <w:proofErr w:type="spellStart"/>
            <w:r w:rsidRPr="00A82322">
              <w:rPr>
                <w:rFonts w:cs="Gentium Plus"/>
                <w:sz w:val="19"/>
                <w:szCs w:val="19"/>
              </w:rPr>
              <w:t>Züheyr</w:t>
            </w:r>
            <w:proofErr w:type="spellEnd"/>
            <w:r w:rsidRPr="00A82322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Pr="00A82322">
              <w:rPr>
                <w:rFonts w:cs="Gentium Plus"/>
                <w:sz w:val="19"/>
                <w:szCs w:val="19"/>
              </w:rPr>
              <w:t>Nasr</w:t>
            </w:r>
            <w:proofErr w:type="spellEnd"/>
            <w:r w:rsidRPr="00A82322">
              <w:rPr>
                <w:rFonts w:cs="Gentium Plus"/>
                <w:sz w:val="19"/>
                <w:szCs w:val="19"/>
              </w:rPr>
              <w:t xml:space="preserve">. 8 Cilt. </w:t>
            </w:r>
            <w:proofErr w:type="spellStart"/>
            <w:r w:rsidRPr="00A82322">
              <w:rPr>
                <w:rFonts w:cs="Gentium Plus"/>
                <w:sz w:val="19"/>
                <w:szCs w:val="19"/>
              </w:rPr>
              <w:t>b.y</w:t>
            </w:r>
            <w:proofErr w:type="spellEnd"/>
            <w:r w:rsidRPr="00A82322">
              <w:rPr>
                <w:rFonts w:cs="Gentium Plus"/>
                <w:sz w:val="19"/>
                <w:szCs w:val="19"/>
              </w:rPr>
              <w:t xml:space="preserve">.: </w:t>
            </w:r>
            <w:proofErr w:type="spellStart"/>
            <w:r w:rsidR="00B5519F" w:rsidRPr="00A82322">
              <w:rPr>
                <w:rFonts w:cs="Gentium Plus"/>
                <w:sz w:val="19"/>
                <w:szCs w:val="19"/>
              </w:rPr>
              <w:t>Dâru</w:t>
            </w:r>
            <w:proofErr w:type="spellEnd"/>
            <w:r w:rsidR="00B5519F" w:rsidRPr="00A8232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5519F" w:rsidRPr="00A82322">
              <w:rPr>
                <w:rFonts w:cs="Gentium Plus"/>
                <w:sz w:val="19"/>
                <w:szCs w:val="19"/>
              </w:rPr>
              <w:t>Tavki’n-Necât</w:t>
            </w:r>
            <w:proofErr w:type="spellEnd"/>
            <w:r w:rsidRPr="00A82322">
              <w:rPr>
                <w:rFonts w:cs="Gentium Plus"/>
                <w:sz w:val="19"/>
                <w:szCs w:val="19"/>
              </w:rPr>
              <w:t>, 2. Basım, 1422/2001.</w:t>
            </w:r>
          </w:p>
        </w:tc>
      </w:tr>
    </w:tbl>
    <w:p w14:paraId="29577FE5" w14:textId="76F89E00" w:rsidR="00021BA1" w:rsidRDefault="002370D8" w:rsidP="002F6D85">
      <w:pPr>
        <w:pStyle w:val="Balk3"/>
        <w:numPr>
          <w:ilvl w:val="1"/>
          <w:numId w:val="62"/>
        </w:numPr>
      </w:pPr>
      <w:bookmarkStart w:id="315" w:name="_Toc37480970"/>
      <w:r w:rsidRPr="00694F90">
        <w:t>Hadis (</w:t>
      </w:r>
      <w:r w:rsidR="00123AB6" w:rsidRPr="00694F90">
        <w:t>“</w:t>
      </w:r>
      <w:proofErr w:type="spellStart"/>
      <w:r w:rsidRPr="00694F90">
        <w:t>Kitâb</w:t>
      </w:r>
      <w:proofErr w:type="spellEnd"/>
      <w:r w:rsidRPr="00694F90">
        <w:t xml:space="preserve"> Adı</w:t>
      </w:r>
      <w:r w:rsidR="00123AB6" w:rsidRPr="00694F90">
        <w:t xml:space="preserve">”, </w:t>
      </w:r>
      <w:r w:rsidRPr="00694F90">
        <w:t xml:space="preserve">Hadis </w:t>
      </w:r>
      <w:r w:rsidR="00EC1DBD" w:rsidRPr="00694F90">
        <w:t>No.</w:t>
      </w:r>
      <w:r w:rsidR="00E045EA">
        <w:t xml:space="preserve"> Sistemi</w:t>
      </w:r>
      <w:r w:rsidRPr="00694F90">
        <w:t>)</w:t>
      </w:r>
      <w:bookmarkEnd w:id="315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8D30DD" w:rsidRPr="00694F90" w14:paraId="4E61460E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1C2CB0B5" w14:textId="77777777" w:rsidR="008D30DD" w:rsidRPr="004C3904" w:rsidRDefault="008D30D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78" w:type="dxa"/>
          </w:tcPr>
          <w:p w14:paraId="7983BFC8" w14:textId="48271D15" w:rsidR="008D30DD" w:rsidRPr="00F707E2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Yazar Soyadı</w:t>
            </w:r>
            <w:r w:rsidR="007904A7" w:rsidRPr="00F707E2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7904A7" w:rsidRPr="00F707E2">
              <w:rPr>
                <w:rFonts w:cs="Gentium Plus"/>
                <w:sz w:val="18"/>
                <w:szCs w:val="18"/>
              </w:rPr>
              <w:t>“</w:t>
            </w:r>
            <w:proofErr w:type="spellStart"/>
            <w:r w:rsidR="007904A7" w:rsidRPr="00F707E2">
              <w:rPr>
                <w:rFonts w:cs="Gentium Plus"/>
                <w:sz w:val="18"/>
                <w:szCs w:val="18"/>
              </w:rPr>
              <w:t>Kitâb</w:t>
            </w:r>
            <w:proofErr w:type="spellEnd"/>
            <w:r w:rsidR="007904A7" w:rsidRPr="00F707E2">
              <w:rPr>
                <w:rFonts w:cs="Gentium Plus"/>
                <w:sz w:val="18"/>
                <w:szCs w:val="18"/>
              </w:rPr>
              <w:t xml:space="preserve"> Adı”, Hadis Numarası).</w:t>
            </w:r>
          </w:p>
        </w:tc>
      </w:tr>
      <w:tr w:rsidR="008D30DD" w:rsidRPr="00694F90" w14:paraId="346CBBE5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04C95E3B" w14:textId="77777777" w:rsidR="008D30DD" w:rsidRPr="004C3904" w:rsidRDefault="008D30D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6CA11954" w14:textId="795A5B99" w:rsidR="007904A7" w:rsidRPr="00F707E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Müslim, “</w:t>
            </w:r>
            <w:proofErr w:type="spellStart"/>
            <w:r w:rsidR="007904A7" w:rsidRPr="00F707E2">
              <w:rPr>
                <w:rFonts w:cs="Gentium Plus"/>
                <w:sz w:val="18"/>
                <w:szCs w:val="18"/>
              </w:rPr>
              <w:t>Ticârât</w:t>
            </w:r>
            <w:proofErr w:type="spellEnd"/>
            <w:r w:rsidR="007904A7" w:rsidRPr="00F707E2">
              <w:rPr>
                <w:rFonts w:cs="Gentium Plus"/>
                <w:sz w:val="18"/>
                <w:szCs w:val="18"/>
              </w:rPr>
              <w:t>”, 45).</w:t>
            </w:r>
          </w:p>
          <w:p w14:paraId="3C30BA6D" w14:textId="2FF94C02" w:rsidR="008D30DD" w:rsidRPr="00F707E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  <w:vertAlign w:val="superscript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İmam Mâlik, “Sadaka”, 12).</w:t>
            </w:r>
          </w:p>
        </w:tc>
      </w:tr>
      <w:tr w:rsidR="007904A7" w:rsidRPr="00694F90" w14:paraId="0EAD53C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4A7100EE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78" w:type="dxa"/>
          </w:tcPr>
          <w:p w14:paraId="6C3D81E6" w14:textId="4F269DAF" w:rsidR="007904A7" w:rsidRPr="00F707E2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Yazar Soyadı</w:t>
            </w:r>
            <w:r w:rsidR="007904A7" w:rsidRPr="00F707E2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7904A7" w:rsidRPr="00F707E2">
              <w:rPr>
                <w:rFonts w:cs="Gentium Plus"/>
                <w:sz w:val="18"/>
                <w:szCs w:val="18"/>
              </w:rPr>
              <w:t>“</w:t>
            </w:r>
            <w:proofErr w:type="spellStart"/>
            <w:r w:rsidR="007904A7" w:rsidRPr="00F707E2">
              <w:rPr>
                <w:rFonts w:cs="Gentium Plus"/>
                <w:sz w:val="18"/>
                <w:szCs w:val="18"/>
              </w:rPr>
              <w:t>Kitâb</w:t>
            </w:r>
            <w:proofErr w:type="spellEnd"/>
            <w:r w:rsidR="007904A7" w:rsidRPr="00F707E2">
              <w:rPr>
                <w:rFonts w:cs="Gentium Plus"/>
                <w:sz w:val="18"/>
                <w:szCs w:val="18"/>
              </w:rPr>
              <w:t xml:space="preserve"> Adı”, Hadis Numarası).</w:t>
            </w:r>
          </w:p>
        </w:tc>
      </w:tr>
      <w:tr w:rsidR="007904A7" w:rsidRPr="00694F90" w14:paraId="2F5A348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2A7409FB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237C3EF9" w14:textId="0E274E05" w:rsidR="007904A7" w:rsidRPr="00F707E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Müslim, “</w:t>
            </w:r>
            <w:proofErr w:type="spellStart"/>
            <w:r w:rsidR="007904A7" w:rsidRPr="00F707E2">
              <w:rPr>
                <w:rFonts w:cs="Gentium Plus"/>
                <w:sz w:val="18"/>
                <w:szCs w:val="18"/>
              </w:rPr>
              <w:t>Ticârât</w:t>
            </w:r>
            <w:proofErr w:type="spellEnd"/>
            <w:r w:rsidR="007904A7" w:rsidRPr="00F707E2">
              <w:rPr>
                <w:rFonts w:cs="Gentium Plus"/>
                <w:sz w:val="18"/>
                <w:szCs w:val="18"/>
              </w:rPr>
              <w:t>”, 47).</w:t>
            </w:r>
          </w:p>
          <w:p w14:paraId="40AFB25B" w14:textId="444513F9" w:rsidR="007904A7" w:rsidRPr="00F707E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İmam Mâlik, “Sadaka”, 14).</w:t>
            </w:r>
          </w:p>
        </w:tc>
      </w:tr>
      <w:tr w:rsidR="007904A7" w:rsidRPr="00694F90" w14:paraId="6126B2FE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29E3FB1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78" w:type="dxa"/>
          </w:tcPr>
          <w:p w14:paraId="7BFE2D8F" w14:textId="376E2426" w:rsidR="007904A7" w:rsidRPr="00F707E2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Yazar Soyadı</w:t>
            </w:r>
            <w:r w:rsidR="007904A7" w:rsidRPr="00F707E2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7904A7" w:rsidRPr="00F707E2">
              <w:rPr>
                <w:rFonts w:cs="Gentium Plus"/>
                <w:sz w:val="18"/>
                <w:szCs w:val="18"/>
              </w:rPr>
              <w:t>“</w:t>
            </w:r>
            <w:proofErr w:type="spellStart"/>
            <w:r w:rsidR="007904A7" w:rsidRPr="00F707E2">
              <w:rPr>
                <w:rFonts w:cs="Gentium Plus"/>
                <w:sz w:val="18"/>
                <w:szCs w:val="18"/>
              </w:rPr>
              <w:t>Kitâb</w:t>
            </w:r>
            <w:proofErr w:type="spellEnd"/>
            <w:r w:rsidR="007904A7" w:rsidRPr="00F707E2">
              <w:rPr>
                <w:rFonts w:cs="Gentium Plus"/>
                <w:sz w:val="18"/>
                <w:szCs w:val="18"/>
              </w:rPr>
              <w:t xml:space="preserve"> Adı”, Hadis Numarası).</w:t>
            </w:r>
          </w:p>
        </w:tc>
      </w:tr>
      <w:tr w:rsidR="007904A7" w:rsidRPr="00694F90" w14:paraId="6607249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24ADB7C8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12B091A2" w14:textId="6355F154" w:rsidR="007904A7" w:rsidRPr="00F707E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Müslim, “</w:t>
            </w:r>
            <w:proofErr w:type="spellStart"/>
            <w:r w:rsidR="007904A7" w:rsidRPr="00F707E2">
              <w:rPr>
                <w:rFonts w:cs="Gentium Plus"/>
                <w:sz w:val="18"/>
                <w:szCs w:val="18"/>
              </w:rPr>
              <w:t>Ticârât</w:t>
            </w:r>
            <w:proofErr w:type="spellEnd"/>
            <w:r w:rsidR="007904A7" w:rsidRPr="00F707E2">
              <w:rPr>
                <w:rFonts w:cs="Gentium Plus"/>
                <w:sz w:val="18"/>
                <w:szCs w:val="18"/>
              </w:rPr>
              <w:t>”, 47).</w:t>
            </w:r>
          </w:p>
          <w:p w14:paraId="377030A6" w14:textId="7BC6AD90" w:rsidR="007904A7" w:rsidRPr="00F707E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904A7" w:rsidRPr="00F707E2">
              <w:rPr>
                <w:rFonts w:cs="Gentium Plus"/>
                <w:sz w:val="18"/>
                <w:szCs w:val="18"/>
              </w:rPr>
              <w:t>İmam Mâlik, “Sadaka”, 14).</w:t>
            </w:r>
          </w:p>
        </w:tc>
      </w:tr>
      <w:tr w:rsidR="007904A7" w:rsidRPr="00694F90" w14:paraId="71ADC751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B13E8AF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78" w:type="dxa"/>
          </w:tcPr>
          <w:p w14:paraId="05D25905" w14:textId="533ED199" w:rsidR="007904A7" w:rsidRPr="00F707E2" w:rsidRDefault="007904A7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F707E2">
              <w:rPr>
                <w:rFonts w:cs="Gentium Plus"/>
                <w:sz w:val="18"/>
                <w:szCs w:val="18"/>
              </w:rPr>
              <w:t>Yazar Soyadı</w:t>
            </w:r>
            <w:r w:rsidRPr="00F707E2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Pr="00F707E2">
              <w:rPr>
                <w:rFonts w:cs="Gentium Plus"/>
                <w:sz w:val="18"/>
                <w:szCs w:val="18"/>
              </w:rPr>
              <w:t>Yazar Adı.</w:t>
            </w:r>
            <w:r w:rsidRPr="00F707E2">
              <w:rPr>
                <w:rFonts w:cs="Gentium Plus"/>
                <w:i/>
                <w:iCs/>
                <w:sz w:val="18"/>
                <w:szCs w:val="18"/>
              </w:rPr>
              <w:t xml:space="preserve"> Hadis Kitabının Adı.</w:t>
            </w:r>
            <w:r w:rsidRPr="00F707E2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="001A1A40" w:rsidRPr="00F707E2">
              <w:rPr>
                <w:rFonts w:cs="Gentium Plus"/>
                <w:sz w:val="18"/>
                <w:szCs w:val="18"/>
              </w:rPr>
              <w:t>nşr</w:t>
            </w:r>
            <w:proofErr w:type="spellEnd"/>
            <w:r w:rsidRPr="00F707E2">
              <w:rPr>
                <w:rFonts w:cs="Gentium Plus"/>
                <w:sz w:val="18"/>
                <w:szCs w:val="18"/>
              </w:rPr>
              <w:t xml:space="preserve">. Neşredenin Adı Soyadı. </w:t>
            </w:r>
            <w:r w:rsidR="00261C40" w:rsidRPr="00F707E2">
              <w:rPr>
                <w:rFonts w:cs="Gentium Plus"/>
                <w:sz w:val="18"/>
                <w:szCs w:val="18"/>
              </w:rPr>
              <w:t>x Cilt</w:t>
            </w:r>
            <w:r w:rsidRPr="00F707E2">
              <w:rPr>
                <w:rFonts w:cs="Gentium Plus"/>
                <w:sz w:val="18"/>
                <w:szCs w:val="18"/>
              </w:rPr>
              <w:t xml:space="preserve">. </w:t>
            </w:r>
            <w:r w:rsidR="00B66F97" w:rsidRPr="00F707E2">
              <w:rPr>
                <w:rFonts w:cs="Gentium Plus"/>
                <w:sz w:val="18"/>
                <w:szCs w:val="18"/>
              </w:rPr>
              <w:t>Basım</w:t>
            </w:r>
            <w:r w:rsidRPr="00F707E2">
              <w:rPr>
                <w:rFonts w:cs="Gentium Plus"/>
                <w:sz w:val="18"/>
                <w:szCs w:val="18"/>
              </w:rPr>
              <w:t xml:space="preserve"> Yeri: Yayıncı</w:t>
            </w:r>
            <w:r w:rsidR="008F10D0" w:rsidRPr="00F707E2">
              <w:rPr>
                <w:rFonts w:cs="Gentium Plus"/>
                <w:sz w:val="18"/>
                <w:szCs w:val="18"/>
              </w:rPr>
              <w:t>, x. Basım</w:t>
            </w:r>
            <w:r w:rsidR="00ED2DC3">
              <w:rPr>
                <w:rFonts w:cs="Gentium Plus"/>
                <w:sz w:val="18"/>
                <w:szCs w:val="18"/>
              </w:rPr>
              <w:t>, Basım Yılı.</w:t>
            </w:r>
          </w:p>
        </w:tc>
      </w:tr>
      <w:tr w:rsidR="007904A7" w:rsidRPr="00694F90" w14:paraId="42008A4D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2C4589A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22B28B33" w14:textId="77777777" w:rsidR="007904A7" w:rsidRDefault="007904A7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F707E2">
              <w:rPr>
                <w:rFonts w:cs="Gentium Plus"/>
                <w:sz w:val="18"/>
                <w:szCs w:val="18"/>
              </w:rPr>
              <w:t xml:space="preserve">Müslim, </w:t>
            </w:r>
            <w:proofErr w:type="spellStart"/>
            <w:r w:rsidRPr="00F707E2">
              <w:rPr>
                <w:rFonts w:cs="Gentium Plus"/>
                <w:sz w:val="18"/>
                <w:szCs w:val="18"/>
              </w:rPr>
              <w:t>Ebü’l-Hüseyn</w:t>
            </w:r>
            <w:proofErr w:type="spellEnd"/>
            <w:r w:rsidRPr="00F707E2">
              <w:rPr>
                <w:rFonts w:cs="Gentium Plus"/>
                <w:sz w:val="18"/>
                <w:szCs w:val="18"/>
              </w:rPr>
              <w:t xml:space="preserve"> Müslim b. el-</w:t>
            </w:r>
            <w:proofErr w:type="spellStart"/>
            <w:r w:rsidRPr="00F707E2">
              <w:rPr>
                <w:rFonts w:cs="Gentium Plus"/>
                <w:sz w:val="18"/>
                <w:szCs w:val="18"/>
              </w:rPr>
              <w:t>Haccâc</w:t>
            </w:r>
            <w:proofErr w:type="spellEnd"/>
            <w:r w:rsidRPr="00F707E2">
              <w:rPr>
                <w:rFonts w:cs="Gentium Plus"/>
                <w:sz w:val="18"/>
                <w:szCs w:val="18"/>
              </w:rPr>
              <w:t xml:space="preserve">. </w:t>
            </w:r>
            <w:r w:rsidR="00EF1EDE" w:rsidRPr="00F707E2">
              <w:rPr>
                <w:rFonts w:cs="Gentium Plus"/>
                <w:i/>
                <w:iCs/>
                <w:sz w:val="18"/>
                <w:szCs w:val="18"/>
              </w:rPr>
              <w:t>el-</w:t>
            </w:r>
            <w:proofErr w:type="spellStart"/>
            <w:r w:rsidR="00EF1EDE" w:rsidRPr="00F707E2">
              <w:rPr>
                <w:rFonts w:cs="Gentium Plus"/>
                <w:i/>
                <w:iCs/>
                <w:sz w:val="18"/>
                <w:szCs w:val="18"/>
              </w:rPr>
              <w:t>Câmiʿu’ṣ</w:t>
            </w:r>
            <w:proofErr w:type="spellEnd"/>
            <w:r w:rsidR="00EF1EDE" w:rsidRPr="00F707E2">
              <w:rPr>
                <w:rFonts w:cs="Gentium Plus"/>
                <w:i/>
                <w:iCs/>
                <w:sz w:val="18"/>
                <w:szCs w:val="18"/>
              </w:rPr>
              <w:t>-</w:t>
            </w:r>
            <w:proofErr w:type="spellStart"/>
            <w:r w:rsidR="00EF1EDE" w:rsidRPr="00F707E2">
              <w:rPr>
                <w:rFonts w:cs="Gentium Plus"/>
                <w:i/>
                <w:iCs/>
                <w:sz w:val="18"/>
                <w:szCs w:val="18"/>
              </w:rPr>
              <w:t>ṣaḥîḥ</w:t>
            </w:r>
            <w:proofErr w:type="spellEnd"/>
            <w:r w:rsidRPr="00F707E2">
              <w:rPr>
                <w:rFonts w:cs="Gentium Plus"/>
                <w:sz w:val="18"/>
                <w:szCs w:val="18"/>
              </w:rPr>
              <w:t xml:space="preserve">. </w:t>
            </w:r>
            <w:proofErr w:type="spellStart"/>
            <w:r w:rsidR="001A1A40" w:rsidRPr="00F707E2">
              <w:rPr>
                <w:rFonts w:cs="Gentium Plus"/>
                <w:sz w:val="18"/>
                <w:szCs w:val="18"/>
              </w:rPr>
              <w:t>nşr</w:t>
            </w:r>
            <w:proofErr w:type="spellEnd"/>
            <w:r w:rsidRPr="00F707E2">
              <w:rPr>
                <w:rFonts w:cs="Gentium Plus"/>
                <w:sz w:val="18"/>
                <w:szCs w:val="18"/>
              </w:rPr>
              <w:t xml:space="preserve">. Muhammed </w:t>
            </w:r>
            <w:proofErr w:type="spellStart"/>
            <w:r w:rsidRPr="00F707E2">
              <w:rPr>
                <w:rFonts w:cs="Gentium Plus"/>
                <w:sz w:val="18"/>
                <w:szCs w:val="18"/>
              </w:rPr>
              <w:t>Fuâd</w:t>
            </w:r>
            <w:proofErr w:type="spellEnd"/>
            <w:r w:rsidRPr="00F707E2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F707E2">
              <w:rPr>
                <w:rFonts w:cs="Gentium Plus"/>
                <w:sz w:val="18"/>
                <w:szCs w:val="18"/>
              </w:rPr>
              <w:t>Abdülbâkī</w:t>
            </w:r>
            <w:proofErr w:type="spellEnd"/>
            <w:r w:rsidRPr="00F707E2">
              <w:rPr>
                <w:rFonts w:cs="Gentium Plus"/>
                <w:sz w:val="18"/>
                <w:szCs w:val="18"/>
              </w:rPr>
              <w:t xml:space="preserve">. Kahire: </w:t>
            </w:r>
            <w:proofErr w:type="spellStart"/>
            <w:r w:rsidRPr="00F707E2">
              <w:rPr>
                <w:rFonts w:cs="Gentium Plus"/>
                <w:sz w:val="18"/>
                <w:szCs w:val="18"/>
              </w:rPr>
              <w:t>y.y</w:t>
            </w:r>
            <w:proofErr w:type="spellEnd"/>
            <w:r w:rsidRPr="00F707E2">
              <w:rPr>
                <w:rFonts w:cs="Gentium Plus"/>
                <w:sz w:val="18"/>
                <w:szCs w:val="18"/>
              </w:rPr>
              <w:t>., 1374-75/1955-56.</w:t>
            </w:r>
          </w:p>
          <w:p w14:paraId="3187CE42" w14:textId="6EA3DC57" w:rsidR="008B52DB" w:rsidRPr="00F707E2" w:rsidRDefault="008B52DB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A27E45">
              <w:rPr>
                <w:rFonts w:cs="Gentium Plus"/>
                <w:sz w:val="19"/>
                <w:szCs w:val="19"/>
              </w:rPr>
              <w:t>İmam Mâlik</w:t>
            </w:r>
            <w:r>
              <w:rPr>
                <w:rFonts w:cs="Gentium Plus"/>
                <w:sz w:val="19"/>
                <w:szCs w:val="19"/>
              </w:rPr>
              <w:t>,</w:t>
            </w:r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Abdillâh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 xml:space="preserve"> Mâlik b. Enes el-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Asbahî</w:t>
            </w:r>
            <w:proofErr w:type="spellEnd"/>
            <w:r>
              <w:rPr>
                <w:rFonts w:cs="Gentium Plus"/>
                <w:sz w:val="19"/>
                <w:szCs w:val="19"/>
              </w:rPr>
              <w:t>.</w:t>
            </w:r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r w:rsidRPr="008B52DB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8B52DB">
              <w:rPr>
                <w:rFonts w:cs="Gentium Plus"/>
                <w:i/>
                <w:iCs/>
                <w:sz w:val="19"/>
                <w:szCs w:val="19"/>
              </w:rPr>
              <w:t>Muvaṭṭaʾ</w:t>
            </w:r>
            <w:proofErr w:type="spellEnd"/>
            <w:r>
              <w:rPr>
                <w:rFonts w:cs="Gentium Plus"/>
                <w:sz w:val="19"/>
                <w:szCs w:val="19"/>
              </w:rPr>
              <w:t>.</w:t>
            </w:r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Abdüvehhâb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Abdüllatîf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. </w:t>
            </w:r>
            <w:r w:rsidRPr="00A27E45">
              <w:rPr>
                <w:rFonts w:cs="Gentium Plus"/>
                <w:sz w:val="19"/>
                <w:szCs w:val="19"/>
              </w:rPr>
              <w:t xml:space="preserve">Kahire: </w:t>
            </w:r>
            <w:proofErr w:type="spellStart"/>
            <w:r w:rsidRPr="00A27E45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A27E45">
              <w:rPr>
                <w:rFonts w:cs="Gentium Plus"/>
                <w:sz w:val="19"/>
                <w:szCs w:val="19"/>
              </w:rPr>
              <w:t>., 1382/1962</w:t>
            </w:r>
            <w:r>
              <w:rPr>
                <w:rFonts w:cs="Gentium Plus"/>
                <w:sz w:val="19"/>
                <w:szCs w:val="19"/>
              </w:rPr>
              <w:t>.</w:t>
            </w:r>
          </w:p>
        </w:tc>
      </w:tr>
    </w:tbl>
    <w:p w14:paraId="4D0DC417" w14:textId="6E8E58D7" w:rsidR="00021BA1" w:rsidRDefault="002370D8" w:rsidP="002F6D85">
      <w:pPr>
        <w:pStyle w:val="Balk3"/>
        <w:numPr>
          <w:ilvl w:val="1"/>
          <w:numId w:val="62"/>
        </w:numPr>
      </w:pPr>
      <w:bookmarkStart w:id="316" w:name="_Toc37480971"/>
      <w:r w:rsidRPr="00694F90">
        <w:t>Hadis (Cilt</w:t>
      </w:r>
      <w:r w:rsidR="005336AF" w:rsidRPr="00694F90">
        <w:t>/</w:t>
      </w:r>
      <w:r w:rsidRPr="00694F90">
        <w:t xml:space="preserve">Sayfa </w:t>
      </w:r>
      <w:r w:rsidR="00EC1DBD" w:rsidRPr="00694F90">
        <w:t>No.</w:t>
      </w:r>
      <w:r w:rsidR="00E045EA">
        <w:t xml:space="preserve"> Sistemi</w:t>
      </w:r>
      <w:r w:rsidRPr="00694F90">
        <w:t>)</w:t>
      </w:r>
      <w:bookmarkEnd w:id="316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7904A7" w:rsidRPr="00694F90" w14:paraId="3C99F1DA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1655E331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78" w:type="dxa"/>
          </w:tcPr>
          <w:p w14:paraId="77F9936F" w14:textId="05DB4FAC" w:rsidR="007904A7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904A7" w:rsidRPr="00D47237">
              <w:rPr>
                <w:rFonts w:cs="Gentium Plus"/>
                <w:sz w:val="19"/>
                <w:szCs w:val="19"/>
              </w:rPr>
              <w:t>Yazar Soyadı</w:t>
            </w:r>
            <w:r w:rsidR="00ED2DC3">
              <w:rPr>
                <w:rFonts w:cs="Gentium Plus"/>
                <w:i/>
                <w:iCs/>
                <w:sz w:val="19"/>
                <w:szCs w:val="19"/>
              </w:rPr>
              <w:t>, Basım Yılı)</w:t>
            </w:r>
            <w:r w:rsidR="007904A7"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7904A7" w:rsidRPr="00694F90" w14:paraId="66F94D3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78DFFAA7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439FDD4B" w14:textId="22FBBBA7" w:rsidR="007904A7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vertAlign w:val="superscript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7904A7" w:rsidRPr="00D56461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7904A7" w:rsidRPr="00D56461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="007904A7" w:rsidRPr="00D56461">
              <w:rPr>
                <w:rFonts w:cs="Gentium Plus"/>
                <w:sz w:val="19"/>
                <w:szCs w:val="19"/>
              </w:rPr>
              <w:t>Hanbel</w:t>
            </w:r>
            <w:proofErr w:type="spellEnd"/>
            <w:r w:rsidR="007904A7" w:rsidRPr="00D56461">
              <w:rPr>
                <w:rFonts w:cs="Gentium Plus"/>
                <w:sz w:val="19"/>
                <w:szCs w:val="19"/>
              </w:rPr>
              <w:t>, 1405/1985).</w:t>
            </w:r>
          </w:p>
        </w:tc>
      </w:tr>
      <w:tr w:rsidR="007904A7" w:rsidRPr="00694F90" w14:paraId="272058E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05139E42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78" w:type="dxa"/>
          </w:tcPr>
          <w:p w14:paraId="5CAAFFB3" w14:textId="68459488" w:rsidR="007904A7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904A7" w:rsidRPr="00D47237">
              <w:rPr>
                <w:rFonts w:cs="Gentium Plus"/>
                <w:sz w:val="19"/>
                <w:szCs w:val="19"/>
              </w:rPr>
              <w:t>Yazar Soyadı</w:t>
            </w:r>
            <w:r w:rsidR="00ED2DC3">
              <w:rPr>
                <w:rFonts w:cs="Gentium Plus"/>
                <w:i/>
                <w:iCs/>
                <w:sz w:val="19"/>
                <w:szCs w:val="19"/>
              </w:rPr>
              <w:t>, Basım Yılı)</w:t>
            </w:r>
            <w:r w:rsidR="007904A7" w:rsidRPr="00D4723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7904A7" w:rsidRPr="00694F90" w14:paraId="2340237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1F0099AD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751434F2" w14:textId="11E3569E" w:rsidR="007904A7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7904A7" w:rsidRPr="00D56461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7904A7" w:rsidRPr="00D56461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="007904A7" w:rsidRPr="00D56461">
              <w:rPr>
                <w:rFonts w:cs="Gentium Plus"/>
                <w:sz w:val="19"/>
                <w:szCs w:val="19"/>
              </w:rPr>
              <w:t>Hanbel</w:t>
            </w:r>
            <w:proofErr w:type="spellEnd"/>
            <w:r w:rsidR="007904A7" w:rsidRPr="00D56461">
              <w:rPr>
                <w:rFonts w:cs="Gentium Plus"/>
                <w:sz w:val="19"/>
                <w:szCs w:val="19"/>
              </w:rPr>
              <w:t>, 1405/1985).</w:t>
            </w:r>
          </w:p>
        </w:tc>
      </w:tr>
      <w:tr w:rsidR="007904A7" w:rsidRPr="00694F90" w14:paraId="404A7181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6E9DA0A9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78" w:type="dxa"/>
          </w:tcPr>
          <w:p w14:paraId="30296D14" w14:textId="62889E88" w:rsidR="007904A7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904A7" w:rsidRPr="00D47237">
              <w:rPr>
                <w:rFonts w:cs="Gentium Plus"/>
                <w:sz w:val="19"/>
                <w:szCs w:val="19"/>
              </w:rPr>
              <w:t xml:space="preserve">Yazar </w:t>
            </w:r>
            <w:r>
              <w:rPr>
                <w:rFonts w:cs="Gentium Plus"/>
                <w:sz w:val="19"/>
                <w:szCs w:val="19"/>
              </w:rPr>
              <w:t>Soyadı, Basım Yılı, Cilt/Sayfa Numarası</w:t>
            </w:r>
            <w:r w:rsidR="007904A7" w:rsidRPr="00D4723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7904A7" w:rsidRPr="00694F90" w14:paraId="76A50C81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02F14885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7D77C3F2" w14:textId="6A80655D" w:rsidR="007904A7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7904A7" w:rsidRPr="00D56461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="007904A7" w:rsidRPr="00D56461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="007904A7" w:rsidRPr="00D56461">
              <w:rPr>
                <w:rFonts w:cs="Gentium Plus"/>
                <w:sz w:val="19"/>
                <w:szCs w:val="19"/>
              </w:rPr>
              <w:t>Hanbel</w:t>
            </w:r>
            <w:proofErr w:type="spellEnd"/>
            <w:r w:rsidR="007904A7" w:rsidRPr="00D56461">
              <w:rPr>
                <w:rFonts w:cs="Gentium Plus"/>
                <w:sz w:val="19"/>
                <w:szCs w:val="19"/>
              </w:rPr>
              <w:t>, 1405/1985, 5/23).</w:t>
            </w:r>
          </w:p>
        </w:tc>
      </w:tr>
      <w:tr w:rsidR="007904A7" w:rsidRPr="00694F90" w14:paraId="0FE961D8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34DDAFDE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78" w:type="dxa"/>
          </w:tcPr>
          <w:p w14:paraId="37B0ACFE" w14:textId="726AC339" w:rsidR="007904A7" w:rsidRPr="00D47237" w:rsidRDefault="007904A7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47237">
              <w:rPr>
                <w:rFonts w:cs="Gentium Plus"/>
                <w:sz w:val="19"/>
                <w:szCs w:val="19"/>
              </w:rPr>
              <w:t>Yazar Soyadı</w:t>
            </w:r>
            <w:r w:rsidRPr="00D47237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D47237">
              <w:rPr>
                <w:rFonts w:cs="Gentium Plus"/>
                <w:sz w:val="19"/>
                <w:szCs w:val="19"/>
              </w:rPr>
              <w:t>Yazar Adı.</w:t>
            </w:r>
            <w:r w:rsidRPr="00D47237">
              <w:rPr>
                <w:rFonts w:cs="Gentium Plus"/>
                <w:i/>
                <w:iCs/>
                <w:sz w:val="19"/>
                <w:szCs w:val="19"/>
              </w:rPr>
              <w:t xml:space="preserve"> Hadis Kitabının Adı.</w:t>
            </w:r>
            <w:r w:rsidRPr="00D47237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D47237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D47237">
              <w:rPr>
                <w:rFonts w:cs="Gentium Plus"/>
                <w:sz w:val="19"/>
                <w:szCs w:val="19"/>
              </w:rPr>
              <w:t xml:space="preserve">. Neşredenin Adı Soyadı. </w:t>
            </w:r>
            <w:r w:rsidR="00261C40" w:rsidRPr="00D47237">
              <w:rPr>
                <w:rFonts w:cs="Gentium Plus"/>
                <w:sz w:val="19"/>
                <w:szCs w:val="19"/>
              </w:rPr>
              <w:t>x Cilt</w:t>
            </w:r>
            <w:r w:rsidRPr="00D47237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D47237">
              <w:rPr>
                <w:rFonts w:cs="Gentium Plus"/>
                <w:sz w:val="19"/>
                <w:szCs w:val="19"/>
              </w:rPr>
              <w:t>Basım</w:t>
            </w:r>
            <w:r w:rsidRPr="00D47237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7904A7" w:rsidRPr="00694F90" w14:paraId="476C069C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67" w:type="dxa"/>
          </w:tcPr>
          <w:p w14:paraId="075B5F95" w14:textId="77777777" w:rsidR="007904A7" w:rsidRPr="004C3904" w:rsidRDefault="007904A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78" w:type="dxa"/>
          </w:tcPr>
          <w:p w14:paraId="576E8EE0" w14:textId="5773A6CD" w:rsidR="007904A7" w:rsidRPr="00D56461" w:rsidRDefault="007904A7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b.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anbel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bdillâh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hme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b. Muhammed b.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anbel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eş-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Şeybânî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Müsned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1A1A40" w:rsidRPr="00D56461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âci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Muhammed Saîd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Besyûnî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Beyrut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, 1405/1985.</w:t>
            </w:r>
          </w:p>
        </w:tc>
      </w:tr>
    </w:tbl>
    <w:p w14:paraId="59182ABB" w14:textId="679C9E8A" w:rsidR="000B30A8" w:rsidRDefault="00E74424" w:rsidP="003E02E1">
      <w:pPr>
        <w:pStyle w:val="Balk2"/>
        <w:numPr>
          <w:ilvl w:val="0"/>
          <w:numId w:val="62"/>
        </w:numPr>
      </w:pPr>
      <w:bookmarkStart w:id="317" w:name="_Toc37480972"/>
      <w:r w:rsidRPr="00694F90">
        <w:t>Yazma Eser</w:t>
      </w:r>
      <w:bookmarkEnd w:id="317"/>
    </w:p>
    <w:p w14:paraId="3DCE4EF7" w14:textId="541AE314" w:rsidR="005A01BF" w:rsidRDefault="005A01BF" w:rsidP="002F6D85">
      <w:pPr>
        <w:pStyle w:val="Balk3"/>
        <w:numPr>
          <w:ilvl w:val="1"/>
          <w:numId w:val="62"/>
        </w:numPr>
      </w:pPr>
      <w:bookmarkStart w:id="318" w:name="_Toc37480973"/>
      <w:r>
        <w:t>Yazma Eser-Müellifi Bilinmeyen</w:t>
      </w:r>
      <w:bookmarkEnd w:id="31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5A01BF" w:rsidRPr="008F356C" w14:paraId="09CB8872" w14:textId="77777777" w:rsidTr="005A01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0AEE4085" w14:textId="77777777" w:rsidR="005A01BF" w:rsidRPr="00167240" w:rsidRDefault="005A01BF" w:rsidP="005A01B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167240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3" w:type="dxa"/>
          </w:tcPr>
          <w:p w14:paraId="712DEC34" w14:textId="2F7F13AB" w:rsidR="005A01BF" w:rsidRPr="00167240" w:rsidRDefault="005A01BF" w:rsidP="005A01B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5A01BF">
              <w:rPr>
                <w:rFonts w:cs="Gentium Plus"/>
                <w:i/>
                <w:iCs/>
                <w:sz w:val="19"/>
                <w:szCs w:val="19"/>
              </w:rPr>
              <w:t>Yazma Eser Kısa Adı</w:t>
            </w:r>
            <w:r w:rsidRPr="00D47237">
              <w:rPr>
                <w:rFonts w:cs="Gentium Plus"/>
                <w:sz w:val="19"/>
                <w:szCs w:val="19"/>
              </w:rPr>
              <w:t>, Koleksiyon Adı, Kayıt Numarası).</w:t>
            </w:r>
          </w:p>
        </w:tc>
      </w:tr>
      <w:tr w:rsidR="005A01BF" w:rsidRPr="008F356C" w14:paraId="2C73B623" w14:textId="77777777" w:rsidTr="005A01B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03E3323" w14:textId="77777777" w:rsidR="005A01BF" w:rsidRPr="008F356C" w:rsidRDefault="005A01BF" w:rsidP="005A01B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  <w:highlight w:val="yellow"/>
              </w:rPr>
            </w:pPr>
            <w:r w:rsidRPr="00714C1F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3" w:type="dxa"/>
          </w:tcPr>
          <w:p w14:paraId="7280CAAA" w14:textId="5F59C405" w:rsidR="000B28B7" w:rsidRPr="000B28B7" w:rsidRDefault="000B28B7" w:rsidP="000B28B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0B28B7">
              <w:rPr>
                <w:rFonts w:cs="Gentium Plus"/>
                <w:i/>
                <w:iCs/>
                <w:sz w:val="19"/>
                <w:szCs w:val="19"/>
              </w:rPr>
              <w:t>Tefsîru</w:t>
            </w:r>
            <w:proofErr w:type="spellEnd"/>
            <w:r w:rsidRPr="000B28B7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0B28B7">
              <w:rPr>
                <w:rFonts w:cs="Gentium Plus"/>
                <w:i/>
                <w:iCs/>
                <w:sz w:val="19"/>
                <w:szCs w:val="19"/>
              </w:rPr>
              <w:t>suveri'l-Kur’ân</w:t>
            </w:r>
            <w:proofErr w:type="spellEnd"/>
            <w:r w:rsidRPr="000B28B7">
              <w:rPr>
                <w:rFonts w:cs="Gentium Plus"/>
                <w:sz w:val="19"/>
                <w:szCs w:val="19"/>
              </w:rPr>
              <w:t xml:space="preserve">, </w:t>
            </w:r>
            <w:r w:rsidR="006477A5">
              <w:rPr>
                <w:rFonts w:cs="Gentium Plus"/>
                <w:sz w:val="19"/>
                <w:szCs w:val="19"/>
              </w:rPr>
              <w:t>Yazmalar</w:t>
            </w:r>
            <w:r w:rsidRPr="000B28B7">
              <w:rPr>
                <w:rFonts w:cs="Gentium Plus"/>
                <w:sz w:val="19"/>
                <w:szCs w:val="19"/>
              </w:rPr>
              <w:t>, 363/2).</w:t>
            </w:r>
          </w:p>
          <w:p w14:paraId="2B1DAC9C" w14:textId="44EC2E5D" w:rsidR="000B28B7" w:rsidRPr="000B28B7" w:rsidRDefault="000B28B7" w:rsidP="000B28B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10C56">
              <w:rPr>
                <w:rFonts w:cs="Gentium Plus"/>
                <w:i/>
                <w:iCs/>
                <w:sz w:val="19"/>
                <w:szCs w:val="19"/>
              </w:rPr>
              <w:t>Kitâbu’z</w:t>
            </w:r>
            <w:proofErr w:type="spellEnd"/>
            <w:r w:rsidR="00C10C56">
              <w:rPr>
                <w:rFonts w:cs="Gentium Plus"/>
                <w:i/>
                <w:iCs/>
                <w:sz w:val="19"/>
                <w:szCs w:val="19"/>
              </w:rPr>
              <w:t xml:space="preserve">-zekât </w:t>
            </w:r>
            <w:proofErr w:type="spellStart"/>
            <w:r w:rsidR="00C10C56">
              <w:rPr>
                <w:rFonts w:cs="Gentium Plus"/>
                <w:i/>
                <w:iCs/>
                <w:sz w:val="19"/>
                <w:szCs w:val="19"/>
              </w:rPr>
              <w:t>ve’l-buyûʿ</w:t>
            </w:r>
            <w:proofErr w:type="spellEnd"/>
            <w:r w:rsidRPr="000B28B7">
              <w:rPr>
                <w:rFonts w:cs="Gentium Plus"/>
                <w:sz w:val="19"/>
                <w:szCs w:val="19"/>
              </w:rPr>
              <w:t>, Orhan Camii, 473).</w:t>
            </w:r>
          </w:p>
        </w:tc>
      </w:tr>
      <w:tr w:rsidR="005A01BF" w:rsidRPr="008F356C" w14:paraId="1C819326" w14:textId="77777777" w:rsidTr="005A01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E1F31E8" w14:textId="77777777" w:rsidR="005A01BF" w:rsidRPr="00AD0BD6" w:rsidRDefault="005A01BF" w:rsidP="005A01B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D0BD6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3" w:type="dxa"/>
          </w:tcPr>
          <w:p w14:paraId="3DCA7F47" w14:textId="79074D9C" w:rsidR="005A01BF" w:rsidRPr="00AD0BD6" w:rsidRDefault="005A01BF" w:rsidP="005A01B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5A01BF">
              <w:rPr>
                <w:rFonts w:cs="Gentium Plus"/>
                <w:i/>
                <w:iCs/>
                <w:sz w:val="19"/>
                <w:szCs w:val="19"/>
              </w:rPr>
              <w:t>Yazma Eser Kısa Adı</w:t>
            </w:r>
            <w:r w:rsidRPr="00D47237">
              <w:rPr>
                <w:rFonts w:cs="Gentium Plus"/>
                <w:sz w:val="19"/>
                <w:szCs w:val="19"/>
              </w:rPr>
              <w:t>, Koleksiyon Adı, Kayıt Numarası).</w:t>
            </w:r>
          </w:p>
        </w:tc>
      </w:tr>
      <w:tr w:rsidR="005A01BF" w:rsidRPr="008F356C" w14:paraId="79F23288" w14:textId="77777777" w:rsidTr="005A01B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1F6CFCE" w14:textId="77777777" w:rsidR="005A01BF" w:rsidRPr="00AD0BD6" w:rsidRDefault="005A01BF" w:rsidP="005A01B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D0BD6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3" w:type="dxa"/>
          </w:tcPr>
          <w:p w14:paraId="4C1F66BB" w14:textId="2FCF7590" w:rsidR="000B28B7" w:rsidRPr="000B28B7" w:rsidRDefault="000B28B7" w:rsidP="000B28B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0B28B7">
              <w:rPr>
                <w:rFonts w:cs="Gentium Plus"/>
                <w:i/>
                <w:iCs/>
                <w:sz w:val="19"/>
                <w:szCs w:val="19"/>
              </w:rPr>
              <w:t>Tefsîru</w:t>
            </w:r>
            <w:proofErr w:type="spellEnd"/>
            <w:r w:rsidRPr="000B28B7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0B28B7">
              <w:rPr>
                <w:rFonts w:cs="Gentium Plus"/>
                <w:i/>
                <w:iCs/>
                <w:sz w:val="19"/>
                <w:szCs w:val="19"/>
              </w:rPr>
              <w:t>suveri'l-Kur’ân</w:t>
            </w:r>
            <w:proofErr w:type="spellEnd"/>
            <w:r w:rsidRPr="000B28B7">
              <w:rPr>
                <w:rFonts w:cs="Gentium Plus"/>
                <w:sz w:val="19"/>
                <w:szCs w:val="19"/>
              </w:rPr>
              <w:t xml:space="preserve">, </w:t>
            </w:r>
            <w:r w:rsidR="006477A5">
              <w:rPr>
                <w:rFonts w:cs="Gentium Plus"/>
                <w:sz w:val="19"/>
                <w:szCs w:val="19"/>
              </w:rPr>
              <w:t>Yazmalar</w:t>
            </w:r>
            <w:r w:rsidRPr="000B28B7">
              <w:rPr>
                <w:rFonts w:cs="Gentium Plus"/>
                <w:sz w:val="19"/>
                <w:szCs w:val="19"/>
              </w:rPr>
              <w:t>, 363/2).</w:t>
            </w:r>
          </w:p>
          <w:p w14:paraId="56118A44" w14:textId="5254A7EC" w:rsidR="005A01BF" w:rsidRPr="00AD0BD6" w:rsidRDefault="000B28B7" w:rsidP="000B28B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10C56">
              <w:rPr>
                <w:rFonts w:cs="Gentium Plus"/>
                <w:i/>
                <w:iCs/>
                <w:sz w:val="19"/>
                <w:szCs w:val="19"/>
              </w:rPr>
              <w:t>Kitâbu’z</w:t>
            </w:r>
            <w:proofErr w:type="spellEnd"/>
            <w:r w:rsidR="00C10C56">
              <w:rPr>
                <w:rFonts w:cs="Gentium Plus"/>
                <w:i/>
                <w:iCs/>
                <w:sz w:val="19"/>
                <w:szCs w:val="19"/>
              </w:rPr>
              <w:t xml:space="preserve">-zekât </w:t>
            </w:r>
            <w:proofErr w:type="spellStart"/>
            <w:r w:rsidR="00C10C56">
              <w:rPr>
                <w:rFonts w:cs="Gentium Plus"/>
                <w:i/>
                <w:iCs/>
                <w:sz w:val="19"/>
                <w:szCs w:val="19"/>
              </w:rPr>
              <w:t>ve’l-buyûʿ</w:t>
            </w:r>
            <w:proofErr w:type="spellEnd"/>
            <w:r w:rsidRPr="000B28B7">
              <w:rPr>
                <w:rFonts w:cs="Gentium Plus"/>
                <w:sz w:val="19"/>
                <w:szCs w:val="19"/>
              </w:rPr>
              <w:t>, Orhan Camii, 473).</w:t>
            </w:r>
          </w:p>
        </w:tc>
      </w:tr>
      <w:tr w:rsidR="000B28B7" w:rsidRPr="008F356C" w14:paraId="072CC23B" w14:textId="77777777" w:rsidTr="005A01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07D8756D" w14:textId="0153E073" w:rsidR="000B28B7" w:rsidRPr="00AD0BD6" w:rsidRDefault="000B28B7" w:rsidP="000B28B7">
            <w:pPr>
              <w:pStyle w:val="RenkliMetin"/>
              <w:spacing w:before="0"/>
              <w:ind w:firstLine="0"/>
              <w:rPr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5023" w:type="dxa"/>
          </w:tcPr>
          <w:p w14:paraId="161D9012" w14:textId="2D9A09C6" w:rsidR="000B28B7" w:rsidRDefault="000B28B7" w:rsidP="000B28B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Pr="00D47237">
              <w:rPr>
                <w:rFonts w:cs="Gentium Plus"/>
                <w:sz w:val="19"/>
                <w:szCs w:val="19"/>
              </w:rPr>
              <w:t>Yazar Soyadı, Koleksiyon Adı</w:t>
            </w:r>
            <w:r>
              <w:rPr>
                <w:rFonts w:cs="Gentium Plus"/>
                <w:sz w:val="19"/>
                <w:szCs w:val="19"/>
              </w:rPr>
              <w:t>,</w:t>
            </w:r>
            <w:r w:rsidRPr="00D47237">
              <w:rPr>
                <w:rFonts w:cs="Gentium Plus"/>
                <w:sz w:val="19"/>
                <w:szCs w:val="19"/>
              </w:rPr>
              <w:t xml:space="preserve"> Kayıt Numarası, Varak Numarası).</w:t>
            </w:r>
          </w:p>
        </w:tc>
      </w:tr>
      <w:tr w:rsidR="000B28B7" w:rsidRPr="008F356C" w14:paraId="34F5C6E3" w14:textId="77777777" w:rsidTr="005A01B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446115D7" w14:textId="7CC54CA1" w:rsidR="000B28B7" w:rsidRPr="00AD0BD6" w:rsidRDefault="000B28B7" w:rsidP="000B28B7">
            <w:pPr>
              <w:pStyle w:val="RenkliMetin"/>
              <w:spacing w:before="0"/>
              <w:ind w:firstLine="0"/>
              <w:rPr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3" w:type="dxa"/>
          </w:tcPr>
          <w:p w14:paraId="6B5AFB78" w14:textId="4CE1C74D" w:rsidR="000B28B7" w:rsidRPr="000B28B7" w:rsidRDefault="000B28B7" w:rsidP="000B28B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0B28B7">
              <w:rPr>
                <w:rFonts w:cs="Gentium Plus"/>
                <w:i/>
                <w:iCs/>
                <w:sz w:val="19"/>
                <w:szCs w:val="19"/>
              </w:rPr>
              <w:t>Tefsîru</w:t>
            </w:r>
            <w:proofErr w:type="spellEnd"/>
            <w:r w:rsidRPr="000B28B7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0B28B7">
              <w:rPr>
                <w:rFonts w:cs="Gentium Plus"/>
                <w:i/>
                <w:iCs/>
                <w:sz w:val="19"/>
                <w:szCs w:val="19"/>
              </w:rPr>
              <w:t>suveri'l-Kur’ân</w:t>
            </w:r>
            <w:proofErr w:type="spellEnd"/>
            <w:r w:rsidRPr="000B28B7">
              <w:rPr>
                <w:rFonts w:cs="Gentium Plus"/>
                <w:sz w:val="19"/>
                <w:szCs w:val="19"/>
              </w:rPr>
              <w:t xml:space="preserve">, </w:t>
            </w:r>
            <w:r w:rsidR="006477A5">
              <w:rPr>
                <w:rFonts w:cs="Gentium Plus"/>
                <w:sz w:val="19"/>
                <w:szCs w:val="19"/>
              </w:rPr>
              <w:t>Yazmalar</w:t>
            </w:r>
            <w:r w:rsidRPr="000B28B7">
              <w:rPr>
                <w:rFonts w:cs="Gentium Plus"/>
                <w:sz w:val="19"/>
                <w:szCs w:val="19"/>
              </w:rPr>
              <w:t>, 363/2</w:t>
            </w:r>
            <w:r>
              <w:rPr>
                <w:rFonts w:cs="Gentium Plus"/>
                <w:sz w:val="19"/>
                <w:szCs w:val="19"/>
              </w:rPr>
              <w:t>, 51a</w:t>
            </w:r>
            <w:r w:rsidRPr="000B28B7">
              <w:rPr>
                <w:rFonts w:cs="Gentium Plus"/>
                <w:sz w:val="19"/>
                <w:szCs w:val="19"/>
              </w:rPr>
              <w:t>).</w:t>
            </w:r>
          </w:p>
          <w:p w14:paraId="5B8FC141" w14:textId="7F67912B" w:rsidR="000B28B7" w:rsidRPr="000B28B7" w:rsidRDefault="000B28B7" w:rsidP="000B28B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10C56">
              <w:rPr>
                <w:rFonts w:cs="Gentium Plus"/>
                <w:i/>
                <w:iCs/>
                <w:sz w:val="19"/>
                <w:szCs w:val="19"/>
              </w:rPr>
              <w:t>Kitâbu’z</w:t>
            </w:r>
            <w:proofErr w:type="spellEnd"/>
            <w:r w:rsidR="00C10C56">
              <w:rPr>
                <w:rFonts w:cs="Gentium Plus"/>
                <w:i/>
                <w:iCs/>
                <w:sz w:val="19"/>
                <w:szCs w:val="19"/>
              </w:rPr>
              <w:t xml:space="preserve">-zekât </w:t>
            </w:r>
            <w:proofErr w:type="spellStart"/>
            <w:r w:rsidR="00C10C56">
              <w:rPr>
                <w:rFonts w:cs="Gentium Plus"/>
                <w:i/>
                <w:iCs/>
                <w:sz w:val="19"/>
                <w:szCs w:val="19"/>
              </w:rPr>
              <w:t>ve’l-buyûʿ</w:t>
            </w:r>
            <w:proofErr w:type="spellEnd"/>
            <w:r w:rsidRPr="000B28B7">
              <w:rPr>
                <w:rFonts w:cs="Gentium Plus"/>
                <w:sz w:val="19"/>
                <w:szCs w:val="19"/>
              </w:rPr>
              <w:t>, Orhan Camii, 473</w:t>
            </w:r>
            <w:r>
              <w:rPr>
                <w:rFonts w:cs="Gentium Plus"/>
                <w:sz w:val="19"/>
                <w:szCs w:val="19"/>
              </w:rPr>
              <w:t>, 17a</w:t>
            </w:r>
            <w:r w:rsidRPr="000B28B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5A01BF" w:rsidRPr="008F356C" w14:paraId="2D248247" w14:textId="77777777" w:rsidTr="005A01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B8997D2" w14:textId="77777777" w:rsidR="005A01BF" w:rsidRPr="00AD0BD6" w:rsidRDefault="005A01BF" w:rsidP="005A01B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D0BD6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3" w:type="dxa"/>
          </w:tcPr>
          <w:p w14:paraId="48923C6A" w14:textId="77777777" w:rsidR="005A01BF" w:rsidRPr="00AD0BD6" w:rsidRDefault="005A01BF" w:rsidP="005A01B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AD0BD6">
              <w:rPr>
                <w:rFonts w:cs="Gentium Plus"/>
                <w:i/>
                <w:iCs/>
                <w:sz w:val="19"/>
                <w:szCs w:val="19"/>
              </w:rPr>
              <w:t>Yazma Eser Adı</w:t>
            </w:r>
            <w:r w:rsidRPr="00AD0BD6">
              <w:rPr>
                <w:rFonts w:cs="Gentium Plus"/>
                <w:sz w:val="19"/>
                <w:szCs w:val="19"/>
              </w:rPr>
              <w:t>. Kütüphanenin Bulunduğu Şehir: Kütüphane Adı, Koleksiyon Adı, Kayıt Numarası, Varak Aralığı. Erişim Adresi</w:t>
            </w:r>
          </w:p>
        </w:tc>
      </w:tr>
      <w:tr w:rsidR="005A01BF" w:rsidRPr="008F356C" w14:paraId="24BF4979" w14:textId="77777777" w:rsidTr="005A01B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6CA6BA7A" w14:textId="77777777" w:rsidR="005A01BF" w:rsidRPr="00AD0BD6" w:rsidRDefault="005A01BF" w:rsidP="005A01BF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D0BD6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3" w:type="dxa"/>
          </w:tcPr>
          <w:p w14:paraId="534CCE9C" w14:textId="58CE8B91" w:rsidR="005A01BF" w:rsidRPr="00AD0BD6" w:rsidRDefault="005A01BF" w:rsidP="005A01B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AD0BD6">
              <w:rPr>
                <w:rFonts w:cs="Gentium Plus"/>
                <w:i/>
                <w:iCs/>
                <w:sz w:val="19"/>
                <w:szCs w:val="19"/>
              </w:rPr>
              <w:t>Tefsîru</w:t>
            </w:r>
            <w:proofErr w:type="spellEnd"/>
            <w:r w:rsidRPr="00AD0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AD0BD6">
              <w:rPr>
                <w:rFonts w:cs="Gentium Plus"/>
                <w:i/>
                <w:iCs/>
                <w:sz w:val="19"/>
                <w:szCs w:val="19"/>
              </w:rPr>
              <w:t>suveri'l-Kur’ân</w:t>
            </w:r>
            <w:proofErr w:type="spellEnd"/>
            <w:r w:rsidRPr="00AD0BD6">
              <w:rPr>
                <w:rFonts w:cs="Gentium Plus"/>
                <w:sz w:val="19"/>
                <w:szCs w:val="19"/>
              </w:rPr>
              <w:t xml:space="preserve">. Ankara: Milli Kütüphane, </w:t>
            </w:r>
            <w:r w:rsidR="006477A5">
              <w:rPr>
                <w:rFonts w:cs="Gentium Plus"/>
                <w:sz w:val="19"/>
                <w:szCs w:val="19"/>
              </w:rPr>
              <w:t>Yazmalar</w:t>
            </w:r>
            <w:r w:rsidRPr="00AD0BD6">
              <w:rPr>
                <w:rFonts w:cs="Gentium Plus"/>
                <w:sz w:val="19"/>
                <w:szCs w:val="19"/>
              </w:rPr>
              <w:t xml:space="preserve">, 363/2, 48a-72b. </w:t>
            </w:r>
            <w:hyperlink r:id="rId173" w:history="1">
              <w:r w:rsidRPr="00167240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://yazmalar.gov.tr /eser/tefs%C3%AEru-suveril-kuran/4084</w:t>
              </w:r>
            </w:hyperlink>
          </w:p>
          <w:p w14:paraId="449F0CEA" w14:textId="4DFEF91C" w:rsidR="005A01BF" w:rsidRPr="00AD0BD6" w:rsidRDefault="00C10C56" w:rsidP="005A01B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Kitâbu’z</w:t>
            </w:r>
            <w:proofErr w:type="spellEnd"/>
            <w:r>
              <w:rPr>
                <w:rFonts w:cs="Gentium Plus"/>
                <w:i/>
                <w:iCs/>
                <w:sz w:val="19"/>
                <w:szCs w:val="19"/>
              </w:rPr>
              <w:t xml:space="preserve">-zekât </w:t>
            </w: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ve’l-buyûʿ</w:t>
            </w:r>
            <w:proofErr w:type="spellEnd"/>
            <w:r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i/>
                <w:iCs/>
                <w:sz w:val="19"/>
                <w:szCs w:val="19"/>
              </w:rPr>
              <w:t>mine’l-fıkh</w:t>
            </w:r>
            <w:proofErr w:type="spellEnd"/>
            <w:r w:rsidR="005A01BF" w:rsidRPr="00AD0BD6">
              <w:rPr>
                <w:rFonts w:cs="Gentium Plus"/>
                <w:sz w:val="19"/>
                <w:szCs w:val="19"/>
              </w:rPr>
              <w:t>.</w:t>
            </w:r>
            <w:r w:rsidR="005A01BF" w:rsidRPr="00AD0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5A01BF" w:rsidRPr="00AD0BD6">
              <w:rPr>
                <w:rFonts w:cs="Gentium Plus"/>
                <w:sz w:val="19"/>
                <w:szCs w:val="19"/>
              </w:rPr>
              <w:t>Bursa:</w:t>
            </w:r>
            <w:r w:rsidR="005A01BF" w:rsidRPr="00AD0BD6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5A01BF" w:rsidRPr="00AD0BD6">
              <w:rPr>
                <w:rFonts w:cs="Gentium Plus"/>
                <w:sz w:val="19"/>
                <w:szCs w:val="19"/>
              </w:rPr>
              <w:t xml:space="preserve">Bursa </w:t>
            </w:r>
            <w:proofErr w:type="spellStart"/>
            <w:r w:rsidR="005A01BF" w:rsidRPr="00AD0BD6">
              <w:rPr>
                <w:rFonts w:cs="Gentium Plus"/>
                <w:sz w:val="19"/>
                <w:szCs w:val="19"/>
              </w:rPr>
              <w:t>İnebey</w:t>
            </w:r>
            <w:proofErr w:type="spellEnd"/>
            <w:r w:rsidR="005A01BF" w:rsidRPr="00AD0BD6">
              <w:rPr>
                <w:rFonts w:cs="Gentium Plus"/>
                <w:sz w:val="19"/>
                <w:szCs w:val="19"/>
              </w:rPr>
              <w:t xml:space="preserve"> Yazma Eser Kütüphanesi, </w:t>
            </w:r>
            <w:r w:rsidR="005A01BF" w:rsidRPr="00AD0BD6">
              <w:rPr>
                <w:rFonts w:cs="Gentium Plus"/>
                <w:iCs/>
                <w:sz w:val="19"/>
                <w:szCs w:val="19"/>
              </w:rPr>
              <w:t xml:space="preserve">Orhan Camii, 473, </w:t>
            </w:r>
            <w:r w:rsidR="005A01BF" w:rsidRPr="00AD0BD6">
              <w:rPr>
                <w:rFonts w:cs="Gentium Plus"/>
                <w:sz w:val="19"/>
                <w:szCs w:val="19"/>
              </w:rPr>
              <w:t>1a-272a.</w:t>
            </w:r>
          </w:p>
        </w:tc>
      </w:tr>
    </w:tbl>
    <w:p w14:paraId="3B028A21" w14:textId="6C63D521" w:rsidR="005A01BF" w:rsidRDefault="005A01BF" w:rsidP="002F6D85">
      <w:pPr>
        <w:pStyle w:val="Balk3"/>
        <w:numPr>
          <w:ilvl w:val="1"/>
          <w:numId w:val="62"/>
        </w:numPr>
      </w:pPr>
      <w:bookmarkStart w:id="319" w:name="_Toc37480974"/>
      <w:r>
        <w:t>Yazma Eser-Müellifi Bilinen</w:t>
      </w:r>
      <w:bookmarkEnd w:id="319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A40D51" w:rsidRPr="00D61AFB" w14:paraId="1E07C847" w14:textId="77777777" w:rsidTr="005A01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1" w:type="dxa"/>
          </w:tcPr>
          <w:p w14:paraId="16466358" w14:textId="77777777" w:rsidR="00A40D51" w:rsidRPr="004C3904" w:rsidRDefault="00A40D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73" w:type="dxa"/>
          </w:tcPr>
          <w:p w14:paraId="255DE430" w14:textId="374EC1A9" w:rsidR="00A40D51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40D51" w:rsidRPr="00D47237">
              <w:rPr>
                <w:rFonts w:cs="Gentium Plus"/>
                <w:sz w:val="19"/>
                <w:szCs w:val="19"/>
              </w:rPr>
              <w:t xml:space="preserve">Yazar Soyadı, </w:t>
            </w:r>
            <w:r w:rsidR="00A8449D" w:rsidRPr="00D47237">
              <w:rPr>
                <w:rFonts w:cs="Gentium Plus"/>
                <w:sz w:val="19"/>
                <w:szCs w:val="19"/>
              </w:rPr>
              <w:t>Koleksiyon</w:t>
            </w:r>
            <w:r w:rsidR="00C71546" w:rsidRPr="00D47237">
              <w:rPr>
                <w:rFonts w:cs="Gentium Plus"/>
                <w:sz w:val="19"/>
                <w:szCs w:val="19"/>
              </w:rPr>
              <w:t xml:space="preserve"> Adı, </w:t>
            </w:r>
            <w:r w:rsidR="00A40D51" w:rsidRPr="00D47237">
              <w:rPr>
                <w:rFonts w:cs="Gentium Plus"/>
                <w:sz w:val="19"/>
                <w:szCs w:val="19"/>
              </w:rPr>
              <w:t>Kayıt Numarası).</w:t>
            </w:r>
          </w:p>
        </w:tc>
      </w:tr>
      <w:tr w:rsidR="00A40D51" w:rsidRPr="00D61AFB" w14:paraId="79C4E1BC" w14:textId="77777777" w:rsidTr="005A01B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1" w:type="dxa"/>
          </w:tcPr>
          <w:p w14:paraId="2B9B002B" w14:textId="77777777" w:rsidR="00A40D51" w:rsidRPr="004C3904" w:rsidRDefault="00A40D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73" w:type="dxa"/>
          </w:tcPr>
          <w:p w14:paraId="124A1A21" w14:textId="332B4F03" w:rsidR="00A40D51" w:rsidRPr="00D56461" w:rsidRDefault="004D50C3" w:rsidP="00C02D6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lang w:val="en-US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A40D51" w:rsidRPr="00D56461">
              <w:rPr>
                <w:rFonts w:cs="Gentium Plus"/>
                <w:sz w:val="19"/>
                <w:szCs w:val="19"/>
                <w:lang w:val="en-US"/>
              </w:rPr>
              <w:t>Keşşî</w:t>
            </w:r>
            <w:proofErr w:type="spellEnd"/>
            <w:r w:rsidR="00A40D51" w:rsidRPr="00D56461">
              <w:rPr>
                <w:rFonts w:cs="Gentium Plus"/>
                <w:sz w:val="19"/>
                <w:szCs w:val="19"/>
                <w:lang w:val="en-US"/>
              </w:rPr>
              <w:t xml:space="preserve">, 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Şehit</w:t>
            </w:r>
            <w:proofErr w:type="spellEnd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 xml:space="preserve"> Ali 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Paşa</w:t>
            </w:r>
            <w:proofErr w:type="spellEnd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,</w:t>
            </w:r>
            <w:r w:rsidR="00A8449D" w:rsidRPr="00D56461">
              <w:rPr>
                <w:rFonts w:cs="Gentium Plus"/>
                <w:sz w:val="19"/>
                <w:szCs w:val="19"/>
                <w:lang w:val="en-US"/>
              </w:rPr>
              <w:t xml:space="preserve"> </w:t>
            </w:r>
            <w:r w:rsidR="00A40D51" w:rsidRPr="00D56461">
              <w:rPr>
                <w:rFonts w:cs="Gentium Plus"/>
                <w:sz w:val="19"/>
                <w:szCs w:val="19"/>
                <w:lang w:val="en-US"/>
              </w:rPr>
              <w:t>1153).</w:t>
            </w:r>
          </w:p>
          <w:p w14:paraId="74259B8D" w14:textId="7F53829F" w:rsidR="00A40D5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A40D51" w:rsidRPr="00D56461">
              <w:rPr>
                <w:rFonts w:cs="Gentium Plus"/>
                <w:sz w:val="19"/>
                <w:szCs w:val="19"/>
              </w:rPr>
              <w:t>Siğnâkī</w:t>
            </w:r>
            <w:proofErr w:type="spellEnd"/>
            <w:r w:rsidR="00A40D51" w:rsidRPr="00D56461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C71546" w:rsidRPr="00D56461">
              <w:rPr>
                <w:rFonts w:cs="Gentium Plus"/>
                <w:sz w:val="19"/>
                <w:szCs w:val="19"/>
              </w:rPr>
              <w:t>Esad Efendi,</w:t>
            </w:r>
            <w:r w:rsidR="009019E9" w:rsidRPr="00D56461">
              <w:rPr>
                <w:rFonts w:cs="Gentium Plus"/>
                <w:sz w:val="19"/>
                <w:szCs w:val="19"/>
                <w:lang w:val="en-US"/>
              </w:rPr>
              <w:t xml:space="preserve"> </w:t>
            </w:r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38</w:t>
            </w:r>
            <w:r w:rsidR="00C71546" w:rsidRPr="00D56461">
              <w:rPr>
                <w:rFonts w:cs="Gentium Plus"/>
                <w:sz w:val="19"/>
                <w:szCs w:val="19"/>
              </w:rPr>
              <w:t>9</w:t>
            </w:r>
            <w:r w:rsidR="00A40D51" w:rsidRPr="00D56461">
              <w:rPr>
                <w:rFonts w:cs="Gentium Plus"/>
                <w:sz w:val="19"/>
                <w:szCs w:val="19"/>
              </w:rPr>
              <w:t>3).</w:t>
            </w:r>
          </w:p>
          <w:p w14:paraId="74624A2F" w14:textId="0BCBB5ED" w:rsidR="00325F2C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vertAlign w:val="superscript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Birgiwī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Danish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 Collection</w:t>
            </w:r>
            <w:r w:rsidR="00325F2C" w:rsidRPr="00D56461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Cod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Arab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>. A.C. 5).</w:t>
            </w:r>
          </w:p>
        </w:tc>
      </w:tr>
      <w:tr w:rsidR="00C71546" w:rsidRPr="00D61AFB" w14:paraId="684B6085" w14:textId="77777777" w:rsidTr="005A01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1" w:type="dxa"/>
          </w:tcPr>
          <w:p w14:paraId="1114E276" w14:textId="77777777" w:rsidR="00C71546" w:rsidRPr="004C3904" w:rsidRDefault="00C7154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73" w:type="dxa"/>
          </w:tcPr>
          <w:p w14:paraId="69407167" w14:textId="591D71A6" w:rsidR="00C71546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71546" w:rsidRPr="00D47237">
              <w:rPr>
                <w:rFonts w:cs="Gentium Plus"/>
                <w:sz w:val="19"/>
                <w:szCs w:val="19"/>
              </w:rPr>
              <w:t>Yazar Soyadı, Koleksiyon Adı, Kayıt Numarası).</w:t>
            </w:r>
          </w:p>
        </w:tc>
      </w:tr>
      <w:tr w:rsidR="00C71546" w:rsidRPr="00D61AFB" w14:paraId="2F4666AB" w14:textId="77777777" w:rsidTr="005A01B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1" w:type="dxa"/>
          </w:tcPr>
          <w:p w14:paraId="2EC2C1EF" w14:textId="77777777" w:rsidR="00C71546" w:rsidRPr="004C3904" w:rsidRDefault="00C7154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73" w:type="dxa"/>
          </w:tcPr>
          <w:p w14:paraId="42C90812" w14:textId="14440FBF" w:rsidR="00C71546" w:rsidRPr="00D56461" w:rsidRDefault="004D50C3" w:rsidP="00C02D6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lang w:val="en-US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Keşşî</w:t>
            </w:r>
            <w:proofErr w:type="spellEnd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 xml:space="preserve">, 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Şehit</w:t>
            </w:r>
            <w:proofErr w:type="spellEnd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 xml:space="preserve"> Ali 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Paşa</w:t>
            </w:r>
            <w:proofErr w:type="spellEnd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, 1153).</w:t>
            </w:r>
          </w:p>
          <w:p w14:paraId="4CD1E45B" w14:textId="76BF8B5B" w:rsidR="00C7154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</w:rPr>
              <w:t>Siğnâkī</w:t>
            </w:r>
            <w:proofErr w:type="spellEnd"/>
            <w:r w:rsidR="00C71546" w:rsidRPr="00D56461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C71546" w:rsidRPr="00D56461">
              <w:rPr>
                <w:rFonts w:cs="Gentium Plus"/>
                <w:sz w:val="19"/>
                <w:szCs w:val="19"/>
              </w:rPr>
              <w:t>Esad Efendi,</w:t>
            </w:r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 xml:space="preserve"> 38</w:t>
            </w:r>
            <w:r w:rsidR="00C71546" w:rsidRPr="00D56461">
              <w:rPr>
                <w:rFonts w:cs="Gentium Plus"/>
                <w:sz w:val="19"/>
                <w:szCs w:val="19"/>
              </w:rPr>
              <w:t>93).</w:t>
            </w:r>
          </w:p>
          <w:p w14:paraId="0096ABB8" w14:textId="434112C7" w:rsidR="00325F2C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Birgiwī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Danish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 Collection</w:t>
            </w:r>
            <w:r w:rsidR="00325F2C" w:rsidRPr="00D56461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Cod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Arab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>. A.C. 5).</w:t>
            </w:r>
          </w:p>
        </w:tc>
      </w:tr>
      <w:tr w:rsidR="00A40D51" w:rsidRPr="00D61AFB" w14:paraId="59622609" w14:textId="77777777" w:rsidTr="005A01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1" w:type="dxa"/>
          </w:tcPr>
          <w:p w14:paraId="3ADD8A23" w14:textId="77777777" w:rsidR="00A40D51" w:rsidRPr="004C3904" w:rsidRDefault="00A40D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5073" w:type="dxa"/>
          </w:tcPr>
          <w:p w14:paraId="600921CA" w14:textId="28E20556" w:rsidR="00A40D51" w:rsidRPr="00D4723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40D51" w:rsidRPr="00D47237">
              <w:rPr>
                <w:rFonts w:cs="Gentium Plus"/>
                <w:sz w:val="19"/>
                <w:szCs w:val="19"/>
              </w:rPr>
              <w:t xml:space="preserve">Yazar Soyadı, </w:t>
            </w:r>
            <w:r w:rsidR="000B28B7" w:rsidRPr="00D47237">
              <w:rPr>
                <w:rFonts w:cs="Gentium Plus"/>
                <w:sz w:val="19"/>
                <w:szCs w:val="19"/>
              </w:rPr>
              <w:t xml:space="preserve">Koleksiyon Adı, </w:t>
            </w:r>
            <w:r w:rsidR="00A40D51" w:rsidRPr="00D47237">
              <w:rPr>
                <w:rFonts w:cs="Gentium Plus"/>
                <w:sz w:val="19"/>
                <w:szCs w:val="19"/>
              </w:rPr>
              <w:t>Kayıt Numarası</w:t>
            </w:r>
            <w:r w:rsidR="00232673" w:rsidRPr="00D47237">
              <w:rPr>
                <w:rFonts w:cs="Gentium Plus"/>
                <w:sz w:val="19"/>
                <w:szCs w:val="19"/>
              </w:rPr>
              <w:t xml:space="preserve">, </w:t>
            </w:r>
            <w:r w:rsidR="00A40D51" w:rsidRPr="00D47237">
              <w:rPr>
                <w:rFonts w:cs="Gentium Plus"/>
                <w:sz w:val="19"/>
                <w:szCs w:val="19"/>
              </w:rPr>
              <w:t>Varak Numarası).</w:t>
            </w:r>
          </w:p>
        </w:tc>
      </w:tr>
      <w:tr w:rsidR="00A40D51" w:rsidRPr="00D61AFB" w14:paraId="5A2C5B46" w14:textId="77777777" w:rsidTr="005A01B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1" w:type="dxa"/>
          </w:tcPr>
          <w:p w14:paraId="255A1770" w14:textId="77777777" w:rsidR="00A40D51" w:rsidRPr="004C3904" w:rsidRDefault="00A40D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73" w:type="dxa"/>
          </w:tcPr>
          <w:p w14:paraId="48A0FAB1" w14:textId="021569B2" w:rsidR="00A40D51" w:rsidRPr="00D56461" w:rsidRDefault="004D50C3" w:rsidP="00C02D6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  <w:lang w:val="en-US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Keşşî</w:t>
            </w:r>
            <w:proofErr w:type="spellEnd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 xml:space="preserve">, 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Şehit</w:t>
            </w:r>
            <w:proofErr w:type="spellEnd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 xml:space="preserve"> Ali 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>Paşa</w:t>
            </w:r>
            <w:proofErr w:type="spellEnd"/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 xml:space="preserve">, </w:t>
            </w:r>
            <w:r w:rsidR="00A40D51" w:rsidRPr="00D56461">
              <w:rPr>
                <w:rFonts w:cs="Gentium Plus"/>
                <w:sz w:val="19"/>
                <w:szCs w:val="19"/>
                <w:lang w:val="en-US"/>
              </w:rPr>
              <w:t>1153</w:t>
            </w:r>
            <w:r w:rsidR="00232673" w:rsidRPr="00D56461">
              <w:rPr>
                <w:rFonts w:cs="Gentium Plus"/>
                <w:sz w:val="19"/>
                <w:szCs w:val="19"/>
                <w:lang w:val="en-US"/>
              </w:rPr>
              <w:t xml:space="preserve">, </w:t>
            </w:r>
            <w:r w:rsidR="00A40D51" w:rsidRPr="00D56461">
              <w:rPr>
                <w:rFonts w:cs="Gentium Plus"/>
                <w:sz w:val="19"/>
                <w:szCs w:val="19"/>
                <w:lang w:val="en-US"/>
              </w:rPr>
              <w:t>79a).</w:t>
            </w:r>
          </w:p>
          <w:p w14:paraId="4D95AD71" w14:textId="1B478CFC" w:rsidR="00A40D5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71546" w:rsidRPr="00D56461">
              <w:rPr>
                <w:rFonts w:cs="Gentium Plus"/>
                <w:sz w:val="19"/>
                <w:szCs w:val="19"/>
              </w:rPr>
              <w:t>Siğnâkī</w:t>
            </w:r>
            <w:proofErr w:type="spellEnd"/>
            <w:r w:rsidR="00C71546" w:rsidRPr="00D56461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="00C71546" w:rsidRPr="00D56461">
              <w:rPr>
                <w:rFonts w:cs="Gentium Plus"/>
                <w:sz w:val="19"/>
                <w:szCs w:val="19"/>
              </w:rPr>
              <w:t>Esad Efendi,</w:t>
            </w:r>
            <w:r w:rsidR="00C71546" w:rsidRPr="00D56461">
              <w:rPr>
                <w:rFonts w:cs="Gentium Plus"/>
                <w:sz w:val="19"/>
                <w:szCs w:val="19"/>
                <w:lang w:val="en-US"/>
              </w:rPr>
              <w:t xml:space="preserve"> 38</w:t>
            </w:r>
            <w:r w:rsidR="00C71546" w:rsidRPr="00D56461">
              <w:rPr>
                <w:rFonts w:cs="Gentium Plus"/>
                <w:sz w:val="19"/>
                <w:szCs w:val="19"/>
              </w:rPr>
              <w:t>93</w:t>
            </w:r>
            <w:r w:rsidR="00232673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A40D51" w:rsidRPr="00D56461">
              <w:rPr>
                <w:rFonts w:cs="Gentium Plus"/>
                <w:sz w:val="19"/>
                <w:szCs w:val="19"/>
              </w:rPr>
              <w:t>210a).</w:t>
            </w:r>
          </w:p>
          <w:p w14:paraId="0C41FA4F" w14:textId="2D9AEB9A" w:rsidR="00325F2C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Birgiwī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Danish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 Collection</w:t>
            </w:r>
            <w:r w:rsidR="00325F2C" w:rsidRPr="00D56461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Cod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325F2C" w:rsidRPr="00D56461">
              <w:rPr>
                <w:rFonts w:cs="Gentium Plus"/>
                <w:sz w:val="19"/>
                <w:szCs w:val="19"/>
              </w:rPr>
              <w:t>Arab</w:t>
            </w:r>
            <w:proofErr w:type="spellEnd"/>
            <w:r w:rsidR="00325F2C" w:rsidRPr="00D56461">
              <w:rPr>
                <w:rFonts w:cs="Gentium Plus"/>
                <w:sz w:val="19"/>
                <w:szCs w:val="19"/>
              </w:rPr>
              <w:t>. A.C. 5</w:t>
            </w:r>
            <w:r w:rsidR="00232673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325F2C" w:rsidRPr="00D56461">
              <w:rPr>
                <w:rFonts w:cs="Gentium Plus"/>
                <w:sz w:val="19"/>
                <w:szCs w:val="19"/>
              </w:rPr>
              <w:t>21b-22a).</w:t>
            </w:r>
          </w:p>
        </w:tc>
      </w:tr>
      <w:tr w:rsidR="00232673" w:rsidRPr="00D61AFB" w14:paraId="2E916E1F" w14:textId="77777777" w:rsidTr="005A01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1" w:type="dxa"/>
          </w:tcPr>
          <w:p w14:paraId="72B67D92" w14:textId="77777777" w:rsidR="00232673" w:rsidRPr="004C3904" w:rsidRDefault="002326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73" w:type="dxa"/>
          </w:tcPr>
          <w:p w14:paraId="5DFC2E84" w14:textId="7B20C68F" w:rsidR="00232673" w:rsidRPr="00D47237" w:rsidRDefault="00232673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47237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D47237">
              <w:rPr>
                <w:rFonts w:cs="Gentium Plus"/>
                <w:i/>
                <w:iCs/>
                <w:sz w:val="19"/>
                <w:szCs w:val="19"/>
              </w:rPr>
              <w:t>Yazma Eser Adı</w:t>
            </w:r>
            <w:r w:rsidRPr="00D47237">
              <w:rPr>
                <w:rFonts w:cs="Gentium Plus"/>
                <w:sz w:val="19"/>
                <w:szCs w:val="19"/>
              </w:rPr>
              <w:t>. Kütüphanenin Bulunduğu Şehir: Kütüphane Adı, Koleksiyon Adı, Kayıt Numarası, Varak Aralığı. Erişim Adresi</w:t>
            </w:r>
          </w:p>
        </w:tc>
      </w:tr>
      <w:tr w:rsidR="00232673" w:rsidRPr="00D61AFB" w14:paraId="02C0E6FE" w14:textId="77777777" w:rsidTr="005A01B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21" w:type="dxa"/>
          </w:tcPr>
          <w:p w14:paraId="1C3A71E2" w14:textId="77777777" w:rsidR="00232673" w:rsidRPr="004C3904" w:rsidRDefault="0023267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73" w:type="dxa"/>
          </w:tcPr>
          <w:p w14:paraId="28375F81" w14:textId="599B4CB7" w:rsidR="00232673" w:rsidRPr="00D56461" w:rsidRDefault="00232673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Birgiwī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Meḥme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ib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Pī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ʿAlī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Kitāb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Ṭarīgah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al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Muḥammadīyah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Copenhage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Royal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Library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Danish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Collection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Co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rab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 A.C. 5</w:t>
            </w:r>
            <w:r w:rsidR="00AD6C0F">
              <w:rPr>
                <w:rFonts w:cs="Gentium Plus"/>
                <w:sz w:val="19"/>
                <w:szCs w:val="19"/>
              </w:rPr>
              <w:t xml:space="preserve">, </w:t>
            </w:r>
            <w:r w:rsidRPr="00D56461">
              <w:rPr>
                <w:rFonts w:cs="Gentium Plus"/>
                <w:sz w:val="19"/>
                <w:szCs w:val="19"/>
              </w:rPr>
              <w:t>1a-227b.</w:t>
            </w:r>
          </w:p>
          <w:p w14:paraId="0E8C7DCB" w14:textId="77777777" w:rsidR="00021BA1" w:rsidRPr="00D56461" w:rsidRDefault="00232673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Keşşî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Ebû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Şekû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Muhammed b.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bdüsseyyi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es-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Sâlimî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Temhîd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beyâni’t-tevḥî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>İstanbul: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 xml:space="preserve">Süleymaniye Kütüphanesi, </w:t>
            </w:r>
            <w:r w:rsidRPr="00D56461">
              <w:rPr>
                <w:rFonts w:cs="Gentium Plus"/>
                <w:iCs/>
                <w:sz w:val="19"/>
                <w:szCs w:val="19"/>
              </w:rPr>
              <w:t xml:space="preserve">Şehit Ali Paşa, 1153, </w:t>
            </w:r>
            <w:r w:rsidRPr="00D56461">
              <w:rPr>
                <w:rFonts w:cs="Gentium Plus"/>
                <w:sz w:val="19"/>
                <w:szCs w:val="19"/>
              </w:rPr>
              <w:t>1a-217b.</w:t>
            </w:r>
          </w:p>
          <w:p w14:paraId="092F9DAF" w14:textId="2505F6EC" w:rsidR="00232673" w:rsidRPr="00D56461" w:rsidRDefault="00232673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Siğnâkī</w:t>
            </w:r>
            <w:proofErr w:type="spellEnd"/>
            <w:r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üsâmeddi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Hüseyin b. Ali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Tesdîd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fî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şerḥi’t-Temhîd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="00B5519F">
              <w:rPr>
                <w:rFonts w:cs="Gentium Plus"/>
                <w:i/>
                <w:iCs/>
                <w:sz w:val="19"/>
                <w:szCs w:val="19"/>
              </w:rPr>
              <w:t>ḳavâʿidi’t</w:t>
            </w:r>
            <w:proofErr w:type="spellEnd"/>
            <w:r w:rsidR="00B5519F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="00B5519F">
              <w:rPr>
                <w:rFonts w:cs="Gentium Plus"/>
                <w:i/>
                <w:iCs/>
                <w:sz w:val="19"/>
                <w:szCs w:val="19"/>
              </w:rPr>
              <w:t>tevḥîd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sz w:val="19"/>
                <w:szCs w:val="19"/>
              </w:rPr>
              <w:t>İstanbul: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>Süleymaniye Kütüphanesi, Esad Efendi, 3893, 1a-215a.</w:t>
            </w:r>
          </w:p>
        </w:tc>
      </w:tr>
    </w:tbl>
    <w:p w14:paraId="3727E741" w14:textId="0A92A899" w:rsidR="00063AE6" w:rsidRPr="00694F90" w:rsidRDefault="00063AE6" w:rsidP="00063AE6">
      <w:pPr>
        <w:pStyle w:val="Balk2"/>
        <w:numPr>
          <w:ilvl w:val="0"/>
          <w:numId w:val="62"/>
        </w:numPr>
      </w:pPr>
      <w:bookmarkStart w:id="320" w:name="_Toc37480975"/>
      <w:r w:rsidRPr="00063AE6">
        <w:lastRenderedPageBreak/>
        <w:t>Yunan ve Roma Klasikleri</w:t>
      </w:r>
      <w:bookmarkEnd w:id="32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063AE6" w:rsidRPr="009164A2" w14:paraId="2342AB7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4F0C87BE" w14:textId="77777777" w:rsidR="00063AE6" w:rsidRPr="004C3904" w:rsidRDefault="00063AE6" w:rsidP="00731DB3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08" w:type="dxa"/>
          </w:tcPr>
          <w:p w14:paraId="2EC05326" w14:textId="0D5E6D6C" w:rsidR="00063AE6" w:rsidRPr="00274D84" w:rsidRDefault="004D50C3" w:rsidP="00731DB3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4C80" w:rsidRPr="002F4C80">
              <w:rPr>
                <w:rFonts w:cs="Gentium Plus"/>
                <w:sz w:val="19"/>
                <w:szCs w:val="19"/>
              </w:rPr>
              <w:t>Yazar Adı, Basım Yılı).</w:t>
            </w:r>
          </w:p>
        </w:tc>
      </w:tr>
      <w:tr w:rsidR="00063AE6" w:rsidRPr="009164A2" w14:paraId="28196CB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4FB84207" w14:textId="77777777" w:rsidR="00063AE6" w:rsidRPr="004C3904" w:rsidRDefault="00063AE6" w:rsidP="00731DB3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08" w:type="dxa"/>
          </w:tcPr>
          <w:p w14:paraId="2DD7006B" w14:textId="63361057" w:rsidR="002F4C80" w:rsidRPr="002F4C80" w:rsidRDefault="004D50C3" w:rsidP="002F4C8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4C80" w:rsidRPr="002F4C80">
              <w:rPr>
                <w:rFonts w:cs="Gentium Plus"/>
                <w:sz w:val="19"/>
                <w:szCs w:val="19"/>
              </w:rPr>
              <w:t>Aristot</w:t>
            </w:r>
            <w:r w:rsidR="002F4C80">
              <w:rPr>
                <w:rFonts w:cs="Gentium Plus"/>
                <w:sz w:val="19"/>
                <w:szCs w:val="19"/>
              </w:rPr>
              <w:t>e</w:t>
            </w:r>
            <w:r w:rsidR="002F4C80" w:rsidRPr="002F4C80">
              <w:rPr>
                <w:rFonts w:cs="Gentium Plus"/>
                <w:sz w:val="19"/>
                <w:szCs w:val="19"/>
              </w:rPr>
              <w:t>les, 1960).</w:t>
            </w:r>
          </w:p>
          <w:p w14:paraId="2C37CA49" w14:textId="1339002F" w:rsidR="002F4C80" w:rsidRPr="002F4C80" w:rsidRDefault="004D50C3" w:rsidP="002F4C80">
            <w:pPr>
              <w:spacing w:before="0"/>
              <w:ind w:firstLine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4C80" w:rsidRPr="002F4C80">
              <w:rPr>
                <w:rFonts w:cs="Gentium Plus"/>
                <w:sz w:val="19"/>
                <w:szCs w:val="19"/>
              </w:rPr>
              <w:t xml:space="preserve">Thomas </w:t>
            </w:r>
            <w:proofErr w:type="spellStart"/>
            <w:r w:rsidR="002F4C80" w:rsidRPr="002F4C80">
              <w:rPr>
                <w:rFonts w:cs="Gentium Plus"/>
                <w:sz w:val="19"/>
                <w:szCs w:val="19"/>
              </w:rPr>
              <w:t>Aquinas</w:t>
            </w:r>
            <w:proofErr w:type="spellEnd"/>
            <w:r w:rsidR="002F4C80" w:rsidRPr="002F4C80">
              <w:rPr>
                <w:rFonts w:cs="Gentium Plus"/>
                <w:sz w:val="19"/>
                <w:szCs w:val="19"/>
              </w:rPr>
              <w:t>, 1961).</w:t>
            </w:r>
          </w:p>
          <w:p w14:paraId="6277C6FB" w14:textId="01D30108" w:rsidR="00063AE6" w:rsidRPr="00274D84" w:rsidRDefault="004D50C3" w:rsidP="002F4C8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4C80" w:rsidRPr="002F4C80">
              <w:rPr>
                <w:rFonts w:cs="Gentium Plus"/>
                <w:sz w:val="19"/>
                <w:szCs w:val="19"/>
              </w:rPr>
              <w:t>Aristot</w:t>
            </w:r>
            <w:r w:rsidR="002F4C80">
              <w:rPr>
                <w:rFonts w:cs="Gentium Plus"/>
                <w:sz w:val="19"/>
                <w:szCs w:val="19"/>
              </w:rPr>
              <w:t>e</w:t>
            </w:r>
            <w:r w:rsidR="002F4C80" w:rsidRPr="002F4C80">
              <w:rPr>
                <w:rFonts w:cs="Gentium Plus"/>
                <w:sz w:val="19"/>
                <w:szCs w:val="19"/>
              </w:rPr>
              <w:t>les, 1996).</w:t>
            </w:r>
          </w:p>
        </w:tc>
      </w:tr>
      <w:tr w:rsidR="00063AE6" w:rsidRPr="009164A2" w14:paraId="553F299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726D7B87" w14:textId="77777777" w:rsidR="00063AE6" w:rsidRPr="004C3904" w:rsidRDefault="00063AE6" w:rsidP="00731DB3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08" w:type="dxa"/>
          </w:tcPr>
          <w:p w14:paraId="6D28E752" w14:textId="333EB3E5" w:rsidR="00063AE6" w:rsidRPr="00274D84" w:rsidRDefault="004D50C3" w:rsidP="00731DB3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4C80" w:rsidRPr="002F4C80">
              <w:rPr>
                <w:rFonts w:cs="Gentium Plus"/>
                <w:sz w:val="19"/>
                <w:szCs w:val="19"/>
              </w:rPr>
              <w:t>Yazar Adı, Basım Yılı).</w:t>
            </w:r>
          </w:p>
        </w:tc>
      </w:tr>
      <w:tr w:rsidR="00063AE6" w:rsidRPr="009164A2" w14:paraId="1CE75D7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732BD9AD" w14:textId="77777777" w:rsidR="00063AE6" w:rsidRPr="004C3904" w:rsidRDefault="00063AE6" w:rsidP="00731DB3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08" w:type="dxa"/>
          </w:tcPr>
          <w:p w14:paraId="312EC1D1" w14:textId="03442976" w:rsidR="002F4C80" w:rsidRPr="002F4C80" w:rsidRDefault="004D50C3" w:rsidP="002F4C8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4C80" w:rsidRPr="002F4C80">
              <w:rPr>
                <w:rFonts w:cs="Gentium Plus"/>
                <w:sz w:val="19"/>
                <w:szCs w:val="19"/>
              </w:rPr>
              <w:t>Aristot</w:t>
            </w:r>
            <w:r w:rsidR="002F4C80">
              <w:rPr>
                <w:rFonts w:cs="Gentium Plus"/>
                <w:sz w:val="19"/>
                <w:szCs w:val="19"/>
              </w:rPr>
              <w:t>e</w:t>
            </w:r>
            <w:r w:rsidR="002F4C80" w:rsidRPr="002F4C80">
              <w:rPr>
                <w:rFonts w:cs="Gentium Plus"/>
                <w:sz w:val="19"/>
                <w:szCs w:val="19"/>
              </w:rPr>
              <w:t>les, 1960).</w:t>
            </w:r>
          </w:p>
          <w:p w14:paraId="69CE47CA" w14:textId="12F722B6" w:rsidR="002F4C80" w:rsidRPr="002F4C80" w:rsidRDefault="004D50C3" w:rsidP="002F4C80">
            <w:pPr>
              <w:spacing w:before="0"/>
              <w:ind w:firstLine="0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4C80" w:rsidRPr="002F4C80">
              <w:rPr>
                <w:rFonts w:cs="Gentium Plus"/>
                <w:sz w:val="19"/>
                <w:szCs w:val="19"/>
              </w:rPr>
              <w:t xml:space="preserve">Thomas </w:t>
            </w:r>
            <w:proofErr w:type="spellStart"/>
            <w:r w:rsidR="002F4C80" w:rsidRPr="002F4C80">
              <w:rPr>
                <w:rFonts w:cs="Gentium Plus"/>
                <w:sz w:val="19"/>
                <w:szCs w:val="19"/>
              </w:rPr>
              <w:t>Aquinas</w:t>
            </w:r>
            <w:proofErr w:type="spellEnd"/>
            <w:r w:rsidR="002F4C80" w:rsidRPr="002F4C80">
              <w:rPr>
                <w:rFonts w:cs="Gentium Plus"/>
                <w:sz w:val="19"/>
                <w:szCs w:val="19"/>
              </w:rPr>
              <w:t>, 1961).</w:t>
            </w:r>
          </w:p>
          <w:p w14:paraId="29D2F400" w14:textId="1E4653B5" w:rsidR="00063AE6" w:rsidRPr="00274D84" w:rsidRDefault="004D50C3" w:rsidP="002F4C8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4C80" w:rsidRPr="002F4C80">
              <w:rPr>
                <w:rFonts w:cs="Gentium Plus"/>
                <w:sz w:val="19"/>
                <w:szCs w:val="19"/>
              </w:rPr>
              <w:t>Aristot</w:t>
            </w:r>
            <w:r w:rsidR="002F4C80">
              <w:rPr>
                <w:rFonts w:cs="Gentium Plus"/>
                <w:sz w:val="19"/>
                <w:szCs w:val="19"/>
              </w:rPr>
              <w:t>e</w:t>
            </w:r>
            <w:r w:rsidR="002F4C80" w:rsidRPr="002F4C80">
              <w:rPr>
                <w:rFonts w:cs="Gentium Plus"/>
                <w:sz w:val="19"/>
                <w:szCs w:val="19"/>
              </w:rPr>
              <w:t>les, 1996).</w:t>
            </w:r>
          </w:p>
        </w:tc>
      </w:tr>
      <w:tr w:rsidR="002F5D7D" w:rsidRPr="009164A2" w14:paraId="5F0E2B0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7278F518" w14:textId="7005605F" w:rsidR="002F5D7D" w:rsidRPr="004C3904" w:rsidRDefault="002F5D7D" w:rsidP="002F5D7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5008" w:type="dxa"/>
          </w:tcPr>
          <w:p w14:paraId="255F961A" w14:textId="60050FF0" w:rsidR="002F5D7D" w:rsidRPr="00492B0C" w:rsidRDefault="004D50C3" w:rsidP="002F5D7D">
            <w:pPr>
              <w:spacing w:before="0"/>
              <w:ind w:left="567" w:hanging="567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5D7D" w:rsidRPr="002F5D7D">
              <w:rPr>
                <w:rFonts w:cs="Gentium Plus"/>
                <w:sz w:val="19"/>
                <w:szCs w:val="19"/>
              </w:rPr>
              <w:t>Yazar Adı, Bası</w:t>
            </w:r>
            <w:r w:rsidR="004866BA">
              <w:rPr>
                <w:rFonts w:cs="Gentium Plus"/>
                <w:sz w:val="19"/>
                <w:szCs w:val="19"/>
              </w:rPr>
              <w:t>m Yılı, Bölüm Numarası Alt Bölüm</w:t>
            </w:r>
            <w:r w:rsidR="002F5D7D" w:rsidRPr="002F5D7D">
              <w:rPr>
                <w:rFonts w:cs="Gentium Plus"/>
                <w:sz w:val="19"/>
                <w:szCs w:val="19"/>
              </w:rPr>
              <w:t xml:space="preserve"> Numarası Paragraf Numarası Satır Numarası).</w:t>
            </w:r>
          </w:p>
        </w:tc>
      </w:tr>
      <w:tr w:rsidR="002F5D7D" w:rsidRPr="009164A2" w14:paraId="1BC4048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3D948ABF" w14:textId="733744FB" w:rsidR="002F5D7D" w:rsidRPr="004C3904" w:rsidRDefault="002F5D7D" w:rsidP="002F5D7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08" w:type="dxa"/>
          </w:tcPr>
          <w:p w14:paraId="2A333E77" w14:textId="754779AB" w:rsidR="002F5D7D" w:rsidRPr="002F5D7D" w:rsidRDefault="004D50C3" w:rsidP="002F5D7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5D7D" w:rsidRPr="002F4C80">
              <w:rPr>
                <w:rFonts w:cs="Gentium Plus"/>
                <w:sz w:val="19"/>
                <w:szCs w:val="19"/>
              </w:rPr>
              <w:t>Aristot</w:t>
            </w:r>
            <w:r w:rsidR="002F5D7D">
              <w:rPr>
                <w:rFonts w:cs="Gentium Plus"/>
                <w:sz w:val="19"/>
                <w:szCs w:val="19"/>
              </w:rPr>
              <w:t>e</w:t>
            </w:r>
            <w:r w:rsidR="002F5D7D" w:rsidRPr="002F4C80">
              <w:rPr>
                <w:rFonts w:cs="Gentium Plus"/>
                <w:sz w:val="19"/>
                <w:szCs w:val="19"/>
              </w:rPr>
              <w:t>les</w:t>
            </w:r>
            <w:r w:rsidR="002F5D7D" w:rsidRPr="002F5D7D">
              <w:rPr>
                <w:rFonts w:cs="Gentium Plus"/>
                <w:sz w:val="19"/>
                <w:szCs w:val="19"/>
              </w:rPr>
              <w:t>, 1960, 1031a 15-20).</w:t>
            </w:r>
          </w:p>
          <w:p w14:paraId="0AF02BA2" w14:textId="1A832334" w:rsidR="002F5D7D" w:rsidRPr="002F5D7D" w:rsidRDefault="004D50C3" w:rsidP="002F5D7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5D7D" w:rsidRPr="002F5D7D">
              <w:rPr>
                <w:rFonts w:cs="Gentium Plus"/>
                <w:sz w:val="19"/>
                <w:szCs w:val="19"/>
              </w:rPr>
              <w:t xml:space="preserve">Thomas </w:t>
            </w:r>
            <w:proofErr w:type="spellStart"/>
            <w:r w:rsidR="002F5D7D" w:rsidRPr="002F5D7D">
              <w:rPr>
                <w:rFonts w:cs="Gentium Plus"/>
                <w:sz w:val="19"/>
                <w:szCs w:val="19"/>
              </w:rPr>
              <w:t>Aquinas</w:t>
            </w:r>
            <w:proofErr w:type="spellEnd"/>
            <w:r w:rsidR="002F5D7D" w:rsidRPr="002F5D7D">
              <w:rPr>
                <w:rFonts w:cs="Gentium Plus"/>
                <w:sz w:val="19"/>
                <w:szCs w:val="19"/>
              </w:rPr>
              <w:t>, 1961, XI.2 2188).</w:t>
            </w:r>
          </w:p>
          <w:p w14:paraId="069BA2DF" w14:textId="0FB448E9" w:rsidR="002F5D7D" w:rsidRPr="00492B0C" w:rsidRDefault="004D50C3" w:rsidP="002F5D7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F5D7D" w:rsidRPr="002F4C80">
              <w:rPr>
                <w:rFonts w:cs="Gentium Plus"/>
                <w:sz w:val="19"/>
                <w:szCs w:val="19"/>
              </w:rPr>
              <w:t>Aristot</w:t>
            </w:r>
            <w:r w:rsidR="002F5D7D">
              <w:rPr>
                <w:rFonts w:cs="Gentium Plus"/>
                <w:sz w:val="19"/>
                <w:szCs w:val="19"/>
              </w:rPr>
              <w:t>e</w:t>
            </w:r>
            <w:r w:rsidR="002F5D7D" w:rsidRPr="002F4C80">
              <w:rPr>
                <w:rFonts w:cs="Gentium Plus"/>
                <w:sz w:val="19"/>
                <w:szCs w:val="19"/>
              </w:rPr>
              <w:t>les</w:t>
            </w:r>
            <w:r w:rsidR="002F5D7D" w:rsidRPr="002F5D7D">
              <w:rPr>
                <w:rFonts w:cs="Gentium Plus"/>
                <w:sz w:val="19"/>
                <w:szCs w:val="19"/>
              </w:rPr>
              <w:t>, 1996, III.4 999b 5-7).</w:t>
            </w:r>
          </w:p>
        </w:tc>
      </w:tr>
      <w:tr w:rsidR="002F5D7D" w:rsidRPr="009164A2" w14:paraId="7C70514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72F9AAA5" w14:textId="77777777" w:rsidR="002F5D7D" w:rsidRPr="004C3904" w:rsidRDefault="002F5D7D" w:rsidP="002F5D7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08" w:type="dxa"/>
          </w:tcPr>
          <w:p w14:paraId="6F1464EA" w14:textId="77777777" w:rsidR="002F5D7D" w:rsidRPr="00274D84" w:rsidRDefault="002F5D7D" w:rsidP="002F5D7D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Yazar Adı. </w:t>
            </w:r>
            <w:r w:rsidRPr="00492B0C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492B0C">
              <w:rPr>
                <w:rFonts w:cs="Gentium Plus"/>
                <w:sz w:val="19"/>
                <w:szCs w:val="19"/>
              </w:rPr>
              <w:t>. ed. Editör, çev. Çeviren. Basım Yeri: Yayıncı, Basım Sayısı, Basım Yılı.</w:t>
            </w:r>
          </w:p>
        </w:tc>
      </w:tr>
      <w:tr w:rsidR="002F5D7D" w:rsidRPr="009164A2" w14:paraId="5A6367D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66" w:type="dxa"/>
          </w:tcPr>
          <w:p w14:paraId="7BEAFCC3" w14:textId="77777777" w:rsidR="002F5D7D" w:rsidRPr="004C3904" w:rsidRDefault="002F5D7D" w:rsidP="002F5D7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08" w:type="dxa"/>
          </w:tcPr>
          <w:p w14:paraId="7582AE6B" w14:textId="77777777" w:rsidR="00992A72" w:rsidRPr="00274D84" w:rsidRDefault="00992A72" w:rsidP="002F5D7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64EB4">
              <w:rPr>
                <w:rFonts w:cs="Gentium Plus"/>
                <w:sz w:val="19"/>
                <w:szCs w:val="19"/>
              </w:rPr>
              <w:t>Aristoteles</w:t>
            </w:r>
            <w:r w:rsidRPr="00492B0C">
              <w:rPr>
                <w:rFonts w:cs="Gentium Plus"/>
                <w:sz w:val="19"/>
                <w:szCs w:val="19"/>
              </w:rPr>
              <w:t xml:space="preserve">. </w:t>
            </w:r>
            <w:r w:rsidRPr="00492B0C">
              <w:rPr>
                <w:rFonts w:cs="Gentium Plus"/>
                <w:i/>
                <w:iCs/>
                <w:sz w:val="19"/>
                <w:szCs w:val="19"/>
              </w:rPr>
              <w:t>Metafizik</w:t>
            </w:r>
            <w:r w:rsidRPr="00492B0C">
              <w:rPr>
                <w:rFonts w:cs="Gentium Plus"/>
                <w:sz w:val="19"/>
                <w:szCs w:val="19"/>
              </w:rPr>
              <w:t>. çev. Ahmet Arslan. İstanbul: Sosyal Yayınlar, Kasım 1996.</w:t>
            </w:r>
          </w:p>
          <w:p w14:paraId="316A2C58" w14:textId="77777777" w:rsidR="00992A72" w:rsidRPr="00492B0C" w:rsidRDefault="00992A72" w:rsidP="002F5D7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64EB4">
              <w:rPr>
                <w:rFonts w:cs="Gentium Plus"/>
                <w:sz w:val="19"/>
                <w:szCs w:val="19"/>
              </w:rPr>
              <w:t>Aristoteles</w:t>
            </w:r>
            <w:r w:rsidRPr="00492B0C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Metaphysic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. çev. Richard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Hope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. USA: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of Michigan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Pres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Ann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Arbor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Paperback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>, 1960.</w:t>
            </w:r>
          </w:p>
          <w:p w14:paraId="51057B98" w14:textId="5133EDFB" w:rsidR="002F5D7D" w:rsidRPr="00274D84" w:rsidRDefault="00992A72" w:rsidP="002F5D7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492B0C">
              <w:rPr>
                <w:rFonts w:cs="Gentium Plus"/>
                <w:sz w:val="19"/>
                <w:szCs w:val="19"/>
              </w:rPr>
              <w:t xml:space="preserve">Thomas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Aquinas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Commentary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on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Metaphysics</w:t>
            </w:r>
            <w:proofErr w:type="spellEnd"/>
            <w:r w:rsidRPr="00492B0C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492B0C">
              <w:rPr>
                <w:rFonts w:cs="Gentium Plus"/>
                <w:i/>
                <w:iCs/>
                <w:sz w:val="19"/>
                <w:szCs w:val="19"/>
              </w:rPr>
              <w:t>Aristotle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. çev. John P. Roman. 2 Cilt. Chicago: Henry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Regnery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492B0C">
              <w:rPr>
                <w:rFonts w:cs="Gentium Plus"/>
                <w:sz w:val="19"/>
                <w:szCs w:val="19"/>
              </w:rPr>
              <w:t>Company</w:t>
            </w:r>
            <w:proofErr w:type="spellEnd"/>
            <w:r w:rsidRPr="00492B0C">
              <w:rPr>
                <w:rFonts w:cs="Gentium Plus"/>
                <w:sz w:val="19"/>
                <w:szCs w:val="19"/>
              </w:rPr>
              <w:t>, 1961.</w:t>
            </w:r>
          </w:p>
        </w:tc>
      </w:tr>
    </w:tbl>
    <w:p w14:paraId="79F8B026" w14:textId="57A3D6AF" w:rsidR="0093506D" w:rsidRPr="00694F90" w:rsidRDefault="0093506D" w:rsidP="003E02E1">
      <w:pPr>
        <w:pStyle w:val="Balk2"/>
        <w:numPr>
          <w:ilvl w:val="0"/>
          <w:numId w:val="62"/>
        </w:numPr>
      </w:pPr>
      <w:bookmarkStart w:id="321" w:name="_Toc37480976"/>
      <w:r w:rsidRPr="00694F90">
        <w:t>Arşiv Belgesi</w:t>
      </w:r>
      <w:bookmarkEnd w:id="32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29"/>
        <w:gridCol w:w="6916"/>
      </w:tblGrid>
      <w:tr w:rsidR="0093506D" w:rsidRPr="0093506D" w14:paraId="3FBF331A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9" w:type="dxa"/>
          </w:tcPr>
          <w:p w14:paraId="0FB4C655" w14:textId="19ECFD69" w:rsidR="0093506D" w:rsidRPr="004C3904" w:rsidRDefault="006407E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</w:t>
            </w:r>
            <w:r w:rsidR="0093506D" w:rsidRPr="004C3904">
              <w:rPr>
                <w:bCs/>
                <w:sz w:val="18"/>
                <w:szCs w:val="18"/>
              </w:rPr>
              <w:t>lk Geçtiği Yerde</w:t>
            </w:r>
          </w:p>
        </w:tc>
        <w:tc>
          <w:tcPr>
            <w:tcW w:w="6916" w:type="dxa"/>
          </w:tcPr>
          <w:p w14:paraId="252962C7" w14:textId="1920F8F6" w:rsidR="0093506D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3506D" w:rsidRPr="00292E8D">
              <w:rPr>
                <w:rFonts w:cs="Gentium Plus"/>
                <w:i/>
                <w:iCs/>
                <w:sz w:val="18"/>
                <w:szCs w:val="18"/>
              </w:rPr>
              <w:t>Defter Kodu</w:t>
            </w:r>
            <w:r w:rsidR="0093506D" w:rsidRPr="00292E8D">
              <w:rPr>
                <w:rFonts w:cs="Gentium Plus"/>
                <w:sz w:val="18"/>
                <w:szCs w:val="18"/>
              </w:rPr>
              <w:t xml:space="preserve">, No. Numarası, </w:t>
            </w:r>
            <w:r w:rsidR="0017209D" w:rsidRPr="00292E8D">
              <w:rPr>
                <w:rFonts w:cs="Gentium Plus"/>
                <w:sz w:val="18"/>
                <w:szCs w:val="18"/>
              </w:rPr>
              <w:t>(</w:t>
            </w:r>
            <w:r w:rsidR="00745FF7" w:rsidRPr="00292E8D">
              <w:rPr>
                <w:rFonts w:cs="Gentium Plus"/>
                <w:sz w:val="18"/>
                <w:szCs w:val="18"/>
              </w:rPr>
              <w:t>varsa</w:t>
            </w:r>
            <w:r w:rsidR="0017209D" w:rsidRPr="00292E8D">
              <w:rPr>
                <w:rFonts w:cs="Gentium Plus"/>
                <w:sz w:val="18"/>
                <w:szCs w:val="18"/>
              </w:rPr>
              <w:t>)</w:t>
            </w:r>
            <w:r w:rsidR="00745FF7" w:rsidRPr="00292E8D">
              <w:rPr>
                <w:rFonts w:cs="Gentium Plus"/>
                <w:sz w:val="18"/>
                <w:szCs w:val="18"/>
              </w:rPr>
              <w:t xml:space="preserve"> </w:t>
            </w:r>
            <w:r w:rsidR="00C17BAC" w:rsidRPr="00292E8D">
              <w:rPr>
                <w:rFonts w:cs="Gentium Plus"/>
                <w:sz w:val="18"/>
                <w:szCs w:val="18"/>
              </w:rPr>
              <w:t>Gömlek</w:t>
            </w:r>
            <w:r w:rsidR="0093506D" w:rsidRPr="00292E8D">
              <w:rPr>
                <w:rFonts w:cs="Gentium Plus"/>
                <w:sz w:val="18"/>
                <w:szCs w:val="18"/>
              </w:rPr>
              <w:t xml:space="preserve"> No. Numarası)</w:t>
            </w:r>
          </w:p>
        </w:tc>
      </w:tr>
      <w:tr w:rsidR="0093506D" w:rsidRPr="0093506D" w14:paraId="125E8EBC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9" w:type="dxa"/>
          </w:tcPr>
          <w:p w14:paraId="251838E0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6" w:type="dxa"/>
          </w:tcPr>
          <w:p w14:paraId="2D4AA758" w14:textId="7620E33E" w:rsidR="0093506D" w:rsidRPr="00292E8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3506D" w:rsidRPr="00292E8D">
              <w:rPr>
                <w:rFonts w:cs="Gentium Plus"/>
                <w:i/>
                <w:iCs/>
                <w:sz w:val="18"/>
                <w:szCs w:val="18"/>
              </w:rPr>
              <w:t>A.DVNS.ASK.MHM.d</w:t>
            </w:r>
            <w:proofErr w:type="spellEnd"/>
            <w:r w:rsidR="0093506D" w:rsidRPr="00292E8D">
              <w:rPr>
                <w:rFonts w:cs="Gentium Plus"/>
                <w:sz w:val="18"/>
                <w:szCs w:val="18"/>
              </w:rPr>
              <w:t xml:space="preserve">, No. 989, </w:t>
            </w:r>
            <w:r w:rsidR="00745FF7" w:rsidRPr="00292E8D">
              <w:rPr>
                <w:rFonts w:cs="Gentium Plus"/>
                <w:sz w:val="18"/>
                <w:szCs w:val="18"/>
              </w:rPr>
              <w:t xml:space="preserve">Gömlek </w:t>
            </w:r>
            <w:r w:rsidR="0093506D" w:rsidRPr="00292E8D">
              <w:rPr>
                <w:rFonts w:cs="Gentium Plus"/>
                <w:sz w:val="18"/>
                <w:szCs w:val="18"/>
              </w:rPr>
              <w:t>No. 7).</w:t>
            </w:r>
          </w:p>
          <w:p w14:paraId="1877A84D" w14:textId="77777777" w:rsidR="0093506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3506D" w:rsidRPr="00292E8D">
              <w:rPr>
                <w:rFonts w:cs="Gentium Plus"/>
                <w:i/>
                <w:iCs/>
                <w:sz w:val="18"/>
                <w:szCs w:val="18"/>
              </w:rPr>
              <w:t>A.DVN.DVE</w:t>
            </w:r>
            <w:r w:rsidR="0093506D" w:rsidRPr="00292E8D">
              <w:rPr>
                <w:rFonts w:cs="Gentium Plus"/>
                <w:sz w:val="18"/>
                <w:szCs w:val="18"/>
              </w:rPr>
              <w:t>, No. 976).</w:t>
            </w:r>
          </w:p>
          <w:p w14:paraId="240296C3" w14:textId="75F0DA15" w:rsidR="002378F9" w:rsidRPr="00292E8D" w:rsidRDefault="002378F9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Pr="002378F9">
              <w:rPr>
                <w:rFonts w:cs="Gentium Plus"/>
                <w:i/>
                <w:iCs/>
                <w:sz w:val="18"/>
                <w:szCs w:val="18"/>
              </w:rPr>
              <w:t>A.(AMD)</w:t>
            </w:r>
            <w:r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Pr="00292E8D">
              <w:rPr>
                <w:rFonts w:cs="Gentium Plus"/>
                <w:sz w:val="18"/>
                <w:szCs w:val="18"/>
              </w:rPr>
              <w:t xml:space="preserve">No. </w:t>
            </w:r>
            <w:r>
              <w:rPr>
                <w:rFonts w:cs="Gentium Plus"/>
                <w:sz w:val="18"/>
                <w:szCs w:val="18"/>
              </w:rPr>
              <w:t xml:space="preserve">16, </w:t>
            </w:r>
            <w:r w:rsidRPr="00051E5F">
              <w:rPr>
                <w:rFonts w:cs="Gentium Plus"/>
                <w:sz w:val="18"/>
                <w:szCs w:val="18"/>
              </w:rPr>
              <w:t>Gömlek No. 72</w:t>
            </w:r>
            <w:r w:rsidRPr="00292E8D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FE3742" w:rsidRPr="0093506D" w14:paraId="24B7D9BB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9" w:type="dxa"/>
          </w:tcPr>
          <w:p w14:paraId="5096783F" w14:textId="77777777" w:rsidR="00FE3742" w:rsidRPr="004C3904" w:rsidRDefault="00FE374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16" w:type="dxa"/>
          </w:tcPr>
          <w:p w14:paraId="378FDA56" w14:textId="59139D7D" w:rsidR="00FE3742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FE3742" w:rsidRPr="00292E8D">
              <w:rPr>
                <w:rFonts w:cs="Gentium Plus"/>
                <w:i/>
                <w:iCs/>
                <w:sz w:val="18"/>
                <w:szCs w:val="18"/>
              </w:rPr>
              <w:t>Defter Kodu</w:t>
            </w:r>
            <w:r w:rsidR="00FE3742" w:rsidRPr="00292E8D">
              <w:rPr>
                <w:rFonts w:cs="Gentium Plus"/>
                <w:sz w:val="18"/>
                <w:szCs w:val="18"/>
              </w:rPr>
              <w:t xml:space="preserve">, No. Numarası, </w:t>
            </w:r>
            <w:r w:rsidR="0017209D" w:rsidRPr="00292E8D">
              <w:rPr>
                <w:rFonts w:cs="Gentium Plus"/>
                <w:sz w:val="18"/>
                <w:szCs w:val="18"/>
              </w:rPr>
              <w:t>(</w:t>
            </w:r>
            <w:r w:rsidR="00745FF7" w:rsidRPr="00292E8D">
              <w:rPr>
                <w:rFonts w:cs="Gentium Plus"/>
                <w:sz w:val="18"/>
                <w:szCs w:val="18"/>
              </w:rPr>
              <w:t>varsa</w:t>
            </w:r>
            <w:r w:rsidR="0017209D" w:rsidRPr="00292E8D">
              <w:rPr>
                <w:rFonts w:cs="Gentium Plus"/>
                <w:sz w:val="18"/>
                <w:szCs w:val="18"/>
              </w:rPr>
              <w:t>)</w:t>
            </w:r>
            <w:r w:rsidR="00745FF7" w:rsidRPr="00292E8D">
              <w:rPr>
                <w:rFonts w:cs="Gentium Plus"/>
                <w:sz w:val="18"/>
                <w:szCs w:val="18"/>
              </w:rPr>
              <w:t xml:space="preserve"> Gömlek</w:t>
            </w:r>
            <w:r w:rsidR="00FE3742" w:rsidRPr="00292E8D">
              <w:rPr>
                <w:rFonts w:cs="Gentium Plus"/>
                <w:sz w:val="18"/>
                <w:szCs w:val="18"/>
              </w:rPr>
              <w:t xml:space="preserve"> No. Numarası)</w:t>
            </w:r>
          </w:p>
        </w:tc>
      </w:tr>
      <w:tr w:rsidR="00FE3742" w:rsidRPr="0093506D" w14:paraId="1FC02DC1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9" w:type="dxa"/>
          </w:tcPr>
          <w:p w14:paraId="3C288F29" w14:textId="77777777" w:rsidR="00FE3742" w:rsidRPr="004C3904" w:rsidRDefault="00FE374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6" w:type="dxa"/>
          </w:tcPr>
          <w:p w14:paraId="5898389E" w14:textId="34FCA36A" w:rsidR="00745FF7" w:rsidRPr="00292E8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745FF7" w:rsidRPr="00292E8D">
              <w:rPr>
                <w:rFonts w:cs="Gentium Plus"/>
                <w:i/>
                <w:iCs/>
                <w:sz w:val="18"/>
                <w:szCs w:val="18"/>
              </w:rPr>
              <w:t>A.DVNS.ASK.MHM.d</w:t>
            </w:r>
            <w:proofErr w:type="spellEnd"/>
            <w:r w:rsidR="00745FF7" w:rsidRPr="00292E8D">
              <w:rPr>
                <w:rFonts w:cs="Gentium Plus"/>
                <w:sz w:val="18"/>
                <w:szCs w:val="18"/>
              </w:rPr>
              <w:t>, No. 989, Gömlek No. 7).</w:t>
            </w:r>
          </w:p>
          <w:p w14:paraId="4B63776B" w14:textId="77777777" w:rsidR="00FE374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45FF7" w:rsidRPr="00292E8D">
              <w:rPr>
                <w:rFonts w:cs="Gentium Plus"/>
                <w:i/>
                <w:iCs/>
                <w:sz w:val="18"/>
                <w:szCs w:val="18"/>
              </w:rPr>
              <w:t>A.DVN.DVE</w:t>
            </w:r>
            <w:r w:rsidR="00745FF7" w:rsidRPr="00292E8D">
              <w:rPr>
                <w:rFonts w:cs="Gentium Plus"/>
                <w:sz w:val="18"/>
                <w:szCs w:val="18"/>
              </w:rPr>
              <w:t>, No. 976).</w:t>
            </w:r>
          </w:p>
          <w:p w14:paraId="1EE70539" w14:textId="50DC4145" w:rsidR="002378F9" w:rsidRPr="00292E8D" w:rsidRDefault="002378F9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Pr="002378F9">
              <w:rPr>
                <w:rFonts w:cs="Gentium Plus"/>
                <w:i/>
                <w:iCs/>
                <w:sz w:val="18"/>
                <w:szCs w:val="18"/>
              </w:rPr>
              <w:t>A.(AMD)</w:t>
            </w:r>
            <w:r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Pr="00292E8D">
              <w:rPr>
                <w:rFonts w:cs="Gentium Plus"/>
                <w:sz w:val="18"/>
                <w:szCs w:val="18"/>
              </w:rPr>
              <w:t xml:space="preserve">No. </w:t>
            </w:r>
            <w:r>
              <w:rPr>
                <w:rFonts w:cs="Gentium Plus"/>
                <w:sz w:val="18"/>
                <w:szCs w:val="18"/>
              </w:rPr>
              <w:t xml:space="preserve">16, </w:t>
            </w:r>
            <w:r w:rsidRPr="00051E5F">
              <w:rPr>
                <w:rFonts w:cs="Gentium Plus"/>
                <w:sz w:val="18"/>
                <w:szCs w:val="18"/>
              </w:rPr>
              <w:t>Gömlek No. 72</w:t>
            </w:r>
            <w:r w:rsidRPr="00292E8D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FE3742" w:rsidRPr="0093506D" w14:paraId="7A27123E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9" w:type="dxa"/>
          </w:tcPr>
          <w:p w14:paraId="2AA81AFC" w14:textId="77777777" w:rsidR="00FE3742" w:rsidRPr="004C3904" w:rsidRDefault="00FE374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16" w:type="dxa"/>
          </w:tcPr>
          <w:p w14:paraId="0E1FEF2C" w14:textId="3BBBB8EE" w:rsidR="00FE3742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FE3742" w:rsidRPr="00292E8D">
              <w:rPr>
                <w:rFonts w:cs="Gentium Plus"/>
                <w:i/>
                <w:iCs/>
                <w:sz w:val="18"/>
                <w:szCs w:val="18"/>
              </w:rPr>
              <w:t>Defter Kodu</w:t>
            </w:r>
            <w:r w:rsidR="00FE3742" w:rsidRPr="00292E8D">
              <w:rPr>
                <w:rFonts w:cs="Gentium Plus"/>
                <w:sz w:val="18"/>
                <w:szCs w:val="18"/>
              </w:rPr>
              <w:t xml:space="preserve">, No. Numarası, </w:t>
            </w:r>
            <w:r w:rsidR="0017209D" w:rsidRPr="00292E8D">
              <w:rPr>
                <w:rFonts w:cs="Gentium Plus"/>
                <w:sz w:val="18"/>
                <w:szCs w:val="18"/>
              </w:rPr>
              <w:t>(</w:t>
            </w:r>
            <w:r w:rsidR="00745FF7" w:rsidRPr="00292E8D">
              <w:rPr>
                <w:rFonts w:cs="Gentium Plus"/>
                <w:sz w:val="18"/>
                <w:szCs w:val="18"/>
              </w:rPr>
              <w:t>varsa</w:t>
            </w:r>
            <w:r w:rsidR="0017209D" w:rsidRPr="00292E8D">
              <w:rPr>
                <w:rFonts w:cs="Gentium Plus"/>
                <w:sz w:val="18"/>
                <w:szCs w:val="18"/>
              </w:rPr>
              <w:t>)</w:t>
            </w:r>
            <w:r w:rsidR="00745FF7" w:rsidRPr="00292E8D">
              <w:rPr>
                <w:rFonts w:cs="Gentium Plus"/>
                <w:sz w:val="18"/>
                <w:szCs w:val="18"/>
              </w:rPr>
              <w:t xml:space="preserve"> Gömlek </w:t>
            </w:r>
            <w:r w:rsidR="00FE3742" w:rsidRPr="00292E8D">
              <w:rPr>
                <w:rFonts w:cs="Gentium Plus"/>
                <w:sz w:val="18"/>
                <w:szCs w:val="18"/>
              </w:rPr>
              <w:t>No. Numarası</w:t>
            </w:r>
            <w:r w:rsidR="00745FF7" w:rsidRPr="00292E8D">
              <w:rPr>
                <w:rFonts w:cs="Gentium Plus"/>
                <w:sz w:val="18"/>
                <w:szCs w:val="18"/>
              </w:rPr>
              <w:t>, Varak No.</w:t>
            </w:r>
            <w:r w:rsidR="00FE3742" w:rsidRPr="00292E8D">
              <w:rPr>
                <w:rFonts w:cs="Gentium Plus"/>
                <w:sz w:val="18"/>
                <w:szCs w:val="18"/>
              </w:rPr>
              <w:t>)</w:t>
            </w:r>
          </w:p>
        </w:tc>
      </w:tr>
      <w:tr w:rsidR="00FE3742" w:rsidRPr="0093506D" w14:paraId="6722EFED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9" w:type="dxa"/>
          </w:tcPr>
          <w:p w14:paraId="47F3DB9E" w14:textId="77777777" w:rsidR="00FE3742" w:rsidRPr="004C3904" w:rsidRDefault="00FE374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6" w:type="dxa"/>
          </w:tcPr>
          <w:p w14:paraId="0AB09974" w14:textId="71D706CF" w:rsidR="00745FF7" w:rsidRPr="00292E8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745FF7" w:rsidRPr="00292E8D">
              <w:rPr>
                <w:rFonts w:cs="Gentium Plus"/>
                <w:i/>
                <w:iCs/>
                <w:sz w:val="18"/>
                <w:szCs w:val="18"/>
              </w:rPr>
              <w:t>A.DVNS.ASK.MHM.d</w:t>
            </w:r>
            <w:proofErr w:type="spellEnd"/>
            <w:r w:rsidR="00745FF7" w:rsidRPr="00292E8D">
              <w:rPr>
                <w:rFonts w:cs="Gentium Plus"/>
                <w:sz w:val="18"/>
                <w:szCs w:val="18"/>
              </w:rPr>
              <w:t>, No. 989, Gömlek No. 7, 1a.).</w:t>
            </w:r>
          </w:p>
          <w:p w14:paraId="34344387" w14:textId="77777777" w:rsidR="00FE3742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745FF7" w:rsidRPr="00292E8D">
              <w:rPr>
                <w:rFonts w:cs="Gentium Plus"/>
                <w:i/>
                <w:iCs/>
                <w:sz w:val="18"/>
                <w:szCs w:val="18"/>
              </w:rPr>
              <w:t>A.DVN.DVE</w:t>
            </w:r>
            <w:r w:rsidR="00745FF7" w:rsidRPr="00292E8D">
              <w:rPr>
                <w:rFonts w:cs="Gentium Plus"/>
                <w:sz w:val="18"/>
                <w:szCs w:val="18"/>
              </w:rPr>
              <w:t>, No. 976, 61a).</w:t>
            </w:r>
          </w:p>
          <w:p w14:paraId="526AD2B9" w14:textId="3C77B8F3" w:rsidR="002378F9" w:rsidRPr="00292E8D" w:rsidRDefault="002378F9" w:rsidP="002378F9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Pr="002378F9">
              <w:rPr>
                <w:rFonts w:cs="Gentium Plus"/>
                <w:i/>
                <w:iCs/>
                <w:sz w:val="18"/>
                <w:szCs w:val="18"/>
              </w:rPr>
              <w:t>A.(AMD)</w:t>
            </w:r>
            <w:r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Pr="00292E8D">
              <w:rPr>
                <w:rFonts w:cs="Gentium Plus"/>
                <w:sz w:val="18"/>
                <w:szCs w:val="18"/>
              </w:rPr>
              <w:t xml:space="preserve">No. </w:t>
            </w:r>
            <w:r>
              <w:rPr>
                <w:rFonts w:cs="Gentium Plus"/>
                <w:sz w:val="18"/>
                <w:szCs w:val="18"/>
              </w:rPr>
              <w:t xml:space="preserve">16, </w:t>
            </w:r>
            <w:r w:rsidRPr="00051E5F">
              <w:rPr>
                <w:rFonts w:cs="Gentium Plus"/>
                <w:sz w:val="18"/>
                <w:szCs w:val="18"/>
              </w:rPr>
              <w:t>Gömlek No. 72</w:t>
            </w:r>
            <w:r w:rsidRPr="00292E8D">
              <w:rPr>
                <w:rFonts w:cs="Gentium Plus"/>
                <w:sz w:val="18"/>
                <w:szCs w:val="18"/>
              </w:rPr>
              <w:t>, 1a).</w:t>
            </w:r>
          </w:p>
        </w:tc>
      </w:tr>
      <w:tr w:rsidR="006A3BAB" w:rsidRPr="0093506D" w14:paraId="168FDFE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9" w:type="dxa"/>
          </w:tcPr>
          <w:p w14:paraId="425B4671" w14:textId="77777777" w:rsidR="006A3BAB" w:rsidRPr="004C3904" w:rsidRDefault="006A3BAB" w:rsidP="006A3BAB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16" w:type="dxa"/>
          </w:tcPr>
          <w:p w14:paraId="42AA33BE" w14:textId="41D0BF52" w:rsidR="006A3BAB" w:rsidRPr="00051E5F" w:rsidRDefault="008B56D3" w:rsidP="006A3BAB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051E5F">
              <w:rPr>
                <w:rFonts w:cs="Gentium Plus"/>
                <w:sz w:val="18"/>
                <w:szCs w:val="18"/>
              </w:rPr>
              <w:t xml:space="preserve">Arşiv Adı Kısaltması, Arşiv Adı. </w:t>
            </w:r>
            <w:r w:rsidRPr="00051E5F">
              <w:rPr>
                <w:rFonts w:cs="Gentium Plus"/>
                <w:i/>
                <w:iCs/>
                <w:sz w:val="18"/>
                <w:szCs w:val="18"/>
              </w:rPr>
              <w:t>Defter Adı [Defter Kodu]</w:t>
            </w:r>
            <w:r w:rsidRPr="00051E5F">
              <w:rPr>
                <w:rFonts w:cs="Gentium Plus"/>
                <w:sz w:val="18"/>
                <w:szCs w:val="18"/>
              </w:rPr>
              <w:t>. No. Numarası, (varsa) Gömlek No. Numarası. (varsa) Erişim Adresi</w:t>
            </w:r>
          </w:p>
        </w:tc>
      </w:tr>
      <w:tr w:rsidR="008B56D3" w:rsidRPr="0093506D" w14:paraId="67713C0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29" w:type="dxa"/>
          </w:tcPr>
          <w:p w14:paraId="288E9A7C" w14:textId="77777777" w:rsidR="008B56D3" w:rsidRPr="004C3904" w:rsidRDefault="008B56D3" w:rsidP="008B56D3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16" w:type="dxa"/>
          </w:tcPr>
          <w:p w14:paraId="08EB1295" w14:textId="7774A3A9" w:rsidR="00992A72" w:rsidRPr="0098059E" w:rsidRDefault="00992A72" w:rsidP="008B56D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051E5F">
              <w:rPr>
                <w:rFonts w:cs="Gentium Plus"/>
                <w:sz w:val="18"/>
                <w:szCs w:val="18"/>
              </w:rPr>
              <w:t>BOA,</w:t>
            </w:r>
            <w:r w:rsidRPr="00051E5F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5041AE">
              <w:rPr>
                <w:rFonts w:cs="Gentium Plus"/>
                <w:sz w:val="18"/>
                <w:szCs w:val="18"/>
              </w:rPr>
              <w:t>Osmanlı Arşivi</w:t>
            </w:r>
            <w:r w:rsidRPr="00051E5F">
              <w:rPr>
                <w:rFonts w:cs="Gentium Plus"/>
                <w:i/>
                <w:iCs/>
                <w:sz w:val="18"/>
                <w:szCs w:val="18"/>
              </w:rPr>
              <w:t>.</w:t>
            </w:r>
            <w:r w:rsidRPr="00051E5F">
              <w:rPr>
                <w:rFonts w:cs="Gentium Plus"/>
                <w:sz w:val="18"/>
                <w:szCs w:val="18"/>
              </w:rPr>
              <w:t xml:space="preserve"> </w:t>
            </w:r>
            <w:r w:rsidRPr="00051E5F">
              <w:rPr>
                <w:rFonts w:cs="Gentium Plus"/>
                <w:i/>
                <w:iCs/>
                <w:sz w:val="18"/>
                <w:szCs w:val="18"/>
              </w:rPr>
              <w:t xml:space="preserve">Bâb-ı </w:t>
            </w:r>
            <w:proofErr w:type="spellStart"/>
            <w:r w:rsidRPr="00051E5F">
              <w:rPr>
                <w:rFonts w:cs="Gentium Plus"/>
                <w:i/>
                <w:iCs/>
                <w:sz w:val="18"/>
                <w:szCs w:val="18"/>
              </w:rPr>
              <w:t>Âsafî</w:t>
            </w:r>
            <w:proofErr w:type="spellEnd"/>
            <w:r w:rsidRPr="00051E5F">
              <w:rPr>
                <w:rFonts w:cs="Gentium Plus"/>
                <w:i/>
                <w:iCs/>
                <w:sz w:val="18"/>
                <w:szCs w:val="18"/>
              </w:rPr>
              <w:t xml:space="preserve">- </w:t>
            </w:r>
            <w:proofErr w:type="spellStart"/>
            <w:r w:rsidRPr="00051E5F">
              <w:rPr>
                <w:rFonts w:cs="Gentium Plus"/>
                <w:i/>
                <w:iCs/>
                <w:sz w:val="18"/>
                <w:szCs w:val="18"/>
              </w:rPr>
              <w:t>Âmedî</w:t>
            </w:r>
            <w:proofErr w:type="spellEnd"/>
            <w:r w:rsidRPr="00051E5F">
              <w:rPr>
                <w:rFonts w:cs="Gentium Plus"/>
                <w:i/>
                <w:iCs/>
                <w:sz w:val="18"/>
                <w:szCs w:val="18"/>
              </w:rPr>
              <w:t xml:space="preserve"> Kalemi [A.(AMD)]. </w:t>
            </w:r>
            <w:r w:rsidRPr="00051E5F">
              <w:rPr>
                <w:rFonts w:cs="Gentium Plus"/>
                <w:sz w:val="18"/>
                <w:szCs w:val="18"/>
              </w:rPr>
              <w:t xml:space="preserve">No. 16, Gömlek No. </w:t>
            </w:r>
            <w:r w:rsidRPr="0098059E">
              <w:rPr>
                <w:rFonts w:cs="Gentium Plus"/>
                <w:sz w:val="18"/>
                <w:szCs w:val="18"/>
              </w:rPr>
              <w:t xml:space="preserve">72. </w:t>
            </w:r>
            <w:hyperlink r:id="rId174" w:history="1">
              <w:r w:rsidRPr="0098059E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katalog.devletarsivleri.gov.tr</w:t>
              </w:r>
            </w:hyperlink>
          </w:p>
          <w:p w14:paraId="3D349A99" w14:textId="77777777" w:rsidR="00992A72" w:rsidRPr="0098059E" w:rsidRDefault="00992A72" w:rsidP="008B56D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8059E">
              <w:rPr>
                <w:rFonts w:cs="Gentium Plus"/>
                <w:sz w:val="18"/>
                <w:szCs w:val="18"/>
              </w:rPr>
              <w:t xml:space="preserve">BOA, Osmanlı Arşivi. </w:t>
            </w:r>
            <w:r w:rsidRPr="0098059E">
              <w:rPr>
                <w:rFonts w:cs="Gentium Plus"/>
                <w:i/>
                <w:iCs/>
                <w:sz w:val="18"/>
                <w:szCs w:val="18"/>
              </w:rPr>
              <w:t xml:space="preserve">Düvel-i Ecnebiye Belgeleri [A.DVN.DVE]. </w:t>
            </w:r>
            <w:r w:rsidRPr="0098059E">
              <w:rPr>
                <w:rFonts w:cs="Gentium Plus"/>
                <w:sz w:val="18"/>
                <w:szCs w:val="18"/>
              </w:rPr>
              <w:t>No. 976. https://katalog.devletarsivleri.gov.tr</w:t>
            </w:r>
          </w:p>
          <w:p w14:paraId="217D8558" w14:textId="6E680EB7" w:rsidR="008B56D3" w:rsidRPr="00051E5F" w:rsidRDefault="00992A72" w:rsidP="008B56D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8059E">
              <w:rPr>
                <w:rFonts w:cs="Gentium Plus"/>
                <w:sz w:val="18"/>
                <w:szCs w:val="18"/>
              </w:rPr>
              <w:t xml:space="preserve">BOA, Osmanlı Arşivi. </w:t>
            </w:r>
            <w:proofErr w:type="spellStart"/>
            <w:r w:rsidRPr="0098059E">
              <w:rPr>
                <w:rFonts w:cs="Gentium Plus"/>
                <w:i/>
                <w:iCs/>
                <w:sz w:val="18"/>
                <w:szCs w:val="18"/>
              </w:rPr>
              <w:t>Mühimme</w:t>
            </w:r>
            <w:proofErr w:type="spellEnd"/>
            <w:r w:rsidRPr="0098059E">
              <w:rPr>
                <w:rFonts w:cs="Gentium Plus"/>
                <w:i/>
                <w:iCs/>
                <w:sz w:val="18"/>
                <w:szCs w:val="18"/>
              </w:rPr>
              <w:t xml:space="preserve">-i </w:t>
            </w:r>
            <w:proofErr w:type="spellStart"/>
            <w:r w:rsidRPr="0098059E">
              <w:rPr>
                <w:rFonts w:cs="Gentium Plus"/>
                <w:i/>
                <w:iCs/>
                <w:sz w:val="18"/>
                <w:szCs w:val="18"/>
              </w:rPr>
              <w:t>Asâkir</w:t>
            </w:r>
            <w:proofErr w:type="spellEnd"/>
            <w:r w:rsidRPr="0098059E">
              <w:rPr>
                <w:rFonts w:cs="Gentium Plus"/>
                <w:i/>
                <w:iCs/>
                <w:sz w:val="18"/>
                <w:szCs w:val="18"/>
              </w:rPr>
              <w:t xml:space="preserve"> Defterleri </w:t>
            </w:r>
            <w:r w:rsidRPr="0098059E">
              <w:rPr>
                <w:rFonts w:cs="Gentium Plus"/>
                <w:sz w:val="18"/>
                <w:szCs w:val="18"/>
              </w:rPr>
              <w:t>[</w:t>
            </w:r>
            <w:proofErr w:type="spellStart"/>
            <w:r w:rsidRPr="0098059E">
              <w:rPr>
                <w:rFonts w:cs="Gentium Plus"/>
                <w:i/>
                <w:iCs/>
                <w:sz w:val="18"/>
                <w:szCs w:val="18"/>
              </w:rPr>
              <w:t>A.DVNS.ASK.MHM.d</w:t>
            </w:r>
            <w:proofErr w:type="spellEnd"/>
            <w:r w:rsidRPr="0098059E">
              <w:rPr>
                <w:rFonts w:cs="Gentium Plus"/>
                <w:i/>
                <w:iCs/>
                <w:sz w:val="18"/>
                <w:szCs w:val="18"/>
              </w:rPr>
              <w:t xml:space="preserve">]. </w:t>
            </w:r>
            <w:r w:rsidRPr="0098059E">
              <w:rPr>
                <w:rFonts w:cs="Gentium Plus"/>
                <w:sz w:val="18"/>
                <w:szCs w:val="18"/>
              </w:rPr>
              <w:t xml:space="preserve">No. 989, Gömlek No. 7. </w:t>
            </w:r>
            <w:hyperlink r:id="rId175" w:history="1">
              <w:r w:rsidRPr="0098059E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katalog.devletarsivleri.gov.tr</w:t>
              </w:r>
            </w:hyperlink>
          </w:p>
        </w:tc>
      </w:tr>
    </w:tbl>
    <w:p w14:paraId="7E9AF020" w14:textId="3E244F15" w:rsidR="006B3044" w:rsidRPr="002378F9" w:rsidRDefault="006B3044" w:rsidP="002378F9">
      <w:pPr>
        <w:spacing w:before="0"/>
        <w:ind w:left="567" w:firstLine="0"/>
        <w:rPr>
          <w:sz w:val="4"/>
          <w:szCs w:val="8"/>
        </w:rPr>
      </w:pPr>
    </w:p>
    <w:p w14:paraId="1B752DEB" w14:textId="2B0DF842" w:rsidR="006407EE" w:rsidRDefault="006407EE" w:rsidP="003E02E1">
      <w:pPr>
        <w:pStyle w:val="Balk2"/>
        <w:numPr>
          <w:ilvl w:val="0"/>
          <w:numId w:val="62"/>
        </w:numPr>
      </w:pPr>
      <w:bookmarkStart w:id="322" w:name="_Toc37480977"/>
      <w:r>
        <w:lastRenderedPageBreak/>
        <w:t>Kadı Sicilleri</w:t>
      </w:r>
      <w:bookmarkEnd w:id="322"/>
    </w:p>
    <w:p w14:paraId="26D1BA97" w14:textId="7C68E0C5" w:rsidR="006C152A" w:rsidRPr="00694F90" w:rsidRDefault="006C152A" w:rsidP="002F6D85">
      <w:pPr>
        <w:pStyle w:val="Balk3"/>
        <w:numPr>
          <w:ilvl w:val="1"/>
          <w:numId w:val="62"/>
        </w:numPr>
      </w:pPr>
      <w:bookmarkStart w:id="323" w:name="_Toc20088128"/>
      <w:bookmarkStart w:id="324" w:name="_Toc20098409"/>
      <w:bookmarkStart w:id="325" w:name="_Toc20175498"/>
      <w:bookmarkStart w:id="326" w:name="_Toc20251824"/>
      <w:bookmarkStart w:id="327" w:name="_Toc37480978"/>
      <w:r>
        <w:t>Kad</w:t>
      </w:r>
      <w:r w:rsidR="00BF4CD3">
        <w:t>ı</w:t>
      </w:r>
      <w:r>
        <w:t xml:space="preserve"> Sicil</w:t>
      </w:r>
      <w:r w:rsidR="00663770">
        <w:t>i</w:t>
      </w:r>
      <w:r>
        <w:t>-</w:t>
      </w:r>
      <w:r w:rsidR="00317124">
        <w:t>Matbu</w:t>
      </w:r>
      <w:bookmarkEnd w:id="323"/>
      <w:bookmarkEnd w:id="324"/>
      <w:bookmarkEnd w:id="325"/>
      <w:bookmarkEnd w:id="326"/>
      <w:bookmarkEnd w:id="32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984"/>
        <w:gridCol w:w="6361"/>
      </w:tblGrid>
      <w:tr w:rsidR="006407EE" w:rsidRPr="0063720A" w14:paraId="421097E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220786F" w14:textId="77777777" w:rsidR="006407EE" w:rsidRPr="004C3904" w:rsidRDefault="006407E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1695" w:type="dxa"/>
          </w:tcPr>
          <w:p w14:paraId="72B91968" w14:textId="6E54F7D6" w:rsidR="006407EE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6407EE" w:rsidRPr="00292E8D">
              <w:rPr>
                <w:rFonts w:cs="Gentium Plus"/>
                <w:i/>
                <w:iCs/>
                <w:sz w:val="18"/>
                <w:szCs w:val="18"/>
              </w:rPr>
              <w:t>Kadı Sicili Adı,</w:t>
            </w:r>
            <w:r w:rsidR="006407EE" w:rsidRPr="00292E8D">
              <w:rPr>
                <w:rFonts w:cs="Gentium Plus"/>
                <w:sz w:val="18"/>
                <w:szCs w:val="18"/>
              </w:rPr>
              <w:t xml:space="preserve"> Yıl</w:t>
            </w:r>
            <w:r w:rsidR="006F6271" w:rsidRPr="00292E8D">
              <w:rPr>
                <w:rFonts w:cs="Gentium Plus"/>
                <w:sz w:val="18"/>
                <w:szCs w:val="18"/>
              </w:rPr>
              <w:t>ı</w:t>
            </w:r>
            <w:r w:rsidR="006407EE" w:rsidRPr="00292E8D">
              <w:rPr>
                <w:rFonts w:cs="Gentium Plus"/>
                <w:sz w:val="18"/>
                <w:szCs w:val="18"/>
              </w:rPr>
              <w:t xml:space="preserve">). </w:t>
            </w:r>
          </w:p>
        </w:tc>
      </w:tr>
      <w:tr w:rsidR="006407EE" w:rsidRPr="0063720A" w14:paraId="2804C35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19F5833" w14:textId="77777777" w:rsidR="006407EE" w:rsidRPr="004C3904" w:rsidRDefault="006407E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1695" w:type="dxa"/>
          </w:tcPr>
          <w:p w14:paraId="29075E9E" w14:textId="4BCBB841" w:rsidR="006407EE" w:rsidRPr="00292E8D" w:rsidRDefault="004D50C3" w:rsidP="0007514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6F6271" w:rsidRPr="00292E8D">
              <w:rPr>
                <w:rFonts w:cs="Gentium Plus"/>
                <w:i/>
                <w:iCs/>
                <w:sz w:val="18"/>
                <w:szCs w:val="18"/>
              </w:rPr>
              <w:t>Galata Mahkemesi 90 Numaralı Sicil</w:t>
            </w:r>
            <w:r w:rsidR="006F6271" w:rsidRPr="00292E8D">
              <w:rPr>
                <w:rFonts w:cs="Gentium Plus"/>
                <w:sz w:val="18"/>
                <w:szCs w:val="18"/>
              </w:rPr>
              <w:t>,</w:t>
            </w:r>
            <w:r w:rsidR="00D13699" w:rsidRPr="00292E8D">
              <w:rPr>
                <w:rFonts w:cs="Gentium Plus"/>
                <w:sz w:val="18"/>
                <w:szCs w:val="18"/>
              </w:rPr>
              <w:t xml:space="preserve"> 2012)</w:t>
            </w:r>
          </w:p>
          <w:p w14:paraId="1AC58ED2" w14:textId="7F269FB2" w:rsidR="006407EE" w:rsidRPr="00292E8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6F6271" w:rsidRPr="00292E8D">
              <w:rPr>
                <w:rFonts w:cs="Gentium Plus"/>
                <w:i/>
                <w:iCs/>
                <w:sz w:val="18"/>
                <w:szCs w:val="18"/>
              </w:rPr>
              <w:t>İstanbul</w:t>
            </w:r>
            <w:proofErr w:type="spellEnd"/>
            <w:r w:rsidR="006F6271" w:rsidRPr="00292E8D">
              <w:rPr>
                <w:rFonts w:cs="Gentium Plus"/>
                <w:i/>
                <w:iCs/>
                <w:sz w:val="18"/>
                <w:szCs w:val="18"/>
              </w:rPr>
              <w:t xml:space="preserve"> Kadı Sicilleri </w:t>
            </w:r>
            <w:proofErr w:type="spellStart"/>
            <w:r w:rsidR="006F6271" w:rsidRPr="00292E8D">
              <w:rPr>
                <w:rFonts w:cs="Gentium Plus"/>
                <w:i/>
                <w:iCs/>
                <w:sz w:val="18"/>
                <w:szCs w:val="18"/>
              </w:rPr>
              <w:t>Eyüb</w:t>
            </w:r>
            <w:proofErr w:type="spellEnd"/>
            <w:r w:rsidR="006F6271" w:rsidRPr="00292E8D">
              <w:rPr>
                <w:rFonts w:cs="Gentium Plus"/>
                <w:i/>
                <w:iCs/>
                <w:sz w:val="18"/>
                <w:szCs w:val="18"/>
              </w:rPr>
              <w:t xml:space="preserve"> Mahkemesi 49 Numaralı Sicil</w:t>
            </w:r>
            <w:r w:rsidR="006F6271" w:rsidRPr="00292E8D">
              <w:rPr>
                <w:rFonts w:cs="Gentium Plus"/>
                <w:sz w:val="18"/>
                <w:szCs w:val="18"/>
              </w:rPr>
              <w:t xml:space="preserve">, </w:t>
            </w:r>
            <w:r w:rsidR="00D13699" w:rsidRPr="00292E8D">
              <w:rPr>
                <w:rFonts w:cs="Gentium Plus"/>
                <w:sz w:val="18"/>
                <w:szCs w:val="18"/>
              </w:rPr>
              <w:t>2011).</w:t>
            </w:r>
          </w:p>
        </w:tc>
      </w:tr>
      <w:tr w:rsidR="00D13699" w:rsidRPr="0063720A" w14:paraId="7F74B8A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9C6AB28" w14:textId="77777777" w:rsidR="00D13699" w:rsidRPr="004C3904" w:rsidRDefault="00D1369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1695" w:type="dxa"/>
          </w:tcPr>
          <w:p w14:paraId="35A11378" w14:textId="564B4404" w:rsidR="00D13699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>Kadı Sicili Adı,</w:t>
            </w:r>
            <w:r w:rsidR="00D13699" w:rsidRPr="00292E8D">
              <w:rPr>
                <w:rFonts w:cs="Gentium Plus"/>
                <w:sz w:val="18"/>
                <w:szCs w:val="18"/>
              </w:rPr>
              <w:t xml:space="preserve"> Yılı). </w:t>
            </w:r>
          </w:p>
        </w:tc>
      </w:tr>
      <w:tr w:rsidR="00D13699" w:rsidRPr="0063720A" w14:paraId="0868BDD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BDE0677" w14:textId="77777777" w:rsidR="00D13699" w:rsidRPr="004C3904" w:rsidRDefault="00D1369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1695" w:type="dxa"/>
          </w:tcPr>
          <w:p w14:paraId="6C1E41F3" w14:textId="7FB4B33F" w:rsidR="00D13699" w:rsidRPr="00292E8D" w:rsidRDefault="004D50C3" w:rsidP="0007514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>Galata Mahkemesi 90 Numaralı Sicil</w:t>
            </w:r>
            <w:r w:rsidR="00D13699" w:rsidRPr="00292E8D">
              <w:rPr>
                <w:rFonts w:cs="Gentium Plus"/>
                <w:sz w:val="18"/>
                <w:szCs w:val="18"/>
              </w:rPr>
              <w:t>, 2012)</w:t>
            </w:r>
          </w:p>
          <w:p w14:paraId="6540F7A1" w14:textId="004444B2" w:rsidR="00D13699" w:rsidRPr="00292E8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>İstanbul</w:t>
            </w:r>
            <w:proofErr w:type="spellEnd"/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 xml:space="preserve"> Kadı Sicilleri </w:t>
            </w:r>
            <w:proofErr w:type="spellStart"/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>Eyüb</w:t>
            </w:r>
            <w:proofErr w:type="spellEnd"/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 xml:space="preserve"> Mahkemesi 49 Numaralı Sicil</w:t>
            </w:r>
            <w:r w:rsidR="00D13699" w:rsidRPr="00292E8D">
              <w:rPr>
                <w:rFonts w:cs="Gentium Plus"/>
                <w:sz w:val="18"/>
                <w:szCs w:val="18"/>
              </w:rPr>
              <w:t>, 2011).</w:t>
            </w:r>
          </w:p>
        </w:tc>
      </w:tr>
      <w:tr w:rsidR="006F6271" w:rsidRPr="0063720A" w14:paraId="2A1A1D5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548DA72" w14:textId="77777777" w:rsidR="006F6271" w:rsidRPr="004C3904" w:rsidRDefault="006F627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1695" w:type="dxa"/>
          </w:tcPr>
          <w:p w14:paraId="46F1175D" w14:textId="297E8E78" w:rsidR="006F6271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6F6271" w:rsidRPr="00292E8D">
              <w:rPr>
                <w:rFonts w:cs="Gentium Plus"/>
                <w:i/>
                <w:iCs/>
                <w:sz w:val="18"/>
                <w:szCs w:val="18"/>
              </w:rPr>
              <w:t>Kadı Sicili Adı,</w:t>
            </w:r>
            <w:r w:rsidR="006F6271" w:rsidRPr="00292E8D">
              <w:rPr>
                <w:rFonts w:cs="Gentium Plus"/>
                <w:sz w:val="18"/>
                <w:szCs w:val="18"/>
              </w:rPr>
              <w:t xml:space="preserve"> Yılı, Sayfa Numarası). </w:t>
            </w:r>
          </w:p>
        </w:tc>
      </w:tr>
      <w:tr w:rsidR="006F6271" w:rsidRPr="0063720A" w14:paraId="6576FA8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E50C57" w14:textId="77777777" w:rsidR="006F6271" w:rsidRPr="004C3904" w:rsidRDefault="006F627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1695" w:type="dxa"/>
          </w:tcPr>
          <w:p w14:paraId="770E153F" w14:textId="794B6ABB" w:rsidR="00D13699" w:rsidRPr="00292E8D" w:rsidRDefault="004D50C3" w:rsidP="0007514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>Galata Mahkemesi 90 Numaralı Sicil</w:t>
            </w:r>
            <w:r w:rsidR="00D13699" w:rsidRPr="00292E8D">
              <w:rPr>
                <w:rFonts w:cs="Gentium Plus"/>
                <w:sz w:val="18"/>
                <w:szCs w:val="18"/>
              </w:rPr>
              <w:t>, 2012, 45)</w:t>
            </w:r>
          </w:p>
          <w:p w14:paraId="05428F10" w14:textId="10FEE553" w:rsidR="006F6271" w:rsidRPr="00292E8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>İstanbul</w:t>
            </w:r>
            <w:proofErr w:type="spellEnd"/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 xml:space="preserve"> Kadı Sicilleri </w:t>
            </w:r>
            <w:proofErr w:type="spellStart"/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>Eyüb</w:t>
            </w:r>
            <w:proofErr w:type="spellEnd"/>
            <w:r w:rsidR="00D13699" w:rsidRPr="00292E8D">
              <w:rPr>
                <w:rFonts w:cs="Gentium Plus"/>
                <w:i/>
                <w:iCs/>
                <w:sz w:val="18"/>
                <w:szCs w:val="18"/>
              </w:rPr>
              <w:t xml:space="preserve"> Mahkemesi 49 Numaralı Sicil</w:t>
            </w:r>
            <w:r w:rsidR="00D13699" w:rsidRPr="00292E8D">
              <w:rPr>
                <w:rFonts w:cs="Gentium Plus"/>
                <w:sz w:val="18"/>
                <w:szCs w:val="18"/>
              </w:rPr>
              <w:t>, 2011, 67).</w:t>
            </w:r>
          </w:p>
        </w:tc>
      </w:tr>
      <w:tr w:rsidR="0063720A" w:rsidRPr="0063720A" w14:paraId="5E7208F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760335" w14:textId="77777777" w:rsidR="0063720A" w:rsidRPr="004C3904" w:rsidRDefault="0063720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1695" w:type="dxa"/>
          </w:tcPr>
          <w:p w14:paraId="6A65CCE3" w14:textId="46F0347F" w:rsidR="0063720A" w:rsidRPr="00292E8D" w:rsidRDefault="0063720A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92E8D">
              <w:rPr>
                <w:rFonts w:cs="Gentium Plus"/>
                <w:i/>
                <w:iCs/>
                <w:sz w:val="18"/>
                <w:szCs w:val="18"/>
              </w:rPr>
              <w:t xml:space="preserve">Sicil Adı (Yılı). </w:t>
            </w:r>
            <w:r w:rsidR="001A1A40" w:rsidRPr="00292E8D">
              <w:rPr>
                <w:rFonts w:cs="Gentium Plus"/>
                <w:sz w:val="18"/>
                <w:szCs w:val="18"/>
              </w:rPr>
              <w:t>h</w:t>
            </w:r>
            <w:r w:rsidRPr="00292E8D">
              <w:rPr>
                <w:rFonts w:cs="Gentium Plus"/>
                <w:sz w:val="18"/>
                <w:szCs w:val="18"/>
              </w:rPr>
              <w:t xml:space="preserve">az. Adı Soyadı. </w:t>
            </w:r>
            <w:r w:rsidR="00B66F97" w:rsidRPr="00292E8D">
              <w:rPr>
                <w:rFonts w:cs="Gentium Plus"/>
                <w:sz w:val="18"/>
                <w:szCs w:val="18"/>
              </w:rPr>
              <w:t>Basım</w:t>
            </w:r>
            <w:r w:rsidRPr="00292E8D">
              <w:rPr>
                <w:rFonts w:cs="Gentium Plus"/>
                <w:sz w:val="18"/>
                <w:szCs w:val="18"/>
              </w:rPr>
              <w:t xml:space="preserve"> Yeri: Yayıncı</w:t>
            </w:r>
            <w:r w:rsidR="008F10D0">
              <w:rPr>
                <w:rFonts w:cs="Gentium Plus"/>
                <w:sz w:val="18"/>
                <w:szCs w:val="18"/>
              </w:rPr>
              <w:t>, x. Basım</w:t>
            </w:r>
            <w:r w:rsidR="00ED2DC3">
              <w:rPr>
                <w:rFonts w:cs="Gentium Plus"/>
                <w:sz w:val="18"/>
                <w:szCs w:val="18"/>
              </w:rPr>
              <w:t>, Basım Yılı.</w:t>
            </w:r>
            <w:r w:rsidRPr="00292E8D">
              <w:rPr>
                <w:rFonts w:cs="Gentium Plus"/>
                <w:sz w:val="18"/>
                <w:szCs w:val="18"/>
              </w:rPr>
              <w:t xml:space="preserve"> Erişim Adresi</w:t>
            </w:r>
          </w:p>
        </w:tc>
      </w:tr>
      <w:tr w:rsidR="0063720A" w:rsidRPr="0063720A" w14:paraId="6AFBEEB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7CFBAA9" w14:textId="77777777" w:rsidR="0063720A" w:rsidRPr="004C3904" w:rsidRDefault="0063720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1695" w:type="dxa"/>
          </w:tcPr>
          <w:p w14:paraId="6B280893" w14:textId="5B4C8D16" w:rsidR="00992A72" w:rsidRPr="0098059E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92E8D">
              <w:rPr>
                <w:rFonts w:cs="Gentium Plus"/>
                <w:i/>
                <w:iCs/>
                <w:sz w:val="18"/>
                <w:szCs w:val="18"/>
              </w:rPr>
              <w:t>Galata Mahkemesi 90 Numaralı Sicil (1073-1074/1663).</w:t>
            </w:r>
            <w:r w:rsidRPr="00292E8D">
              <w:rPr>
                <w:rFonts w:cs="Gentium Plus"/>
                <w:sz w:val="18"/>
                <w:szCs w:val="18"/>
              </w:rPr>
              <w:t xml:space="preserve"> haz. Fuat Recep </w:t>
            </w:r>
            <w:r w:rsidR="00CB3467">
              <w:rPr>
                <w:rFonts w:cs="Gentium Plus"/>
                <w:sz w:val="18"/>
                <w:szCs w:val="18"/>
              </w:rPr>
              <w:t>-</w:t>
            </w:r>
            <w:r w:rsidRPr="00292E8D">
              <w:rPr>
                <w:rFonts w:cs="Gentium Plus"/>
                <w:sz w:val="18"/>
                <w:szCs w:val="18"/>
              </w:rPr>
              <w:t xml:space="preserve"> Salih Kahriman. </w:t>
            </w:r>
            <w:proofErr w:type="spellStart"/>
            <w:r w:rsidRPr="00292E8D">
              <w:rPr>
                <w:rFonts w:cs="Gentium Plus"/>
                <w:sz w:val="18"/>
                <w:szCs w:val="18"/>
              </w:rPr>
              <w:t>İstanbul</w:t>
            </w:r>
            <w:proofErr w:type="spellEnd"/>
            <w:r w:rsidRPr="00292E8D">
              <w:rPr>
                <w:rFonts w:cs="Gentium Plus"/>
                <w:sz w:val="18"/>
                <w:szCs w:val="18"/>
              </w:rPr>
              <w:t>: İSAM Yayınları, 2012</w:t>
            </w:r>
            <w:r w:rsidRPr="0098059E">
              <w:rPr>
                <w:rFonts w:cs="Gentium Plus"/>
                <w:sz w:val="18"/>
                <w:szCs w:val="18"/>
              </w:rPr>
              <w:t>.</w:t>
            </w:r>
            <w:r w:rsidRPr="0098059E">
              <w:rPr>
                <w:sz w:val="18"/>
                <w:szCs w:val="18"/>
              </w:rPr>
              <w:t xml:space="preserve"> </w:t>
            </w:r>
            <w:hyperlink r:id="rId176" w:history="1">
              <w:r w:rsidRPr="0098059E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www.kadisicilleri.org/index.php</w:t>
              </w:r>
            </w:hyperlink>
          </w:p>
          <w:p w14:paraId="36AB76DE" w14:textId="23D77FB2" w:rsidR="0063720A" w:rsidRPr="00292E8D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98059E">
              <w:rPr>
                <w:rFonts w:cs="Gentium Plus"/>
                <w:i/>
                <w:iCs/>
                <w:sz w:val="18"/>
                <w:szCs w:val="18"/>
              </w:rPr>
              <w:t>İstanbul</w:t>
            </w:r>
            <w:proofErr w:type="spellEnd"/>
            <w:r w:rsidRPr="0098059E">
              <w:rPr>
                <w:rFonts w:cs="Gentium Plus"/>
                <w:i/>
                <w:iCs/>
                <w:sz w:val="18"/>
                <w:szCs w:val="18"/>
              </w:rPr>
              <w:t xml:space="preserve"> Kadı Sicilleri </w:t>
            </w:r>
            <w:proofErr w:type="spellStart"/>
            <w:r w:rsidRPr="0098059E">
              <w:rPr>
                <w:rFonts w:cs="Gentium Plus"/>
                <w:i/>
                <w:iCs/>
                <w:sz w:val="18"/>
                <w:szCs w:val="18"/>
              </w:rPr>
              <w:t>Eyüb</w:t>
            </w:r>
            <w:proofErr w:type="spellEnd"/>
            <w:r w:rsidRPr="0098059E">
              <w:rPr>
                <w:rFonts w:cs="Gentium Plus"/>
                <w:i/>
                <w:iCs/>
                <w:sz w:val="18"/>
                <w:szCs w:val="18"/>
              </w:rPr>
              <w:t xml:space="preserve"> (</w:t>
            </w:r>
            <w:proofErr w:type="spellStart"/>
            <w:r w:rsidRPr="0098059E">
              <w:rPr>
                <w:rFonts w:cs="Gentium Plus"/>
                <w:i/>
                <w:iCs/>
                <w:sz w:val="18"/>
                <w:szCs w:val="18"/>
              </w:rPr>
              <w:t>Havâss-ı</w:t>
            </w:r>
            <w:proofErr w:type="spellEnd"/>
            <w:r w:rsidRPr="0098059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98059E">
              <w:rPr>
                <w:rFonts w:cs="Gentium Plus"/>
                <w:i/>
                <w:iCs/>
                <w:sz w:val="18"/>
                <w:szCs w:val="18"/>
              </w:rPr>
              <w:t>Refîa</w:t>
            </w:r>
            <w:proofErr w:type="spellEnd"/>
            <w:r w:rsidRPr="0098059E">
              <w:rPr>
                <w:rFonts w:cs="Gentium Plus"/>
                <w:i/>
                <w:iCs/>
                <w:sz w:val="18"/>
                <w:szCs w:val="18"/>
              </w:rPr>
              <w:t>) Mahkemesi 49 Numaralı Sicil (1054/1644).</w:t>
            </w:r>
            <w:r w:rsidRPr="0098059E">
              <w:rPr>
                <w:rFonts w:cs="Gentium Plus"/>
                <w:sz w:val="18"/>
                <w:szCs w:val="18"/>
              </w:rPr>
              <w:t xml:space="preserve"> haz. </w:t>
            </w:r>
            <w:proofErr w:type="spellStart"/>
            <w:r w:rsidRPr="0098059E">
              <w:rPr>
                <w:rFonts w:cs="Gentium Plus"/>
                <w:sz w:val="18"/>
                <w:szCs w:val="18"/>
              </w:rPr>
              <w:t>Ayşe</w:t>
            </w:r>
            <w:proofErr w:type="spellEnd"/>
            <w:r w:rsidRPr="0098059E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98059E">
              <w:rPr>
                <w:rFonts w:cs="Gentium Plus"/>
                <w:sz w:val="18"/>
                <w:szCs w:val="18"/>
              </w:rPr>
              <w:t>Seyyide</w:t>
            </w:r>
            <w:proofErr w:type="spellEnd"/>
            <w:r w:rsidRPr="0098059E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98059E">
              <w:rPr>
                <w:rFonts w:cs="Gentium Plus"/>
                <w:sz w:val="18"/>
                <w:szCs w:val="18"/>
              </w:rPr>
              <w:t>Adıgüzel</w:t>
            </w:r>
            <w:proofErr w:type="spellEnd"/>
            <w:r w:rsidRPr="0098059E">
              <w:rPr>
                <w:rFonts w:cs="Gentium Plus"/>
                <w:sz w:val="18"/>
                <w:szCs w:val="18"/>
              </w:rPr>
              <w:t xml:space="preserve"> </w:t>
            </w:r>
            <w:r w:rsidR="00CB3467" w:rsidRPr="0098059E">
              <w:rPr>
                <w:rFonts w:cs="Gentium Plus"/>
                <w:sz w:val="18"/>
                <w:szCs w:val="18"/>
              </w:rPr>
              <w:t>-</w:t>
            </w:r>
            <w:r w:rsidRPr="0098059E">
              <w:rPr>
                <w:rFonts w:cs="Gentium Plus"/>
                <w:sz w:val="18"/>
                <w:szCs w:val="18"/>
              </w:rPr>
              <w:t xml:space="preserve"> Zeynep Trabzonlu. </w:t>
            </w:r>
            <w:proofErr w:type="spellStart"/>
            <w:r w:rsidRPr="0098059E">
              <w:rPr>
                <w:rFonts w:cs="Gentium Plus"/>
                <w:sz w:val="18"/>
                <w:szCs w:val="18"/>
              </w:rPr>
              <w:t>İstanbul</w:t>
            </w:r>
            <w:proofErr w:type="spellEnd"/>
            <w:r w:rsidRPr="0098059E">
              <w:rPr>
                <w:rFonts w:cs="Gentium Plus"/>
                <w:sz w:val="18"/>
                <w:szCs w:val="18"/>
              </w:rPr>
              <w:t>: İSAM Yayınları, 2011.</w:t>
            </w:r>
            <w:r w:rsidRPr="0098059E">
              <w:rPr>
                <w:sz w:val="18"/>
                <w:szCs w:val="18"/>
              </w:rPr>
              <w:t xml:space="preserve"> </w:t>
            </w:r>
            <w:hyperlink r:id="rId177" w:history="1">
              <w:r w:rsidRPr="0098059E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www.kadisicilleri.org/index.php</w:t>
              </w:r>
            </w:hyperlink>
          </w:p>
        </w:tc>
      </w:tr>
    </w:tbl>
    <w:p w14:paraId="16A68645" w14:textId="4F780AC4" w:rsidR="006B3044" w:rsidRPr="00292E8D" w:rsidRDefault="006B3044" w:rsidP="00555A69">
      <w:pPr>
        <w:ind w:left="567" w:firstLine="0"/>
        <w:rPr>
          <w:sz w:val="2"/>
          <w:szCs w:val="6"/>
        </w:rPr>
      </w:pPr>
    </w:p>
    <w:p w14:paraId="4C0EB730" w14:textId="17BBA781" w:rsidR="001F73C6" w:rsidRPr="00694F90" w:rsidRDefault="001F73C6" w:rsidP="002F6D85">
      <w:pPr>
        <w:pStyle w:val="Balk3"/>
        <w:numPr>
          <w:ilvl w:val="1"/>
          <w:numId w:val="62"/>
        </w:numPr>
        <w:spacing w:before="60" w:after="0"/>
        <w:ind w:left="924" w:hanging="357"/>
      </w:pPr>
      <w:bookmarkStart w:id="328" w:name="_Toc20088129"/>
      <w:bookmarkStart w:id="329" w:name="_Toc20098410"/>
      <w:bookmarkStart w:id="330" w:name="_Toc20175499"/>
      <w:bookmarkStart w:id="331" w:name="_Toc20251825"/>
      <w:bookmarkStart w:id="332" w:name="_Toc37480979"/>
      <w:r>
        <w:lastRenderedPageBreak/>
        <w:t>Kad</w:t>
      </w:r>
      <w:r w:rsidR="00BF4CD3">
        <w:t>ı</w:t>
      </w:r>
      <w:r>
        <w:t xml:space="preserve"> Sicil</w:t>
      </w:r>
      <w:r w:rsidR="00D24484">
        <w:t>i</w:t>
      </w:r>
      <w:r>
        <w:t>-</w:t>
      </w:r>
      <w:r w:rsidR="0063720A">
        <w:t>Arşivde</w:t>
      </w:r>
      <w:bookmarkEnd w:id="328"/>
      <w:bookmarkEnd w:id="329"/>
      <w:bookmarkEnd w:id="330"/>
      <w:bookmarkEnd w:id="331"/>
      <w:bookmarkEnd w:id="33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515"/>
        <w:gridCol w:w="6830"/>
      </w:tblGrid>
      <w:tr w:rsidR="001F73C6" w:rsidRPr="0063720A" w14:paraId="2112BD7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3BA4E396" w14:textId="77777777" w:rsidR="001F73C6" w:rsidRPr="004C3904" w:rsidRDefault="001F73C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65" w:type="dxa"/>
          </w:tcPr>
          <w:p w14:paraId="3FBBC21E" w14:textId="123B0430" w:rsidR="001F73C6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F73C6" w:rsidRPr="00292E8D">
              <w:rPr>
                <w:rFonts w:cs="Gentium Plus"/>
                <w:i/>
                <w:iCs/>
                <w:sz w:val="18"/>
                <w:szCs w:val="18"/>
              </w:rPr>
              <w:t xml:space="preserve">Kadı Sicili Adı, </w:t>
            </w:r>
            <w:r w:rsidR="001F73C6" w:rsidRPr="00292E8D">
              <w:rPr>
                <w:rFonts w:cs="Gentium Plus"/>
                <w:sz w:val="18"/>
                <w:szCs w:val="18"/>
              </w:rPr>
              <w:t>Yıl</w:t>
            </w:r>
            <w:r w:rsidR="0063720A" w:rsidRPr="00292E8D">
              <w:rPr>
                <w:rFonts w:cs="Gentium Plus"/>
                <w:sz w:val="18"/>
                <w:szCs w:val="18"/>
              </w:rPr>
              <w:t>ı</w:t>
            </w:r>
            <w:r w:rsidR="001F73C6" w:rsidRPr="00292E8D">
              <w:rPr>
                <w:rFonts w:cs="Gentium Plus"/>
                <w:sz w:val="18"/>
                <w:szCs w:val="18"/>
              </w:rPr>
              <w:t xml:space="preserve">). </w:t>
            </w:r>
          </w:p>
        </w:tc>
      </w:tr>
      <w:tr w:rsidR="001F73C6" w:rsidRPr="0063720A" w14:paraId="368FA08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66FB130F" w14:textId="77777777" w:rsidR="001F73C6" w:rsidRPr="004C3904" w:rsidRDefault="001F73C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472D7934" w14:textId="7399D7C2" w:rsidR="001F73C6" w:rsidRPr="00292E8D" w:rsidRDefault="004D50C3" w:rsidP="0007514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i/>
                <w:iCs/>
                <w:sz w:val="18"/>
                <w:szCs w:val="18"/>
              </w:rPr>
              <w:t xml:space="preserve">... </w:t>
            </w:r>
            <w:r w:rsidR="000B3FC1" w:rsidRPr="000B3FC1">
              <w:rPr>
                <w:rFonts w:cs="Gentium Plus"/>
                <w:sz w:val="18"/>
                <w:szCs w:val="18"/>
              </w:rPr>
              <w:t>(</w:t>
            </w:r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 xml:space="preserve">Kayseri Sancağı </w:t>
            </w:r>
            <w:proofErr w:type="spellStart"/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>Şer'îye</w:t>
            </w:r>
            <w:proofErr w:type="spellEnd"/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 xml:space="preserve"> Sicil Defteri, </w:t>
            </w:r>
            <w:r w:rsidR="0063720A" w:rsidRPr="00292E8D">
              <w:rPr>
                <w:rFonts w:cs="Gentium Plus"/>
                <w:sz w:val="18"/>
                <w:szCs w:val="18"/>
              </w:rPr>
              <w:t>1334-1336</w:t>
            </w:r>
            <w:r w:rsidR="001F73C6" w:rsidRPr="00292E8D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63720A" w:rsidRPr="0063720A" w14:paraId="3C56D6B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3F0F00D6" w14:textId="77777777" w:rsidR="0063720A" w:rsidRPr="004C3904" w:rsidRDefault="0063720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65" w:type="dxa"/>
          </w:tcPr>
          <w:p w14:paraId="3D9FF3C0" w14:textId="0DB7BDED" w:rsidR="0063720A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 xml:space="preserve">Kadı Sicili Adı, </w:t>
            </w:r>
            <w:r w:rsidR="0063720A" w:rsidRPr="00292E8D">
              <w:rPr>
                <w:rFonts w:cs="Gentium Plus"/>
                <w:sz w:val="18"/>
                <w:szCs w:val="18"/>
              </w:rPr>
              <w:t xml:space="preserve">Yılı). </w:t>
            </w:r>
          </w:p>
        </w:tc>
      </w:tr>
      <w:tr w:rsidR="0063720A" w:rsidRPr="0063720A" w14:paraId="2818EAA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6A779BF1" w14:textId="77777777" w:rsidR="0063720A" w:rsidRPr="004C3904" w:rsidRDefault="0063720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233AF6C0" w14:textId="214C9D1C" w:rsidR="0063720A" w:rsidRPr="00292E8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i/>
                <w:iCs/>
                <w:sz w:val="18"/>
                <w:szCs w:val="18"/>
              </w:rPr>
              <w:t xml:space="preserve">... </w:t>
            </w:r>
            <w:r w:rsidR="000B3FC1" w:rsidRPr="000B3FC1">
              <w:rPr>
                <w:rFonts w:cs="Gentium Plus"/>
                <w:sz w:val="18"/>
                <w:szCs w:val="18"/>
              </w:rPr>
              <w:t>(</w:t>
            </w:r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 xml:space="preserve">Kayseri Sancağı </w:t>
            </w:r>
            <w:proofErr w:type="spellStart"/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>Şer'îye</w:t>
            </w:r>
            <w:proofErr w:type="spellEnd"/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 xml:space="preserve"> Sicil Defteri, </w:t>
            </w:r>
            <w:r w:rsidR="0063720A" w:rsidRPr="00292E8D">
              <w:rPr>
                <w:rFonts w:cs="Gentium Plus"/>
                <w:sz w:val="18"/>
                <w:szCs w:val="18"/>
              </w:rPr>
              <w:t>1334-1336).</w:t>
            </w:r>
          </w:p>
        </w:tc>
      </w:tr>
      <w:tr w:rsidR="0063720A" w:rsidRPr="0063720A" w14:paraId="79D1E43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5EEE1C3F" w14:textId="77777777" w:rsidR="0063720A" w:rsidRPr="004C3904" w:rsidRDefault="0063720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65" w:type="dxa"/>
          </w:tcPr>
          <w:p w14:paraId="6FBE7D18" w14:textId="14E08848" w:rsidR="0063720A" w:rsidRPr="00292E8D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 xml:space="preserve">Kadı Sicili Adı, </w:t>
            </w:r>
            <w:r w:rsidR="0063720A" w:rsidRPr="00292E8D">
              <w:rPr>
                <w:rFonts w:cs="Gentium Plus"/>
                <w:sz w:val="18"/>
                <w:szCs w:val="18"/>
              </w:rPr>
              <w:t xml:space="preserve">Yılı). </w:t>
            </w:r>
          </w:p>
        </w:tc>
      </w:tr>
      <w:tr w:rsidR="0063720A" w:rsidRPr="0063720A" w14:paraId="245C74D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042E3FB3" w14:textId="77777777" w:rsidR="0063720A" w:rsidRPr="004C3904" w:rsidRDefault="0063720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17D3687E" w14:textId="57133D65" w:rsidR="0063720A" w:rsidRPr="00292E8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i/>
                <w:iCs/>
                <w:sz w:val="18"/>
                <w:szCs w:val="18"/>
              </w:rPr>
              <w:t xml:space="preserve">... </w:t>
            </w:r>
            <w:r w:rsidR="000B3FC1" w:rsidRPr="000B3FC1">
              <w:rPr>
                <w:rFonts w:cs="Gentium Plus"/>
                <w:sz w:val="18"/>
                <w:szCs w:val="18"/>
              </w:rPr>
              <w:t>(</w:t>
            </w:r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 xml:space="preserve">Kayseri Sancağı </w:t>
            </w:r>
            <w:proofErr w:type="spellStart"/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>Şer'îye</w:t>
            </w:r>
            <w:proofErr w:type="spellEnd"/>
            <w:r w:rsidR="0063720A" w:rsidRPr="00292E8D">
              <w:rPr>
                <w:rFonts w:cs="Gentium Plus"/>
                <w:i/>
                <w:iCs/>
                <w:sz w:val="18"/>
                <w:szCs w:val="18"/>
              </w:rPr>
              <w:t xml:space="preserve"> Sicil Defteri, </w:t>
            </w:r>
            <w:r w:rsidR="0063720A" w:rsidRPr="00292E8D">
              <w:rPr>
                <w:rFonts w:cs="Gentium Plus"/>
                <w:sz w:val="18"/>
                <w:szCs w:val="18"/>
              </w:rPr>
              <w:t>1334-1336, 62-63).</w:t>
            </w:r>
          </w:p>
        </w:tc>
      </w:tr>
      <w:tr w:rsidR="0063720A" w:rsidRPr="0063720A" w14:paraId="1F7BBDB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09FBA930" w14:textId="77777777" w:rsidR="0063720A" w:rsidRPr="004C3904" w:rsidRDefault="0063720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65" w:type="dxa"/>
          </w:tcPr>
          <w:p w14:paraId="16964FB0" w14:textId="3E6AB605" w:rsidR="0063720A" w:rsidRPr="00292E8D" w:rsidRDefault="0063720A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92E8D">
              <w:rPr>
                <w:rFonts w:cs="Gentium Plus"/>
                <w:i/>
                <w:iCs/>
                <w:sz w:val="18"/>
                <w:szCs w:val="18"/>
              </w:rPr>
              <w:t>Sicil Adı (Yılı).</w:t>
            </w:r>
            <w:r w:rsidRPr="00292E8D">
              <w:rPr>
                <w:rFonts w:cs="Gentium Plus"/>
                <w:sz w:val="18"/>
                <w:szCs w:val="18"/>
              </w:rPr>
              <w:t xml:space="preserve"> Kütüphane/Arşiv Adı, Koleksiyon Adı, No. Numarası. Erişim Adresi</w:t>
            </w:r>
          </w:p>
        </w:tc>
      </w:tr>
      <w:tr w:rsidR="0063720A" w:rsidRPr="0063720A" w14:paraId="605E2BF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692A312E" w14:textId="77777777" w:rsidR="0063720A" w:rsidRPr="004C3904" w:rsidRDefault="0063720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12945A70" w14:textId="2E019EC5" w:rsidR="0063720A" w:rsidRPr="00292E8D" w:rsidRDefault="0063720A" w:rsidP="00292E8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92E8D">
              <w:rPr>
                <w:rFonts w:cs="Gentium Plus"/>
                <w:i/>
                <w:iCs/>
                <w:sz w:val="18"/>
                <w:szCs w:val="18"/>
              </w:rPr>
              <w:t xml:space="preserve">Kayseri Sancağı </w:t>
            </w:r>
            <w:proofErr w:type="spellStart"/>
            <w:r w:rsidRPr="00292E8D">
              <w:rPr>
                <w:rFonts w:cs="Gentium Plus"/>
                <w:i/>
                <w:iCs/>
                <w:sz w:val="18"/>
                <w:szCs w:val="18"/>
              </w:rPr>
              <w:t>Şer'îye</w:t>
            </w:r>
            <w:proofErr w:type="spellEnd"/>
            <w:r w:rsidRPr="00292E8D">
              <w:rPr>
                <w:rFonts w:cs="Gentium Plus"/>
                <w:i/>
                <w:iCs/>
                <w:sz w:val="18"/>
                <w:szCs w:val="18"/>
              </w:rPr>
              <w:t xml:space="preserve"> Sicil Defteri (1334-1336). </w:t>
            </w:r>
            <w:r w:rsidRPr="00292E8D">
              <w:rPr>
                <w:rFonts w:cs="Gentium Plus"/>
                <w:sz w:val="18"/>
                <w:szCs w:val="18"/>
              </w:rPr>
              <w:t xml:space="preserve">Milli Kütüphane, No. 06 Mil </w:t>
            </w:r>
            <w:proofErr w:type="spellStart"/>
            <w:r w:rsidRPr="00292E8D">
              <w:rPr>
                <w:rFonts w:cs="Gentium Plus"/>
                <w:sz w:val="18"/>
                <w:szCs w:val="18"/>
              </w:rPr>
              <w:t>Yz</w:t>
            </w:r>
            <w:proofErr w:type="spellEnd"/>
            <w:r w:rsidRPr="00292E8D">
              <w:rPr>
                <w:rFonts w:cs="Gentium Plus"/>
                <w:sz w:val="18"/>
                <w:szCs w:val="18"/>
              </w:rPr>
              <w:t xml:space="preserve"> C 39/3, 68-90. </w:t>
            </w:r>
            <w:hyperlink r:id="rId178" w:history="1">
              <w:r w:rsidRPr="0098059E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kasif.mkutup.gov.tr/SonucDetay.aspx?MakId=857602</w:t>
              </w:r>
            </w:hyperlink>
          </w:p>
        </w:tc>
      </w:tr>
    </w:tbl>
    <w:p w14:paraId="2E1DDC68" w14:textId="7F0279B5" w:rsidR="0093506D" w:rsidRPr="00694F90" w:rsidRDefault="0093506D" w:rsidP="003E02E1">
      <w:pPr>
        <w:pStyle w:val="Balk2"/>
        <w:numPr>
          <w:ilvl w:val="0"/>
          <w:numId w:val="62"/>
        </w:numPr>
      </w:pPr>
      <w:bookmarkStart w:id="333" w:name="_Toc37480980"/>
      <w:r w:rsidRPr="00694F90">
        <w:t>Ansiklopedi</w:t>
      </w:r>
      <w:bookmarkEnd w:id="333"/>
    </w:p>
    <w:p w14:paraId="395288A4" w14:textId="1D25A678" w:rsidR="00BE5A0C" w:rsidRPr="00BE5A0C" w:rsidRDefault="0093506D" w:rsidP="002F6D85">
      <w:pPr>
        <w:pStyle w:val="Balk3"/>
        <w:numPr>
          <w:ilvl w:val="1"/>
          <w:numId w:val="62"/>
        </w:numPr>
      </w:pPr>
      <w:bookmarkStart w:id="334" w:name="_Toc20175501"/>
      <w:bookmarkStart w:id="335" w:name="_Toc20251827"/>
      <w:bookmarkStart w:id="336" w:name="_Toc37480981"/>
      <w:r w:rsidRPr="00694F90">
        <w:t>Ansiklopedi-Matbu</w:t>
      </w:r>
      <w:bookmarkEnd w:id="334"/>
      <w:bookmarkEnd w:id="335"/>
      <w:bookmarkEnd w:id="33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694F90" w14:paraId="72F6DA0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0B9E0FB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45F8C052" w14:textId="2147ADD9" w:rsidR="0093506D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BC513B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93506D" w:rsidRPr="00694F90" w14:paraId="3A3B27B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31779B8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6A5316E" w14:textId="54E35B2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Akün, 1989).</w:t>
            </w:r>
          </w:p>
          <w:p w14:paraId="6AB2E66D" w14:textId="3D6E4563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İnalcık, 1997).</w:t>
            </w:r>
          </w:p>
          <w:p w14:paraId="7A661B88" w14:textId="31969B0A" w:rsidR="00165A1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65A13" w:rsidRPr="00D56461">
              <w:rPr>
                <w:rFonts w:cs="Gentium Plus"/>
                <w:sz w:val="19"/>
                <w:szCs w:val="19"/>
              </w:rPr>
              <w:t>Yavuz, 1997).</w:t>
            </w:r>
          </w:p>
        </w:tc>
      </w:tr>
      <w:tr w:rsidR="0093506D" w:rsidRPr="00694F90" w14:paraId="0F69C68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A6E91BD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4ED9AA5E" w14:textId="561FF148" w:rsidR="0093506D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BC513B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93506D" w:rsidRPr="00694F90" w14:paraId="4A81EC5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7F1A525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C596B90" w14:textId="7A46DDE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Akün, 1989).</w:t>
            </w:r>
          </w:p>
          <w:p w14:paraId="22974A39" w14:textId="5FCA5205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İnalcık, 1997).</w:t>
            </w:r>
          </w:p>
          <w:p w14:paraId="4D803519" w14:textId="36B24FE2" w:rsidR="00165A1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65A13" w:rsidRPr="00D56461">
              <w:rPr>
                <w:rFonts w:cs="Gentium Plus"/>
                <w:sz w:val="19"/>
                <w:szCs w:val="19"/>
              </w:rPr>
              <w:t>Yavuz, 1997).</w:t>
            </w:r>
          </w:p>
        </w:tc>
      </w:tr>
      <w:tr w:rsidR="0093506D" w:rsidRPr="00694F90" w14:paraId="15CFEF2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5552497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5E69A446" w14:textId="728C66E0" w:rsidR="0093506D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BC513B">
              <w:rPr>
                <w:rFonts w:cs="Gentium Plus"/>
                <w:sz w:val="19"/>
                <w:szCs w:val="19"/>
              </w:rPr>
              <w:t>Yazar Soyadı, Yıl, Sayfa Numarası).</w:t>
            </w:r>
          </w:p>
        </w:tc>
      </w:tr>
      <w:tr w:rsidR="0093506D" w:rsidRPr="00694F90" w14:paraId="7287E43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170103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E8EB95D" w14:textId="12A86A59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Akün, 1989, 2/418).</w:t>
            </w:r>
          </w:p>
          <w:p w14:paraId="3434016C" w14:textId="64ECE4ED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İnalcık, 1997, 9/118).</w:t>
            </w:r>
          </w:p>
          <w:p w14:paraId="046A067F" w14:textId="6D27B934" w:rsidR="00165A1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65A13" w:rsidRPr="00D56461">
              <w:rPr>
                <w:rFonts w:cs="Gentium Plus"/>
                <w:sz w:val="19"/>
                <w:szCs w:val="19"/>
              </w:rPr>
              <w:t>Yavuz, 2001, 23/326).</w:t>
            </w:r>
          </w:p>
        </w:tc>
      </w:tr>
      <w:tr w:rsidR="0093506D" w:rsidRPr="00694F90" w14:paraId="3C4DA4C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4B0704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73591A2A" w14:textId="05144D73" w:rsidR="0093506D" w:rsidRPr="00BC513B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513B">
              <w:rPr>
                <w:rFonts w:cs="Gentium Plus"/>
                <w:sz w:val="19"/>
                <w:szCs w:val="19"/>
              </w:rPr>
              <w:t xml:space="preserve">Yazar Soyadı, Adı. “Madde Adı”. </w:t>
            </w:r>
            <w:r w:rsidR="00CB0CB0">
              <w:rPr>
                <w:rFonts w:cs="Gentium Plus"/>
                <w:i/>
                <w:iCs/>
                <w:sz w:val="19"/>
                <w:szCs w:val="19"/>
              </w:rPr>
              <w:t>Ansiklopedi Adı</w:t>
            </w:r>
            <w:r w:rsidR="00CB0CB0" w:rsidRPr="00CB0CB0">
              <w:rPr>
                <w:rFonts w:cs="Gentium Plus"/>
                <w:sz w:val="19"/>
                <w:szCs w:val="19"/>
              </w:rPr>
              <w:t xml:space="preserve"> (Edisyon)</w:t>
            </w:r>
            <w:r w:rsidRPr="00BC513B">
              <w:rPr>
                <w:rFonts w:cs="Gentium Plus"/>
                <w:sz w:val="19"/>
                <w:szCs w:val="19"/>
              </w:rPr>
              <w:t xml:space="preserve">. </w:t>
            </w:r>
            <w:r w:rsidR="00C40016" w:rsidRPr="00BC513B">
              <w:rPr>
                <w:rFonts w:cs="Gentium Plus"/>
                <w:sz w:val="19"/>
                <w:szCs w:val="19"/>
              </w:rPr>
              <w:t>e</w:t>
            </w:r>
            <w:r w:rsidRPr="00BC513B">
              <w:rPr>
                <w:rFonts w:cs="Gentium Plus"/>
                <w:sz w:val="19"/>
                <w:szCs w:val="19"/>
              </w:rPr>
              <w:t xml:space="preserve">d. Editör Adı Soyadı. Cilt/Sayfa Aralığı.  </w:t>
            </w:r>
            <w:r w:rsidR="00B66F97" w:rsidRPr="00BC513B">
              <w:rPr>
                <w:rFonts w:cs="Gentium Plus"/>
                <w:sz w:val="19"/>
                <w:szCs w:val="19"/>
              </w:rPr>
              <w:t>Basım</w:t>
            </w:r>
            <w:r w:rsidRPr="00BC513B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,</w:t>
            </w:r>
            <w:r w:rsidRPr="00BC513B">
              <w:rPr>
                <w:rFonts w:cs="Gentium Plus"/>
                <w:sz w:val="19"/>
                <w:szCs w:val="19"/>
              </w:rPr>
              <w:t xml:space="preserve"> Yıl.</w:t>
            </w:r>
          </w:p>
        </w:tc>
      </w:tr>
      <w:tr w:rsidR="0093506D" w:rsidRPr="00694F90" w14:paraId="1EAA4E0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9B8743E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AEDF944" w14:textId="77777777" w:rsidR="002B68DE" w:rsidRPr="0065508E" w:rsidRDefault="002B68DE" w:rsidP="002B68DE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Akün, Ömer Faruk. “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Âlî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Mustafa Efendi”.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65508E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65508E">
              <w:rPr>
                <w:rFonts w:cs="Gentium Plus"/>
                <w:sz w:val="19"/>
                <w:szCs w:val="19"/>
              </w:rPr>
              <w:t xml:space="preserve"> 2/416-417. Ankara: TDV Yayınları, 1989.</w:t>
            </w:r>
          </w:p>
          <w:p w14:paraId="16808C6F" w14:textId="4DE51042" w:rsidR="002B68DE" w:rsidRPr="0065508E" w:rsidRDefault="002B68DE" w:rsidP="002B68DE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>İnalcık, Halil. “</w:t>
            </w:r>
            <w:proofErr w:type="spellStart"/>
            <w:r w:rsidRPr="001E3C26">
              <w:rPr>
                <w:rFonts w:cs="Gentium Plus"/>
                <w:sz w:val="19"/>
                <w:szCs w:val="19"/>
              </w:rPr>
              <w:t>Selīm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I”. </w:t>
            </w:r>
            <w:proofErr w:type="spellStart"/>
            <w:r w:rsidRPr="0065508E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65508E">
              <w:rPr>
                <w:rFonts w:cs="Gentium Plus"/>
                <w:i/>
                <w:iCs/>
                <w:sz w:val="19"/>
                <w:szCs w:val="19"/>
              </w:rPr>
              <w:t>Encyclopaedia</w:t>
            </w:r>
            <w:proofErr w:type="spellEnd"/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977689">
              <w:rPr>
                <w:rFonts w:cs="Gentium Plus"/>
                <w:i/>
                <w:iCs/>
                <w:sz w:val="19"/>
                <w:szCs w:val="19"/>
              </w:rPr>
              <w:t>Islam</w:t>
            </w:r>
            <w:proofErr w:type="spellEnd"/>
            <w:r w:rsidRPr="0097768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8017A0">
              <w:rPr>
                <w:rFonts w:cs="Gentium Plus"/>
                <w:sz w:val="19"/>
                <w:szCs w:val="19"/>
              </w:rPr>
              <w:t>(New Edition).</w:t>
            </w:r>
            <w:r w:rsidRPr="0065508E">
              <w:rPr>
                <w:rFonts w:cs="Gentium Plus"/>
                <w:sz w:val="19"/>
                <w:szCs w:val="19"/>
              </w:rPr>
              <w:t xml:space="preserve"> ed. C. E. 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Bosworth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65508E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9/127-131</w:t>
            </w:r>
            <w:r w:rsidRPr="0065508E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Leiden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65508E">
              <w:rPr>
                <w:rFonts w:cs="Gentium Plus"/>
                <w:sz w:val="19"/>
                <w:szCs w:val="19"/>
              </w:rPr>
              <w:t>Brill</w:t>
            </w:r>
            <w:proofErr w:type="spellEnd"/>
            <w:r w:rsidRPr="0065508E">
              <w:rPr>
                <w:rFonts w:cs="Gentium Plus"/>
                <w:sz w:val="19"/>
                <w:szCs w:val="19"/>
              </w:rPr>
              <w:t>, 1997.</w:t>
            </w:r>
          </w:p>
          <w:p w14:paraId="0F71DFFB" w14:textId="5C9832FF" w:rsidR="00165A13" w:rsidRPr="00D56461" w:rsidRDefault="002B68DE" w:rsidP="002B68DE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5508E">
              <w:rPr>
                <w:rFonts w:cs="Gentium Plus"/>
                <w:sz w:val="19"/>
                <w:szCs w:val="19"/>
              </w:rPr>
              <w:t xml:space="preserve">Yavuz, Yusuf Şevki. “İstidlâl (Kelâm)”.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65508E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65508E">
              <w:rPr>
                <w:rFonts w:cs="Gentium Plus"/>
                <w:sz w:val="19"/>
                <w:szCs w:val="19"/>
              </w:rPr>
              <w:t>23/325-328. İstanbul: TDV Yayınları, 2001.</w:t>
            </w:r>
          </w:p>
        </w:tc>
      </w:tr>
    </w:tbl>
    <w:p w14:paraId="7CBDAB7F" w14:textId="77777777" w:rsidR="00FE2070" w:rsidRPr="00694F90" w:rsidRDefault="00FE2070" w:rsidP="002F6D85">
      <w:pPr>
        <w:pStyle w:val="Balk3"/>
        <w:numPr>
          <w:ilvl w:val="1"/>
          <w:numId w:val="62"/>
        </w:numPr>
      </w:pPr>
      <w:bookmarkStart w:id="337" w:name="_Toc37480982"/>
      <w:bookmarkStart w:id="338" w:name="_Toc20175502"/>
      <w:bookmarkStart w:id="339" w:name="_Toc20251828"/>
      <w:r w:rsidRPr="00694F90">
        <w:t>Ansiklopedi-</w:t>
      </w:r>
      <w:r>
        <w:t>Yazarsız</w:t>
      </w:r>
      <w:bookmarkEnd w:id="33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FE2070" w:rsidRPr="00F757AA" w14:paraId="05741B5E" w14:textId="77777777" w:rsidTr="00D01E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136921A6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23" w:type="dxa"/>
          </w:tcPr>
          <w:p w14:paraId="433C902E" w14:textId="2A833002" w:rsidR="00FE2070" w:rsidRPr="0065508E" w:rsidRDefault="00FE2070" w:rsidP="00D01E6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… (</w:t>
            </w:r>
            <w:r w:rsidR="00FC41C8">
              <w:rPr>
                <w:rFonts w:cs="Gentium Plus"/>
                <w:sz w:val="19"/>
                <w:szCs w:val="19"/>
              </w:rPr>
              <w:t>“</w:t>
            </w:r>
            <w:r w:rsidRPr="0065508E">
              <w:rPr>
                <w:rFonts w:cs="Gentium Plus"/>
                <w:sz w:val="19"/>
                <w:szCs w:val="19"/>
              </w:rPr>
              <w:t>Madde Adı (Alt Başlık)</w:t>
            </w:r>
            <w:r w:rsidR="00FC41C8">
              <w:rPr>
                <w:rFonts w:cs="Gentium Plus"/>
                <w:sz w:val="19"/>
                <w:szCs w:val="19"/>
              </w:rPr>
              <w:t>”</w:t>
            </w:r>
            <w:r w:rsidRPr="0065508E">
              <w:rPr>
                <w:rFonts w:cs="Gentium Plus"/>
                <w:sz w:val="19"/>
                <w:szCs w:val="19"/>
              </w:rPr>
              <w:t xml:space="preserve">, </w:t>
            </w:r>
            <w:r>
              <w:rPr>
                <w:rFonts w:cs="Gentium Plus"/>
                <w:sz w:val="19"/>
                <w:szCs w:val="19"/>
              </w:rPr>
              <w:t>Yıl)</w:t>
            </w:r>
          </w:p>
        </w:tc>
      </w:tr>
      <w:tr w:rsidR="00FE2070" w:rsidRPr="00F757AA" w14:paraId="6B003F06" w14:textId="77777777" w:rsidTr="00D01E6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24A92C7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3" w:type="dxa"/>
          </w:tcPr>
          <w:p w14:paraId="11EDCDE3" w14:textId="46228FDF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… (</w:t>
            </w:r>
            <w:r w:rsidR="00FC41C8">
              <w:rPr>
                <w:rFonts w:cs="Gentium Plus"/>
                <w:sz w:val="19"/>
                <w:szCs w:val="19"/>
              </w:rPr>
              <w:t>“</w:t>
            </w:r>
            <w:r w:rsidR="00EC51B5" w:rsidRPr="00EC51B5">
              <w:rPr>
                <w:rFonts w:cs="Gentium Plus"/>
                <w:sz w:val="19"/>
                <w:szCs w:val="19"/>
              </w:rPr>
              <w:t>Felsefe</w:t>
            </w:r>
            <w:r w:rsidR="00FC41C8">
              <w:rPr>
                <w:rFonts w:cs="Gentium Plus"/>
                <w:sz w:val="19"/>
                <w:szCs w:val="19"/>
              </w:rPr>
              <w:t>”</w:t>
            </w:r>
            <w:r>
              <w:rPr>
                <w:rFonts w:cs="Gentium Plus"/>
                <w:sz w:val="19"/>
                <w:szCs w:val="19"/>
              </w:rPr>
              <w:t>,</w:t>
            </w:r>
            <w:r w:rsidRPr="006949C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FE2070" w:rsidRPr="00F757AA" w14:paraId="221E1E2C" w14:textId="77777777" w:rsidTr="00D01E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037EC6EA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23" w:type="dxa"/>
          </w:tcPr>
          <w:p w14:paraId="31A1AAB1" w14:textId="327216AE" w:rsidR="00FE2070" w:rsidRPr="0065508E" w:rsidRDefault="00FE2070" w:rsidP="00D01E6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… (</w:t>
            </w:r>
            <w:r w:rsidR="00FC41C8">
              <w:rPr>
                <w:rFonts w:cs="Gentium Plus"/>
                <w:sz w:val="19"/>
                <w:szCs w:val="19"/>
              </w:rPr>
              <w:t>“</w:t>
            </w:r>
            <w:r w:rsidRPr="0065508E">
              <w:rPr>
                <w:rFonts w:cs="Gentium Plus"/>
                <w:sz w:val="19"/>
                <w:szCs w:val="19"/>
              </w:rPr>
              <w:t>Madde Adı (Alt Başlık)</w:t>
            </w:r>
            <w:r w:rsidR="00FC41C8">
              <w:rPr>
                <w:rFonts w:cs="Gentium Plus"/>
                <w:sz w:val="19"/>
                <w:szCs w:val="19"/>
              </w:rPr>
              <w:t>”</w:t>
            </w:r>
            <w:r w:rsidRPr="0065508E">
              <w:rPr>
                <w:rFonts w:cs="Gentium Plus"/>
                <w:sz w:val="19"/>
                <w:szCs w:val="19"/>
              </w:rPr>
              <w:t xml:space="preserve">, </w:t>
            </w:r>
            <w:r>
              <w:rPr>
                <w:rFonts w:cs="Gentium Plus"/>
                <w:sz w:val="19"/>
                <w:szCs w:val="19"/>
              </w:rPr>
              <w:t>Yıl)</w:t>
            </w:r>
          </w:p>
        </w:tc>
      </w:tr>
      <w:tr w:rsidR="00FE2070" w:rsidRPr="00F757AA" w14:paraId="304F6B8F" w14:textId="77777777" w:rsidTr="00D01E6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878379A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3" w:type="dxa"/>
          </w:tcPr>
          <w:p w14:paraId="36FA02EF" w14:textId="72D32667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… (</w:t>
            </w:r>
            <w:r w:rsidR="00FC41C8">
              <w:rPr>
                <w:rFonts w:cs="Gentium Plus"/>
                <w:sz w:val="19"/>
                <w:szCs w:val="19"/>
              </w:rPr>
              <w:t>“</w:t>
            </w:r>
            <w:r w:rsidR="00EC51B5" w:rsidRPr="00EC51B5">
              <w:rPr>
                <w:rFonts w:cs="Gentium Plus"/>
                <w:sz w:val="19"/>
                <w:szCs w:val="19"/>
              </w:rPr>
              <w:t>Felsefe</w:t>
            </w:r>
            <w:r w:rsidR="00FC41C8">
              <w:rPr>
                <w:rFonts w:cs="Gentium Plus"/>
                <w:sz w:val="19"/>
                <w:szCs w:val="19"/>
              </w:rPr>
              <w:t>”</w:t>
            </w:r>
            <w:r>
              <w:rPr>
                <w:rFonts w:cs="Gentium Plus"/>
                <w:sz w:val="19"/>
                <w:szCs w:val="19"/>
              </w:rPr>
              <w:t>,</w:t>
            </w:r>
            <w:r w:rsidRPr="006949C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FE2070" w:rsidRPr="00F757AA" w14:paraId="6DE9D5A6" w14:textId="77777777" w:rsidTr="00D01E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1DE1387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5023" w:type="dxa"/>
          </w:tcPr>
          <w:p w14:paraId="6FA0264A" w14:textId="2965E3B2" w:rsidR="00FE2070" w:rsidRPr="0065508E" w:rsidRDefault="00FE2070" w:rsidP="00D01E61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… (</w:t>
            </w:r>
            <w:r w:rsidR="00FC41C8">
              <w:rPr>
                <w:rFonts w:cs="Gentium Plus"/>
                <w:sz w:val="19"/>
                <w:szCs w:val="19"/>
              </w:rPr>
              <w:t>“</w:t>
            </w:r>
            <w:r w:rsidRPr="0065508E">
              <w:rPr>
                <w:rFonts w:cs="Gentium Plus"/>
                <w:sz w:val="19"/>
                <w:szCs w:val="19"/>
              </w:rPr>
              <w:t>Madde Adı (Alt Başlık)</w:t>
            </w:r>
            <w:r w:rsidR="00FC41C8">
              <w:rPr>
                <w:rFonts w:cs="Gentium Plus"/>
                <w:sz w:val="19"/>
                <w:szCs w:val="19"/>
              </w:rPr>
              <w:t>”</w:t>
            </w:r>
            <w:r w:rsidRPr="0065508E">
              <w:rPr>
                <w:rFonts w:cs="Gentium Plus"/>
                <w:sz w:val="19"/>
                <w:szCs w:val="19"/>
              </w:rPr>
              <w:t xml:space="preserve">, </w:t>
            </w:r>
            <w:r>
              <w:rPr>
                <w:rFonts w:cs="Gentium Plus"/>
                <w:sz w:val="19"/>
                <w:szCs w:val="19"/>
              </w:rPr>
              <w:t>Yıl, Cilt/</w:t>
            </w:r>
            <w:r w:rsidRPr="00BC513B">
              <w:rPr>
                <w:rFonts w:cs="Gentium Plus"/>
                <w:sz w:val="19"/>
                <w:szCs w:val="19"/>
              </w:rPr>
              <w:t>Sayfa Numarası</w:t>
            </w:r>
            <w:r>
              <w:rPr>
                <w:rFonts w:cs="Gentium Plus"/>
                <w:sz w:val="19"/>
                <w:szCs w:val="19"/>
              </w:rPr>
              <w:t>)</w:t>
            </w:r>
          </w:p>
        </w:tc>
      </w:tr>
      <w:tr w:rsidR="00FE2070" w:rsidRPr="00F757AA" w14:paraId="56BAA505" w14:textId="77777777" w:rsidTr="00D01E6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3EB62961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3" w:type="dxa"/>
          </w:tcPr>
          <w:p w14:paraId="6D5E539D" w14:textId="0041907D" w:rsidR="00FE2070" w:rsidRPr="0065508E" w:rsidRDefault="00FE2070" w:rsidP="00D01E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… (</w:t>
            </w:r>
            <w:r w:rsidR="00FC41C8">
              <w:rPr>
                <w:rFonts w:cs="Gentium Plus"/>
                <w:sz w:val="19"/>
                <w:szCs w:val="19"/>
              </w:rPr>
              <w:t>“</w:t>
            </w:r>
            <w:r w:rsidR="00EC51B5" w:rsidRPr="00EC51B5">
              <w:rPr>
                <w:rFonts w:cs="Gentium Plus"/>
                <w:sz w:val="19"/>
                <w:szCs w:val="19"/>
              </w:rPr>
              <w:t>Felsefe</w:t>
            </w:r>
            <w:r>
              <w:rPr>
                <w:rFonts w:cs="Gentium Plus"/>
                <w:sz w:val="19"/>
                <w:szCs w:val="19"/>
              </w:rPr>
              <w:t>,</w:t>
            </w:r>
            <w:r w:rsidRPr="006949C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2019</w:t>
            </w:r>
            <w:r w:rsidR="00FC41C8">
              <w:rPr>
                <w:rFonts w:cs="Gentium Plus"/>
                <w:sz w:val="19"/>
                <w:szCs w:val="19"/>
              </w:rPr>
              <w:t>”</w:t>
            </w:r>
            <w:r>
              <w:rPr>
                <w:rFonts w:cs="Gentium Plus"/>
                <w:sz w:val="19"/>
                <w:szCs w:val="19"/>
              </w:rPr>
              <w:t>, 3/</w:t>
            </w:r>
            <w:r w:rsidR="00EC51B5">
              <w:rPr>
                <w:rFonts w:cs="Gentium Plus"/>
                <w:sz w:val="19"/>
                <w:szCs w:val="19"/>
              </w:rPr>
              <w:t>35</w:t>
            </w:r>
            <w:r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FE2070" w:rsidRPr="00F757AA" w14:paraId="428EC1DA" w14:textId="77777777" w:rsidTr="00D01E6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51599BBD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23" w:type="dxa"/>
          </w:tcPr>
          <w:p w14:paraId="75B88337" w14:textId="77777777" w:rsidR="00FE2070" w:rsidRPr="0065508E" w:rsidRDefault="00FE2070" w:rsidP="00D01E61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17474B">
              <w:rPr>
                <w:rFonts w:cs="Gentium Plus"/>
                <w:sz w:val="18"/>
                <w:szCs w:val="18"/>
              </w:rPr>
              <w:t xml:space="preserve">“Madde Adı”. </w:t>
            </w:r>
            <w:r>
              <w:rPr>
                <w:rFonts w:cs="Gentium Plus"/>
                <w:i/>
                <w:iCs/>
                <w:sz w:val="18"/>
                <w:szCs w:val="18"/>
              </w:rPr>
              <w:t xml:space="preserve">Ansiklopedi Adı </w:t>
            </w:r>
            <w:r w:rsidRPr="00CB0CB0">
              <w:rPr>
                <w:rFonts w:cs="Gentium Plus"/>
                <w:sz w:val="18"/>
                <w:szCs w:val="18"/>
              </w:rPr>
              <w:t>(Edisyon)</w:t>
            </w:r>
            <w:r w:rsidRPr="0017474B">
              <w:rPr>
                <w:rFonts w:cs="Gentium Plus"/>
                <w:sz w:val="18"/>
                <w:szCs w:val="18"/>
              </w:rPr>
              <w:t xml:space="preserve">. </w:t>
            </w:r>
            <w:r>
              <w:rPr>
                <w:rFonts w:cs="Gentium Plus"/>
                <w:sz w:val="18"/>
                <w:szCs w:val="18"/>
              </w:rPr>
              <w:t>E</w:t>
            </w:r>
            <w:r w:rsidRPr="0017474B">
              <w:rPr>
                <w:rFonts w:cs="Gentium Plus"/>
                <w:sz w:val="18"/>
                <w:szCs w:val="18"/>
              </w:rPr>
              <w:t>d. Editör Adı Soyadı. Cilt/Sayfa Aralığı.  Basım Yeri: Yayıncı</w:t>
            </w:r>
            <w:r>
              <w:rPr>
                <w:rFonts w:cs="Gentium Plus"/>
                <w:sz w:val="18"/>
                <w:szCs w:val="18"/>
              </w:rPr>
              <w:t>, x. Basım,</w:t>
            </w:r>
            <w:r w:rsidRPr="0017474B">
              <w:rPr>
                <w:rFonts w:cs="Gentium Plus"/>
                <w:sz w:val="18"/>
                <w:szCs w:val="18"/>
              </w:rPr>
              <w:t xml:space="preserve"> Yıl.</w:t>
            </w:r>
          </w:p>
        </w:tc>
      </w:tr>
      <w:tr w:rsidR="00FE2070" w:rsidRPr="00694F90" w14:paraId="3E9EB318" w14:textId="77777777" w:rsidTr="00D01E6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71" w:type="dxa"/>
          </w:tcPr>
          <w:p w14:paraId="79AF9F2F" w14:textId="77777777" w:rsidR="00FE2070" w:rsidRPr="004C3904" w:rsidRDefault="00FE2070" w:rsidP="00D01E61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23" w:type="dxa"/>
          </w:tcPr>
          <w:p w14:paraId="617AC9DB" w14:textId="4F5DCB80" w:rsidR="00FE2070" w:rsidRPr="0065508E" w:rsidRDefault="00FE2070" w:rsidP="00D01E61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“</w:t>
            </w:r>
            <w:r w:rsidR="00EC51B5" w:rsidRPr="00EC51B5">
              <w:rPr>
                <w:rFonts w:cs="Gentium Plus"/>
                <w:sz w:val="19"/>
                <w:szCs w:val="19"/>
              </w:rPr>
              <w:t>Felsefe</w:t>
            </w:r>
            <w:r>
              <w:rPr>
                <w:rFonts w:cs="Gentium Plus"/>
                <w:sz w:val="19"/>
                <w:szCs w:val="19"/>
              </w:rPr>
              <w:t>”</w:t>
            </w:r>
            <w:r w:rsidRPr="006949C1">
              <w:rPr>
                <w:rFonts w:cs="Gentium Plus"/>
                <w:sz w:val="19"/>
                <w:szCs w:val="19"/>
              </w:rPr>
              <w:t xml:space="preserve">. </w:t>
            </w:r>
            <w:r w:rsidRPr="00A6434A">
              <w:rPr>
                <w:rFonts w:cs="Gentium Plus"/>
                <w:i/>
                <w:iCs/>
                <w:sz w:val="19"/>
                <w:szCs w:val="19"/>
              </w:rPr>
              <w:t>Temel İslam Ansiklopedisi</w:t>
            </w:r>
            <w:r w:rsidRPr="006949C1">
              <w:rPr>
                <w:rFonts w:cs="Gentium Plus"/>
                <w:sz w:val="19"/>
                <w:szCs w:val="19"/>
              </w:rPr>
              <w:t xml:space="preserve">. ed. Tuncay </w:t>
            </w:r>
            <w:proofErr w:type="spellStart"/>
            <w:r w:rsidRPr="006949C1">
              <w:rPr>
                <w:rFonts w:cs="Gentium Plus"/>
                <w:sz w:val="19"/>
                <w:szCs w:val="19"/>
              </w:rPr>
              <w:t>Başoğlu</w:t>
            </w:r>
            <w:proofErr w:type="spellEnd"/>
            <w:r w:rsidRPr="006949C1">
              <w:rPr>
                <w:rFonts w:cs="Gentium Plus"/>
                <w:sz w:val="19"/>
                <w:szCs w:val="19"/>
              </w:rPr>
              <w:t>. 3/</w:t>
            </w:r>
            <w:r w:rsidR="00EC51B5">
              <w:rPr>
                <w:rFonts w:cs="Gentium Plus"/>
                <w:sz w:val="19"/>
                <w:szCs w:val="19"/>
              </w:rPr>
              <w:t>31</w:t>
            </w:r>
            <w:r w:rsidRPr="006949C1">
              <w:rPr>
                <w:rFonts w:cs="Gentium Plus"/>
                <w:sz w:val="19"/>
                <w:szCs w:val="19"/>
              </w:rPr>
              <w:t>-</w:t>
            </w:r>
            <w:r w:rsidR="00EC51B5">
              <w:rPr>
                <w:rFonts w:cs="Gentium Plus"/>
                <w:sz w:val="19"/>
                <w:szCs w:val="19"/>
              </w:rPr>
              <w:t>36</w:t>
            </w:r>
            <w:r>
              <w:rPr>
                <w:rFonts w:cs="Gentium Plus"/>
                <w:sz w:val="19"/>
                <w:szCs w:val="19"/>
              </w:rPr>
              <w:t xml:space="preserve">. </w:t>
            </w:r>
            <w:r w:rsidRPr="006949C1">
              <w:rPr>
                <w:rFonts w:cs="Gentium Plus"/>
                <w:sz w:val="19"/>
                <w:szCs w:val="19"/>
              </w:rPr>
              <w:t xml:space="preserve">Ankara: </w:t>
            </w:r>
            <w:proofErr w:type="spellStart"/>
            <w:r w:rsidRPr="006949C1">
              <w:rPr>
                <w:rFonts w:cs="Gentium Plus"/>
                <w:sz w:val="19"/>
                <w:szCs w:val="19"/>
              </w:rPr>
              <w:t>Türkiye</w:t>
            </w:r>
            <w:proofErr w:type="spellEnd"/>
            <w:r w:rsidRPr="006949C1">
              <w:rPr>
                <w:rFonts w:cs="Gentium Plus"/>
                <w:sz w:val="19"/>
                <w:szCs w:val="19"/>
              </w:rPr>
              <w:t xml:space="preserve"> Diyanet Vakfı Yayınları - İSAM Yayınları, 2019.</w:t>
            </w:r>
          </w:p>
        </w:tc>
      </w:tr>
    </w:tbl>
    <w:p w14:paraId="6663EA7A" w14:textId="3AB27C37" w:rsidR="0093506D" w:rsidRPr="00694F90" w:rsidRDefault="0093506D" w:rsidP="002F6D85">
      <w:pPr>
        <w:pStyle w:val="Balk3"/>
        <w:numPr>
          <w:ilvl w:val="1"/>
          <w:numId w:val="62"/>
        </w:numPr>
      </w:pPr>
      <w:bookmarkStart w:id="340" w:name="_Toc37480983"/>
      <w:r w:rsidRPr="00694F90">
        <w:t>Ansiklopedi-Web</w:t>
      </w:r>
      <w:bookmarkEnd w:id="338"/>
      <w:bookmarkEnd w:id="339"/>
      <w:bookmarkEnd w:id="34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23"/>
        <w:gridCol w:w="6922"/>
      </w:tblGrid>
      <w:tr w:rsidR="0093506D" w:rsidRPr="00694F90" w14:paraId="5749A6D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227382B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23" w:type="dxa"/>
          </w:tcPr>
          <w:p w14:paraId="55A28809" w14:textId="14468455" w:rsidR="0093506D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BC513B">
              <w:rPr>
                <w:rFonts w:cs="Gentium Plus"/>
                <w:sz w:val="19"/>
                <w:szCs w:val="19"/>
              </w:rPr>
              <w:t>Yazar Soyadı, Gün Ay Yıl).</w:t>
            </w:r>
          </w:p>
        </w:tc>
      </w:tr>
      <w:tr w:rsidR="0093506D" w:rsidRPr="00694F90" w14:paraId="22F8497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F939E8A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1D35F2B2" w14:textId="0C8BD4D8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63B">
              <w:rPr>
                <w:rFonts w:cs="Gentium Plus"/>
                <w:sz w:val="19"/>
                <w:szCs w:val="19"/>
              </w:rPr>
              <w:t>Çağrıcı</w:t>
            </w:r>
            <w:r w:rsidR="0093506D" w:rsidRPr="00D56461">
              <w:rPr>
                <w:rFonts w:cs="Gentium Plus"/>
                <w:sz w:val="19"/>
                <w:szCs w:val="19"/>
              </w:rPr>
              <w:t>, 12 Temmuz 2019).</w:t>
            </w:r>
          </w:p>
          <w:p w14:paraId="27361508" w14:textId="1A99DA65" w:rsidR="0093506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Lowin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>, 13 Temmuz 2019)</w:t>
            </w:r>
            <w:r w:rsidR="00A667FF">
              <w:rPr>
                <w:rFonts w:cs="Gentium Plus"/>
                <w:sz w:val="19"/>
                <w:szCs w:val="19"/>
              </w:rPr>
              <w:t>.</w:t>
            </w:r>
          </w:p>
          <w:p w14:paraId="39AC52FB" w14:textId="2A9FC188" w:rsidR="00A667FF" w:rsidRPr="00D56461" w:rsidRDefault="00A667FF" w:rsidP="00A667F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Küçük</w:t>
            </w:r>
            <w:r w:rsidRPr="00D56461">
              <w:rPr>
                <w:rFonts w:cs="Gentium Plus"/>
                <w:sz w:val="19"/>
                <w:szCs w:val="19"/>
              </w:rPr>
              <w:t>, 1</w:t>
            </w:r>
            <w:r>
              <w:rPr>
                <w:rFonts w:cs="Gentium Plus"/>
                <w:sz w:val="19"/>
                <w:szCs w:val="19"/>
              </w:rPr>
              <w:t>6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 xml:space="preserve">Nisan </w:t>
            </w:r>
            <w:r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93506D" w:rsidRPr="00694F90" w14:paraId="4C7497A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A28263D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23" w:type="dxa"/>
          </w:tcPr>
          <w:p w14:paraId="614FC63A" w14:textId="36868F1D" w:rsidR="0093506D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BC513B">
              <w:rPr>
                <w:rFonts w:cs="Gentium Plus"/>
                <w:sz w:val="19"/>
                <w:szCs w:val="19"/>
              </w:rPr>
              <w:t>Yazar Soyadı, Gün Ay Yıl).</w:t>
            </w:r>
          </w:p>
        </w:tc>
      </w:tr>
      <w:tr w:rsidR="0093506D" w:rsidRPr="00694F90" w14:paraId="6F49B13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FE9DF4B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3A2817FD" w14:textId="2340F5F1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63B">
              <w:rPr>
                <w:rFonts w:cs="Gentium Plus"/>
                <w:sz w:val="19"/>
                <w:szCs w:val="19"/>
              </w:rPr>
              <w:t>Çağrıcı</w:t>
            </w:r>
            <w:r w:rsidR="0093506D" w:rsidRPr="00D56461">
              <w:rPr>
                <w:rFonts w:cs="Gentium Plus"/>
                <w:sz w:val="19"/>
                <w:szCs w:val="19"/>
              </w:rPr>
              <w:t>, 12 Temmuz 2019).</w:t>
            </w:r>
          </w:p>
          <w:p w14:paraId="4BB32226" w14:textId="77777777" w:rsidR="0093506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Lowin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>, 13 Temmuz 2019)</w:t>
            </w:r>
            <w:r w:rsidR="00A667FF">
              <w:rPr>
                <w:rFonts w:cs="Gentium Plus"/>
                <w:sz w:val="19"/>
                <w:szCs w:val="19"/>
              </w:rPr>
              <w:t>.</w:t>
            </w:r>
          </w:p>
          <w:p w14:paraId="2F2D1349" w14:textId="7231ACC8" w:rsidR="00A667FF" w:rsidRPr="00D56461" w:rsidRDefault="00A667FF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Küçük</w:t>
            </w:r>
            <w:r w:rsidRPr="00D56461">
              <w:rPr>
                <w:rFonts w:cs="Gentium Plus"/>
                <w:sz w:val="19"/>
                <w:szCs w:val="19"/>
              </w:rPr>
              <w:t>, 1</w:t>
            </w:r>
            <w:r>
              <w:rPr>
                <w:rFonts w:cs="Gentium Plus"/>
                <w:sz w:val="19"/>
                <w:szCs w:val="19"/>
              </w:rPr>
              <w:t>6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 xml:space="preserve">Nisan </w:t>
            </w:r>
            <w:r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93506D" w:rsidRPr="00694F90" w14:paraId="0D68F21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9202859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23" w:type="dxa"/>
          </w:tcPr>
          <w:p w14:paraId="61B8E653" w14:textId="5C345B43" w:rsidR="0093506D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BC513B">
              <w:rPr>
                <w:rFonts w:cs="Gentium Plus"/>
                <w:sz w:val="19"/>
                <w:szCs w:val="19"/>
              </w:rPr>
              <w:t>Yazar Soyadı, Gün Ay Yıl).</w:t>
            </w:r>
          </w:p>
        </w:tc>
      </w:tr>
      <w:tr w:rsidR="0093506D" w:rsidRPr="00694F90" w14:paraId="13389B7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E1B4FF1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48D69B41" w14:textId="4864B13D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63B">
              <w:rPr>
                <w:rFonts w:cs="Gentium Plus"/>
                <w:sz w:val="19"/>
                <w:szCs w:val="19"/>
              </w:rPr>
              <w:t>Çağrıcı</w:t>
            </w:r>
            <w:r w:rsidR="0093506D" w:rsidRPr="00D56461">
              <w:rPr>
                <w:rFonts w:cs="Gentium Plus"/>
                <w:sz w:val="19"/>
                <w:szCs w:val="19"/>
              </w:rPr>
              <w:t>, 12 Temmuz 2019).</w:t>
            </w:r>
          </w:p>
          <w:p w14:paraId="17692F34" w14:textId="77777777" w:rsidR="0093506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Lowin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>, 13 Temmuz 2019)</w:t>
            </w:r>
            <w:r w:rsidR="00A667FF">
              <w:rPr>
                <w:rFonts w:cs="Gentium Plus"/>
                <w:sz w:val="19"/>
                <w:szCs w:val="19"/>
              </w:rPr>
              <w:t>.</w:t>
            </w:r>
          </w:p>
          <w:p w14:paraId="6C0EEA1F" w14:textId="0A2A26A9" w:rsidR="00A667FF" w:rsidRPr="00D56461" w:rsidRDefault="00A667FF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Küçük</w:t>
            </w:r>
            <w:r w:rsidRPr="00D56461">
              <w:rPr>
                <w:rFonts w:cs="Gentium Plus"/>
                <w:sz w:val="19"/>
                <w:szCs w:val="19"/>
              </w:rPr>
              <w:t>, 1</w:t>
            </w:r>
            <w:r>
              <w:rPr>
                <w:rFonts w:cs="Gentium Plus"/>
                <w:sz w:val="19"/>
                <w:szCs w:val="19"/>
              </w:rPr>
              <w:t>6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 xml:space="preserve">Nisan </w:t>
            </w:r>
            <w:r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93506D" w:rsidRPr="00694F90" w14:paraId="72C6C28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DB166AA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23" w:type="dxa"/>
          </w:tcPr>
          <w:p w14:paraId="19BC95AD" w14:textId="29DFDA2B" w:rsidR="0093506D" w:rsidRPr="00BC513B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513B">
              <w:rPr>
                <w:rFonts w:cs="Gentium Plus"/>
                <w:sz w:val="19"/>
                <w:szCs w:val="19"/>
              </w:rPr>
              <w:t xml:space="preserve">Yazar Soyadı, Adı. “Madde Adı”. </w:t>
            </w:r>
            <w:r w:rsidR="00CB0CB0">
              <w:rPr>
                <w:rFonts w:cs="Gentium Plus"/>
                <w:i/>
                <w:iCs/>
                <w:sz w:val="19"/>
                <w:szCs w:val="19"/>
              </w:rPr>
              <w:t xml:space="preserve">Ansiklopedi Adı </w:t>
            </w:r>
            <w:r w:rsidR="00CB0CB0" w:rsidRPr="00CB0CB0">
              <w:rPr>
                <w:rFonts w:cs="Gentium Plus"/>
                <w:sz w:val="19"/>
                <w:szCs w:val="19"/>
              </w:rPr>
              <w:t>(Edisyon)</w:t>
            </w:r>
            <w:r w:rsidRPr="00BC513B">
              <w:rPr>
                <w:rFonts w:cs="Gentium Plus"/>
                <w:sz w:val="19"/>
                <w:szCs w:val="19"/>
              </w:rPr>
              <w:t>. ed. Editör Ad Soyadı.  Erişim Gün Ay Yıl. Erişim Adresi</w:t>
            </w:r>
          </w:p>
        </w:tc>
      </w:tr>
      <w:tr w:rsidR="0093506D" w:rsidRPr="00694F90" w14:paraId="2EDAD24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E215CC1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70F03C71" w14:textId="33E3612A" w:rsidR="0093506D" w:rsidRDefault="0093506D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9"/>
                <w:szCs w:val="19"/>
                <w:u w:val="none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Çağrıcı, Mustafa. “İhsan”. </w:t>
            </w:r>
            <w:r w:rsidR="0017474B"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Erişim 12 Temmuz 2019. </w:t>
            </w:r>
            <w:hyperlink r:id="rId179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islamansiklopedisi.org.tr/ihsan--iyilik</w:t>
              </w:r>
            </w:hyperlink>
          </w:p>
          <w:p w14:paraId="70A43873" w14:textId="600C9C6D" w:rsidR="00A667FF" w:rsidRPr="00B104E3" w:rsidRDefault="00A667FF" w:rsidP="00A667F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104E3">
              <w:rPr>
                <w:rFonts w:cs="Gentium Plus"/>
                <w:sz w:val="19"/>
                <w:szCs w:val="19"/>
              </w:rPr>
              <w:t>Küçük, Raşit. “</w:t>
            </w:r>
            <w:proofErr w:type="spellStart"/>
            <w:r w:rsidRPr="00B104E3">
              <w:rPr>
                <w:rFonts w:cs="Gentium Plus"/>
                <w:sz w:val="19"/>
                <w:szCs w:val="19"/>
              </w:rPr>
              <w:t>İsnad</w:t>
            </w:r>
            <w:proofErr w:type="spellEnd"/>
            <w:r w:rsidRPr="00B104E3">
              <w:rPr>
                <w:rFonts w:cs="Gentium Plus"/>
                <w:sz w:val="19"/>
                <w:szCs w:val="19"/>
              </w:rPr>
              <w:t>”</w:t>
            </w:r>
            <w:r>
              <w:rPr>
                <w:rFonts w:cs="Gentium Plus"/>
                <w:sz w:val="19"/>
                <w:szCs w:val="19"/>
              </w:rPr>
              <w:t>.</w:t>
            </w:r>
            <w:r w:rsidRPr="00B104E3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i/>
                <w:iCs/>
                <w:sz w:val="19"/>
                <w:szCs w:val="19"/>
              </w:rPr>
              <w:t>Türkiye Diyanet Vakfı İslâm Ansiklopedisi</w:t>
            </w:r>
            <w:r w:rsidRPr="00B104E3">
              <w:rPr>
                <w:rFonts w:cs="Gentium Plus"/>
                <w:sz w:val="19"/>
                <w:szCs w:val="19"/>
              </w:rPr>
              <w:t xml:space="preserve">. Erişim 16 Nisan 2019. </w:t>
            </w:r>
            <w:hyperlink r:id="rId180" w:history="1">
              <w:r w:rsidRPr="0098059E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islamansiklopedisi.org.tr/isnad--hadis</w:t>
              </w:r>
            </w:hyperlink>
            <w:r w:rsidRPr="0098059E">
              <w:rPr>
                <w:rFonts w:cs="Gentium Plus"/>
                <w:sz w:val="19"/>
                <w:szCs w:val="19"/>
              </w:rPr>
              <w:t xml:space="preserve"> </w:t>
            </w:r>
          </w:p>
          <w:p w14:paraId="4B4B9D35" w14:textId="4B4AF018" w:rsidR="0093506D" w:rsidRPr="00D56461" w:rsidRDefault="0093506D" w:rsidP="007E03C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Lowin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Shari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L</w:t>
            </w:r>
            <w:r w:rsidR="00672314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“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Isrāʾīliyyāt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”.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Encyclopaedia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of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Islam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 w:rsidR="000B3FC1" w:rsidRPr="000B3FC1">
              <w:rPr>
                <w:rFonts w:cs="Gentium Plus"/>
                <w:color w:val="000000" w:themeColor="text1"/>
                <w:sz w:val="19"/>
                <w:szCs w:val="19"/>
              </w:rPr>
              <w:t>(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3. Edisyon). ed. Kate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Fleet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 w:rsidR="007E03C5">
              <w:rPr>
                <w:rFonts w:cs="Gentium Plus"/>
                <w:color w:val="000000" w:themeColor="text1"/>
                <w:sz w:val="19"/>
                <w:szCs w:val="19"/>
              </w:rPr>
              <w:t>vd</w:t>
            </w:r>
            <w:r w:rsidR="00672314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Erişim 13 Temmuz 2019. </w:t>
            </w:r>
            <w:hyperlink r:id="rId181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ekaynaklar.mkutup.gov.tr:2097/10.1163/1573-3912_ei3_COM_32621</w:t>
              </w:r>
            </w:hyperlink>
          </w:p>
        </w:tc>
      </w:tr>
    </w:tbl>
    <w:p w14:paraId="3801E6DC" w14:textId="1E2B574C" w:rsidR="00287002" w:rsidRPr="00694F90" w:rsidRDefault="00287002" w:rsidP="003E02E1">
      <w:pPr>
        <w:pStyle w:val="Balk2"/>
        <w:numPr>
          <w:ilvl w:val="0"/>
          <w:numId w:val="62"/>
        </w:numPr>
      </w:pPr>
      <w:bookmarkStart w:id="341" w:name="_Toc37480984"/>
      <w:r w:rsidRPr="00694F90">
        <w:t>Sözlük</w:t>
      </w:r>
      <w:bookmarkEnd w:id="341"/>
    </w:p>
    <w:p w14:paraId="3C024E3A" w14:textId="5E50FEE4" w:rsidR="00287002" w:rsidRPr="00694F90" w:rsidRDefault="00287002" w:rsidP="002F6D85">
      <w:pPr>
        <w:pStyle w:val="Balk3"/>
        <w:numPr>
          <w:ilvl w:val="1"/>
          <w:numId w:val="62"/>
        </w:numPr>
      </w:pPr>
      <w:bookmarkStart w:id="342" w:name="_Toc37480985"/>
      <w:r w:rsidRPr="00694F90">
        <w:t>Sözlük</w:t>
      </w:r>
      <w:r w:rsidR="00123AB6" w:rsidRPr="00694F90">
        <w:t>-</w:t>
      </w:r>
      <w:r w:rsidRPr="00694F90">
        <w:t>Arap Harfli</w:t>
      </w:r>
      <w:bookmarkEnd w:id="34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287002" w:rsidRPr="00694F90" w14:paraId="6B0122F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F7FEBC6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2984E991" w14:textId="4D1F46D5" w:rsidR="00287002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87002" w:rsidRPr="00BC513B">
              <w:rPr>
                <w:rFonts w:cs="Gentium Plus"/>
                <w:sz w:val="19"/>
                <w:szCs w:val="19"/>
              </w:rPr>
              <w:t>Yazar Soyadı, Yayın Tarihi).</w:t>
            </w:r>
          </w:p>
        </w:tc>
      </w:tr>
      <w:tr w:rsidR="00287002" w:rsidRPr="00694F90" w14:paraId="5282C99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5A7158E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5F2A881" w14:textId="2755875E" w:rsidR="00287002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287002" w:rsidRPr="00D56461">
              <w:rPr>
                <w:rFonts w:cs="Gentium Plus"/>
                <w:sz w:val="19"/>
                <w:szCs w:val="19"/>
              </w:rPr>
              <w:t>Abdülbâkî</w:t>
            </w:r>
            <w:proofErr w:type="spellEnd"/>
            <w:r w:rsidR="009A6AA3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5750A4">
              <w:rPr>
                <w:rFonts w:cs="Gentium Plus"/>
                <w:sz w:val="19"/>
                <w:szCs w:val="19"/>
              </w:rPr>
              <w:t>1364/</w:t>
            </w:r>
            <w:r w:rsidR="00287002" w:rsidRPr="00D56461">
              <w:rPr>
                <w:rFonts w:cs="Gentium Plus"/>
                <w:sz w:val="19"/>
                <w:szCs w:val="19"/>
              </w:rPr>
              <w:t>1945).</w:t>
            </w:r>
          </w:p>
          <w:p w14:paraId="20286E11" w14:textId="72C18E4A" w:rsidR="00287002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287002" w:rsidRPr="00D56461">
              <w:rPr>
                <w:rFonts w:cs="Gentium Plus"/>
                <w:sz w:val="19"/>
                <w:szCs w:val="19"/>
              </w:rPr>
              <w:t>Tehânevî</w:t>
            </w:r>
            <w:proofErr w:type="spellEnd"/>
            <w:r w:rsidR="009A6AA3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287002" w:rsidRPr="00D56461">
              <w:rPr>
                <w:rFonts w:cs="Gentium Plus"/>
                <w:sz w:val="19"/>
                <w:szCs w:val="19"/>
              </w:rPr>
              <w:t>1996).</w:t>
            </w:r>
          </w:p>
          <w:p w14:paraId="2B4EE48F" w14:textId="77B59A90" w:rsidR="0005312E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05312E" w:rsidRPr="00D56461">
              <w:rPr>
                <w:rFonts w:cs="Gentium Plus"/>
                <w:sz w:val="19"/>
                <w:szCs w:val="19"/>
              </w:rPr>
              <w:t>İbn</w:t>
            </w:r>
            <w:proofErr w:type="spellEnd"/>
            <w:r w:rsidR="0005312E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05312E" w:rsidRPr="00D56461">
              <w:rPr>
                <w:rFonts w:cs="Gentium Plus"/>
                <w:sz w:val="19"/>
                <w:szCs w:val="19"/>
              </w:rPr>
              <w:t>Manzûr</w:t>
            </w:r>
            <w:proofErr w:type="spellEnd"/>
            <w:r w:rsidR="0005312E"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05312E" w:rsidRPr="00D56461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="0005312E" w:rsidRPr="00D56461">
              <w:rPr>
                <w:rFonts w:cs="Gentium Plus"/>
                <w:sz w:val="19"/>
                <w:szCs w:val="19"/>
              </w:rPr>
              <w:t>.).</w:t>
            </w:r>
          </w:p>
          <w:p w14:paraId="70218F49" w14:textId="0BDF8B16" w:rsidR="0005312E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0508EC" w:rsidRPr="00D56461">
              <w:rPr>
                <w:rFonts w:cs="Gentium Plus"/>
                <w:sz w:val="19"/>
                <w:szCs w:val="19"/>
              </w:rPr>
              <w:t>Ziriklî</w:t>
            </w:r>
            <w:proofErr w:type="spellEnd"/>
            <w:r w:rsidR="000508EC" w:rsidRPr="00D56461">
              <w:rPr>
                <w:rFonts w:cs="Gentium Plus"/>
                <w:sz w:val="19"/>
                <w:szCs w:val="19"/>
              </w:rPr>
              <w:t>, 2002).</w:t>
            </w:r>
          </w:p>
        </w:tc>
      </w:tr>
      <w:tr w:rsidR="00B91F23" w:rsidRPr="00694F90" w14:paraId="6FA2B36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E7BCF29" w14:textId="77777777" w:rsidR="00B91F23" w:rsidRPr="004C3904" w:rsidRDefault="00B91F2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6EC75206" w14:textId="5F11489A" w:rsidR="00B91F23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91F23" w:rsidRPr="00BC513B">
              <w:rPr>
                <w:rFonts w:cs="Gentium Plus"/>
                <w:sz w:val="19"/>
                <w:szCs w:val="19"/>
              </w:rPr>
              <w:t>Yazar Soyadı, Yayın Tarihi).</w:t>
            </w:r>
          </w:p>
        </w:tc>
      </w:tr>
      <w:tr w:rsidR="00B91F23" w:rsidRPr="00694F90" w14:paraId="4F04D38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FC86C2D" w14:textId="77777777" w:rsidR="00B91F23" w:rsidRPr="004C3904" w:rsidRDefault="00B91F2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9445D01" w14:textId="5869EB64" w:rsidR="00B91F2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91F23" w:rsidRPr="00D56461">
              <w:rPr>
                <w:rFonts w:cs="Gentium Plus"/>
                <w:sz w:val="19"/>
                <w:szCs w:val="19"/>
              </w:rPr>
              <w:t>Abdülbâkî</w:t>
            </w:r>
            <w:proofErr w:type="spellEnd"/>
            <w:r w:rsidR="00B91F23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5750A4">
              <w:rPr>
                <w:rFonts w:cs="Gentium Plus"/>
                <w:sz w:val="19"/>
                <w:szCs w:val="19"/>
              </w:rPr>
              <w:t>1364/</w:t>
            </w:r>
            <w:r w:rsidR="00B91F23" w:rsidRPr="00D56461">
              <w:rPr>
                <w:rFonts w:cs="Gentium Plus"/>
                <w:sz w:val="19"/>
                <w:szCs w:val="19"/>
              </w:rPr>
              <w:t>1945).</w:t>
            </w:r>
          </w:p>
          <w:p w14:paraId="0EB0BEA4" w14:textId="1D330AB0" w:rsidR="00B91F2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91F23" w:rsidRPr="00D56461">
              <w:rPr>
                <w:rFonts w:cs="Gentium Plus"/>
                <w:sz w:val="19"/>
                <w:szCs w:val="19"/>
              </w:rPr>
              <w:t>Tehânevî</w:t>
            </w:r>
            <w:proofErr w:type="spellEnd"/>
            <w:r w:rsidR="00B91F23" w:rsidRPr="00D56461">
              <w:rPr>
                <w:rFonts w:cs="Gentium Plus"/>
                <w:sz w:val="19"/>
                <w:szCs w:val="19"/>
              </w:rPr>
              <w:t>, 1996).</w:t>
            </w:r>
          </w:p>
          <w:p w14:paraId="2D8E53CD" w14:textId="5969D497" w:rsidR="00B91F2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91F23" w:rsidRPr="00D56461">
              <w:rPr>
                <w:rFonts w:cs="Gentium Plus"/>
                <w:sz w:val="19"/>
                <w:szCs w:val="19"/>
              </w:rPr>
              <w:t>İbn</w:t>
            </w:r>
            <w:proofErr w:type="spellEnd"/>
            <w:r w:rsidR="00B91F23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91F23" w:rsidRPr="00D56461">
              <w:rPr>
                <w:rFonts w:cs="Gentium Plus"/>
                <w:sz w:val="19"/>
                <w:szCs w:val="19"/>
              </w:rPr>
              <w:t>Manzûr</w:t>
            </w:r>
            <w:proofErr w:type="spellEnd"/>
            <w:r w:rsidR="00B91F23"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B91F23" w:rsidRPr="00D56461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="00B91F23" w:rsidRPr="00D56461">
              <w:rPr>
                <w:rFonts w:cs="Gentium Plus"/>
                <w:sz w:val="19"/>
                <w:szCs w:val="19"/>
              </w:rPr>
              <w:t>.).</w:t>
            </w:r>
          </w:p>
          <w:p w14:paraId="21121D90" w14:textId="3C4989C5" w:rsidR="00B91F23" w:rsidRPr="00D56461" w:rsidRDefault="004D50C3" w:rsidP="00BC513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91F23" w:rsidRPr="00D56461">
              <w:rPr>
                <w:rFonts w:cs="Gentium Plus"/>
                <w:sz w:val="19"/>
                <w:szCs w:val="19"/>
              </w:rPr>
              <w:t>Ziriklî</w:t>
            </w:r>
            <w:proofErr w:type="spellEnd"/>
            <w:r w:rsidR="00B91F23" w:rsidRPr="00D56461">
              <w:rPr>
                <w:rFonts w:cs="Gentium Plus"/>
                <w:sz w:val="19"/>
                <w:szCs w:val="19"/>
              </w:rPr>
              <w:t>, 2002).</w:t>
            </w:r>
          </w:p>
        </w:tc>
      </w:tr>
      <w:tr w:rsidR="00287002" w:rsidRPr="00694F90" w14:paraId="2CE8B70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7350246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96" w:type="dxa"/>
          </w:tcPr>
          <w:p w14:paraId="17A4EB6F" w14:textId="179C9C90" w:rsidR="00287002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87002" w:rsidRPr="00BC513B">
              <w:rPr>
                <w:rFonts w:cs="Gentium Plus"/>
                <w:sz w:val="19"/>
                <w:szCs w:val="19"/>
              </w:rPr>
              <w:t>Yazar Soyadı, Yayın Tarihi, Cilt/Sayfa Numarası).</w:t>
            </w:r>
          </w:p>
        </w:tc>
      </w:tr>
      <w:tr w:rsidR="00287002" w:rsidRPr="00694F90" w14:paraId="302A23E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6C32A43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839438D" w14:textId="6337BD42" w:rsidR="00287002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287002" w:rsidRPr="00D56461">
              <w:rPr>
                <w:rFonts w:cs="Gentium Plus"/>
                <w:sz w:val="19"/>
                <w:szCs w:val="19"/>
              </w:rPr>
              <w:t>Abdülbâkî</w:t>
            </w:r>
            <w:proofErr w:type="spellEnd"/>
            <w:r w:rsidR="00287002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5750A4">
              <w:rPr>
                <w:rFonts w:cs="Gentium Plus"/>
                <w:sz w:val="19"/>
                <w:szCs w:val="19"/>
              </w:rPr>
              <w:t>1364/</w:t>
            </w:r>
            <w:r w:rsidR="00287002" w:rsidRPr="00D56461">
              <w:rPr>
                <w:rFonts w:cs="Gentium Plus"/>
                <w:sz w:val="19"/>
                <w:szCs w:val="19"/>
              </w:rPr>
              <w:t>1945, 333).</w:t>
            </w:r>
          </w:p>
          <w:p w14:paraId="456501F9" w14:textId="52308162" w:rsidR="00287002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287002" w:rsidRPr="00D56461">
              <w:rPr>
                <w:rFonts w:cs="Gentium Plus"/>
                <w:sz w:val="19"/>
                <w:szCs w:val="19"/>
              </w:rPr>
              <w:t>Tehânevî</w:t>
            </w:r>
            <w:proofErr w:type="spellEnd"/>
            <w:r w:rsidR="00287002" w:rsidRPr="00D56461">
              <w:rPr>
                <w:rFonts w:cs="Gentium Plus"/>
                <w:sz w:val="19"/>
                <w:szCs w:val="19"/>
              </w:rPr>
              <w:t>, 1996, 2/67-69).</w:t>
            </w:r>
          </w:p>
          <w:p w14:paraId="17B12C75" w14:textId="226A7BD8" w:rsidR="0005312E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05312E" w:rsidRPr="00D56461">
              <w:rPr>
                <w:rFonts w:cs="Gentium Plus"/>
                <w:sz w:val="19"/>
                <w:szCs w:val="19"/>
              </w:rPr>
              <w:t>İbn</w:t>
            </w:r>
            <w:proofErr w:type="spellEnd"/>
            <w:r w:rsidR="0005312E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05312E" w:rsidRPr="00D56461">
              <w:rPr>
                <w:rFonts w:cs="Gentium Plus"/>
                <w:sz w:val="19"/>
                <w:szCs w:val="19"/>
              </w:rPr>
              <w:t>Manzûr</w:t>
            </w:r>
            <w:proofErr w:type="spellEnd"/>
            <w:r w:rsidR="0005312E"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="0005312E" w:rsidRPr="00D56461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="0005312E" w:rsidRPr="00D56461">
              <w:rPr>
                <w:rFonts w:cs="Gentium Plus"/>
                <w:sz w:val="19"/>
                <w:szCs w:val="19"/>
              </w:rPr>
              <w:t>., 4/2776).</w:t>
            </w:r>
          </w:p>
          <w:p w14:paraId="6A0A8200" w14:textId="1440416A" w:rsidR="00FA16CE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A16CE" w:rsidRPr="00D56461">
              <w:rPr>
                <w:rFonts w:cs="Gentium Plus"/>
                <w:sz w:val="19"/>
                <w:szCs w:val="19"/>
              </w:rPr>
              <w:t>Ziriklî</w:t>
            </w:r>
            <w:proofErr w:type="spellEnd"/>
            <w:r w:rsidR="00FA16CE" w:rsidRPr="00D56461">
              <w:rPr>
                <w:rFonts w:cs="Gentium Plus"/>
                <w:sz w:val="19"/>
                <w:szCs w:val="19"/>
              </w:rPr>
              <w:t>, 2002, 1/101).</w:t>
            </w:r>
          </w:p>
        </w:tc>
      </w:tr>
      <w:tr w:rsidR="009B43C9" w:rsidRPr="00694F90" w14:paraId="567FA23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BAF151A" w14:textId="77777777" w:rsidR="009B43C9" w:rsidRPr="004C3904" w:rsidRDefault="009B43C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66C96048" w14:textId="0507868F" w:rsidR="009B43C9" w:rsidRPr="00BC513B" w:rsidRDefault="009B43C9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513B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BC513B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Pr="00BC513B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="001A1A40" w:rsidRPr="00BC513B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BC513B">
              <w:rPr>
                <w:rFonts w:cs="Gentium Plus"/>
                <w:sz w:val="19"/>
                <w:szCs w:val="19"/>
              </w:rPr>
              <w:t xml:space="preserve">. Neşredenin Adı Soyadı. </w:t>
            </w:r>
            <w:r w:rsidR="00B66F97" w:rsidRPr="00BC513B">
              <w:rPr>
                <w:rFonts w:cs="Gentium Plus"/>
                <w:sz w:val="19"/>
                <w:szCs w:val="19"/>
              </w:rPr>
              <w:t>Basım</w:t>
            </w:r>
            <w:r w:rsidRPr="00BC513B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B43C9" w:rsidRPr="00694F90" w14:paraId="05A89F4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97E0B30" w14:textId="77777777" w:rsidR="009B43C9" w:rsidRPr="004C3904" w:rsidRDefault="009B43C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75974BAE" w14:textId="1479749E" w:rsidR="00992A72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Abdülbâkī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Muhammed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Fuâ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Muʿcemü’l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müfehres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li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elfâẓi’l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Ḳurʾâni’l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>-Kerîm.</w:t>
            </w:r>
            <w:r w:rsidRPr="00D56461">
              <w:rPr>
                <w:rFonts w:cs="Gentium Plus"/>
                <w:sz w:val="19"/>
                <w:szCs w:val="19"/>
              </w:rPr>
              <w:t xml:space="preserve"> Kahire</w:t>
            </w:r>
            <w:r w:rsidR="00F1323F">
              <w:rPr>
                <w:rFonts w:cs="Gentium Plus"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>-</w:t>
            </w:r>
            <w:r w:rsidR="00F1323F">
              <w:rPr>
                <w:rFonts w:cs="Gentium Plus"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 xml:space="preserve">Beyrut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y.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, 1364/1945.</w:t>
            </w:r>
          </w:p>
          <w:p w14:paraId="483F3CC2" w14:textId="77777777" w:rsidR="00992A72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İb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Manzû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Muhammed b.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Mükerrem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Lisânü’l-ʿArab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>
              <w:rPr>
                <w:rFonts w:cs="Gentium Plus"/>
                <w:sz w:val="19"/>
                <w:szCs w:val="19"/>
              </w:rPr>
              <w:t>n</w:t>
            </w:r>
            <w:r w:rsidRPr="00D56461">
              <w:rPr>
                <w:rFonts w:cs="Gentium Plus"/>
                <w:sz w:val="19"/>
                <w:szCs w:val="19"/>
              </w:rPr>
              <w:t>şr</w:t>
            </w:r>
            <w:proofErr w:type="spellEnd"/>
            <w:r>
              <w:rPr>
                <w:rFonts w:cs="Gentium Plus"/>
                <w:sz w:val="19"/>
                <w:szCs w:val="19"/>
              </w:rPr>
              <w:t>.</w:t>
            </w:r>
            <w:r w:rsidRPr="00D56461">
              <w:rPr>
                <w:rFonts w:cs="Gentium Plus"/>
                <w:sz w:val="19"/>
                <w:szCs w:val="19"/>
              </w:rPr>
              <w:t xml:space="preserve"> Abdullah Ali el-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Kebî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6 Cilt. Kahire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Dârü’l-Maârif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t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</w:t>
            </w:r>
          </w:p>
          <w:p w14:paraId="3D0AC3B5" w14:textId="77D50716" w:rsidR="00992A72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Tehânevî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Muhammed </w:t>
            </w:r>
            <w:proofErr w:type="spellStart"/>
            <w:r w:rsidRPr="00257B2B">
              <w:rPr>
                <w:rFonts w:cs="Gentium Plus"/>
                <w:sz w:val="19"/>
                <w:szCs w:val="19"/>
              </w:rPr>
              <w:t>Aʿlâ</w:t>
            </w:r>
            <w:proofErr w:type="spellEnd"/>
            <w:r w:rsidRPr="00257B2B">
              <w:rPr>
                <w:rFonts w:cs="Gentium Plus"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 xml:space="preserve">b. Ali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Keşşâfü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ıṣṭılâḥâti’l-fünûn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ve’l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>-‘ulûm.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Ali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Dahrûc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D56461">
              <w:rPr>
                <w:rFonts w:cs="Gentium Plus"/>
                <w:sz w:val="19"/>
                <w:szCs w:val="19"/>
              </w:rPr>
              <w:t xml:space="preserve"> Abdullah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âlidî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2 Cilt. Beyrut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Mektebetü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Lübnan, 1996.</w:t>
            </w:r>
          </w:p>
          <w:p w14:paraId="631DB4A9" w14:textId="6102B970" w:rsidR="009B43C9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Ziriklî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, Hayreddin.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el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Aʿlâm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: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Ḳāmûsü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terâcim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Zühey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Fethullah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8 Cilt. Beyrut: </w:t>
            </w:r>
            <w:proofErr w:type="spellStart"/>
            <w:r>
              <w:rPr>
                <w:rFonts w:cs="Gentium Plus"/>
                <w:sz w:val="19"/>
                <w:szCs w:val="19"/>
              </w:rPr>
              <w:t>Dârü’l-İlm</w:t>
            </w:r>
            <w:proofErr w:type="spellEnd"/>
            <w:r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cs="Gentium Plus"/>
                <w:sz w:val="19"/>
                <w:szCs w:val="19"/>
              </w:rPr>
              <w:t>li’l-Melâyi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, 2002.</w:t>
            </w:r>
          </w:p>
        </w:tc>
      </w:tr>
    </w:tbl>
    <w:p w14:paraId="6408EBF2" w14:textId="548EF088" w:rsidR="00287002" w:rsidRPr="00694F90" w:rsidRDefault="00287002" w:rsidP="002F6D85">
      <w:pPr>
        <w:pStyle w:val="Balk3"/>
        <w:numPr>
          <w:ilvl w:val="1"/>
          <w:numId w:val="62"/>
        </w:numPr>
      </w:pPr>
      <w:bookmarkStart w:id="343" w:name="_Toc37480986"/>
      <w:r w:rsidRPr="00694F90">
        <w:lastRenderedPageBreak/>
        <w:t>Sözlük</w:t>
      </w:r>
      <w:r w:rsidR="00123AB6" w:rsidRPr="00694F90">
        <w:t>-</w:t>
      </w:r>
      <w:r w:rsidRPr="00694F90">
        <w:t>Latin Harfli</w:t>
      </w:r>
      <w:bookmarkEnd w:id="343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287002" w:rsidRPr="00457D47" w14:paraId="72C4D49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550975A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3FCB3BE0" w14:textId="0975EFF6" w:rsidR="00287002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87002" w:rsidRPr="00BC513B">
              <w:rPr>
                <w:rFonts w:cs="Gentium Plus"/>
                <w:sz w:val="19"/>
                <w:szCs w:val="19"/>
              </w:rPr>
              <w:t>Yazar Soyadı, Yayın Tarihi).</w:t>
            </w:r>
          </w:p>
        </w:tc>
      </w:tr>
      <w:tr w:rsidR="00287002" w:rsidRPr="00457D47" w14:paraId="567CD75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41CAB5B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44AC3DB4" w14:textId="0CEFA0B8" w:rsidR="00287002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87002" w:rsidRPr="00D56461">
              <w:rPr>
                <w:rFonts w:cs="Gentium Plus"/>
                <w:sz w:val="19"/>
                <w:szCs w:val="19"/>
              </w:rPr>
              <w:t xml:space="preserve">Topaloğlu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287002" w:rsidRPr="00D56461">
              <w:rPr>
                <w:rFonts w:cs="Gentium Plus"/>
                <w:sz w:val="19"/>
                <w:szCs w:val="19"/>
              </w:rPr>
              <w:t xml:space="preserve"> Çelebi, 2015).</w:t>
            </w:r>
          </w:p>
          <w:p w14:paraId="06ED851A" w14:textId="33971EF2" w:rsidR="008B3D7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B3D73" w:rsidRPr="00D56461">
              <w:rPr>
                <w:rFonts w:cs="Gentium Plus"/>
                <w:sz w:val="19"/>
                <w:szCs w:val="19"/>
              </w:rPr>
              <w:t>Lane</w:t>
            </w:r>
            <w:proofErr w:type="spellEnd"/>
            <w:r w:rsidR="008B3D73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68107D">
              <w:rPr>
                <w:rFonts w:cs="Gentium Plus"/>
                <w:sz w:val="19"/>
                <w:szCs w:val="19"/>
              </w:rPr>
              <w:t>1967</w:t>
            </w:r>
            <w:r w:rsidR="008B3D73" w:rsidRPr="00D56461">
              <w:rPr>
                <w:rFonts w:cs="Gentium Plus"/>
                <w:sz w:val="19"/>
                <w:szCs w:val="19"/>
              </w:rPr>
              <w:t>).</w:t>
            </w:r>
          </w:p>
          <w:p w14:paraId="5B4CD328" w14:textId="0AA20E2B" w:rsidR="00807A3C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07A3C" w:rsidRPr="00D56461">
              <w:rPr>
                <w:rFonts w:cs="Gentium Plus"/>
                <w:sz w:val="19"/>
                <w:szCs w:val="19"/>
              </w:rPr>
              <w:t>Devellioğlu</w:t>
            </w:r>
            <w:proofErr w:type="spellEnd"/>
            <w:r w:rsidR="00807A3C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403FA6" w:rsidRPr="00D56461">
              <w:rPr>
                <w:rFonts w:cs="Gentium Plus"/>
                <w:sz w:val="19"/>
                <w:szCs w:val="19"/>
              </w:rPr>
              <w:t>2017</w:t>
            </w:r>
            <w:r w:rsidR="00807A3C" w:rsidRPr="00D56461">
              <w:rPr>
                <w:rFonts w:cs="Gentium Plus"/>
                <w:sz w:val="19"/>
                <w:szCs w:val="19"/>
              </w:rPr>
              <w:t>).</w:t>
            </w:r>
          </w:p>
          <w:p w14:paraId="5251FEC7" w14:textId="3B54BA61" w:rsidR="005B70F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70F3" w:rsidRPr="00D56461">
              <w:rPr>
                <w:rFonts w:cs="Gentium Plus"/>
                <w:sz w:val="19"/>
                <w:szCs w:val="19"/>
              </w:rPr>
              <w:t>Cevizci, 1999).</w:t>
            </w:r>
          </w:p>
          <w:p w14:paraId="5AE67755" w14:textId="6D3F1276" w:rsidR="001C727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C7271" w:rsidRPr="00D56461">
              <w:rPr>
                <w:rFonts w:cs="Gentium Plus"/>
                <w:sz w:val="19"/>
                <w:szCs w:val="19"/>
              </w:rPr>
              <w:t xml:space="preserve">Akalın, </w:t>
            </w:r>
            <w:r w:rsidR="0068107D">
              <w:rPr>
                <w:rFonts w:cs="Gentium Plus"/>
                <w:sz w:val="19"/>
                <w:szCs w:val="19"/>
              </w:rPr>
              <w:t>2011</w:t>
            </w:r>
            <w:r w:rsidR="001C7271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B91F23" w:rsidRPr="00457D47" w14:paraId="7C78936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E5DE7D2" w14:textId="77777777" w:rsidR="00B91F23" w:rsidRPr="004C3904" w:rsidRDefault="00B91F2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43931424" w14:textId="43F68F1C" w:rsidR="00B91F23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91F23" w:rsidRPr="00BC513B">
              <w:rPr>
                <w:rFonts w:cs="Gentium Plus"/>
                <w:sz w:val="19"/>
                <w:szCs w:val="19"/>
              </w:rPr>
              <w:t>Yazar Soyadı, Yayın Tarihi).</w:t>
            </w:r>
          </w:p>
        </w:tc>
      </w:tr>
      <w:tr w:rsidR="00B91F23" w:rsidRPr="00457D47" w14:paraId="2C1B0E8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8BBA698" w14:textId="77777777" w:rsidR="00B91F23" w:rsidRPr="004C3904" w:rsidRDefault="00B91F2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7806395A" w14:textId="2BFBDC38" w:rsidR="00B91F2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91F23" w:rsidRPr="00D56461">
              <w:rPr>
                <w:rFonts w:cs="Gentium Plus"/>
                <w:sz w:val="19"/>
                <w:szCs w:val="19"/>
              </w:rPr>
              <w:t xml:space="preserve">Topaloğlu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B91F23" w:rsidRPr="00D56461">
              <w:rPr>
                <w:rFonts w:cs="Gentium Plus"/>
                <w:sz w:val="19"/>
                <w:szCs w:val="19"/>
              </w:rPr>
              <w:t xml:space="preserve"> Çelebi, 2015).</w:t>
            </w:r>
          </w:p>
          <w:p w14:paraId="21D33A24" w14:textId="3CC311FB" w:rsidR="00B91F2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91F23" w:rsidRPr="00D56461">
              <w:rPr>
                <w:rFonts w:cs="Gentium Plus"/>
                <w:sz w:val="19"/>
                <w:szCs w:val="19"/>
              </w:rPr>
              <w:t>Lane</w:t>
            </w:r>
            <w:proofErr w:type="spellEnd"/>
            <w:r w:rsidR="00B91F23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68107D">
              <w:rPr>
                <w:rFonts w:cs="Gentium Plus"/>
                <w:sz w:val="19"/>
                <w:szCs w:val="19"/>
              </w:rPr>
              <w:t>1967</w:t>
            </w:r>
            <w:r w:rsidR="00B91F23" w:rsidRPr="00D56461">
              <w:rPr>
                <w:rFonts w:cs="Gentium Plus"/>
                <w:sz w:val="19"/>
                <w:szCs w:val="19"/>
              </w:rPr>
              <w:t>).</w:t>
            </w:r>
          </w:p>
          <w:p w14:paraId="3F6A4813" w14:textId="5495B5A7" w:rsidR="00B91F2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91F23" w:rsidRPr="00D56461">
              <w:rPr>
                <w:rFonts w:cs="Gentium Plus"/>
                <w:sz w:val="19"/>
                <w:szCs w:val="19"/>
              </w:rPr>
              <w:t>Devellioğlu</w:t>
            </w:r>
            <w:proofErr w:type="spellEnd"/>
            <w:r w:rsidR="00B91F23" w:rsidRPr="00D56461">
              <w:rPr>
                <w:rFonts w:cs="Gentium Plus"/>
                <w:sz w:val="19"/>
                <w:szCs w:val="19"/>
              </w:rPr>
              <w:t>, 2017).</w:t>
            </w:r>
          </w:p>
          <w:p w14:paraId="6B5BE84D" w14:textId="1584E4EA" w:rsidR="00B91F2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91F23" w:rsidRPr="00D56461">
              <w:rPr>
                <w:rFonts w:cs="Gentium Plus"/>
                <w:sz w:val="19"/>
                <w:szCs w:val="19"/>
              </w:rPr>
              <w:t>Cevizci, 1999).</w:t>
            </w:r>
          </w:p>
          <w:p w14:paraId="11F2D67C" w14:textId="47092BF7" w:rsidR="00B91F2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91F23" w:rsidRPr="00D56461">
              <w:rPr>
                <w:rFonts w:cs="Gentium Plus"/>
                <w:sz w:val="19"/>
                <w:szCs w:val="19"/>
              </w:rPr>
              <w:t xml:space="preserve">Akalın, </w:t>
            </w:r>
            <w:r w:rsidR="0068107D">
              <w:rPr>
                <w:rFonts w:cs="Gentium Plus"/>
                <w:sz w:val="19"/>
                <w:szCs w:val="19"/>
              </w:rPr>
              <w:t>2011</w:t>
            </w:r>
            <w:r w:rsidR="00B91F23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287002" w:rsidRPr="00457D47" w14:paraId="592491E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509A684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96" w:type="dxa"/>
          </w:tcPr>
          <w:p w14:paraId="7E45DC62" w14:textId="3B95B199" w:rsidR="00287002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87002" w:rsidRPr="00BC513B">
              <w:rPr>
                <w:rFonts w:cs="Gentium Plus"/>
                <w:sz w:val="19"/>
                <w:szCs w:val="19"/>
              </w:rPr>
              <w:t>Yazar Soyadı, Yayın Tarihi, Cilt/Sayfa Numarası).</w:t>
            </w:r>
          </w:p>
        </w:tc>
      </w:tr>
      <w:tr w:rsidR="00287002" w:rsidRPr="00457D47" w14:paraId="7B5445E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AFE90A7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3CD920A" w14:textId="393F90F4" w:rsidR="00287002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287002" w:rsidRPr="00D56461">
              <w:rPr>
                <w:rFonts w:cs="Gentium Plus"/>
                <w:sz w:val="19"/>
                <w:szCs w:val="19"/>
              </w:rPr>
              <w:t xml:space="preserve">Topaloğlu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287002" w:rsidRPr="00D56461">
              <w:rPr>
                <w:rFonts w:cs="Gentium Plus"/>
                <w:sz w:val="19"/>
                <w:szCs w:val="19"/>
              </w:rPr>
              <w:t xml:space="preserve"> Çelebi, 2015, 67).</w:t>
            </w:r>
          </w:p>
          <w:p w14:paraId="68D446F3" w14:textId="704B17AB" w:rsidR="008B3D7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B3D73" w:rsidRPr="00D56461">
              <w:rPr>
                <w:rFonts w:cs="Gentium Plus"/>
                <w:sz w:val="19"/>
                <w:szCs w:val="19"/>
              </w:rPr>
              <w:t>Lane</w:t>
            </w:r>
            <w:proofErr w:type="spellEnd"/>
            <w:r w:rsidR="008B3D73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68107D">
              <w:rPr>
                <w:rFonts w:cs="Gentium Plus"/>
                <w:sz w:val="19"/>
                <w:szCs w:val="19"/>
              </w:rPr>
              <w:t>1967</w:t>
            </w:r>
            <w:r w:rsidR="008B3D73" w:rsidRPr="00D56461">
              <w:rPr>
                <w:rFonts w:cs="Gentium Plus"/>
                <w:sz w:val="19"/>
                <w:szCs w:val="19"/>
              </w:rPr>
              <w:t>, 8/</w:t>
            </w:r>
            <w:r w:rsidR="00341805" w:rsidRPr="00D56461">
              <w:rPr>
                <w:rFonts w:cs="Gentium Plus"/>
                <w:sz w:val="19"/>
                <w:szCs w:val="19"/>
              </w:rPr>
              <w:t>2764</w:t>
            </w:r>
            <w:r w:rsidR="008B3D73" w:rsidRPr="00D56461">
              <w:rPr>
                <w:rFonts w:cs="Gentium Plus"/>
                <w:sz w:val="19"/>
                <w:szCs w:val="19"/>
              </w:rPr>
              <w:t>).</w:t>
            </w:r>
          </w:p>
          <w:p w14:paraId="6F2CD20B" w14:textId="26B9AA49" w:rsidR="00807A3C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07A3C" w:rsidRPr="00D56461">
              <w:rPr>
                <w:rFonts w:cs="Gentium Plus"/>
                <w:sz w:val="19"/>
                <w:szCs w:val="19"/>
              </w:rPr>
              <w:t>Devellioğlu</w:t>
            </w:r>
            <w:proofErr w:type="spellEnd"/>
            <w:r w:rsidR="00807A3C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403FA6" w:rsidRPr="00D56461">
              <w:rPr>
                <w:rFonts w:cs="Gentium Plus"/>
                <w:sz w:val="19"/>
                <w:szCs w:val="19"/>
              </w:rPr>
              <w:t>2017</w:t>
            </w:r>
            <w:r w:rsidR="00807A3C" w:rsidRPr="00D56461">
              <w:rPr>
                <w:rFonts w:cs="Gentium Plus"/>
                <w:sz w:val="19"/>
                <w:szCs w:val="19"/>
              </w:rPr>
              <w:t>, 5</w:t>
            </w:r>
            <w:r w:rsidR="00403FA6" w:rsidRPr="00D56461">
              <w:rPr>
                <w:rFonts w:cs="Gentium Plus"/>
                <w:sz w:val="19"/>
                <w:szCs w:val="19"/>
              </w:rPr>
              <w:t>20</w:t>
            </w:r>
            <w:r w:rsidR="00807A3C" w:rsidRPr="00D56461">
              <w:rPr>
                <w:rFonts w:cs="Gentium Plus"/>
                <w:sz w:val="19"/>
                <w:szCs w:val="19"/>
              </w:rPr>
              <w:t>).</w:t>
            </w:r>
          </w:p>
          <w:p w14:paraId="0266C32A" w14:textId="495A0A3C" w:rsidR="005B70F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70F3" w:rsidRPr="00D56461">
              <w:rPr>
                <w:rFonts w:cs="Gentium Plus"/>
                <w:sz w:val="19"/>
                <w:szCs w:val="19"/>
              </w:rPr>
              <w:t>Cevizci, 1999, 27).</w:t>
            </w:r>
          </w:p>
          <w:p w14:paraId="43003DEB" w14:textId="29BE99D0" w:rsidR="00F514E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4ED" w:rsidRPr="00D56461">
              <w:rPr>
                <w:rFonts w:cs="Gentium Plus"/>
                <w:sz w:val="19"/>
                <w:szCs w:val="19"/>
              </w:rPr>
              <w:t xml:space="preserve">Akalın, </w:t>
            </w:r>
            <w:r w:rsidR="0068107D">
              <w:rPr>
                <w:rFonts w:cs="Gentium Plus"/>
                <w:sz w:val="19"/>
                <w:szCs w:val="19"/>
              </w:rPr>
              <w:t>2011</w:t>
            </w:r>
            <w:r w:rsidR="00F514ED" w:rsidRPr="00D56461">
              <w:rPr>
                <w:rFonts w:cs="Gentium Plus"/>
                <w:sz w:val="19"/>
                <w:szCs w:val="19"/>
              </w:rPr>
              <w:t>, 1029).</w:t>
            </w:r>
          </w:p>
        </w:tc>
      </w:tr>
      <w:tr w:rsidR="00287002" w:rsidRPr="00457D47" w14:paraId="11552E1B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B0A671D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0922A65F" w14:textId="0150C502" w:rsidR="00287002" w:rsidRPr="00BC513B" w:rsidRDefault="00287002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513B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BC513B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Pr="00BC513B">
              <w:rPr>
                <w:rFonts w:cs="Gentium Plus"/>
                <w:sz w:val="19"/>
                <w:szCs w:val="19"/>
              </w:rPr>
              <w:t xml:space="preserve">. ed. Editörün Adı Soyadı. </w:t>
            </w:r>
            <w:r w:rsidR="00B66F97" w:rsidRPr="00BC513B">
              <w:rPr>
                <w:rFonts w:cs="Gentium Plus"/>
                <w:sz w:val="19"/>
                <w:szCs w:val="19"/>
              </w:rPr>
              <w:t>Basım</w:t>
            </w:r>
            <w:r w:rsidRPr="00BC513B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287002" w:rsidRPr="00457D47" w14:paraId="7D99AE8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BD68001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0CBDB9C5" w14:textId="3C2C97C5" w:rsidR="004D50C3" w:rsidRPr="00D56461" w:rsidRDefault="004D50C3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>Akalın, Şükrü Halûk vd</w:t>
            </w:r>
            <w:r w:rsidR="00672314">
              <w:rPr>
                <w:rFonts w:cs="Gentium Plus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Türkçe Sözlük. </w:t>
            </w:r>
            <w:r w:rsidRPr="00D56461">
              <w:rPr>
                <w:rFonts w:cs="Gentium Plus"/>
                <w:sz w:val="19"/>
                <w:szCs w:val="19"/>
              </w:rPr>
              <w:t>Ankara: Türk Dil Kurumu, 11. Basım, 2011.</w:t>
            </w:r>
          </w:p>
          <w:p w14:paraId="658C6D11" w14:textId="77777777" w:rsidR="004D50C3" w:rsidRPr="00D56461" w:rsidRDefault="004D50C3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Cevizci, Ahmet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Felsefe Sözlüğü. </w:t>
            </w:r>
            <w:r w:rsidRPr="00D56461">
              <w:rPr>
                <w:rFonts w:cs="Gentium Plus"/>
                <w:sz w:val="19"/>
                <w:szCs w:val="19"/>
              </w:rPr>
              <w:t>İstanbul: Paradigma Yayınları, 4. Basım, 1999.</w:t>
            </w:r>
          </w:p>
          <w:p w14:paraId="57410F59" w14:textId="77777777" w:rsidR="004D50C3" w:rsidRPr="00D56461" w:rsidRDefault="004D50C3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Devellioğlu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Ferit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Osmanlıca-Türkçe Ansiklopedik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Lûgat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sz w:val="19"/>
                <w:szCs w:val="19"/>
              </w:rPr>
              <w:t>Ankara: Aydın Kitabevi, 33. Basım, 2017.</w:t>
            </w:r>
          </w:p>
          <w:p w14:paraId="75F6B1EE" w14:textId="77777777" w:rsidR="004D50C3" w:rsidRPr="00D56461" w:rsidRDefault="004D50C3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Lan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Edward William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An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Arabic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-English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Lexicon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D56461">
              <w:rPr>
                <w:rFonts w:cs="Gentium Plus"/>
                <w:sz w:val="19"/>
                <w:szCs w:val="19"/>
              </w:rPr>
              <w:t xml:space="preserve"> 8 Cilt.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Beirut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Librairi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du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Liba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, 1968.</w:t>
            </w:r>
          </w:p>
          <w:p w14:paraId="3EF950B3" w14:textId="2A8D16B7" w:rsidR="005B70F3" w:rsidRPr="00D56461" w:rsidRDefault="004D50C3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Topaloğlu, Bekir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>
              <w:rPr>
                <w:rFonts w:cs="Gentium Plus"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 xml:space="preserve">Çelebi, İlyas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Kelâm Terimleri Sözlüğü. </w:t>
            </w:r>
            <w:r w:rsidRPr="00D56461">
              <w:rPr>
                <w:rFonts w:cs="Gentium Plus"/>
                <w:sz w:val="19"/>
                <w:szCs w:val="19"/>
              </w:rPr>
              <w:t>İstanbul: İSAM Yayınları, 4. Basım, 2015.</w:t>
            </w:r>
          </w:p>
        </w:tc>
      </w:tr>
    </w:tbl>
    <w:p w14:paraId="5CDA8C80" w14:textId="56329296" w:rsidR="00287002" w:rsidRPr="00694F90" w:rsidRDefault="00287002" w:rsidP="002F6D85">
      <w:pPr>
        <w:pStyle w:val="Balk3"/>
        <w:numPr>
          <w:ilvl w:val="1"/>
          <w:numId w:val="62"/>
        </w:numPr>
      </w:pPr>
      <w:bookmarkStart w:id="344" w:name="_Toc37480987"/>
      <w:r w:rsidRPr="00694F90">
        <w:t>Sözlük</w:t>
      </w:r>
      <w:r w:rsidR="00123AB6" w:rsidRPr="00694F90">
        <w:t>-</w:t>
      </w:r>
      <w:r w:rsidRPr="00694F90">
        <w:t>Web</w:t>
      </w:r>
      <w:bookmarkEnd w:id="344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287002" w:rsidRPr="00694F90" w14:paraId="679484E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74CFB58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6F533E93" w14:textId="6AA8C805" w:rsidR="00287002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A6AA3" w:rsidRPr="00BC513B">
              <w:rPr>
                <w:rFonts w:cs="Gentium Plus"/>
                <w:i/>
                <w:iCs/>
                <w:sz w:val="19"/>
                <w:szCs w:val="19"/>
              </w:rPr>
              <w:t>Sözlük</w:t>
            </w:r>
            <w:r w:rsidR="00287002" w:rsidRPr="00BC513B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="00287002" w:rsidRPr="00BC513B">
              <w:rPr>
                <w:rFonts w:cs="Gentium Plus"/>
                <w:sz w:val="19"/>
                <w:szCs w:val="19"/>
              </w:rPr>
              <w:t xml:space="preserve">, </w:t>
            </w:r>
            <w:r w:rsidR="006A3DEE" w:rsidRPr="00BC513B">
              <w:rPr>
                <w:rFonts w:cs="Gentium Plus"/>
                <w:sz w:val="19"/>
                <w:szCs w:val="19"/>
              </w:rPr>
              <w:t>Gün Ay Yıl</w:t>
            </w:r>
            <w:r w:rsidR="00287002" w:rsidRPr="00BC513B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287002" w:rsidRPr="00694F90" w14:paraId="552829FF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7BBD40F" w14:textId="77777777" w:rsidR="00287002" w:rsidRPr="004C3904" w:rsidRDefault="002870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37816A6" w14:textId="0B7A1C56" w:rsidR="00287002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A6AA3" w:rsidRPr="00D56461">
              <w:rPr>
                <w:rFonts w:cs="Gentium Plus"/>
                <w:i/>
                <w:iCs/>
                <w:sz w:val="19"/>
                <w:szCs w:val="19"/>
              </w:rPr>
              <w:t>Güncel Türkçe Sözlük</w:t>
            </w:r>
            <w:r w:rsidR="00287002" w:rsidRPr="00D56461">
              <w:rPr>
                <w:rFonts w:cs="Gentium Plus"/>
                <w:sz w:val="19"/>
                <w:szCs w:val="19"/>
              </w:rPr>
              <w:t>,</w:t>
            </w:r>
            <w:r w:rsidR="00AA2D0B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1E2B66" w:rsidRPr="00D56461">
              <w:rPr>
                <w:rFonts w:cs="Gentium Plus"/>
                <w:sz w:val="19"/>
                <w:szCs w:val="19"/>
              </w:rPr>
              <w:t xml:space="preserve">8 Temmuz </w:t>
            </w:r>
            <w:r w:rsidR="00287002" w:rsidRPr="00D56461">
              <w:rPr>
                <w:rFonts w:cs="Gentium Plus"/>
                <w:sz w:val="19"/>
                <w:szCs w:val="19"/>
              </w:rPr>
              <w:t>2019).</w:t>
            </w:r>
          </w:p>
          <w:p w14:paraId="1DF89B2A" w14:textId="4F49473C" w:rsidR="008363F7" w:rsidRPr="00D56461" w:rsidRDefault="004D50C3" w:rsidP="00DC0468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363F7" w:rsidRPr="00D56461">
              <w:rPr>
                <w:rFonts w:cs="Gentium Plus"/>
                <w:i/>
                <w:iCs/>
                <w:sz w:val="19"/>
                <w:szCs w:val="19"/>
              </w:rPr>
              <w:t>Arabic</w:t>
            </w:r>
            <w:proofErr w:type="spellEnd"/>
            <w:r w:rsidR="008363F7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8363F7" w:rsidRPr="00D56461">
              <w:rPr>
                <w:rFonts w:cs="Gentium Plus"/>
                <w:i/>
                <w:iCs/>
                <w:sz w:val="19"/>
                <w:szCs w:val="19"/>
              </w:rPr>
              <w:t>Ontolog</w:t>
            </w:r>
            <w:r w:rsidR="000B1F87" w:rsidRPr="00D56461">
              <w:rPr>
                <w:rFonts w:cs="Gentium Plus"/>
                <w:i/>
                <w:iCs/>
                <w:sz w:val="19"/>
                <w:szCs w:val="19"/>
              </w:rPr>
              <w:t>y</w:t>
            </w:r>
            <w:proofErr w:type="spellEnd"/>
            <w:r w:rsidR="008363F7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1E2B66" w:rsidRPr="00D56461">
              <w:rPr>
                <w:rFonts w:cs="Gentium Plus"/>
                <w:sz w:val="19"/>
                <w:szCs w:val="19"/>
              </w:rPr>
              <w:t xml:space="preserve">31 Ağustos </w:t>
            </w:r>
            <w:r w:rsidR="000B1F87" w:rsidRPr="00D56461">
              <w:rPr>
                <w:rFonts w:cs="Gentium Plus"/>
                <w:sz w:val="19"/>
                <w:szCs w:val="19"/>
              </w:rPr>
              <w:t>2019).</w:t>
            </w:r>
          </w:p>
          <w:p w14:paraId="0BC30F21" w14:textId="06B22DB2" w:rsidR="008363F7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363F7" w:rsidRPr="00D56461">
              <w:rPr>
                <w:rFonts w:cs="Gentium Plus"/>
                <w:i/>
                <w:iCs/>
                <w:sz w:val="19"/>
                <w:szCs w:val="19"/>
              </w:rPr>
              <w:t xml:space="preserve">Kubbealtı </w:t>
            </w:r>
            <w:proofErr w:type="spellStart"/>
            <w:r w:rsidR="008363F7" w:rsidRPr="00D56461">
              <w:rPr>
                <w:rFonts w:cs="Gentium Plus"/>
                <w:i/>
                <w:iCs/>
                <w:sz w:val="19"/>
                <w:szCs w:val="19"/>
              </w:rPr>
              <w:t>Lugati</w:t>
            </w:r>
            <w:proofErr w:type="spellEnd"/>
            <w:r w:rsidR="008363F7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1E2B66" w:rsidRPr="00D56461">
              <w:rPr>
                <w:rFonts w:cs="Gentium Plus"/>
                <w:sz w:val="19"/>
                <w:szCs w:val="19"/>
              </w:rPr>
              <w:t xml:space="preserve">11 Temmuz </w:t>
            </w:r>
            <w:r w:rsidR="000B1F87"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B5586D" w:rsidRPr="00694F90" w14:paraId="14E8FD6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0E000A5" w14:textId="77777777" w:rsidR="00B5586D" w:rsidRPr="004C3904" w:rsidRDefault="00B558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2C8567B9" w14:textId="315F6482" w:rsidR="00B5586D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5586D" w:rsidRPr="00BC513B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="00B5586D" w:rsidRPr="00BC513B">
              <w:rPr>
                <w:rFonts w:cs="Gentium Plus"/>
                <w:sz w:val="19"/>
                <w:szCs w:val="19"/>
              </w:rPr>
              <w:t>, Gün Ay Yıl).</w:t>
            </w:r>
          </w:p>
        </w:tc>
      </w:tr>
      <w:tr w:rsidR="00B5586D" w:rsidRPr="00694F90" w14:paraId="3AA13E3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94D10B2" w14:textId="77777777" w:rsidR="00B5586D" w:rsidRPr="004C3904" w:rsidRDefault="00B558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C3BB205" w14:textId="0F034467" w:rsidR="00B558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>Güncel Türkçe Sözlük</w:t>
            </w:r>
            <w:r w:rsidR="00B5586D" w:rsidRPr="00D56461">
              <w:rPr>
                <w:rFonts w:cs="Gentium Plus"/>
                <w:sz w:val="19"/>
                <w:szCs w:val="19"/>
              </w:rPr>
              <w:t>, 8 Temmuz 2019).</w:t>
            </w:r>
          </w:p>
          <w:p w14:paraId="392923F6" w14:textId="11D00E81" w:rsidR="00B5586D" w:rsidRPr="00D56461" w:rsidRDefault="004D50C3" w:rsidP="00D564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>Arabic</w:t>
            </w:r>
            <w:proofErr w:type="spellEnd"/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>Ontology</w:t>
            </w:r>
            <w:proofErr w:type="spellEnd"/>
            <w:r w:rsidR="00B5586D" w:rsidRPr="00D56461">
              <w:rPr>
                <w:rFonts w:cs="Gentium Plus"/>
                <w:sz w:val="19"/>
                <w:szCs w:val="19"/>
              </w:rPr>
              <w:t>, 31 Ağustos 2019).</w:t>
            </w:r>
          </w:p>
          <w:p w14:paraId="2C86636E" w14:textId="3E16D2DE" w:rsidR="00B558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 xml:space="preserve">Kubbealtı </w:t>
            </w:r>
            <w:proofErr w:type="spellStart"/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>Lugati</w:t>
            </w:r>
            <w:proofErr w:type="spellEnd"/>
            <w:r w:rsidR="00B5586D" w:rsidRPr="00D56461">
              <w:rPr>
                <w:rFonts w:cs="Gentium Plus"/>
                <w:sz w:val="19"/>
                <w:szCs w:val="19"/>
              </w:rPr>
              <w:t>, 11 Temmuz 2019).</w:t>
            </w:r>
          </w:p>
        </w:tc>
      </w:tr>
      <w:tr w:rsidR="00B5586D" w:rsidRPr="00694F90" w14:paraId="6529CC1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6DB9F5D" w14:textId="77777777" w:rsidR="00B5586D" w:rsidRPr="004C3904" w:rsidRDefault="00B558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96" w:type="dxa"/>
          </w:tcPr>
          <w:p w14:paraId="427D8A27" w14:textId="17FEEF78" w:rsidR="00B5586D" w:rsidRPr="00BC513B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5586D" w:rsidRPr="00BC513B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="00B5586D" w:rsidRPr="00BC513B">
              <w:rPr>
                <w:rFonts w:cs="Gentium Plus"/>
                <w:sz w:val="19"/>
                <w:szCs w:val="19"/>
              </w:rPr>
              <w:t>, Gün Ay Yıl).</w:t>
            </w:r>
          </w:p>
        </w:tc>
      </w:tr>
      <w:tr w:rsidR="00B5586D" w:rsidRPr="00694F90" w14:paraId="75ACBA2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F86701C" w14:textId="77777777" w:rsidR="00B5586D" w:rsidRPr="004C3904" w:rsidRDefault="00B558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4D385AE2" w14:textId="613C04AD" w:rsidR="00B558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>Güncel Türkçe Sözlük</w:t>
            </w:r>
            <w:r w:rsidR="00B5586D" w:rsidRPr="00D56461">
              <w:rPr>
                <w:rFonts w:cs="Gentium Plus"/>
                <w:sz w:val="19"/>
                <w:szCs w:val="19"/>
              </w:rPr>
              <w:t>, 8 Temmuz 2019).</w:t>
            </w:r>
          </w:p>
          <w:p w14:paraId="06035C75" w14:textId="5EC52BD0" w:rsidR="00B5586D" w:rsidRPr="00D56461" w:rsidRDefault="004D50C3" w:rsidP="00D5646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>Arabic</w:t>
            </w:r>
            <w:proofErr w:type="spellEnd"/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>Ontology</w:t>
            </w:r>
            <w:proofErr w:type="spellEnd"/>
            <w:r w:rsidR="00B5586D" w:rsidRPr="00D56461">
              <w:rPr>
                <w:rFonts w:cs="Gentium Plus"/>
                <w:sz w:val="19"/>
                <w:szCs w:val="19"/>
              </w:rPr>
              <w:t>, 31 Ağustos 2019).</w:t>
            </w:r>
          </w:p>
          <w:p w14:paraId="3387A409" w14:textId="12AD865A" w:rsidR="00B558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 xml:space="preserve">Kubbealtı </w:t>
            </w:r>
            <w:proofErr w:type="spellStart"/>
            <w:r w:rsidR="00B5586D" w:rsidRPr="00D56461">
              <w:rPr>
                <w:rFonts w:cs="Gentium Plus"/>
                <w:i/>
                <w:iCs/>
                <w:sz w:val="19"/>
                <w:szCs w:val="19"/>
              </w:rPr>
              <w:t>Lugati</w:t>
            </w:r>
            <w:proofErr w:type="spellEnd"/>
            <w:r w:rsidR="00B5586D" w:rsidRPr="00D56461">
              <w:rPr>
                <w:rFonts w:cs="Gentium Plus"/>
                <w:sz w:val="19"/>
                <w:szCs w:val="19"/>
              </w:rPr>
              <w:t>, 11 Temmuz 2019).</w:t>
            </w:r>
          </w:p>
        </w:tc>
      </w:tr>
      <w:tr w:rsidR="005A3FBF" w:rsidRPr="00694F90" w14:paraId="4F9FAC0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E6E0537" w14:textId="77777777" w:rsidR="005A3FBF" w:rsidRPr="004C3904" w:rsidRDefault="005A3F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5DCAFED9" w14:textId="7B5E5E69" w:rsidR="005A3FBF" w:rsidRPr="00BC513B" w:rsidRDefault="005A3FBF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513B">
              <w:rPr>
                <w:rFonts w:cs="Gentium Plus"/>
                <w:i/>
                <w:iCs/>
                <w:sz w:val="19"/>
                <w:szCs w:val="19"/>
              </w:rPr>
              <w:t>Sözlük Adı</w:t>
            </w:r>
            <w:r w:rsidRPr="00BC513B">
              <w:rPr>
                <w:rFonts w:cs="Gentium Plus"/>
                <w:sz w:val="19"/>
                <w:szCs w:val="19"/>
              </w:rPr>
              <w:t>. Erişim Gün Ay Yıl. Erişim Gün Ay Yıl. Erişim Adresi</w:t>
            </w:r>
          </w:p>
        </w:tc>
      </w:tr>
      <w:tr w:rsidR="005A3FBF" w:rsidRPr="00694F90" w14:paraId="29EC86D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B96DF7C" w14:textId="77777777" w:rsidR="005A3FBF" w:rsidRPr="004C3904" w:rsidRDefault="005A3FB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7BF79038" w14:textId="77777777" w:rsidR="005A3FBF" w:rsidRPr="00D56461" w:rsidRDefault="005A3FBF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9"/>
                <w:szCs w:val="19"/>
                <w:u w:val="none"/>
              </w:rPr>
            </w:pP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Arabic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Ontology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Erişim 31 Ağustos 2019.  </w:t>
            </w:r>
            <w:hyperlink r:id="rId182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ontology.birzeit.edu</w:t>
              </w:r>
            </w:hyperlink>
          </w:p>
          <w:p w14:paraId="6364BCC9" w14:textId="77777777" w:rsidR="005A3FBF" w:rsidRPr="00D56461" w:rsidRDefault="005A3FBF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9"/>
                <w:szCs w:val="19"/>
                <w:u w:val="none"/>
              </w:rPr>
            </w:pP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Güncel Türkçe Sözlük. </w:t>
            </w:r>
            <w:r w:rsidRPr="00D56461">
              <w:rPr>
                <w:rFonts w:cs="Gentium Plus"/>
                <w:sz w:val="19"/>
                <w:szCs w:val="19"/>
              </w:rPr>
              <w:t xml:space="preserve">Erişim 8 Temmuz 2019. </w:t>
            </w:r>
            <w:hyperlink r:id="rId183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sozluk.gov.tr</w:t>
              </w:r>
            </w:hyperlink>
          </w:p>
          <w:p w14:paraId="26085D35" w14:textId="5E5732B5" w:rsidR="005A3FBF" w:rsidRPr="00D56461" w:rsidRDefault="005A3FBF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Kubbealtı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Lugati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 Erişim 11 Temmuz 201</w:t>
            </w:r>
            <w:r w:rsidRPr="0098059E">
              <w:rPr>
                <w:rFonts w:cs="Gentium Plus"/>
                <w:sz w:val="19"/>
                <w:szCs w:val="19"/>
              </w:rPr>
              <w:t xml:space="preserve">9. </w:t>
            </w:r>
            <w:hyperlink r:id="rId184" w:history="1">
              <w:r w:rsidRPr="0098059E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://lugatim.com</w:t>
              </w:r>
            </w:hyperlink>
          </w:p>
        </w:tc>
      </w:tr>
    </w:tbl>
    <w:p w14:paraId="6E888DE3" w14:textId="77777777" w:rsidR="00F51540" w:rsidRPr="00694F90" w:rsidRDefault="00F51540" w:rsidP="003E02E1">
      <w:pPr>
        <w:pStyle w:val="Balk2"/>
        <w:numPr>
          <w:ilvl w:val="0"/>
          <w:numId w:val="62"/>
        </w:numPr>
      </w:pPr>
      <w:bookmarkStart w:id="345" w:name="_Toc37480988"/>
      <w:r w:rsidRPr="00694F90">
        <w:t>Tez</w:t>
      </w:r>
      <w:bookmarkEnd w:id="345"/>
    </w:p>
    <w:p w14:paraId="79154C1D" w14:textId="77777777" w:rsidR="00021BA1" w:rsidRDefault="001B0E69" w:rsidP="002F6D85">
      <w:pPr>
        <w:pStyle w:val="Balk3"/>
        <w:numPr>
          <w:ilvl w:val="1"/>
          <w:numId w:val="62"/>
        </w:numPr>
        <w:spacing w:before="0" w:after="0"/>
        <w:ind w:left="924" w:hanging="357"/>
      </w:pPr>
      <w:bookmarkStart w:id="346" w:name="_Toc37480989"/>
      <w:r w:rsidRPr="00694F90">
        <w:t>Tez</w:t>
      </w:r>
      <w:r w:rsidR="00123AB6" w:rsidRPr="00694F90">
        <w:t>-</w:t>
      </w:r>
      <w:r w:rsidRPr="00694F90">
        <w:t>Lisans</w:t>
      </w:r>
      <w:bookmarkEnd w:id="34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096598" w:rsidRPr="00694F90" w14:paraId="3CA7D38C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5B35382" w14:textId="77777777" w:rsidR="00096598" w:rsidRPr="00AE2019" w:rsidRDefault="00096598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lastRenderedPageBreak/>
              <w:t>İlk Geçtiği Yerde</w:t>
            </w:r>
          </w:p>
        </w:tc>
        <w:tc>
          <w:tcPr>
            <w:tcW w:w="6909" w:type="dxa"/>
          </w:tcPr>
          <w:p w14:paraId="3B977672" w14:textId="1567A0BB" w:rsidR="00096598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096598" w:rsidRPr="002726C3">
              <w:rPr>
                <w:rFonts w:cs="Gentium Plus"/>
                <w:sz w:val="17"/>
                <w:szCs w:val="17"/>
              </w:rPr>
              <w:t>Yazar Soyadı, Yılı).</w:t>
            </w:r>
          </w:p>
        </w:tc>
      </w:tr>
      <w:tr w:rsidR="00096598" w:rsidRPr="00694F90" w14:paraId="364EB2C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D6B7D6D" w14:textId="77777777" w:rsidR="00096598" w:rsidRPr="00AE2019" w:rsidRDefault="00096598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Örnek</w:t>
            </w:r>
          </w:p>
        </w:tc>
        <w:tc>
          <w:tcPr>
            <w:tcW w:w="6909" w:type="dxa"/>
          </w:tcPr>
          <w:p w14:paraId="6B6C56E6" w14:textId="34D197B2" w:rsidR="00096598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096598" w:rsidRPr="002726C3">
              <w:rPr>
                <w:rFonts w:cs="Gentium Plus"/>
                <w:bCs/>
                <w:sz w:val="17"/>
                <w:szCs w:val="17"/>
              </w:rPr>
              <w:t>Demir,</w:t>
            </w:r>
            <w:r w:rsidR="00096598" w:rsidRPr="002726C3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r w:rsidR="00096598" w:rsidRPr="002726C3">
              <w:rPr>
                <w:rFonts w:cs="Gentium Plus"/>
                <w:bCs/>
                <w:sz w:val="17"/>
                <w:szCs w:val="17"/>
              </w:rPr>
              <w:t>2002).</w:t>
            </w:r>
          </w:p>
        </w:tc>
      </w:tr>
      <w:tr w:rsidR="00096598" w:rsidRPr="00694F90" w14:paraId="34F63A2C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42CAA66" w14:textId="77777777" w:rsidR="00096598" w:rsidRPr="00AE2019" w:rsidRDefault="00096598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Sonraki Geçtiği Yerde</w:t>
            </w:r>
          </w:p>
        </w:tc>
        <w:tc>
          <w:tcPr>
            <w:tcW w:w="6909" w:type="dxa"/>
          </w:tcPr>
          <w:p w14:paraId="4091D070" w14:textId="32FA7417" w:rsidR="00096598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096598" w:rsidRPr="002726C3">
              <w:rPr>
                <w:rFonts w:cs="Gentium Plus"/>
                <w:sz w:val="17"/>
                <w:szCs w:val="17"/>
              </w:rPr>
              <w:t>Yazar Soyadı, Yılı).</w:t>
            </w:r>
          </w:p>
        </w:tc>
      </w:tr>
      <w:tr w:rsidR="00096598" w:rsidRPr="00694F90" w14:paraId="4C1DAFB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5226986" w14:textId="77777777" w:rsidR="00096598" w:rsidRPr="00AE2019" w:rsidRDefault="00096598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Örnek</w:t>
            </w:r>
          </w:p>
        </w:tc>
        <w:tc>
          <w:tcPr>
            <w:tcW w:w="6909" w:type="dxa"/>
          </w:tcPr>
          <w:p w14:paraId="0022A4EC" w14:textId="540FD12A" w:rsidR="00096598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096598" w:rsidRPr="002726C3">
              <w:rPr>
                <w:rFonts w:cs="Gentium Plus"/>
                <w:bCs/>
                <w:sz w:val="17"/>
                <w:szCs w:val="17"/>
              </w:rPr>
              <w:t>Demir,</w:t>
            </w:r>
            <w:r w:rsidR="00096598" w:rsidRPr="002726C3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r w:rsidR="00096598" w:rsidRPr="002726C3">
              <w:rPr>
                <w:rFonts w:cs="Gentium Plus"/>
                <w:bCs/>
                <w:sz w:val="17"/>
                <w:szCs w:val="17"/>
              </w:rPr>
              <w:t>2002).</w:t>
            </w:r>
          </w:p>
        </w:tc>
      </w:tr>
      <w:tr w:rsidR="00096598" w:rsidRPr="00694F90" w14:paraId="7F39693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9EA4830" w14:textId="77777777" w:rsidR="00096598" w:rsidRPr="00AE2019" w:rsidRDefault="00096598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Doğrudan Alıntı</w:t>
            </w:r>
          </w:p>
        </w:tc>
        <w:tc>
          <w:tcPr>
            <w:tcW w:w="6909" w:type="dxa"/>
          </w:tcPr>
          <w:p w14:paraId="1BE0195B" w14:textId="676E8167" w:rsidR="00096598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096598" w:rsidRPr="002726C3">
              <w:rPr>
                <w:rFonts w:cs="Gentium Plus"/>
                <w:sz w:val="17"/>
                <w:szCs w:val="17"/>
              </w:rPr>
              <w:t>Yazar Soyadı, Yılı, Sayfa Numarası).</w:t>
            </w:r>
          </w:p>
        </w:tc>
      </w:tr>
      <w:tr w:rsidR="00096598" w:rsidRPr="00694F90" w14:paraId="46E58DFF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8861C73" w14:textId="77777777" w:rsidR="00096598" w:rsidRPr="00AE2019" w:rsidRDefault="00096598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Örnek</w:t>
            </w:r>
          </w:p>
        </w:tc>
        <w:tc>
          <w:tcPr>
            <w:tcW w:w="6909" w:type="dxa"/>
          </w:tcPr>
          <w:p w14:paraId="55FF86DC" w14:textId="36974593" w:rsidR="00096598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096598" w:rsidRPr="002726C3">
              <w:rPr>
                <w:rFonts w:cs="Gentium Plus"/>
                <w:bCs/>
                <w:sz w:val="17"/>
                <w:szCs w:val="17"/>
              </w:rPr>
              <w:t>Demir,</w:t>
            </w:r>
            <w:r w:rsidR="00096598" w:rsidRPr="002726C3">
              <w:rPr>
                <w:rFonts w:cs="Gentium Plus"/>
                <w:bCs/>
                <w:i/>
                <w:iCs/>
                <w:sz w:val="17"/>
                <w:szCs w:val="17"/>
              </w:rPr>
              <w:t xml:space="preserve"> </w:t>
            </w:r>
            <w:r w:rsidR="00096598" w:rsidRPr="002726C3">
              <w:rPr>
                <w:rFonts w:cs="Gentium Plus"/>
                <w:bCs/>
                <w:sz w:val="17"/>
                <w:szCs w:val="17"/>
              </w:rPr>
              <w:t>2002, 67).</w:t>
            </w:r>
          </w:p>
        </w:tc>
      </w:tr>
      <w:tr w:rsidR="00096598" w:rsidRPr="00694F90" w14:paraId="68D59902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F8554F0" w14:textId="77777777" w:rsidR="00096598" w:rsidRPr="00AE2019" w:rsidRDefault="00096598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Kaynakçada</w:t>
            </w:r>
          </w:p>
        </w:tc>
        <w:tc>
          <w:tcPr>
            <w:tcW w:w="6909" w:type="dxa"/>
          </w:tcPr>
          <w:p w14:paraId="69186B34" w14:textId="01EF647D" w:rsidR="00096598" w:rsidRPr="002726C3" w:rsidRDefault="00096598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726C3">
              <w:rPr>
                <w:rFonts w:cs="Gentium Plus"/>
                <w:sz w:val="17"/>
                <w:szCs w:val="17"/>
              </w:rPr>
              <w:t xml:space="preserve">Yazar Soyadı, Adı. </w:t>
            </w:r>
            <w:r w:rsidRPr="002726C3">
              <w:rPr>
                <w:rFonts w:cs="Gentium Plus"/>
                <w:i/>
                <w:iCs/>
                <w:sz w:val="17"/>
                <w:szCs w:val="17"/>
              </w:rPr>
              <w:t xml:space="preserve">Tez Adı. </w:t>
            </w:r>
            <w:r w:rsidRPr="002726C3">
              <w:rPr>
                <w:rFonts w:cs="Gentium Plus"/>
                <w:sz w:val="17"/>
                <w:szCs w:val="17"/>
              </w:rPr>
              <w:t>Şehir: Üniversite Adı, Fakülte Adı, Lisans Tezi, Yıl. (</w:t>
            </w:r>
            <w:r w:rsidR="0017209D" w:rsidRPr="002726C3">
              <w:rPr>
                <w:rFonts w:cs="Gentium Plus"/>
                <w:sz w:val="17"/>
                <w:szCs w:val="17"/>
              </w:rPr>
              <w:t>v</w:t>
            </w:r>
            <w:r w:rsidRPr="002726C3">
              <w:rPr>
                <w:rFonts w:cs="Gentium Plus"/>
                <w:sz w:val="17"/>
                <w:szCs w:val="17"/>
              </w:rPr>
              <w:t xml:space="preserve">arsa) Erişim </w:t>
            </w:r>
            <w:r w:rsidR="00996CED" w:rsidRPr="002726C3">
              <w:rPr>
                <w:rFonts w:cs="Gentium Plus"/>
                <w:sz w:val="17"/>
                <w:szCs w:val="17"/>
              </w:rPr>
              <w:t>Adresi</w:t>
            </w:r>
          </w:p>
        </w:tc>
      </w:tr>
      <w:tr w:rsidR="00096598" w:rsidRPr="00694F90" w14:paraId="55F4042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55BC9E0" w14:textId="77777777" w:rsidR="00096598" w:rsidRPr="00AE2019" w:rsidRDefault="0009659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AE2019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310CDFD7" w14:textId="7DA1D01D" w:rsidR="00096598" w:rsidRPr="00292E8D" w:rsidRDefault="00096598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92E8D">
              <w:rPr>
                <w:rFonts w:cs="Gentium Plus"/>
                <w:bCs/>
                <w:sz w:val="18"/>
                <w:szCs w:val="18"/>
              </w:rPr>
              <w:t xml:space="preserve">Demir, Abdullah. </w:t>
            </w:r>
            <w:proofErr w:type="spellStart"/>
            <w:r w:rsidRPr="00292E8D">
              <w:rPr>
                <w:rFonts w:cs="Gentium Plus"/>
                <w:bCs/>
                <w:i/>
                <w:iCs/>
                <w:sz w:val="18"/>
                <w:szCs w:val="18"/>
              </w:rPr>
              <w:t>Mâtürîdî</w:t>
            </w:r>
            <w:proofErr w:type="spellEnd"/>
            <w:r w:rsidRPr="00292E8D">
              <w:rPr>
                <w:rFonts w:cs="Gentium Plus"/>
                <w:bCs/>
                <w:i/>
                <w:iCs/>
                <w:sz w:val="18"/>
                <w:szCs w:val="18"/>
              </w:rPr>
              <w:t xml:space="preserve"> Kelâm Ekolünde </w:t>
            </w:r>
            <w:proofErr w:type="spellStart"/>
            <w:r w:rsidRPr="00292E8D">
              <w:rPr>
                <w:rFonts w:cs="Gentium Plus"/>
                <w:bCs/>
                <w:i/>
                <w:iCs/>
                <w:sz w:val="18"/>
                <w:szCs w:val="18"/>
              </w:rPr>
              <w:t>Nesefîler</w:t>
            </w:r>
            <w:proofErr w:type="spellEnd"/>
            <w:r w:rsidRPr="00292E8D">
              <w:rPr>
                <w:rFonts w:cs="Gentium Plus"/>
                <w:bCs/>
                <w:i/>
                <w:iCs/>
                <w:sz w:val="18"/>
                <w:szCs w:val="18"/>
              </w:rPr>
              <w:t xml:space="preserve"> ve </w:t>
            </w:r>
            <w:proofErr w:type="spellStart"/>
            <w:r w:rsidRPr="00292E8D">
              <w:rPr>
                <w:rFonts w:cs="Gentium Plus"/>
                <w:bCs/>
                <w:i/>
                <w:iCs/>
                <w:sz w:val="18"/>
                <w:szCs w:val="18"/>
              </w:rPr>
              <w:t>Ebû</w:t>
            </w:r>
            <w:proofErr w:type="spellEnd"/>
            <w:r w:rsidRPr="00292E8D">
              <w:rPr>
                <w:rFonts w:cs="Gentium Plus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292E8D">
              <w:rPr>
                <w:rFonts w:cs="Gentium Plus"/>
                <w:bCs/>
                <w:i/>
                <w:iCs/>
                <w:sz w:val="18"/>
                <w:szCs w:val="18"/>
              </w:rPr>
              <w:t>Hafs</w:t>
            </w:r>
            <w:proofErr w:type="spellEnd"/>
            <w:r w:rsidRPr="00292E8D">
              <w:rPr>
                <w:rFonts w:cs="Gentium Plus"/>
                <w:bCs/>
                <w:i/>
                <w:iCs/>
                <w:sz w:val="18"/>
                <w:szCs w:val="18"/>
              </w:rPr>
              <w:t xml:space="preserve"> </w:t>
            </w:r>
            <w:r w:rsidRPr="00292E8D">
              <w:rPr>
                <w:rFonts w:cs="Gentium Plus"/>
                <w:bCs/>
                <w:i/>
                <w:iCs/>
                <w:color w:val="000000" w:themeColor="text1"/>
                <w:sz w:val="18"/>
                <w:szCs w:val="18"/>
              </w:rPr>
              <w:t>Ömer en-</w:t>
            </w:r>
            <w:proofErr w:type="spellStart"/>
            <w:r w:rsidRPr="00292E8D">
              <w:rPr>
                <w:rFonts w:cs="Gentium Plus"/>
                <w:bCs/>
                <w:i/>
                <w:iCs/>
                <w:color w:val="000000" w:themeColor="text1"/>
                <w:sz w:val="18"/>
                <w:szCs w:val="18"/>
              </w:rPr>
              <w:t>Nesefî’nin</w:t>
            </w:r>
            <w:proofErr w:type="spellEnd"/>
            <w:r w:rsidRPr="00292E8D">
              <w:rPr>
                <w:rFonts w:cs="Gentium Plus"/>
                <w:bCs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292E8D">
              <w:rPr>
                <w:rFonts w:cs="Gentium Plus"/>
                <w:bCs/>
                <w:i/>
                <w:iCs/>
                <w:color w:val="000000" w:themeColor="text1"/>
                <w:sz w:val="18"/>
                <w:szCs w:val="18"/>
              </w:rPr>
              <w:t>İtikâdî</w:t>
            </w:r>
            <w:proofErr w:type="spellEnd"/>
            <w:r w:rsidRPr="00292E8D">
              <w:rPr>
                <w:rFonts w:cs="Gentium Plus"/>
                <w:bCs/>
                <w:i/>
                <w:iCs/>
                <w:color w:val="000000" w:themeColor="text1"/>
                <w:sz w:val="18"/>
                <w:szCs w:val="18"/>
              </w:rPr>
              <w:t xml:space="preserve"> Görüşleri. </w:t>
            </w:r>
            <w:r w:rsidRPr="00292E8D">
              <w:rPr>
                <w:rFonts w:cs="Gentium Plus"/>
                <w:bCs/>
                <w:color w:val="000000" w:themeColor="text1"/>
                <w:sz w:val="18"/>
                <w:szCs w:val="18"/>
              </w:rPr>
              <w:t xml:space="preserve">Bursa: Uludağ Üniversitesi, İlahiyat Fakültesi, Lisans Tezi, 2002. </w:t>
            </w:r>
            <w:hyperlink r:id="rId185" w:history="1">
              <w:r w:rsidRPr="00292E8D">
                <w:rPr>
                  <w:rStyle w:val="Kpr"/>
                  <w:rFonts w:cs="Gentium Plus"/>
                  <w:bCs/>
                  <w:color w:val="000000" w:themeColor="text1"/>
                  <w:sz w:val="18"/>
                  <w:szCs w:val="18"/>
                  <w:u w:val="none"/>
                </w:rPr>
                <w:t>https://doi.org/10.5281/zenodo.3359800</w:t>
              </w:r>
            </w:hyperlink>
          </w:p>
        </w:tc>
      </w:tr>
    </w:tbl>
    <w:p w14:paraId="07B81EF3" w14:textId="62C3FA10" w:rsidR="00F51540" w:rsidRPr="00694F90" w:rsidRDefault="00F51540" w:rsidP="002F6D85">
      <w:pPr>
        <w:pStyle w:val="Balk3"/>
        <w:numPr>
          <w:ilvl w:val="1"/>
          <w:numId w:val="62"/>
        </w:numPr>
        <w:spacing w:after="0"/>
        <w:ind w:left="924" w:hanging="357"/>
      </w:pPr>
      <w:bookmarkStart w:id="347" w:name="_Toc37480990"/>
      <w:r w:rsidRPr="00694F90">
        <w:t>Tez</w:t>
      </w:r>
      <w:r w:rsidR="00123AB6" w:rsidRPr="00694F90">
        <w:t>-</w:t>
      </w:r>
      <w:r w:rsidRPr="00694F90">
        <w:t>Yüksek Lisans</w:t>
      </w:r>
      <w:bookmarkEnd w:id="34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359"/>
        <w:gridCol w:w="6986"/>
      </w:tblGrid>
      <w:tr w:rsidR="00F51540" w:rsidRPr="00694F90" w14:paraId="58B5F07D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2" w:type="pct"/>
          </w:tcPr>
          <w:p w14:paraId="30B1ACBF" w14:textId="77777777" w:rsidR="00F51540" w:rsidRPr="00AE2019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İlk Geçtiği Yerde</w:t>
            </w:r>
          </w:p>
        </w:tc>
        <w:tc>
          <w:tcPr>
            <w:tcW w:w="3738" w:type="pct"/>
          </w:tcPr>
          <w:p w14:paraId="2B3CDB4D" w14:textId="2690EC38" w:rsidR="00F51540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F51540" w:rsidRPr="002726C3">
              <w:rPr>
                <w:rFonts w:cs="Gentium Plus"/>
                <w:sz w:val="17"/>
                <w:szCs w:val="17"/>
              </w:rPr>
              <w:t>Yazar Soyadı, Yıl).</w:t>
            </w:r>
          </w:p>
        </w:tc>
      </w:tr>
      <w:tr w:rsidR="00F51540" w:rsidRPr="00694F90" w14:paraId="3617261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2" w:type="pct"/>
          </w:tcPr>
          <w:p w14:paraId="56D7CB3E" w14:textId="77777777" w:rsidR="00F51540" w:rsidRPr="00AE2019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Örnek</w:t>
            </w:r>
          </w:p>
        </w:tc>
        <w:tc>
          <w:tcPr>
            <w:tcW w:w="3738" w:type="pct"/>
          </w:tcPr>
          <w:p w14:paraId="2F9CEF94" w14:textId="708C4B32" w:rsidR="00F51540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F51540" w:rsidRPr="002726C3">
              <w:rPr>
                <w:rFonts w:cs="Gentium Plus"/>
                <w:sz w:val="17"/>
                <w:szCs w:val="17"/>
              </w:rPr>
              <w:t>Eren, 2017).</w:t>
            </w:r>
          </w:p>
          <w:p w14:paraId="329FC361" w14:textId="6098E9FC" w:rsidR="00F51540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proofErr w:type="spellStart"/>
            <w:r w:rsidR="00F51540" w:rsidRPr="002726C3">
              <w:rPr>
                <w:rFonts w:cs="Gentium Plus"/>
                <w:sz w:val="17"/>
                <w:szCs w:val="17"/>
              </w:rPr>
              <w:t>Eskildsen</w:t>
            </w:r>
            <w:proofErr w:type="spellEnd"/>
            <w:r w:rsidR="00F51540" w:rsidRPr="002726C3">
              <w:rPr>
                <w:rFonts w:cs="Gentium Plus"/>
                <w:sz w:val="17"/>
                <w:szCs w:val="17"/>
              </w:rPr>
              <w:t>, 2017).</w:t>
            </w:r>
          </w:p>
        </w:tc>
      </w:tr>
      <w:tr w:rsidR="00F51540" w:rsidRPr="00694F90" w14:paraId="67E557DA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2" w:type="pct"/>
          </w:tcPr>
          <w:p w14:paraId="311C6578" w14:textId="77777777" w:rsidR="00F51540" w:rsidRPr="00AE2019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Sonraki Geçtiği Yerde</w:t>
            </w:r>
          </w:p>
        </w:tc>
        <w:tc>
          <w:tcPr>
            <w:tcW w:w="3738" w:type="pct"/>
          </w:tcPr>
          <w:p w14:paraId="296D79C6" w14:textId="12EF00FE" w:rsidR="00F51540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F51540" w:rsidRPr="002726C3">
              <w:rPr>
                <w:rFonts w:cs="Gentium Plus"/>
                <w:sz w:val="17"/>
                <w:szCs w:val="17"/>
              </w:rPr>
              <w:t>Yazar Soyadı, Yıl).</w:t>
            </w:r>
          </w:p>
        </w:tc>
      </w:tr>
      <w:tr w:rsidR="00F51540" w:rsidRPr="00694F90" w14:paraId="696AC29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2" w:type="pct"/>
          </w:tcPr>
          <w:p w14:paraId="64682581" w14:textId="77777777" w:rsidR="00F51540" w:rsidRPr="00AE2019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Örnek</w:t>
            </w:r>
          </w:p>
        </w:tc>
        <w:tc>
          <w:tcPr>
            <w:tcW w:w="3738" w:type="pct"/>
          </w:tcPr>
          <w:p w14:paraId="0A73A181" w14:textId="58CB708C" w:rsidR="00F51540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F51540" w:rsidRPr="002726C3">
              <w:rPr>
                <w:rFonts w:cs="Gentium Plus"/>
                <w:sz w:val="17"/>
                <w:szCs w:val="17"/>
              </w:rPr>
              <w:t>Eren, 2017).</w:t>
            </w:r>
          </w:p>
          <w:p w14:paraId="11078AF6" w14:textId="76574D0F" w:rsidR="00F51540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proofErr w:type="spellStart"/>
            <w:r w:rsidR="00F51540" w:rsidRPr="002726C3">
              <w:rPr>
                <w:rFonts w:cs="Gentium Plus"/>
                <w:sz w:val="17"/>
                <w:szCs w:val="17"/>
              </w:rPr>
              <w:t>Eskildsen</w:t>
            </w:r>
            <w:proofErr w:type="spellEnd"/>
            <w:r w:rsidR="00F51540" w:rsidRPr="002726C3">
              <w:rPr>
                <w:rFonts w:cs="Gentium Plus"/>
                <w:sz w:val="17"/>
                <w:szCs w:val="17"/>
              </w:rPr>
              <w:t>, 2017).</w:t>
            </w:r>
          </w:p>
        </w:tc>
      </w:tr>
      <w:tr w:rsidR="00F51540" w:rsidRPr="00694F90" w14:paraId="7D9D446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2" w:type="pct"/>
          </w:tcPr>
          <w:p w14:paraId="3FB77EFC" w14:textId="77777777" w:rsidR="00F51540" w:rsidRPr="00AE2019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Doğrudan Alıntı</w:t>
            </w:r>
          </w:p>
        </w:tc>
        <w:tc>
          <w:tcPr>
            <w:tcW w:w="3738" w:type="pct"/>
          </w:tcPr>
          <w:p w14:paraId="7D8F4D81" w14:textId="0085DD6D" w:rsidR="00F51540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F51540" w:rsidRPr="002726C3">
              <w:rPr>
                <w:rFonts w:cs="Gentium Plus"/>
                <w:sz w:val="17"/>
                <w:szCs w:val="17"/>
              </w:rPr>
              <w:t>Yazar Soyadı, Yıl, Sayfa Numarası).</w:t>
            </w:r>
          </w:p>
        </w:tc>
      </w:tr>
      <w:tr w:rsidR="00F51540" w:rsidRPr="00694F90" w14:paraId="789C6545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2" w:type="pct"/>
          </w:tcPr>
          <w:p w14:paraId="1555E4AF" w14:textId="77777777" w:rsidR="00F51540" w:rsidRPr="00AE2019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Örnek</w:t>
            </w:r>
          </w:p>
        </w:tc>
        <w:tc>
          <w:tcPr>
            <w:tcW w:w="3738" w:type="pct"/>
          </w:tcPr>
          <w:p w14:paraId="1B32C925" w14:textId="61A33230" w:rsidR="00F51540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F51540" w:rsidRPr="002726C3">
              <w:rPr>
                <w:rFonts w:cs="Gentium Plus"/>
                <w:sz w:val="17"/>
                <w:szCs w:val="17"/>
              </w:rPr>
              <w:t>Eren, 2017, 67).</w:t>
            </w:r>
          </w:p>
          <w:p w14:paraId="065B536E" w14:textId="63282BA6" w:rsidR="00F51540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proofErr w:type="spellStart"/>
            <w:r w:rsidR="00F51540" w:rsidRPr="002726C3">
              <w:rPr>
                <w:rFonts w:cs="Gentium Plus"/>
                <w:sz w:val="17"/>
                <w:szCs w:val="17"/>
              </w:rPr>
              <w:t>Eskildsen</w:t>
            </w:r>
            <w:proofErr w:type="spellEnd"/>
            <w:r w:rsidR="00F51540" w:rsidRPr="002726C3">
              <w:rPr>
                <w:rFonts w:cs="Gentium Plus"/>
                <w:sz w:val="17"/>
                <w:szCs w:val="17"/>
              </w:rPr>
              <w:t>, 1989, 98-90).</w:t>
            </w:r>
          </w:p>
        </w:tc>
      </w:tr>
      <w:tr w:rsidR="00F51540" w:rsidRPr="00694F90" w14:paraId="601873E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2" w:type="pct"/>
          </w:tcPr>
          <w:p w14:paraId="22E5FEC1" w14:textId="77777777" w:rsidR="00F51540" w:rsidRPr="00AE2019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Kaynakçada</w:t>
            </w:r>
          </w:p>
        </w:tc>
        <w:tc>
          <w:tcPr>
            <w:tcW w:w="3738" w:type="pct"/>
          </w:tcPr>
          <w:p w14:paraId="6C6B0129" w14:textId="7B38D3D0" w:rsidR="00F51540" w:rsidRPr="00AE2019" w:rsidRDefault="00F51540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AE2019">
              <w:rPr>
                <w:rFonts w:cs="Gentium Plus"/>
                <w:sz w:val="17"/>
                <w:szCs w:val="17"/>
              </w:rPr>
              <w:t xml:space="preserve">Yazar Soyadı, Adı. </w:t>
            </w:r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Tez Adı. </w:t>
            </w:r>
            <w:r w:rsidRPr="00AE2019">
              <w:rPr>
                <w:rFonts w:cs="Gentium Plus"/>
                <w:sz w:val="17"/>
                <w:szCs w:val="17"/>
              </w:rPr>
              <w:t>Şehir: Üniversite Adı, Enstitü Adı, Yüksek Lisans Tezi, Yıl.</w:t>
            </w:r>
            <w:r w:rsidR="00732CDA" w:rsidRPr="00AE2019">
              <w:rPr>
                <w:rFonts w:cs="Gentium Plus"/>
                <w:sz w:val="17"/>
                <w:szCs w:val="17"/>
              </w:rPr>
              <w:t xml:space="preserve"> (varsa) Erişim Adresi</w:t>
            </w:r>
          </w:p>
        </w:tc>
      </w:tr>
      <w:tr w:rsidR="00F51540" w:rsidRPr="00694F90" w14:paraId="3A2833C6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2" w:type="pct"/>
          </w:tcPr>
          <w:p w14:paraId="25248359" w14:textId="77777777" w:rsidR="00F51540" w:rsidRPr="00AE2019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7"/>
                <w:szCs w:val="17"/>
              </w:rPr>
            </w:pPr>
            <w:r w:rsidRPr="00AE2019">
              <w:rPr>
                <w:bCs/>
                <w:sz w:val="17"/>
                <w:szCs w:val="17"/>
              </w:rPr>
              <w:t>Örnek</w:t>
            </w:r>
          </w:p>
        </w:tc>
        <w:tc>
          <w:tcPr>
            <w:tcW w:w="3738" w:type="pct"/>
          </w:tcPr>
          <w:p w14:paraId="04CFB9EA" w14:textId="77777777" w:rsidR="00F51540" w:rsidRPr="00AE2019" w:rsidRDefault="00F51540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AE2019">
              <w:rPr>
                <w:rFonts w:cs="Gentium Plus"/>
                <w:sz w:val="17"/>
                <w:szCs w:val="17"/>
              </w:rPr>
              <w:t xml:space="preserve">Eren, Recep.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Mâtürîdî’nin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Müteşâbih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Âyetlere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Yaklaşımı. </w:t>
            </w:r>
            <w:r w:rsidRPr="00AE2019">
              <w:rPr>
                <w:rFonts w:cs="Gentium Plus"/>
                <w:sz w:val="17"/>
                <w:szCs w:val="17"/>
              </w:rPr>
              <w:t>Sivas: Cumhuriyet Üniversitesi, Sosyal Bilimler Enstitüsü, Yüksek Lisans Tezi, 2017.</w:t>
            </w:r>
          </w:p>
          <w:p w14:paraId="301BEB8C" w14:textId="776B9FA2" w:rsidR="00F51540" w:rsidRPr="00AE2019" w:rsidRDefault="00F51540" w:rsidP="00AE2019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proofErr w:type="spellStart"/>
            <w:r w:rsidRPr="00AE2019">
              <w:rPr>
                <w:rFonts w:cs="Gentium Plus"/>
                <w:sz w:val="17"/>
                <w:szCs w:val="17"/>
              </w:rPr>
              <w:t>Eskildsen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, </w:t>
            </w:r>
            <w:proofErr w:type="spellStart"/>
            <w:r w:rsidRPr="00AE2019">
              <w:rPr>
                <w:rFonts w:cs="Gentium Plus"/>
                <w:sz w:val="17"/>
                <w:szCs w:val="17"/>
              </w:rPr>
              <w:t>Stephen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 Edward.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The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Beliefs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and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Practices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of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Early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="00AE2019" w:rsidRPr="00AE2019">
              <w:rPr>
                <w:rFonts w:cs="Gentium Plus"/>
                <w:i/>
                <w:iCs/>
                <w:sz w:val="17"/>
                <w:szCs w:val="17"/>
              </w:rPr>
              <w:t>Ch‘üan-Chen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i/>
                <w:iCs/>
                <w:sz w:val="17"/>
                <w:szCs w:val="17"/>
              </w:rPr>
              <w:t>Taoism</w:t>
            </w:r>
            <w:proofErr w:type="spellEnd"/>
            <w:r w:rsidRPr="00AE2019">
              <w:rPr>
                <w:rFonts w:cs="Gentium Plus"/>
                <w:i/>
                <w:iCs/>
                <w:sz w:val="17"/>
                <w:szCs w:val="17"/>
              </w:rPr>
              <w:t xml:space="preserve">. </w:t>
            </w:r>
            <w:proofErr w:type="spellStart"/>
            <w:r w:rsidRPr="00AE2019">
              <w:rPr>
                <w:rFonts w:cs="Gentium Plus"/>
                <w:sz w:val="17"/>
                <w:szCs w:val="17"/>
              </w:rPr>
              <w:t>Canada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: </w:t>
            </w:r>
            <w:proofErr w:type="spellStart"/>
            <w:r w:rsidRPr="00AE2019">
              <w:rPr>
                <w:rFonts w:cs="Gentium Plus"/>
                <w:sz w:val="17"/>
                <w:szCs w:val="17"/>
              </w:rPr>
              <w:t>The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sz w:val="17"/>
                <w:szCs w:val="17"/>
              </w:rPr>
              <w:t>University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 of British Columbia, </w:t>
            </w:r>
            <w:proofErr w:type="spellStart"/>
            <w:r w:rsidRPr="00AE2019">
              <w:rPr>
                <w:rFonts w:cs="Gentium Plus"/>
                <w:sz w:val="17"/>
                <w:szCs w:val="17"/>
              </w:rPr>
              <w:t>The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sz w:val="17"/>
                <w:szCs w:val="17"/>
              </w:rPr>
              <w:t>Faculty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 of </w:t>
            </w:r>
            <w:proofErr w:type="spellStart"/>
            <w:r w:rsidRPr="00AE2019">
              <w:rPr>
                <w:rFonts w:cs="Gentium Plus"/>
                <w:sz w:val="17"/>
                <w:szCs w:val="17"/>
              </w:rPr>
              <w:t>Graduate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AE2019">
              <w:rPr>
                <w:rFonts w:cs="Gentium Plus"/>
                <w:sz w:val="17"/>
                <w:szCs w:val="17"/>
              </w:rPr>
              <w:t>Studies</w:t>
            </w:r>
            <w:proofErr w:type="spellEnd"/>
            <w:r w:rsidRPr="00AE2019">
              <w:rPr>
                <w:rFonts w:cs="Gentium Plus"/>
                <w:sz w:val="17"/>
                <w:szCs w:val="17"/>
              </w:rPr>
              <w:t xml:space="preserve">, </w:t>
            </w:r>
            <w:r w:rsidR="00732CDA" w:rsidRPr="00AE2019">
              <w:rPr>
                <w:rFonts w:cs="Gentium Plus"/>
                <w:sz w:val="17"/>
                <w:szCs w:val="17"/>
              </w:rPr>
              <w:t>Yüksek Lisans Tezi</w:t>
            </w:r>
            <w:r w:rsidRPr="00AE2019">
              <w:rPr>
                <w:rFonts w:cs="Gentium Plus"/>
                <w:sz w:val="17"/>
                <w:szCs w:val="17"/>
              </w:rPr>
              <w:t>, 1989.</w:t>
            </w:r>
            <w:r w:rsidR="00AE2019" w:rsidRPr="00AE2019">
              <w:rPr>
                <w:rFonts w:cs="Gentium Plus"/>
                <w:sz w:val="17"/>
                <w:szCs w:val="17"/>
              </w:rPr>
              <w:t xml:space="preserve"> </w:t>
            </w:r>
            <w:r w:rsidR="00AE2019">
              <w:rPr>
                <w:rFonts w:cs="Gentium Plus"/>
                <w:sz w:val="17"/>
                <w:szCs w:val="17"/>
              </w:rPr>
              <w:t xml:space="preserve"> </w:t>
            </w:r>
            <w:hyperlink r:id="rId186" w:history="1">
              <w:r w:rsidR="00AE2019" w:rsidRPr="0098059E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 xml:space="preserve">https://open.library.ubc.ca/IRcle/collections/ubctheses/831/ </w:t>
              </w:r>
              <w:proofErr w:type="spellStart"/>
              <w:r w:rsidR="00AE2019" w:rsidRPr="0098059E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items</w:t>
              </w:r>
              <w:proofErr w:type="spellEnd"/>
              <w:r w:rsidR="00AE2019" w:rsidRPr="0098059E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/1.0097774</w:t>
              </w:r>
            </w:hyperlink>
          </w:p>
        </w:tc>
      </w:tr>
    </w:tbl>
    <w:p w14:paraId="199B88A1" w14:textId="6BE59BAF" w:rsidR="00F51540" w:rsidRPr="00694F90" w:rsidRDefault="00F51540" w:rsidP="002F6D85">
      <w:pPr>
        <w:pStyle w:val="Balk3"/>
        <w:numPr>
          <w:ilvl w:val="1"/>
          <w:numId w:val="62"/>
        </w:numPr>
      </w:pPr>
      <w:bookmarkStart w:id="348" w:name="_Toc37480991"/>
      <w:r w:rsidRPr="00694F90">
        <w:t>Tez</w:t>
      </w:r>
      <w:r w:rsidR="00123AB6" w:rsidRPr="00694F90">
        <w:t>-</w:t>
      </w:r>
      <w:r w:rsidRPr="00694F90">
        <w:t>Doktora</w:t>
      </w:r>
      <w:bookmarkEnd w:id="34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F51540" w:rsidRPr="00694F90" w14:paraId="39AD7C6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090D526" w14:textId="77777777" w:rsidR="00F51540" w:rsidRPr="004C3904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0F4DE095" w14:textId="2918ED33" w:rsidR="00F51540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540" w:rsidRPr="00DC0468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F51540" w:rsidRPr="00694F90" w14:paraId="00615B7F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F8B9307" w14:textId="77777777" w:rsidR="00F51540" w:rsidRPr="004C3904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3894522E" w14:textId="7A41C906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1540" w:rsidRPr="00D56461">
              <w:rPr>
                <w:rFonts w:cs="Gentium Plus"/>
                <w:sz w:val="19"/>
                <w:szCs w:val="19"/>
              </w:rPr>
              <w:t>Ceric</w:t>
            </w:r>
            <w:proofErr w:type="spellEnd"/>
            <w:r w:rsidR="00F51540" w:rsidRPr="00D56461">
              <w:rPr>
                <w:rFonts w:cs="Gentium Plus"/>
                <w:sz w:val="19"/>
                <w:szCs w:val="19"/>
              </w:rPr>
              <w:t>, 1987).</w:t>
            </w:r>
          </w:p>
          <w:p w14:paraId="2D2171FF" w14:textId="062C96C8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540" w:rsidRPr="00D56461">
              <w:rPr>
                <w:rFonts w:cs="Gentium Plus"/>
                <w:sz w:val="19"/>
                <w:szCs w:val="19"/>
              </w:rPr>
              <w:t>Demir, 2014).</w:t>
            </w:r>
          </w:p>
          <w:p w14:paraId="771F21D2" w14:textId="7E1EFD68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1540" w:rsidRPr="00D56461">
              <w:rPr>
                <w:rFonts w:cs="Gentium Plus"/>
                <w:sz w:val="19"/>
                <w:szCs w:val="19"/>
              </w:rPr>
              <w:t>Dorroll</w:t>
            </w:r>
            <w:proofErr w:type="spellEnd"/>
            <w:r w:rsidR="00F51540" w:rsidRPr="00D56461">
              <w:rPr>
                <w:rFonts w:cs="Gentium Plus"/>
                <w:sz w:val="19"/>
                <w:szCs w:val="19"/>
              </w:rPr>
              <w:t>, 2013).</w:t>
            </w:r>
          </w:p>
        </w:tc>
      </w:tr>
      <w:tr w:rsidR="00F51540" w:rsidRPr="00694F90" w14:paraId="42484F1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31FFC153" w14:textId="77777777" w:rsidR="00F51540" w:rsidRPr="004C3904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3BA84ABF" w14:textId="5BF5E51F" w:rsidR="00F51540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540" w:rsidRPr="00DC0468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F51540" w:rsidRPr="00694F90" w14:paraId="365314E6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B0EE6B1" w14:textId="77777777" w:rsidR="00F51540" w:rsidRPr="004C3904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35B4FD20" w14:textId="24533101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1540" w:rsidRPr="00D56461">
              <w:rPr>
                <w:rFonts w:cs="Gentium Plus"/>
                <w:sz w:val="19"/>
                <w:szCs w:val="19"/>
              </w:rPr>
              <w:t>Ceric</w:t>
            </w:r>
            <w:proofErr w:type="spellEnd"/>
            <w:r w:rsidR="00F51540" w:rsidRPr="00D56461">
              <w:rPr>
                <w:rFonts w:cs="Gentium Plus"/>
                <w:sz w:val="19"/>
                <w:szCs w:val="19"/>
              </w:rPr>
              <w:t>, 1987).</w:t>
            </w:r>
          </w:p>
          <w:p w14:paraId="7B5F92F5" w14:textId="5A1B8EC8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540" w:rsidRPr="00D56461">
              <w:rPr>
                <w:rFonts w:cs="Gentium Plus"/>
                <w:sz w:val="19"/>
                <w:szCs w:val="19"/>
              </w:rPr>
              <w:t>Demir, 2014).</w:t>
            </w:r>
          </w:p>
          <w:p w14:paraId="1C95B525" w14:textId="5DF3C613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1540" w:rsidRPr="00D56461">
              <w:rPr>
                <w:rFonts w:cs="Gentium Plus"/>
                <w:sz w:val="19"/>
                <w:szCs w:val="19"/>
              </w:rPr>
              <w:t>Dorroll</w:t>
            </w:r>
            <w:proofErr w:type="spellEnd"/>
            <w:r w:rsidR="00F51540" w:rsidRPr="00D56461">
              <w:rPr>
                <w:rFonts w:cs="Gentium Plus"/>
                <w:sz w:val="19"/>
                <w:szCs w:val="19"/>
              </w:rPr>
              <w:t>, 2013).</w:t>
            </w:r>
          </w:p>
        </w:tc>
      </w:tr>
      <w:tr w:rsidR="00F51540" w:rsidRPr="00694F90" w14:paraId="4BE48BF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2C5587D5" w14:textId="77777777" w:rsidR="00F51540" w:rsidRPr="004C3904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3696" w:type="pct"/>
          </w:tcPr>
          <w:p w14:paraId="6848CCC5" w14:textId="3EF10743" w:rsidR="00F51540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540" w:rsidRPr="00DC0468">
              <w:rPr>
                <w:rFonts w:cs="Gentium Plus"/>
                <w:sz w:val="19"/>
                <w:szCs w:val="19"/>
              </w:rPr>
              <w:t>Yazar Soyadı, Yıl, Sayfa Numarası).</w:t>
            </w:r>
          </w:p>
        </w:tc>
      </w:tr>
      <w:tr w:rsidR="00F51540" w:rsidRPr="00694F90" w14:paraId="337A569C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9DA59E0" w14:textId="77777777" w:rsidR="00F51540" w:rsidRPr="004C3904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68B6A35D" w14:textId="6C16A6DE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1540" w:rsidRPr="00D56461">
              <w:rPr>
                <w:rFonts w:cs="Gentium Plus"/>
                <w:sz w:val="19"/>
                <w:szCs w:val="19"/>
              </w:rPr>
              <w:t>Ceric</w:t>
            </w:r>
            <w:proofErr w:type="spellEnd"/>
            <w:r w:rsidR="00F51540" w:rsidRPr="00D56461">
              <w:rPr>
                <w:rFonts w:cs="Gentium Plus"/>
                <w:sz w:val="19"/>
                <w:szCs w:val="19"/>
              </w:rPr>
              <w:t>, 1987, 56).</w:t>
            </w:r>
          </w:p>
          <w:p w14:paraId="41A62171" w14:textId="466DE958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F51540" w:rsidRPr="00D56461">
              <w:rPr>
                <w:rFonts w:cs="Gentium Plus"/>
                <w:sz w:val="19"/>
                <w:szCs w:val="19"/>
              </w:rPr>
              <w:t>Dorroll</w:t>
            </w:r>
            <w:proofErr w:type="spellEnd"/>
            <w:r w:rsidR="00F51540" w:rsidRPr="00D56461">
              <w:rPr>
                <w:rFonts w:cs="Gentium Plus"/>
                <w:sz w:val="19"/>
                <w:szCs w:val="19"/>
              </w:rPr>
              <w:t>, 2013, 11).</w:t>
            </w:r>
          </w:p>
          <w:p w14:paraId="1D5DD328" w14:textId="17CF7DD1" w:rsidR="00F5154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51540" w:rsidRPr="00D56461">
              <w:rPr>
                <w:rFonts w:cs="Gentium Plus"/>
                <w:sz w:val="19"/>
                <w:szCs w:val="19"/>
              </w:rPr>
              <w:t>Demir, 2014, 67).</w:t>
            </w:r>
          </w:p>
        </w:tc>
      </w:tr>
      <w:tr w:rsidR="00F51540" w:rsidRPr="00694F90" w14:paraId="7836823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77597789" w14:textId="77777777" w:rsidR="00F51540" w:rsidRPr="004C3904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3E4BACF1" w14:textId="657B9AB4" w:rsidR="00F51540" w:rsidRPr="00DC0468" w:rsidRDefault="00F51540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C0468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DC0468">
              <w:rPr>
                <w:rFonts w:cs="Gentium Plus"/>
                <w:sz w:val="19"/>
                <w:szCs w:val="19"/>
              </w:rPr>
              <w:t>Şehir: Üniversite Adı, Enstitü Adı, Doktora Tezi, Yıl</w:t>
            </w:r>
            <w:r w:rsidR="009E44DB" w:rsidRPr="00DC0468">
              <w:rPr>
                <w:rFonts w:cs="Gentium Plus"/>
                <w:sz w:val="19"/>
                <w:szCs w:val="19"/>
              </w:rPr>
              <w:t>ı</w:t>
            </w:r>
            <w:r w:rsidRPr="00DC0468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F51540" w:rsidRPr="00694F90" w14:paraId="7591F80E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E2EBB64" w14:textId="77777777" w:rsidR="00F51540" w:rsidRPr="004C3904" w:rsidRDefault="00F5154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1CA9975A" w14:textId="520DE46A" w:rsidR="001F19B0" w:rsidRPr="00D56461" w:rsidRDefault="001F19B0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Ceric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Mustafa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A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Study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Theology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of Abu Mansur al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Maturidi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sz w:val="19"/>
                <w:szCs w:val="19"/>
              </w:rPr>
              <w:t xml:space="preserve">Chicago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Universit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of Chicago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Nea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Easter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Language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Civilization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732CDA">
              <w:rPr>
                <w:rFonts w:cs="Gentium Plus"/>
                <w:sz w:val="19"/>
                <w:szCs w:val="19"/>
              </w:rPr>
              <w:t>Doktora Tezi</w:t>
            </w:r>
            <w:r w:rsidRPr="00D56461">
              <w:rPr>
                <w:rFonts w:cs="Gentium Plus"/>
                <w:sz w:val="19"/>
                <w:szCs w:val="19"/>
              </w:rPr>
              <w:t>, 1987.</w:t>
            </w:r>
          </w:p>
          <w:p w14:paraId="31200F5E" w14:textId="77777777" w:rsidR="001F19B0" w:rsidRPr="00D56461" w:rsidRDefault="001F19B0" w:rsidP="00170E5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Demir, Abdullah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Ebû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İshâk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Zâhid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es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Saffâr’ın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Kelâm Yöntemi.</w:t>
            </w:r>
            <w:r w:rsidRPr="00D56461">
              <w:rPr>
                <w:rFonts w:cs="Gentium Plus"/>
                <w:sz w:val="19"/>
                <w:szCs w:val="19"/>
              </w:rPr>
              <w:t xml:space="preserve"> Sivas: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Cumhuriyet Üniversitesi, Sosyal Bilimler Enstitüsü, Doktora Tezi, 2014. </w:t>
            </w:r>
            <w:hyperlink r:id="rId187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doi.org/10.5281/zenodo.3359806</w:t>
              </w:r>
            </w:hyperlink>
          </w:p>
          <w:p w14:paraId="4C1C5266" w14:textId="5CCA35D4" w:rsidR="00F51540" w:rsidRPr="00D56461" w:rsidRDefault="001F19B0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Dorroll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, Philip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Christopher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Modern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by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Tradition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: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Abū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Mansūr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al-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Māturīdī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and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the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New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Turkish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Theology</w:t>
            </w:r>
            <w:proofErr w:type="spellEnd"/>
            <w:r w:rsidR="00861242">
              <w:rPr>
                <w:rFonts w:cs="Gentium Plus"/>
                <w:color w:val="000000" w:themeColor="text1"/>
                <w:szCs w:val="20"/>
              </w:rPr>
              <w:t>.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Georgia: Emory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University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, </w:t>
            </w:r>
            <w:r w:rsidR="00732CDA">
              <w:rPr>
                <w:rFonts w:cs="Gentium Plus"/>
                <w:color w:val="000000" w:themeColor="text1"/>
                <w:sz w:val="19"/>
                <w:szCs w:val="19"/>
              </w:rPr>
              <w:t xml:space="preserve">Doktora Tezi,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2013</w:t>
            </w:r>
            <w:r w:rsidRPr="00D56461">
              <w:rPr>
                <w:rFonts w:cs="Gentium Plus"/>
                <w:sz w:val="19"/>
                <w:szCs w:val="19"/>
              </w:rPr>
              <w:t>.</w:t>
            </w:r>
          </w:p>
        </w:tc>
      </w:tr>
    </w:tbl>
    <w:p w14:paraId="41E74C06" w14:textId="22AE82AC" w:rsidR="00AE3437" w:rsidRPr="00694F90" w:rsidRDefault="00AE3437" w:rsidP="002F6D85">
      <w:pPr>
        <w:pStyle w:val="Balk3"/>
        <w:numPr>
          <w:ilvl w:val="1"/>
          <w:numId w:val="62"/>
        </w:numPr>
      </w:pPr>
      <w:bookmarkStart w:id="349" w:name="_Toc37480992"/>
      <w:r w:rsidRPr="00694F90">
        <w:t>Tez</w:t>
      </w:r>
      <w:r w:rsidR="00123AB6" w:rsidRPr="00694F90">
        <w:t>-</w:t>
      </w:r>
      <w:r w:rsidRPr="00694F90">
        <w:t>Tıpta Uzmanlık</w:t>
      </w:r>
      <w:bookmarkEnd w:id="34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AE3437" w:rsidRPr="00694F90" w14:paraId="5A499A03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8A6B73C" w14:textId="77777777" w:rsidR="00AE3437" w:rsidRPr="004C3904" w:rsidRDefault="00AE343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3696" w:type="pct"/>
          </w:tcPr>
          <w:p w14:paraId="3ED05B41" w14:textId="27635E96" w:rsidR="00AE3437" w:rsidRPr="00732CDA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E3437" w:rsidRPr="00732CDA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AE3437" w:rsidRPr="00694F90" w14:paraId="2E50DBED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4A65748" w14:textId="77777777" w:rsidR="00AE3437" w:rsidRPr="004C3904" w:rsidRDefault="00AE343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14A23827" w14:textId="1B4D101E" w:rsidR="00AE3437" w:rsidRPr="00732CDA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E3437" w:rsidRPr="00732CDA">
              <w:rPr>
                <w:rFonts w:cs="Gentium Plus"/>
                <w:sz w:val="19"/>
                <w:szCs w:val="19"/>
              </w:rPr>
              <w:t>Uyar, 2017).</w:t>
            </w:r>
          </w:p>
        </w:tc>
      </w:tr>
      <w:tr w:rsidR="00AE3437" w:rsidRPr="00694F90" w14:paraId="78E5511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F11EFEE" w14:textId="77777777" w:rsidR="00AE3437" w:rsidRPr="004C3904" w:rsidRDefault="00AE343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1E2E7FB0" w14:textId="43BD0B9A" w:rsidR="00AE3437" w:rsidRPr="00732CDA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E3437" w:rsidRPr="00732CDA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AE3437" w:rsidRPr="00694F90" w14:paraId="386497FA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064A425" w14:textId="77777777" w:rsidR="00AE3437" w:rsidRPr="004C3904" w:rsidRDefault="00AE343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12D2B489" w14:textId="40887CFD" w:rsidR="00AE3437" w:rsidRPr="00732CDA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E3437" w:rsidRPr="00732CDA">
              <w:rPr>
                <w:rFonts w:cs="Gentium Plus"/>
                <w:sz w:val="19"/>
                <w:szCs w:val="19"/>
              </w:rPr>
              <w:t>Uyar, 2017).</w:t>
            </w:r>
          </w:p>
        </w:tc>
      </w:tr>
      <w:tr w:rsidR="00AE3437" w:rsidRPr="00694F90" w14:paraId="01902C2B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627321B" w14:textId="77777777" w:rsidR="00AE3437" w:rsidRPr="004C3904" w:rsidRDefault="00AE343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3696" w:type="pct"/>
          </w:tcPr>
          <w:p w14:paraId="28B9F8F2" w14:textId="758469F9" w:rsidR="00AE3437" w:rsidRPr="00732CDA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E3437" w:rsidRPr="00732CDA">
              <w:rPr>
                <w:rFonts w:cs="Gentium Plus"/>
                <w:sz w:val="19"/>
                <w:szCs w:val="19"/>
              </w:rPr>
              <w:t>Yazar Soyadı, Yıl, Sayfa Numarası).</w:t>
            </w:r>
          </w:p>
        </w:tc>
      </w:tr>
      <w:tr w:rsidR="00AE3437" w:rsidRPr="00694F90" w14:paraId="2D9B0EF0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2FB0F58" w14:textId="77777777" w:rsidR="00AE3437" w:rsidRPr="004C3904" w:rsidRDefault="00AE343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4E9E6525" w14:textId="52EDD8F3" w:rsidR="00AE3437" w:rsidRPr="00732CDA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E3437" w:rsidRPr="00732CDA">
              <w:rPr>
                <w:rFonts w:cs="Gentium Plus"/>
                <w:sz w:val="19"/>
                <w:szCs w:val="19"/>
              </w:rPr>
              <w:t>Uyar, 2017, 56).</w:t>
            </w:r>
          </w:p>
        </w:tc>
      </w:tr>
      <w:tr w:rsidR="00AE3437" w:rsidRPr="00694F90" w14:paraId="5DBE3722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3098E681" w14:textId="77777777" w:rsidR="00AE3437" w:rsidRPr="004C3904" w:rsidRDefault="00AE343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74CFAA1E" w14:textId="0018B4BA" w:rsidR="00AE3437" w:rsidRPr="00732CDA" w:rsidRDefault="00AE3437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732CDA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732CDA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732CDA">
              <w:rPr>
                <w:rFonts w:cs="Gentium Plus"/>
                <w:sz w:val="19"/>
                <w:szCs w:val="19"/>
              </w:rPr>
              <w:t xml:space="preserve">Şehir: Üniversite Adı, </w:t>
            </w:r>
            <w:r w:rsidR="00F613F2" w:rsidRPr="00732CDA">
              <w:rPr>
                <w:rFonts w:cs="Gentium Plus"/>
                <w:sz w:val="19"/>
                <w:szCs w:val="19"/>
              </w:rPr>
              <w:t>Fakülte</w:t>
            </w:r>
            <w:r w:rsidRPr="00732CDA">
              <w:rPr>
                <w:rFonts w:cs="Gentium Plus"/>
                <w:sz w:val="19"/>
                <w:szCs w:val="19"/>
              </w:rPr>
              <w:t xml:space="preserve"> Adı, </w:t>
            </w:r>
            <w:r w:rsidR="00325B70" w:rsidRPr="00732CDA">
              <w:rPr>
                <w:rFonts w:cs="Gentium Plus"/>
                <w:sz w:val="19"/>
                <w:szCs w:val="19"/>
              </w:rPr>
              <w:t>Tıpta Uzmanlık</w:t>
            </w:r>
            <w:r w:rsidRPr="00732CDA">
              <w:rPr>
                <w:rFonts w:cs="Gentium Plus"/>
                <w:sz w:val="19"/>
                <w:szCs w:val="19"/>
              </w:rPr>
              <w:t xml:space="preserve"> Tezi, Yılı. (</w:t>
            </w:r>
            <w:r w:rsidR="0017209D" w:rsidRPr="00732CDA">
              <w:rPr>
                <w:rFonts w:cs="Gentium Plus"/>
                <w:sz w:val="19"/>
                <w:szCs w:val="19"/>
              </w:rPr>
              <w:t>v</w:t>
            </w:r>
            <w:r w:rsidRPr="00732CDA">
              <w:rPr>
                <w:rFonts w:cs="Gentium Plus"/>
                <w:sz w:val="19"/>
                <w:szCs w:val="19"/>
              </w:rPr>
              <w:t>arsa) Erişim Adresi</w:t>
            </w:r>
          </w:p>
        </w:tc>
      </w:tr>
      <w:tr w:rsidR="00AE3437" w:rsidRPr="00694F90" w14:paraId="281A3E42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5560577" w14:textId="77777777" w:rsidR="00AE3437" w:rsidRPr="004C3904" w:rsidRDefault="00AE343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6A21A740" w14:textId="679D701B" w:rsidR="00AE3437" w:rsidRPr="00732CDA" w:rsidRDefault="00AE3437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732CDA">
              <w:rPr>
                <w:rFonts w:cs="Gentium Plus"/>
                <w:sz w:val="19"/>
                <w:szCs w:val="19"/>
              </w:rPr>
              <w:t xml:space="preserve">Uyar, Enes. </w:t>
            </w:r>
            <w:r w:rsidRPr="00732CDA">
              <w:rPr>
                <w:rFonts w:cs="Gentium Plus"/>
                <w:i/>
                <w:iCs/>
                <w:sz w:val="19"/>
                <w:szCs w:val="19"/>
              </w:rPr>
              <w:t xml:space="preserve">Sağlıklı Bireylerde Oruç Tutmanın Göz Üzerine Olan Etkilerinin Değerlendirilmesi. </w:t>
            </w:r>
            <w:r w:rsidRPr="00732CDA">
              <w:rPr>
                <w:rFonts w:cs="Gentium Plus"/>
                <w:sz w:val="19"/>
                <w:szCs w:val="19"/>
              </w:rPr>
              <w:t xml:space="preserve">Bolu: Abant İzzet Baysal Üniversitesi, Tıp Fakültesi, </w:t>
            </w:r>
            <w:r w:rsidR="00325B70" w:rsidRPr="00732CDA">
              <w:rPr>
                <w:rFonts w:cs="Gentium Plus"/>
                <w:sz w:val="19"/>
                <w:szCs w:val="19"/>
              </w:rPr>
              <w:t xml:space="preserve">Tıpta Uzmanlık Tezi, </w:t>
            </w:r>
            <w:r w:rsidRPr="00732CDA">
              <w:rPr>
                <w:rFonts w:cs="Gentium Plus"/>
                <w:sz w:val="19"/>
                <w:szCs w:val="19"/>
              </w:rPr>
              <w:t xml:space="preserve">2017. </w:t>
            </w:r>
          </w:p>
        </w:tc>
      </w:tr>
    </w:tbl>
    <w:p w14:paraId="5E9B0299" w14:textId="54E0E99D" w:rsidR="00B21FE7" w:rsidRPr="00694F90" w:rsidRDefault="00B21FE7" w:rsidP="002F6D85">
      <w:pPr>
        <w:pStyle w:val="Balk3"/>
        <w:numPr>
          <w:ilvl w:val="1"/>
          <w:numId w:val="62"/>
        </w:numPr>
      </w:pPr>
      <w:bookmarkStart w:id="350" w:name="_Toc37480993"/>
      <w:r w:rsidRPr="00694F90">
        <w:t>Tez</w:t>
      </w:r>
      <w:r w:rsidR="00123AB6" w:rsidRPr="00694F90">
        <w:t>-</w:t>
      </w:r>
      <w:r w:rsidRPr="00694F90">
        <w:t>Sanatta Yeterlik</w:t>
      </w:r>
      <w:bookmarkEnd w:id="35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B21FE7" w:rsidRPr="00694F90" w14:paraId="5115C19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EC7F02A" w14:textId="77777777" w:rsidR="00B21FE7" w:rsidRPr="004C3904" w:rsidRDefault="00B21FE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67555E76" w14:textId="2A81CE59" w:rsidR="00B21FE7" w:rsidRPr="00732CDA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21FE7" w:rsidRPr="00732CDA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B21FE7" w:rsidRPr="00694F90" w14:paraId="1665003C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AB086D6" w14:textId="77777777" w:rsidR="00B21FE7" w:rsidRPr="004C3904" w:rsidRDefault="00B21FE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7131966E" w14:textId="38F4CE7E" w:rsidR="00B21FE7" w:rsidRPr="00732CDA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21FE7" w:rsidRPr="00732CDA">
              <w:rPr>
                <w:rFonts w:cs="Gentium Plus"/>
                <w:sz w:val="19"/>
                <w:szCs w:val="19"/>
              </w:rPr>
              <w:t>Baydemir, 2018).</w:t>
            </w:r>
          </w:p>
        </w:tc>
      </w:tr>
      <w:tr w:rsidR="00B21FE7" w:rsidRPr="00694F90" w14:paraId="5D5A4ED8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3BC6C474" w14:textId="77777777" w:rsidR="00B21FE7" w:rsidRPr="004C3904" w:rsidRDefault="00B21FE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536B7AFE" w14:textId="4F0CE47C" w:rsidR="00B21FE7" w:rsidRPr="00732CDA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21FE7" w:rsidRPr="00732CDA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B21FE7" w:rsidRPr="00694F90" w14:paraId="485462EF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C8F95E0" w14:textId="77777777" w:rsidR="00B21FE7" w:rsidRPr="004C3904" w:rsidRDefault="00B21FE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5B75914F" w14:textId="54912B68" w:rsidR="00B21FE7" w:rsidRPr="00732CDA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21FE7" w:rsidRPr="00732CDA">
              <w:rPr>
                <w:rFonts w:cs="Gentium Plus"/>
                <w:sz w:val="19"/>
                <w:szCs w:val="19"/>
              </w:rPr>
              <w:t>Baydemir, 2018).</w:t>
            </w:r>
          </w:p>
        </w:tc>
      </w:tr>
      <w:tr w:rsidR="00B21FE7" w:rsidRPr="00694F90" w14:paraId="271B6DE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8643F7E" w14:textId="77777777" w:rsidR="00B21FE7" w:rsidRPr="004C3904" w:rsidRDefault="00B21FE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3696" w:type="pct"/>
          </w:tcPr>
          <w:p w14:paraId="68E4A85A" w14:textId="576FDB9E" w:rsidR="00B21FE7" w:rsidRPr="00732CDA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21FE7" w:rsidRPr="00732CDA">
              <w:rPr>
                <w:rFonts w:cs="Gentium Plus"/>
                <w:sz w:val="19"/>
                <w:szCs w:val="19"/>
              </w:rPr>
              <w:t>Yazar Soyadı, Yıl, Sayfa Numarası).</w:t>
            </w:r>
          </w:p>
        </w:tc>
      </w:tr>
      <w:tr w:rsidR="00B21FE7" w:rsidRPr="00694F90" w14:paraId="769855D7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253C4EE" w14:textId="77777777" w:rsidR="00B21FE7" w:rsidRPr="004C3904" w:rsidRDefault="00B21FE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42B6B707" w14:textId="0722CE97" w:rsidR="00B21FE7" w:rsidRPr="00732CDA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21FE7" w:rsidRPr="00732CDA">
              <w:rPr>
                <w:rFonts w:cs="Gentium Plus"/>
                <w:sz w:val="19"/>
                <w:szCs w:val="19"/>
              </w:rPr>
              <w:t>Baydemir, 2018, 74).</w:t>
            </w:r>
          </w:p>
        </w:tc>
      </w:tr>
      <w:tr w:rsidR="00B21FE7" w:rsidRPr="00694F90" w14:paraId="1319734B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D221230" w14:textId="77777777" w:rsidR="00B21FE7" w:rsidRPr="004C3904" w:rsidRDefault="00B21FE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2F20A9A9" w14:textId="19D64552" w:rsidR="00B21FE7" w:rsidRPr="00732CDA" w:rsidRDefault="00B21FE7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732CDA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732CDA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732CDA">
              <w:rPr>
                <w:rFonts w:cs="Gentium Plus"/>
                <w:sz w:val="19"/>
                <w:szCs w:val="19"/>
              </w:rPr>
              <w:t xml:space="preserve">Şehir: Üniversite Adı, Enstitü Adı, </w:t>
            </w:r>
            <w:r w:rsidR="0087376D" w:rsidRPr="00732CDA">
              <w:rPr>
                <w:rFonts w:cs="Gentium Plus"/>
                <w:sz w:val="19"/>
                <w:szCs w:val="19"/>
              </w:rPr>
              <w:t>Sanatta Yeterlik Tezi</w:t>
            </w:r>
            <w:r w:rsidRPr="00732CDA">
              <w:rPr>
                <w:rFonts w:cs="Gentium Plus"/>
                <w:sz w:val="19"/>
                <w:szCs w:val="19"/>
              </w:rPr>
              <w:t>, Yılı. (</w:t>
            </w:r>
            <w:r w:rsidR="0017209D" w:rsidRPr="00732CDA">
              <w:rPr>
                <w:rFonts w:cs="Gentium Plus"/>
                <w:sz w:val="19"/>
                <w:szCs w:val="19"/>
              </w:rPr>
              <w:t>v</w:t>
            </w:r>
            <w:r w:rsidRPr="00732CDA">
              <w:rPr>
                <w:rFonts w:cs="Gentium Plus"/>
                <w:sz w:val="19"/>
                <w:szCs w:val="19"/>
              </w:rPr>
              <w:t>arsa) Erişim Adresi</w:t>
            </w:r>
          </w:p>
        </w:tc>
      </w:tr>
      <w:tr w:rsidR="00B21FE7" w:rsidRPr="00694F90" w14:paraId="35429308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268AEE1" w14:textId="77777777" w:rsidR="00B21FE7" w:rsidRPr="004C3904" w:rsidRDefault="00B21FE7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1509D524" w14:textId="766DF0E8" w:rsidR="00B21FE7" w:rsidRPr="00732CDA" w:rsidRDefault="00347628" w:rsidP="00257B2B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E80C9B">
              <w:rPr>
                <w:rFonts w:cs="Gentium Plus"/>
                <w:sz w:val="19"/>
                <w:szCs w:val="19"/>
              </w:rPr>
              <w:t>Baydemir, Esen</w:t>
            </w:r>
            <w:r>
              <w:rPr>
                <w:rFonts w:cs="Gentium Plus"/>
                <w:sz w:val="19"/>
                <w:szCs w:val="19"/>
              </w:rPr>
              <w:t>.</w:t>
            </w:r>
            <w:r w:rsidRPr="00E80C9B">
              <w:rPr>
                <w:rFonts w:cs="Gentium Plus"/>
                <w:sz w:val="19"/>
                <w:szCs w:val="19"/>
              </w:rPr>
              <w:t xml:space="preserve"> </w:t>
            </w:r>
            <w:r w:rsidRPr="00E80C9B">
              <w:rPr>
                <w:rFonts w:cs="Gentium Plus"/>
                <w:i/>
                <w:iCs/>
                <w:sz w:val="19"/>
                <w:szCs w:val="19"/>
              </w:rPr>
              <w:t xml:space="preserve">Berlin İslam Sanatları Müzesi'nde Bulunan Türk Halıları. </w:t>
            </w:r>
            <w:r w:rsidRPr="00E80C9B">
              <w:rPr>
                <w:rFonts w:cs="Gentium Plus"/>
                <w:sz w:val="19"/>
                <w:szCs w:val="19"/>
              </w:rPr>
              <w:t>İstanbul: Mimar Sinan Güzel Sanatlar Üniversitesi, Güzel Sanatlar Enstitüsü, Sanatta Yeterlik Tezi, 2018</w:t>
            </w:r>
            <w:r w:rsidRPr="0098059E">
              <w:rPr>
                <w:rFonts w:cs="Gentium Plus"/>
                <w:sz w:val="19"/>
                <w:szCs w:val="19"/>
              </w:rPr>
              <w:t xml:space="preserve">. </w:t>
            </w:r>
            <w:hyperlink r:id="rId188" w:history="1">
              <w:r w:rsidRPr="0098059E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tez.yok.gov.tr/UlusalTezMerkezi</w:t>
              </w:r>
            </w:hyperlink>
          </w:p>
        </w:tc>
      </w:tr>
    </w:tbl>
    <w:p w14:paraId="23AE28F8" w14:textId="169B940E" w:rsidR="00515302" w:rsidRPr="00694F90" w:rsidRDefault="00515302" w:rsidP="002F6D85">
      <w:pPr>
        <w:pStyle w:val="Balk3"/>
        <w:numPr>
          <w:ilvl w:val="1"/>
          <w:numId w:val="62"/>
        </w:numPr>
      </w:pPr>
      <w:bookmarkStart w:id="351" w:name="_Toc37480994"/>
      <w:r w:rsidRPr="00694F90">
        <w:t>Tez</w:t>
      </w:r>
      <w:r w:rsidR="00123AB6" w:rsidRPr="00694F90">
        <w:t>-</w:t>
      </w:r>
      <w:r w:rsidRPr="00694F90">
        <w:t>Diş Hekimliği Uzmanlık</w:t>
      </w:r>
      <w:bookmarkEnd w:id="35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515302" w:rsidRPr="00694F90" w14:paraId="46DF575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BAA796E" w14:textId="77777777" w:rsidR="00515302" w:rsidRPr="004C3904" w:rsidRDefault="005153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9" w:type="dxa"/>
          </w:tcPr>
          <w:p w14:paraId="160131C7" w14:textId="34214CEE" w:rsidR="00515302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15302" w:rsidRPr="002726C3">
              <w:rPr>
                <w:rFonts w:cs="Gentium Plus"/>
                <w:sz w:val="18"/>
                <w:szCs w:val="18"/>
              </w:rPr>
              <w:t>Yazar Soyadı, Yıl).</w:t>
            </w:r>
          </w:p>
        </w:tc>
      </w:tr>
      <w:tr w:rsidR="00515302" w:rsidRPr="00694F90" w14:paraId="6EC1DDD1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126795B" w14:textId="77777777" w:rsidR="00515302" w:rsidRPr="004C3904" w:rsidRDefault="005153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3C0A35E1" w14:textId="66743CF0" w:rsidR="00515302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15302" w:rsidRPr="002726C3">
              <w:rPr>
                <w:rFonts w:cs="Gentium Plus"/>
                <w:sz w:val="18"/>
                <w:szCs w:val="18"/>
              </w:rPr>
              <w:t>Tekin, 2019).</w:t>
            </w:r>
          </w:p>
        </w:tc>
      </w:tr>
      <w:tr w:rsidR="00515302" w:rsidRPr="00694F90" w14:paraId="4345200C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E678181" w14:textId="77777777" w:rsidR="00515302" w:rsidRPr="004C3904" w:rsidRDefault="005153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03DFFEF8" w14:textId="40BAE314" w:rsidR="00515302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15302" w:rsidRPr="002726C3">
              <w:rPr>
                <w:rFonts w:cs="Gentium Plus"/>
                <w:sz w:val="18"/>
                <w:szCs w:val="18"/>
              </w:rPr>
              <w:t>Yazar Soyadı, Yıl).</w:t>
            </w:r>
          </w:p>
        </w:tc>
      </w:tr>
      <w:tr w:rsidR="00515302" w:rsidRPr="00694F90" w14:paraId="38A443EC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DEB4FCA" w14:textId="77777777" w:rsidR="00515302" w:rsidRPr="004C3904" w:rsidRDefault="005153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5760D3A5" w14:textId="70C6CB39" w:rsidR="00515302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15302" w:rsidRPr="002726C3">
              <w:rPr>
                <w:rFonts w:cs="Gentium Plus"/>
                <w:sz w:val="18"/>
                <w:szCs w:val="18"/>
              </w:rPr>
              <w:t>Tekin, 2019).</w:t>
            </w:r>
          </w:p>
        </w:tc>
      </w:tr>
      <w:tr w:rsidR="00515302" w:rsidRPr="00694F90" w14:paraId="2484DA3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0CE8C8E" w14:textId="77777777" w:rsidR="00515302" w:rsidRPr="004C3904" w:rsidRDefault="005153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09" w:type="dxa"/>
          </w:tcPr>
          <w:p w14:paraId="5EF2D290" w14:textId="67B2D590" w:rsidR="00515302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15302" w:rsidRPr="002726C3">
              <w:rPr>
                <w:rFonts w:cs="Gentium Plus"/>
                <w:sz w:val="18"/>
                <w:szCs w:val="18"/>
              </w:rPr>
              <w:t>Yazar Soyadı, Yıl, Sayfa Numarası).</w:t>
            </w:r>
          </w:p>
        </w:tc>
      </w:tr>
      <w:tr w:rsidR="00515302" w:rsidRPr="00694F90" w14:paraId="356AD89F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7B56700" w14:textId="77777777" w:rsidR="00515302" w:rsidRPr="004C3904" w:rsidRDefault="005153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253D22C0" w14:textId="75E83F68" w:rsidR="00515302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15302" w:rsidRPr="002726C3">
              <w:rPr>
                <w:rFonts w:cs="Gentium Plus"/>
                <w:sz w:val="18"/>
                <w:szCs w:val="18"/>
              </w:rPr>
              <w:t>Tekin, 2019, 23).</w:t>
            </w:r>
          </w:p>
        </w:tc>
      </w:tr>
      <w:tr w:rsidR="00515302" w:rsidRPr="00694F90" w14:paraId="148D3A5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F05206E" w14:textId="77777777" w:rsidR="00515302" w:rsidRPr="004C3904" w:rsidRDefault="005153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62B9FF8A" w14:textId="210DD409" w:rsidR="00515302" w:rsidRPr="002726C3" w:rsidRDefault="00515302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726C3">
              <w:rPr>
                <w:rFonts w:cs="Gentium Plus"/>
                <w:sz w:val="18"/>
                <w:szCs w:val="18"/>
              </w:rPr>
              <w:t xml:space="preserve">Yazar Soyadı, Adı. 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Tez Adı. </w:t>
            </w:r>
            <w:r w:rsidRPr="002726C3">
              <w:rPr>
                <w:rFonts w:cs="Gentium Plus"/>
                <w:sz w:val="18"/>
                <w:szCs w:val="18"/>
              </w:rPr>
              <w:t xml:space="preserve">Şehir: Üniversite Adı, </w:t>
            </w:r>
            <w:r w:rsidR="00F613F2" w:rsidRPr="002726C3">
              <w:rPr>
                <w:rFonts w:cs="Gentium Plus"/>
                <w:sz w:val="18"/>
                <w:szCs w:val="18"/>
              </w:rPr>
              <w:t>Fakülte</w:t>
            </w:r>
            <w:r w:rsidRPr="002726C3">
              <w:rPr>
                <w:rFonts w:cs="Gentium Plus"/>
                <w:sz w:val="18"/>
                <w:szCs w:val="18"/>
              </w:rPr>
              <w:t xml:space="preserve"> Adı, </w:t>
            </w:r>
            <w:r w:rsidR="0081111C" w:rsidRPr="002726C3">
              <w:rPr>
                <w:rFonts w:cs="Gentium Plus"/>
                <w:sz w:val="18"/>
                <w:szCs w:val="18"/>
              </w:rPr>
              <w:t>Diş Hekimliği Uzmanlık Tezi</w:t>
            </w:r>
            <w:r w:rsidRPr="002726C3">
              <w:rPr>
                <w:rFonts w:cs="Gentium Plus"/>
                <w:sz w:val="18"/>
                <w:szCs w:val="18"/>
              </w:rPr>
              <w:t>, Yılı. (</w:t>
            </w:r>
            <w:r w:rsidR="0017209D" w:rsidRPr="002726C3">
              <w:rPr>
                <w:rFonts w:cs="Gentium Plus"/>
                <w:sz w:val="18"/>
                <w:szCs w:val="18"/>
              </w:rPr>
              <w:t>v</w:t>
            </w:r>
            <w:r w:rsidRPr="002726C3">
              <w:rPr>
                <w:rFonts w:cs="Gentium Plus"/>
                <w:sz w:val="18"/>
                <w:szCs w:val="18"/>
              </w:rPr>
              <w:t>arsa) Erişim Adresi</w:t>
            </w:r>
          </w:p>
        </w:tc>
      </w:tr>
      <w:tr w:rsidR="00515302" w:rsidRPr="00694F90" w14:paraId="41D8D408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903A99F" w14:textId="77777777" w:rsidR="00515302" w:rsidRPr="004C3904" w:rsidRDefault="0051530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6C8EEAF6" w14:textId="72B998EA" w:rsidR="00515302" w:rsidRPr="002726C3" w:rsidRDefault="0051530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726C3">
              <w:rPr>
                <w:rFonts w:cs="Gentium Plus"/>
                <w:sz w:val="18"/>
                <w:szCs w:val="18"/>
              </w:rPr>
              <w:t xml:space="preserve">Tekin, Elif. 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Sivas İlinde Yaşayan 7-14 Yaş Aralığındaki Çocuklarda </w:t>
            </w:r>
            <w:proofErr w:type="spellStart"/>
            <w:r w:rsidRPr="002726C3">
              <w:rPr>
                <w:rFonts w:cs="Gentium Plus"/>
                <w:i/>
                <w:iCs/>
                <w:sz w:val="18"/>
                <w:szCs w:val="18"/>
              </w:rPr>
              <w:t>Dental</w:t>
            </w:r>
            <w:proofErr w:type="spellEnd"/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 Erozyon </w:t>
            </w:r>
            <w:proofErr w:type="spellStart"/>
            <w:r w:rsidRPr="002726C3">
              <w:rPr>
                <w:rFonts w:cs="Gentium Plus"/>
                <w:i/>
                <w:iCs/>
                <w:sz w:val="18"/>
                <w:szCs w:val="18"/>
              </w:rPr>
              <w:t>Prevalansının</w:t>
            </w:r>
            <w:proofErr w:type="spellEnd"/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 ve Etiyolojik Faktörlerin Belirlenmesi. </w:t>
            </w:r>
            <w:r w:rsidRPr="002726C3">
              <w:rPr>
                <w:rFonts w:cs="Gentium Plus"/>
                <w:sz w:val="18"/>
                <w:szCs w:val="18"/>
              </w:rPr>
              <w:t xml:space="preserve">Sivas: Sivas Cumhuriyet Üniversitesi, Diş Hekimliği Fakültesi, </w:t>
            </w:r>
            <w:r w:rsidR="0087376D" w:rsidRPr="002726C3">
              <w:rPr>
                <w:rFonts w:cs="Gentium Plus"/>
                <w:sz w:val="18"/>
                <w:szCs w:val="18"/>
              </w:rPr>
              <w:t xml:space="preserve">Diş Hekimliği Uzmanlık Tezi, </w:t>
            </w:r>
            <w:r w:rsidRPr="002726C3">
              <w:rPr>
                <w:rFonts w:cs="Gentium Plus"/>
                <w:sz w:val="18"/>
                <w:szCs w:val="18"/>
              </w:rPr>
              <w:t>2019.</w:t>
            </w:r>
          </w:p>
        </w:tc>
      </w:tr>
    </w:tbl>
    <w:p w14:paraId="0EE2DF11" w14:textId="61BA27BC" w:rsidR="005B2BF6" w:rsidRPr="00694F90" w:rsidRDefault="005B2BF6" w:rsidP="002F6D85">
      <w:pPr>
        <w:pStyle w:val="Balk3"/>
        <w:numPr>
          <w:ilvl w:val="1"/>
          <w:numId w:val="62"/>
        </w:numPr>
      </w:pPr>
      <w:bookmarkStart w:id="352" w:name="_Toc37480995"/>
      <w:r w:rsidRPr="00694F90">
        <w:t>Tez</w:t>
      </w:r>
      <w:r w:rsidR="00123AB6" w:rsidRPr="00694F90">
        <w:t>-</w:t>
      </w:r>
      <w:r w:rsidRPr="00694F90">
        <w:t>Tıpta Yan Dal Uzmanlık</w:t>
      </w:r>
      <w:bookmarkEnd w:id="35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5B2BF6" w:rsidRPr="00D61AFB" w14:paraId="53E4CA5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25B41AD" w14:textId="77777777" w:rsidR="005B2BF6" w:rsidRPr="004C3904" w:rsidRDefault="005B2BF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61F37538" w14:textId="3D588FAD" w:rsidR="005B2BF6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B2BF6" w:rsidRPr="002726C3">
              <w:rPr>
                <w:rFonts w:cs="Gentium Plus"/>
                <w:sz w:val="18"/>
                <w:szCs w:val="18"/>
              </w:rPr>
              <w:t>Yazar Soyadı, Yıl).</w:t>
            </w:r>
          </w:p>
        </w:tc>
      </w:tr>
      <w:tr w:rsidR="005B2BF6" w:rsidRPr="00D61AFB" w14:paraId="62295DBB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B338C7B" w14:textId="77777777" w:rsidR="005B2BF6" w:rsidRPr="004C3904" w:rsidRDefault="005B2BF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53A0FD7C" w14:textId="76E784AB" w:rsidR="005B2BF6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B2BF6" w:rsidRPr="002726C3">
              <w:rPr>
                <w:rFonts w:cs="Gentium Plus"/>
                <w:sz w:val="18"/>
                <w:szCs w:val="18"/>
              </w:rPr>
              <w:t>Bal, 2014).</w:t>
            </w:r>
          </w:p>
        </w:tc>
      </w:tr>
      <w:tr w:rsidR="005B2BF6" w:rsidRPr="00D61AFB" w14:paraId="22FEBADA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7FDA70C" w14:textId="77777777" w:rsidR="005B2BF6" w:rsidRPr="004C3904" w:rsidRDefault="005B2BF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08FE6894" w14:textId="74870F14" w:rsidR="005B2BF6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B2BF6" w:rsidRPr="002726C3">
              <w:rPr>
                <w:rFonts w:cs="Gentium Plus"/>
                <w:sz w:val="18"/>
                <w:szCs w:val="18"/>
              </w:rPr>
              <w:t>Yazar Soyadı, Yıl).</w:t>
            </w:r>
          </w:p>
        </w:tc>
      </w:tr>
      <w:tr w:rsidR="005B2BF6" w:rsidRPr="00D61AFB" w14:paraId="66869976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215302CE" w14:textId="77777777" w:rsidR="005B2BF6" w:rsidRPr="004C3904" w:rsidRDefault="005B2BF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089F68DD" w14:textId="309F08B1" w:rsidR="005B2BF6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B2BF6" w:rsidRPr="002726C3">
              <w:rPr>
                <w:rFonts w:cs="Gentium Plus"/>
                <w:sz w:val="18"/>
                <w:szCs w:val="18"/>
              </w:rPr>
              <w:t>Bal, 2014).</w:t>
            </w:r>
          </w:p>
        </w:tc>
      </w:tr>
      <w:tr w:rsidR="005B2BF6" w:rsidRPr="00D61AFB" w14:paraId="5176539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4BA2007" w14:textId="77777777" w:rsidR="005B2BF6" w:rsidRPr="004C3904" w:rsidRDefault="005B2BF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3696" w:type="pct"/>
          </w:tcPr>
          <w:p w14:paraId="036B966C" w14:textId="5A438E57" w:rsidR="005B2BF6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B2BF6" w:rsidRPr="002726C3">
              <w:rPr>
                <w:rFonts w:cs="Gentium Plus"/>
                <w:sz w:val="18"/>
                <w:szCs w:val="18"/>
              </w:rPr>
              <w:t>Yazar Soyadı, Yıl, Sayfa Numarası).</w:t>
            </w:r>
          </w:p>
        </w:tc>
      </w:tr>
      <w:tr w:rsidR="005B2BF6" w:rsidRPr="00D61AFB" w14:paraId="65E27BAB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371EE6C" w14:textId="77777777" w:rsidR="005B2BF6" w:rsidRPr="004C3904" w:rsidRDefault="005B2BF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04D476E9" w14:textId="7F1479AF" w:rsidR="005B2BF6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B2BF6" w:rsidRPr="002726C3">
              <w:rPr>
                <w:rFonts w:cs="Gentium Plus"/>
                <w:sz w:val="18"/>
                <w:szCs w:val="18"/>
              </w:rPr>
              <w:t>Bal, 2014, 50-51).</w:t>
            </w:r>
          </w:p>
        </w:tc>
      </w:tr>
      <w:tr w:rsidR="005B2BF6" w:rsidRPr="00D61AFB" w14:paraId="7254FEFC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3CAF43B6" w14:textId="77777777" w:rsidR="005B2BF6" w:rsidRPr="004C3904" w:rsidRDefault="005B2BF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2AC568DF" w14:textId="5F08ABE7" w:rsidR="005B2BF6" w:rsidRPr="002726C3" w:rsidRDefault="005B2BF6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726C3">
              <w:rPr>
                <w:rFonts w:cs="Gentium Plus"/>
                <w:sz w:val="18"/>
                <w:szCs w:val="18"/>
              </w:rPr>
              <w:t xml:space="preserve">Yazar Soyadı, Adı. 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Tez Adı. </w:t>
            </w:r>
            <w:r w:rsidRPr="002726C3">
              <w:rPr>
                <w:rFonts w:cs="Gentium Plus"/>
                <w:sz w:val="18"/>
                <w:szCs w:val="18"/>
              </w:rPr>
              <w:t xml:space="preserve">Şehir: Üniversite Adı, Fakülte Adı, </w:t>
            </w:r>
            <w:r w:rsidR="0087376D" w:rsidRPr="002726C3">
              <w:rPr>
                <w:rFonts w:cs="Gentium Plus"/>
                <w:sz w:val="18"/>
                <w:szCs w:val="18"/>
              </w:rPr>
              <w:t>Tıpta Yan Dal Uzmanlık Tezi</w:t>
            </w:r>
            <w:r w:rsidRPr="002726C3">
              <w:rPr>
                <w:rFonts w:cs="Gentium Plus"/>
                <w:sz w:val="18"/>
                <w:szCs w:val="18"/>
              </w:rPr>
              <w:t>, Yılı. (</w:t>
            </w:r>
            <w:r w:rsidR="0017209D" w:rsidRPr="002726C3">
              <w:rPr>
                <w:rFonts w:cs="Gentium Plus"/>
                <w:sz w:val="18"/>
                <w:szCs w:val="18"/>
              </w:rPr>
              <w:t>v</w:t>
            </w:r>
            <w:r w:rsidRPr="002726C3">
              <w:rPr>
                <w:rFonts w:cs="Gentium Plus"/>
                <w:sz w:val="18"/>
                <w:szCs w:val="18"/>
              </w:rPr>
              <w:t>arsa) Erişim Adresi</w:t>
            </w:r>
          </w:p>
        </w:tc>
      </w:tr>
      <w:tr w:rsidR="005B2BF6" w:rsidRPr="00D61AFB" w14:paraId="716BB637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1C710CB" w14:textId="77777777" w:rsidR="005B2BF6" w:rsidRPr="004C3904" w:rsidRDefault="005B2BF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0CDC1058" w14:textId="31ACCF2A" w:rsidR="005B2BF6" w:rsidRPr="002726C3" w:rsidRDefault="005B2BF6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726C3">
              <w:rPr>
                <w:rFonts w:cs="Gentium Plus"/>
                <w:sz w:val="18"/>
                <w:szCs w:val="18"/>
              </w:rPr>
              <w:t xml:space="preserve">Bal, Ayşe Zeynep. 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Kronik Böbrek Yetmezliği Hastalarında </w:t>
            </w:r>
            <w:proofErr w:type="spellStart"/>
            <w:r w:rsidRPr="002726C3">
              <w:rPr>
                <w:rFonts w:cs="Gentium Plus"/>
                <w:i/>
                <w:iCs/>
                <w:sz w:val="18"/>
                <w:szCs w:val="18"/>
              </w:rPr>
              <w:t>Vasküler</w:t>
            </w:r>
            <w:proofErr w:type="spellEnd"/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 Kalsifikasyon ve Belirteçlerinin İlişkisi ve Bu İlişkiye Etki Eden Faktörler. </w:t>
            </w:r>
            <w:r w:rsidRPr="002726C3">
              <w:rPr>
                <w:rFonts w:cs="Gentium Plus"/>
                <w:sz w:val="18"/>
                <w:szCs w:val="18"/>
              </w:rPr>
              <w:t xml:space="preserve">Ankara: Başkent Üniversitesi, Tıp Fakültesi, </w:t>
            </w:r>
            <w:r w:rsidR="0087376D" w:rsidRPr="002726C3">
              <w:rPr>
                <w:rFonts w:cs="Gentium Plus"/>
                <w:sz w:val="18"/>
                <w:szCs w:val="18"/>
              </w:rPr>
              <w:t xml:space="preserve">Tıpta Yan Dal Uzmanlık Tezi, </w:t>
            </w:r>
            <w:r w:rsidRPr="002726C3">
              <w:rPr>
                <w:rFonts w:cs="Gentium Plus"/>
                <w:sz w:val="18"/>
                <w:szCs w:val="18"/>
              </w:rPr>
              <w:t>2014.</w:t>
            </w:r>
          </w:p>
        </w:tc>
      </w:tr>
    </w:tbl>
    <w:p w14:paraId="484B7510" w14:textId="77777777" w:rsidR="00732CDA" w:rsidRPr="00732CDA" w:rsidRDefault="00732CDA" w:rsidP="00732CDA">
      <w:pPr>
        <w:ind w:left="567" w:firstLine="0"/>
      </w:pPr>
    </w:p>
    <w:p w14:paraId="5FE272F1" w14:textId="4514C161" w:rsidR="00153051" w:rsidRPr="00D61AFB" w:rsidRDefault="00D61AFB" w:rsidP="002F6D85">
      <w:pPr>
        <w:pStyle w:val="Balk3"/>
        <w:numPr>
          <w:ilvl w:val="1"/>
          <w:numId w:val="62"/>
        </w:numPr>
      </w:pPr>
      <w:bookmarkStart w:id="353" w:name="_Toc37480996"/>
      <w:r w:rsidRPr="00694F90">
        <w:lastRenderedPageBreak/>
        <w:t>Tez-</w:t>
      </w:r>
      <w:r w:rsidR="00153051" w:rsidRPr="00BC3CBB">
        <w:t>Doçentlik</w:t>
      </w:r>
      <w:bookmarkEnd w:id="35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153051" w:rsidRPr="00D61AFB" w14:paraId="03934F1A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64D46F8" w14:textId="77777777" w:rsidR="00153051" w:rsidRPr="004C3904" w:rsidRDefault="001530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9" w:type="dxa"/>
          </w:tcPr>
          <w:p w14:paraId="3DA87B69" w14:textId="72EA00D6" w:rsidR="001530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53051" w:rsidRPr="00DC0468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153051" w:rsidRPr="00D61AFB" w14:paraId="5EE4BFE5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54E57C2" w14:textId="77777777" w:rsidR="00153051" w:rsidRPr="004C3904" w:rsidRDefault="001530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698999F8" w14:textId="23580AB3" w:rsidR="0015305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53051" w:rsidRPr="00D56461">
              <w:rPr>
                <w:rFonts w:cs="Gentium Plus"/>
                <w:sz w:val="19"/>
                <w:szCs w:val="19"/>
              </w:rPr>
              <w:t>Soysal, 1973).</w:t>
            </w:r>
          </w:p>
        </w:tc>
      </w:tr>
      <w:tr w:rsidR="00153051" w:rsidRPr="00D61AFB" w14:paraId="3C1ED9B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8A29740" w14:textId="77777777" w:rsidR="00153051" w:rsidRPr="004C3904" w:rsidRDefault="001530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60912AAB" w14:textId="0F03AA75" w:rsidR="001530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53051" w:rsidRPr="00DC0468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153051" w:rsidRPr="00D61AFB" w14:paraId="16B977E8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692CAB3" w14:textId="77777777" w:rsidR="00153051" w:rsidRPr="004C3904" w:rsidRDefault="001530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4876F59E" w14:textId="466C36B1" w:rsidR="0015305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53051" w:rsidRPr="00D56461">
              <w:rPr>
                <w:rFonts w:cs="Gentium Plus"/>
                <w:sz w:val="19"/>
                <w:szCs w:val="19"/>
              </w:rPr>
              <w:t>Soysal, 1973).</w:t>
            </w:r>
          </w:p>
        </w:tc>
      </w:tr>
      <w:tr w:rsidR="00153051" w:rsidRPr="00D61AFB" w14:paraId="1187409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439BA06" w14:textId="77777777" w:rsidR="00153051" w:rsidRPr="004C3904" w:rsidRDefault="001530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09" w:type="dxa"/>
          </w:tcPr>
          <w:p w14:paraId="15A2619B" w14:textId="49941B54" w:rsidR="001530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53051" w:rsidRPr="00DC0468">
              <w:rPr>
                <w:rFonts w:cs="Gentium Plus"/>
                <w:sz w:val="19"/>
                <w:szCs w:val="19"/>
              </w:rPr>
              <w:t>Yazar Soyadı, Yıl, Sayfa Numarası).</w:t>
            </w:r>
          </w:p>
        </w:tc>
      </w:tr>
      <w:tr w:rsidR="00153051" w:rsidRPr="00D61AFB" w14:paraId="36A84488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CC5AD10" w14:textId="77777777" w:rsidR="00153051" w:rsidRPr="004C3904" w:rsidRDefault="001530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168CE7E0" w14:textId="7B13C488" w:rsidR="0015305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53051" w:rsidRPr="00D56461">
              <w:rPr>
                <w:rFonts w:cs="Gentium Plus"/>
                <w:sz w:val="19"/>
                <w:szCs w:val="19"/>
              </w:rPr>
              <w:t>Soysal, 1973, 44).</w:t>
            </w:r>
          </w:p>
        </w:tc>
      </w:tr>
      <w:tr w:rsidR="00153051" w:rsidRPr="00D61AFB" w14:paraId="03CCF2E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059EC2C" w14:textId="77777777" w:rsidR="00153051" w:rsidRPr="004C3904" w:rsidRDefault="001530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44C63ADC" w14:textId="24F08AAB" w:rsidR="00153051" w:rsidRPr="00DC0468" w:rsidRDefault="00153051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C0468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 xml:space="preserve">Tez Adı. </w:t>
            </w:r>
            <w:r w:rsidRPr="00DC0468">
              <w:rPr>
                <w:rFonts w:cs="Gentium Plus"/>
                <w:sz w:val="19"/>
                <w:szCs w:val="19"/>
              </w:rPr>
              <w:t xml:space="preserve">Şehir: Üniversite Adı, Fakülte Adı, </w:t>
            </w:r>
            <w:r w:rsidR="0087376D" w:rsidRPr="00DC0468">
              <w:rPr>
                <w:rFonts w:cs="Gentium Plus"/>
                <w:sz w:val="19"/>
                <w:szCs w:val="19"/>
              </w:rPr>
              <w:t>Doçentlik</w:t>
            </w:r>
            <w:r w:rsidRPr="00DC0468">
              <w:rPr>
                <w:rFonts w:cs="Gentium Plus"/>
                <w:sz w:val="19"/>
                <w:szCs w:val="19"/>
              </w:rPr>
              <w:t xml:space="preserve"> Tezi, Yılı. (</w:t>
            </w:r>
            <w:r w:rsidR="0017209D" w:rsidRPr="00DC0468">
              <w:rPr>
                <w:rFonts w:cs="Gentium Plus"/>
                <w:sz w:val="19"/>
                <w:szCs w:val="19"/>
              </w:rPr>
              <w:t>v</w:t>
            </w:r>
            <w:r w:rsidRPr="00DC0468">
              <w:rPr>
                <w:rFonts w:cs="Gentium Plus"/>
                <w:sz w:val="19"/>
                <w:szCs w:val="19"/>
              </w:rPr>
              <w:t>arsa) Erişim Adresi</w:t>
            </w:r>
          </w:p>
        </w:tc>
      </w:tr>
      <w:tr w:rsidR="00153051" w:rsidRPr="00D61AFB" w14:paraId="730E4F5D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88F2763" w14:textId="77777777" w:rsidR="00153051" w:rsidRPr="004C3904" w:rsidRDefault="001530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56E6E5E4" w14:textId="5B797AEE" w:rsidR="00153051" w:rsidRPr="00D56461" w:rsidRDefault="00153051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Soysal, Özer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Cumhuriyet Öncesi Dönem Türk Kütüphaneciliği. </w:t>
            </w:r>
            <w:r w:rsidRPr="00D56461">
              <w:rPr>
                <w:rFonts w:cs="Gentium Plus"/>
                <w:sz w:val="19"/>
                <w:szCs w:val="19"/>
              </w:rPr>
              <w:t xml:space="preserve">Ankara: Ankara Üniversitesi, Dil ve Tarih-Coğrafya Fakültesi, </w:t>
            </w:r>
            <w:r w:rsidR="0087376D" w:rsidRPr="00D56461">
              <w:rPr>
                <w:rFonts w:cs="Gentium Plus"/>
                <w:sz w:val="19"/>
                <w:szCs w:val="19"/>
              </w:rPr>
              <w:t xml:space="preserve">Doçentlik Tezi, </w:t>
            </w:r>
            <w:r w:rsidRPr="00D56461">
              <w:rPr>
                <w:rFonts w:cs="Gentium Plus"/>
                <w:sz w:val="19"/>
                <w:szCs w:val="19"/>
              </w:rPr>
              <w:t>1973.</w:t>
            </w:r>
          </w:p>
        </w:tc>
      </w:tr>
    </w:tbl>
    <w:p w14:paraId="62B09194" w14:textId="32DEE33E" w:rsidR="00C36926" w:rsidRPr="00694F90" w:rsidRDefault="00C36926" w:rsidP="003E02E1">
      <w:pPr>
        <w:pStyle w:val="Balk2"/>
        <w:numPr>
          <w:ilvl w:val="0"/>
          <w:numId w:val="62"/>
        </w:numPr>
      </w:pPr>
      <w:bookmarkStart w:id="354" w:name="_Toc37480997"/>
      <w:r w:rsidRPr="00654CFC">
        <w:t>Makale</w:t>
      </w:r>
      <w:bookmarkEnd w:id="354"/>
    </w:p>
    <w:p w14:paraId="2ACDB3EF" w14:textId="1F236E21" w:rsidR="00C36926" w:rsidRPr="00694F90" w:rsidRDefault="00C36926" w:rsidP="002F6D85">
      <w:pPr>
        <w:pStyle w:val="Balk3"/>
        <w:numPr>
          <w:ilvl w:val="1"/>
          <w:numId w:val="62"/>
        </w:numPr>
      </w:pPr>
      <w:bookmarkStart w:id="355" w:name="_Toc37480998"/>
      <w:bookmarkStart w:id="356" w:name="_Hlk13669891"/>
      <w:r w:rsidRPr="00694F90">
        <w:t>Makale</w:t>
      </w:r>
      <w:r w:rsidR="00C20CEB" w:rsidRPr="00694F90">
        <w:t>-</w:t>
      </w:r>
      <w:r w:rsidRPr="00694F90">
        <w:t>Araştırma</w:t>
      </w:r>
      <w:r w:rsidR="00A32729" w:rsidRPr="00694F90">
        <w:t xml:space="preserve"> (Tek Yazarlı-Çok Yazarlı)</w:t>
      </w:r>
      <w:bookmarkEnd w:id="35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C36926" w:rsidRPr="00694F90" w14:paraId="635D08CD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bookmarkEnd w:id="356"/>
          <w:p w14:paraId="307C9125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35D9108F" w14:textId="5EB88C74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ı).</w:t>
            </w:r>
          </w:p>
        </w:tc>
      </w:tr>
      <w:tr w:rsidR="00C36926" w:rsidRPr="00694F90" w14:paraId="20DD8606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3278BED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1F2FA258" w14:textId="04AD644C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36926" w:rsidRPr="00D56461">
              <w:rPr>
                <w:rFonts w:cs="Gentium Plus"/>
                <w:sz w:val="19"/>
                <w:szCs w:val="19"/>
              </w:rPr>
              <w:t>Çiftci</w:t>
            </w:r>
            <w:proofErr w:type="spellEnd"/>
            <w:r w:rsidR="00C36926" w:rsidRPr="00D56461">
              <w:rPr>
                <w:rFonts w:cs="Gentium Plus"/>
                <w:sz w:val="19"/>
                <w:szCs w:val="19"/>
              </w:rPr>
              <w:t>, 2015).</w:t>
            </w:r>
          </w:p>
          <w:p w14:paraId="0173DA00" w14:textId="53514438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>Türcan, 2005).</w:t>
            </w:r>
          </w:p>
          <w:p w14:paraId="3485FDD4" w14:textId="67AED6E2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 xml:space="preserve">Kalayc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C36926" w:rsidRPr="00D56461">
              <w:rPr>
                <w:rFonts w:cs="Gentium Plus"/>
                <w:sz w:val="19"/>
                <w:szCs w:val="19"/>
              </w:rPr>
              <w:t xml:space="preserve"> Eren, 2018).</w:t>
            </w:r>
          </w:p>
          <w:p w14:paraId="547ED5D1" w14:textId="79D8DF41" w:rsidR="003E19F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/>
                <w:b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E19F0" w:rsidRPr="00D56461">
              <w:rPr>
                <w:rFonts w:cs="Gentium Plus"/>
                <w:sz w:val="19"/>
                <w:szCs w:val="19"/>
              </w:rPr>
              <w:t xml:space="preserve">Ayten </w:t>
            </w:r>
            <w:r w:rsidR="00C81216" w:rsidRPr="00D56461">
              <w:rPr>
                <w:rFonts w:cs="Gentium Plus"/>
                <w:sz w:val="19"/>
                <w:szCs w:val="19"/>
              </w:rPr>
              <w:t>vd.</w:t>
            </w:r>
            <w:r w:rsidR="003E19F0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946491" w:rsidRPr="00D56461">
              <w:rPr>
                <w:rFonts w:cs="Gentium Plus"/>
                <w:sz w:val="19"/>
                <w:szCs w:val="19"/>
              </w:rPr>
              <w:t>201</w:t>
            </w:r>
            <w:r w:rsidR="00946491">
              <w:rPr>
                <w:rFonts w:cs="Gentium Plus"/>
                <w:sz w:val="19"/>
                <w:szCs w:val="19"/>
              </w:rPr>
              <w:t>2</w:t>
            </w:r>
            <w:r w:rsidR="003E19F0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C36926" w:rsidRPr="00694F90" w14:paraId="05473274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D6B63FA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4BE758D1" w14:textId="0254BAE2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ı).</w:t>
            </w:r>
          </w:p>
        </w:tc>
      </w:tr>
      <w:tr w:rsidR="00C36926" w:rsidRPr="00694F90" w14:paraId="7FFF3B1E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7674E88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713C6855" w14:textId="0DBEE72F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36926" w:rsidRPr="00D56461">
              <w:rPr>
                <w:rFonts w:cs="Gentium Plus"/>
                <w:sz w:val="19"/>
                <w:szCs w:val="19"/>
              </w:rPr>
              <w:t>Çiftci</w:t>
            </w:r>
            <w:proofErr w:type="spellEnd"/>
            <w:r w:rsidR="00C36926" w:rsidRPr="00D56461">
              <w:rPr>
                <w:rFonts w:cs="Gentium Plus"/>
                <w:sz w:val="19"/>
                <w:szCs w:val="19"/>
              </w:rPr>
              <w:t>, 2015).</w:t>
            </w:r>
          </w:p>
          <w:p w14:paraId="357B762C" w14:textId="736EA1BD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>Türcan, 2005).</w:t>
            </w:r>
          </w:p>
          <w:p w14:paraId="3434A353" w14:textId="12F6F1C1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 xml:space="preserve">Kalayc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C36926" w:rsidRPr="00D56461">
              <w:rPr>
                <w:rFonts w:cs="Gentium Plus"/>
                <w:sz w:val="19"/>
                <w:szCs w:val="19"/>
              </w:rPr>
              <w:t xml:space="preserve"> Eren, 2018).</w:t>
            </w:r>
          </w:p>
          <w:p w14:paraId="5C714209" w14:textId="2906A33D" w:rsidR="003E19F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E19F0" w:rsidRPr="00D56461">
              <w:rPr>
                <w:rFonts w:cs="Gentium Plus"/>
                <w:sz w:val="19"/>
                <w:szCs w:val="19"/>
              </w:rPr>
              <w:t xml:space="preserve">Ayten </w:t>
            </w:r>
            <w:r w:rsidR="00C81216" w:rsidRPr="00D56461">
              <w:rPr>
                <w:rFonts w:cs="Gentium Plus"/>
                <w:sz w:val="19"/>
                <w:szCs w:val="19"/>
              </w:rPr>
              <w:t>vd.</w:t>
            </w:r>
            <w:r w:rsidR="003E19F0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946491" w:rsidRPr="00D56461">
              <w:rPr>
                <w:rFonts w:cs="Gentium Plus"/>
                <w:sz w:val="19"/>
                <w:szCs w:val="19"/>
              </w:rPr>
              <w:t>201</w:t>
            </w:r>
            <w:r w:rsidR="00946491">
              <w:rPr>
                <w:rFonts w:cs="Gentium Plus"/>
                <w:sz w:val="19"/>
                <w:szCs w:val="19"/>
              </w:rPr>
              <w:t>2</w:t>
            </w:r>
            <w:r w:rsidR="003E19F0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C36926" w:rsidRPr="00694F90" w14:paraId="183C7303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7D8BE4A8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3696" w:type="pct"/>
          </w:tcPr>
          <w:p w14:paraId="7ACFFD7C" w14:textId="5F331EDC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ı, Sayfa Numarası).</w:t>
            </w:r>
          </w:p>
        </w:tc>
      </w:tr>
      <w:tr w:rsidR="00C36926" w:rsidRPr="00694F90" w14:paraId="644979A8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2150265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5B09C165" w14:textId="2936E1D2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36926" w:rsidRPr="00D56461">
              <w:rPr>
                <w:rFonts w:cs="Gentium Plus"/>
                <w:sz w:val="19"/>
                <w:szCs w:val="19"/>
              </w:rPr>
              <w:t>Çiftci</w:t>
            </w:r>
            <w:proofErr w:type="spellEnd"/>
            <w:r w:rsidR="00C36926" w:rsidRPr="00D56461">
              <w:rPr>
                <w:rFonts w:cs="Gentium Plus"/>
                <w:sz w:val="19"/>
                <w:szCs w:val="19"/>
              </w:rPr>
              <w:t>, 2015, 45-46).</w:t>
            </w:r>
          </w:p>
          <w:p w14:paraId="204D1E54" w14:textId="49BFA25F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>Türcan, 2005, 190).</w:t>
            </w:r>
          </w:p>
          <w:p w14:paraId="5CAFFD3C" w14:textId="1A594CE0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 xml:space="preserve">Kalaycı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C36926" w:rsidRPr="00D56461">
              <w:rPr>
                <w:rFonts w:cs="Gentium Plus"/>
                <w:sz w:val="19"/>
                <w:szCs w:val="19"/>
              </w:rPr>
              <w:t xml:space="preserve"> Eren, 2018, 251).</w:t>
            </w:r>
          </w:p>
          <w:p w14:paraId="49913FCD" w14:textId="3A096F0D" w:rsidR="003E19F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3E19F0" w:rsidRPr="00D56461">
              <w:rPr>
                <w:rFonts w:cs="Gentium Plus"/>
                <w:sz w:val="19"/>
                <w:szCs w:val="19"/>
              </w:rPr>
              <w:t xml:space="preserve">Ayten </w:t>
            </w:r>
            <w:r w:rsidR="00C81216" w:rsidRPr="00D56461">
              <w:rPr>
                <w:rFonts w:cs="Gentium Plus"/>
                <w:sz w:val="19"/>
                <w:szCs w:val="19"/>
              </w:rPr>
              <w:t>vd.</w:t>
            </w:r>
            <w:r w:rsidR="003E19F0" w:rsidRPr="00D56461">
              <w:rPr>
                <w:rFonts w:cs="Gentium Plus"/>
                <w:sz w:val="19"/>
                <w:szCs w:val="19"/>
              </w:rPr>
              <w:t>, 201</w:t>
            </w:r>
            <w:r w:rsidR="00946491">
              <w:rPr>
                <w:rFonts w:cs="Gentium Plus"/>
                <w:sz w:val="19"/>
                <w:szCs w:val="19"/>
              </w:rPr>
              <w:t>2</w:t>
            </w:r>
            <w:r w:rsidR="003E19F0" w:rsidRPr="00D56461">
              <w:rPr>
                <w:rFonts w:cs="Gentium Plus"/>
                <w:sz w:val="19"/>
                <w:szCs w:val="19"/>
              </w:rPr>
              <w:t>, 55).</w:t>
            </w:r>
          </w:p>
        </w:tc>
      </w:tr>
      <w:tr w:rsidR="007F4DDE" w:rsidRPr="00694F90" w14:paraId="5F7D31F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71CD083B" w14:textId="3A66A372" w:rsidR="007F4DDE" w:rsidRPr="004C3904" w:rsidRDefault="007F4DD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61C1B658" w14:textId="568A9BC8" w:rsidR="007F4DDE" w:rsidRPr="00DC0468" w:rsidRDefault="007F4DDE" w:rsidP="00D56461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C0468">
              <w:rPr>
                <w:rFonts w:cs="Gentium Plus"/>
                <w:sz w:val="19"/>
                <w:szCs w:val="19"/>
              </w:rPr>
              <w:t xml:space="preserve">Yazar Soyadı, Adı. “Makale Adı”. 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>Dergi Adı</w:t>
            </w:r>
            <w:r w:rsidRPr="00DC0468">
              <w:rPr>
                <w:rFonts w:cs="Gentium Plus"/>
                <w:sz w:val="19"/>
                <w:szCs w:val="19"/>
              </w:rPr>
              <w:t xml:space="preserve"> Cilt Numarası/Sayı Numarası (Yayın Ayı Yılı), Sayfa Aralığı.  https://doi.org/XXXXXXXXXX</w:t>
            </w:r>
          </w:p>
        </w:tc>
      </w:tr>
      <w:tr w:rsidR="007F4DDE" w:rsidRPr="00694F90" w14:paraId="417B5EEB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0F3F048" w14:textId="77777777" w:rsidR="007F4DDE" w:rsidRPr="004C3904" w:rsidRDefault="007F4DD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56FCB2CD" w14:textId="41AAEFB6" w:rsidR="00992A72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Ayten, Ali vd. “Dini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Başa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Çıkma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Şükü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ve Hayat Memnuniyeti </w:t>
            </w:r>
            <w:r w:rsidR="00F00A3B" w:rsidRPr="00D56461">
              <w:rPr>
                <w:rFonts w:cs="Gentium Plus"/>
                <w:sz w:val="19"/>
                <w:szCs w:val="19"/>
              </w:rPr>
              <w:t>İlişkisi</w:t>
            </w:r>
            <w:r w:rsidRPr="00D56461">
              <w:rPr>
                <w:rFonts w:cs="Gentium Plus"/>
                <w:sz w:val="19"/>
                <w:szCs w:val="19"/>
              </w:rPr>
              <w:t xml:space="preserve">: Hastalar, Hasta Yakınları ve Hastane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Çalışanları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Üzerine Bir Araştırma”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Dinbilimleri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Akademik Araştırma Dergisi</w:t>
            </w:r>
            <w:r w:rsidRPr="00D56461">
              <w:rPr>
                <w:rFonts w:cs="Gentium Plus"/>
                <w:sz w:val="19"/>
                <w:szCs w:val="19"/>
              </w:rPr>
              <w:t xml:space="preserve"> 12/2 (2012), 45-79.</w:t>
            </w:r>
          </w:p>
          <w:p w14:paraId="3764351F" w14:textId="77777777" w:rsidR="00992A72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Çiftci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Adem. “İslam Ceza Hukukunda Suça Teşebbüsten Vazgeçme”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Cumhuriyet İlahiyat Dergisi</w:t>
            </w:r>
            <w:r w:rsidRPr="00D56461">
              <w:rPr>
                <w:rFonts w:cs="Gentium Plus"/>
                <w:sz w:val="19"/>
                <w:szCs w:val="19"/>
              </w:rPr>
              <w:t xml:space="preserve"> 19/1 (Haziran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2015), 23-46. </w:t>
            </w:r>
            <w:hyperlink r:id="rId189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doi.org/10.18505/cuifd.48242</w:t>
              </w:r>
            </w:hyperlink>
          </w:p>
          <w:p w14:paraId="1A56A727" w14:textId="6E9BFAB0" w:rsidR="00992A72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Kalaycı, Mehmet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D56461">
              <w:rPr>
                <w:rFonts w:cs="Gentium Plus"/>
                <w:sz w:val="19"/>
                <w:szCs w:val="19"/>
              </w:rPr>
              <w:t xml:space="preserve"> Eren, Muhammet Emin. “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Reflectio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of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Qāḍīzādelīs-Khalwatī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Tensio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on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Islamic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eresiograph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Muṣṭafá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Ib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Ibrāhīm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is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lphabetical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Classifıcatio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of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Sect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”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Ilahiyat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Studie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9/2 (2018), 249-290.</w:t>
            </w:r>
            <w:r w:rsidRPr="0098059E">
              <w:rPr>
                <w:rFonts w:cs="Gentium Plus"/>
                <w:sz w:val="19"/>
                <w:szCs w:val="19"/>
              </w:rPr>
              <w:t xml:space="preserve"> </w:t>
            </w:r>
            <w:hyperlink r:id="rId190" w:history="1">
              <w:r w:rsidRPr="0098059E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doi.org/10.12730/13091719.2018.92.182</w:t>
              </w:r>
            </w:hyperlink>
          </w:p>
          <w:p w14:paraId="3F5881E1" w14:textId="09574230" w:rsidR="007F4DDE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732CDA">
              <w:rPr>
                <w:rFonts w:cs="Gentium Plus"/>
                <w:sz w:val="19"/>
                <w:szCs w:val="19"/>
              </w:rPr>
              <w:t>Türcan, Galip. “</w:t>
            </w:r>
            <w:proofErr w:type="spellStart"/>
            <w:r w:rsidRPr="00732CDA">
              <w:rPr>
                <w:rFonts w:cs="Gentium Plus"/>
                <w:sz w:val="19"/>
                <w:szCs w:val="19"/>
              </w:rPr>
              <w:t>Kelâm’ın</w:t>
            </w:r>
            <w:proofErr w:type="spellEnd"/>
            <w:r w:rsidRPr="00732CDA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732CDA">
              <w:rPr>
                <w:rFonts w:cs="Gentium Plus"/>
                <w:sz w:val="19"/>
                <w:szCs w:val="19"/>
              </w:rPr>
              <w:t>Meşrûiyeti</w:t>
            </w:r>
            <w:proofErr w:type="spellEnd"/>
            <w:r w:rsidRPr="00732CDA">
              <w:rPr>
                <w:rFonts w:cs="Gentium Plus"/>
                <w:sz w:val="19"/>
                <w:szCs w:val="19"/>
              </w:rPr>
              <w:t xml:space="preserve"> Sorunu: </w:t>
            </w:r>
            <w:proofErr w:type="spellStart"/>
            <w:r w:rsidRPr="00732CDA">
              <w:rPr>
                <w:rFonts w:cs="Gentium Plus"/>
                <w:sz w:val="19"/>
                <w:szCs w:val="19"/>
              </w:rPr>
              <w:t>Ehl</w:t>
            </w:r>
            <w:proofErr w:type="spellEnd"/>
            <w:r w:rsidRPr="00732CDA">
              <w:rPr>
                <w:rFonts w:cs="Gentium Plus"/>
                <w:sz w:val="19"/>
                <w:szCs w:val="19"/>
              </w:rPr>
              <w:t xml:space="preserve">-i Sünnet Kelâmı ve Olgusal Gerçeklik Arasındaki İlişki”. </w:t>
            </w:r>
            <w:proofErr w:type="spellStart"/>
            <w:r w:rsidRPr="00732CDA">
              <w:rPr>
                <w:rFonts w:cs="Gentium Plus"/>
                <w:i/>
                <w:iCs/>
                <w:sz w:val="19"/>
                <w:szCs w:val="19"/>
              </w:rPr>
              <w:t>Marife</w:t>
            </w:r>
            <w:proofErr w:type="spellEnd"/>
            <w:r w:rsidRPr="00732CDA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732CDA">
              <w:rPr>
                <w:rFonts w:cs="Gentium Plus"/>
                <w:sz w:val="18"/>
                <w:szCs w:val="18"/>
              </w:rPr>
              <w:t xml:space="preserve">5/3 (2005), 175-193. </w:t>
            </w:r>
            <w:hyperlink r:id="rId191" w:history="1">
              <w:r w:rsidRPr="00732CDA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doi.org/10.5281/zenodo.3343671</w:t>
              </w:r>
            </w:hyperlink>
          </w:p>
        </w:tc>
      </w:tr>
    </w:tbl>
    <w:p w14:paraId="6EA88A1C" w14:textId="21136615" w:rsidR="00C36926" w:rsidRPr="00694F90" w:rsidRDefault="00123AB6" w:rsidP="002F6D85">
      <w:pPr>
        <w:pStyle w:val="Balk3"/>
        <w:numPr>
          <w:ilvl w:val="1"/>
          <w:numId w:val="62"/>
        </w:numPr>
      </w:pPr>
      <w:bookmarkStart w:id="357" w:name="_Toc37480999"/>
      <w:r w:rsidRPr="00694F90">
        <w:t>Makale-</w:t>
      </w:r>
      <w:r w:rsidR="00C36926" w:rsidRPr="00694F90">
        <w:t>Çeviri</w:t>
      </w:r>
      <w:bookmarkEnd w:id="357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C36926" w:rsidRPr="00694F90" w14:paraId="41B1F42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2C74D68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42F164B9" w14:textId="73144A1A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ı).</w:t>
            </w:r>
          </w:p>
        </w:tc>
      </w:tr>
      <w:tr w:rsidR="00C36926" w:rsidRPr="00694F90" w14:paraId="5B36F25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F09266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269FC85" w14:textId="7B92572C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36926" w:rsidRPr="00D56461">
              <w:rPr>
                <w:rFonts w:cs="Gentium Plus"/>
                <w:sz w:val="19"/>
                <w:szCs w:val="19"/>
              </w:rPr>
              <w:t>Ess</w:t>
            </w:r>
            <w:proofErr w:type="spellEnd"/>
            <w:r w:rsidR="00C36926" w:rsidRPr="00D56461">
              <w:rPr>
                <w:rFonts w:cs="Gentium Plus"/>
                <w:sz w:val="19"/>
                <w:szCs w:val="19"/>
              </w:rPr>
              <w:t>, 2008).</w:t>
            </w:r>
          </w:p>
          <w:p w14:paraId="422D3429" w14:textId="5225D2B8" w:rsidR="005B666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6661" w:rsidRPr="00D56461">
              <w:rPr>
                <w:rFonts w:cs="Gentium Plus"/>
                <w:sz w:val="19"/>
                <w:szCs w:val="19"/>
              </w:rPr>
              <w:t>Hoover, 2019).</w:t>
            </w:r>
          </w:p>
        </w:tc>
      </w:tr>
      <w:tr w:rsidR="00C36926" w:rsidRPr="00694F90" w14:paraId="5E57B37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FAFD11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68CB67BD" w14:textId="1418780C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ı).</w:t>
            </w:r>
          </w:p>
        </w:tc>
      </w:tr>
      <w:tr w:rsidR="00C36926" w:rsidRPr="00694F90" w14:paraId="48F00CB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8C0AEE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689D989" w14:textId="7A212FFC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36926" w:rsidRPr="00D56461">
              <w:rPr>
                <w:rFonts w:cs="Gentium Plus"/>
                <w:sz w:val="19"/>
                <w:szCs w:val="19"/>
              </w:rPr>
              <w:t>Ess</w:t>
            </w:r>
            <w:proofErr w:type="spellEnd"/>
            <w:r w:rsidR="00C36926" w:rsidRPr="00D56461">
              <w:rPr>
                <w:rFonts w:cs="Gentium Plus"/>
                <w:sz w:val="19"/>
                <w:szCs w:val="19"/>
              </w:rPr>
              <w:t>, 2008).</w:t>
            </w:r>
          </w:p>
          <w:p w14:paraId="488C4997" w14:textId="76FD5B92" w:rsidR="005B666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6661" w:rsidRPr="00D56461">
              <w:rPr>
                <w:rFonts w:cs="Gentium Plus"/>
                <w:sz w:val="19"/>
                <w:szCs w:val="19"/>
              </w:rPr>
              <w:t>Hoover, 2019).</w:t>
            </w:r>
          </w:p>
        </w:tc>
      </w:tr>
      <w:tr w:rsidR="00C36926" w:rsidRPr="00694F90" w14:paraId="1834CD5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C254AD5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7DB4B29B" w14:textId="006901B0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ı, Sayfa Numarası).</w:t>
            </w:r>
          </w:p>
        </w:tc>
      </w:tr>
      <w:tr w:rsidR="00C36926" w:rsidRPr="00694F90" w14:paraId="7F250F4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CB70F60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882CA88" w14:textId="5CC25F02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36926" w:rsidRPr="00D56461">
              <w:rPr>
                <w:rFonts w:cs="Gentium Plus"/>
                <w:sz w:val="19"/>
                <w:szCs w:val="19"/>
              </w:rPr>
              <w:t>Ess</w:t>
            </w:r>
            <w:proofErr w:type="spellEnd"/>
            <w:r w:rsidR="00C36926" w:rsidRPr="00D56461">
              <w:rPr>
                <w:rFonts w:cs="Gentium Plus"/>
                <w:sz w:val="19"/>
                <w:szCs w:val="19"/>
              </w:rPr>
              <w:t>, 2008, 295-296).</w:t>
            </w:r>
          </w:p>
          <w:p w14:paraId="55D59E41" w14:textId="18AEACF4" w:rsidR="005B666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6661" w:rsidRPr="00D56461">
              <w:rPr>
                <w:rFonts w:cs="Gentium Plus"/>
                <w:sz w:val="19"/>
                <w:szCs w:val="19"/>
              </w:rPr>
              <w:t>Hoover, 2019, 129).</w:t>
            </w:r>
          </w:p>
        </w:tc>
      </w:tr>
      <w:tr w:rsidR="00C36926" w:rsidRPr="00694F90" w14:paraId="1F775F2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BC83E08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5C00A2EE" w14:textId="52362E53" w:rsidR="00C36926" w:rsidRPr="00DC0468" w:rsidRDefault="00C36926" w:rsidP="00DC0468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C0468">
              <w:rPr>
                <w:rFonts w:cs="Gentium Plus"/>
                <w:sz w:val="19"/>
                <w:szCs w:val="19"/>
              </w:rPr>
              <w:t xml:space="preserve">Yazar Soyadı, Adı. “Makale Adı”. </w:t>
            </w:r>
            <w:r w:rsidR="001A1A40" w:rsidRPr="00DC0468">
              <w:rPr>
                <w:rFonts w:cs="Gentium Plus"/>
                <w:sz w:val="19"/>
                <w:szCs w:val="19"/>
              </w:rPr>
              <w:t>ç</w:t>
            </w:r>
            <w:r w:rsidRPr="00DC0468">
              <w:rPr>
                <w:rFonts w:cs="Gentium Plus"/>
                <w:sz w:val="19"/>
                <w:szCs w:val="19"/>
              </w:rPr>
              <w:t xml:space="preserve">ev. </w:t>
            </w:r>
            <w:r w:rsidR="007C4696" w:rsidRPr="00DC0468">
              <w:rPr>
                <w:rFonts w:cs="Gentium Plus"/>
                <w:sz w:val="19"/>
                <w:szCs w:val="19"/>
              </w:rPr>
              <w:t>Çeviren</w:t>
            </w:r>
            <w:r w:rsidRPr="00DC0468">
              <w:rPr>
                <w:rFonts w:cs="Gentium Plus"/>
                <w:sz w:val="19"/>
                <w:szCs w:val="19"/>
              </w:rPr>
              <w:t>in Adı Soyadı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>. Dergi Adı</w:t>
            </w:r>
            <w:r w:rsidRPr="00DC0468">
              <w:rPr>
                <w:rFonts w:cs="Gentium Plus"/>
                <w:sz w:val="19"/>
                <w:szCs w:val="19"/>
              </w:rPr>
              <w:t xml:space="preserve"> Cilt Numarası/Sayı Numarası (Yayın Ayı Yılı), Sayfa Aralığı. https://doi.org/XXXXXXXXXX</w:t>
            </w:r>
          </w:p>
        </w:tc>
      </w:tr>
      <w:tr w:rsidR="00C36926" w:rsidRPr="00694F90" w14:paraId="2EECAD5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892039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B77DBCF" w14:textId="3BBC37FA" w:rsidR="00C36926" w:rsidRPr="00D56461" w:rsidRDefault="00C36926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Es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Josef </w:t>
            </w:r>
            <w:proofErr w:type="spellStart"/>
            <w:r w:rsidR="00257B2B">
              <w:rPr>
                <w:rFonts w:cs="Gentium Plus"/>
                <w:sz w:val="19"/>
                <w:szCs w:val="19"/>
              </w:rPr>
              <w:t>v</w:t>
            </w:r>
            <w:r w:rsidRPr="00D56461">
              <w:rPr>
                <w:rFonts w:cs="Gentium Plus"/>
                <w:sz w:val="19"/>
                <w:szCs w:val="19"/>
              </w:rPr>
              <w:t>a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“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Mu‘tezile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: İslâm’ın Akılcı Yorumu-1”. </w:t>
            </w:r>
            <w:r w:rsidR="001A1A40" w:rsidRPr="00D56461">
              <w:rPr>
                <w:rFonts w:cs="Gentium Plus"/>
                <w:color w:val="000000" w:themeColor="text1"/>
                <w:sz w:val="19"/>
                <w:szCs w:val="19"/>
              </w:rPr>
              <w:t>ç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ev. Veysel Kasar.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Harran Üniversitesi İlahiyat Fakültesi Dergisi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 w:rsidR="005C6917">
              <w:rPr>
                <w:rFonts w:cs="Gentium Plus"/>
                <w:color w:val="000000" w:themeColor="text1"/>
                <w:sz w:val="19"/>
                <w:szCs w:val="19"/>
              </w:rPr>
              <w:t>13/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20 (2008)</w:t>
            </w:r>
            <w:r w:rsidR="0006370E" w:rsidRPr="00D56461">
              <w:rPr>
                <w:rFonts w:cs="Gentium Plus"/>
                <w:color w:val="000000" w:themeColor="text1"/>
                <w:sz w:val="19"/>
                <w:szCs w:val="19"/>
              </w:rPr>
              <w:t>,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291-299.</w:t>
            </w:r>
          </w:p>
          <w:p w14:paraId="44A5FD21" w14:textId="4F09F063" w:rsidR="005B6661" w:rsidRPr="00D56461" w:rsidRDefault="005B6661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Hoover,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Jon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“İslâmî Monoteizm ve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Teslîs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”. </w:t>
            </w:r>
            <w:r w:rsidR="001A1A40" w:rsidRPr="00D56461">
              <w:rPr>
                <w:rFonts w:cs="Gentium Plus"/>
                <w:color w:val="000000" w:themeColor="text1"/>
                <w:sz w:val="19"/>
                <w:szCs w:val="19"/>
              </w:rPr>
              <w:t>ç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ev. Zeynep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Yücedoğru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Oksident</w:t>
            </w:r>
            <w:proofErr w:type="spellEnd"/>
            <w:r w:rsidRPr="005C6917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1</w:t>
            </w:r>
            <w:r w:rsidR="005C6917">
              <w:rPr>
                <w:rFonts w:cs="Gentium Plus"/>
                <w:color w:val="000000" w:themeColor="text1"/>
                <w:sz w:val="19"/>
                <w:szCs w:val="19"/>
              </w:rPr>
              <w:t>/1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(2019)</w:t>
            </w:r>
            <w:r w:rsidR="00753814" w:rsidRPr="00D56461">
              <w:rPr>
                <w:rFonts w:cs="Gentium Plus"/>
                <w:color w:val="000000" w:themeColor="text1"/>
                <w:sz w:val="19"/>
                <w:szCs w:val="19"/>
              </w:rPr>
              <w:t>,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117-143. </w:t>
            </w:r>
            <w:hyperlink r:id="rId192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doi.org/10.5281/zenodo.3360748</w:t>
              </w:r>
            </w:hyperlink>
          </w:p>
        </w:tc>
      </w:tr>
    </w:tbl>
    <w:p w14:paraId="7A011AE0" w14:textId="55B68AC0" w:rsidR="00C36926" w:rsidRDefault="00123AB6" w:rsidP="002F6D85">
      <w:pPr>
        <w:pStyle w:val="Balk3"/>
        <w:numPr>
          <w:ilvl w:val="1"/>
          <w:numId w:val="62"/>
        </w:numPr>
      </w:pPr>
      <w:bookmarkStart w:id="358" w:name="_Toc37481000"/>
      <w:r w:rsidRPr="00694F90">
        <w:t>Makale-</w:t>
      </w:r>
      <w:r w:rsidR="00D73994">
        <w:t>Tahkik/Neşir</w:t>
      </w:r>
      <w:bookmarkEnd w:id="35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D73994" w:rsidRPr="00956492" w14:paraId="303FF52E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066A177" w14:textId="77777777" w:rsidR="00D73994" w:rsidRPr="00956492" w:rsidRDefault="00D73994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6" w:type="pct"/>
          </w:tcPr>
          <w:p w14:paraId="7C4CFAD7" w14:textId="75661AFC" w:rsidR="00D73994" w:rsidRPr="008D1AB4" w:rsidRDefault="00256565" w:rsidP="001E480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Yazar Soyadı, Yılı).</w:t>
            </w:r>
          </w:p>
        </w:tc>
      </w:tr>
      <w:tr w:rsidR="00D73994" w:rsidRPr="00956492" w14:paraId="517DBB45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20ADBD4E" w14:textId="77777777" w:rsidR="00D73994" w:rsidRPr="00956492" w:rsidRDefault="00D73994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4803D1D8" w14:textId="77777777" w:rsidR="00256565" w:rsidRPr="008D1AB4" w:rsidRDefault="00256565" w:rsidP="0025656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Halebî, 2019).</w:t>
            </w:r>
          </w:p>
          <w:p w14:paraId="039DA2DD" w14:textId="55961785" w:rsidR="00D73994" w:rsidRPr="008D1AB4" w:rsidRDefault="00256565" w:rsidP="0025656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Şuhâvî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>, 2019).</w:t>
            </w:r>
            <w:hyperlink r:id="rId193" w:history="1"/>
          </w:p>
        </w:tc>
      </w:tr>
      <w:tr w:rsidR="00D73994" w:rsidRPr="00956492" w14:paraId="7C3FC861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F862EBD" w14:textId="77777777" w:rsidR="00D73994" w:rsidRPr="00956492" w:rsidRDefault="00D73994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6" w:type="pct"/>
          </w:tcPr>
          <w:p w14:paraId="39BBFF59" w14:textId="093F1BAC" w:rsidR="00D73994" w:rsidRPr="008D1AB4" w:rsidRDefault="00256565" w:rsidP="001E4809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Yazar Soyadı, Yılı).</w:t>
            </w:r>
          </w:p>
        </w:tc>
      </w:tr>
      <w:tr w:rsidR="00D73994" w:rsidRPr="00956492" w14:paraId="7BFA1843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35F72348" w14:textId="77777777" w:rsidR="00D73994" w:rsidRPr="00956492" w:rsidRDefault="00D73994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754FD3E5" w14:textId="5A5DDD00" w:rsidR="00256565" w:rsidRPr="008D1AB4" w:rsidRDefault="00256565" w:rsidP="0025656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Halebî, 2019).</w:t>
            </w:r>
          </w:p>
          <w:p w14:paraId="62C35E00" w14:textId="685ED8B0" w:rsidR="00D73994" w:rsidRPr="008D1AB4" w:rsidRDefault="00256565" w:rsidP="0025656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Şuhâvî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>, 2019).</w:t>
            </w:r>
          </w:p>
        </w:tc>
      </w:tr>
      <w:tr w:rsidR="00256565" w:rsidRPr="00956492" w14:paraId="65728F50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01402A4" w14:textId="621F37B0" w:rsidR="00256565" w:rsidRPr="00956492" w:rsidRDefault="00256565" w:rsidP="00256565">
            <w:pPr>
              <w:pStyle w:val="RenkliMetin"/>
              <w:spacing w:before="0"/>
              <w:ind w:firstLine="0"/>
              <w:rPr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3696" w:type="pct"/>
          </w:tcPr>
          <w:p w14:paraId="6AB60F37" w14:textId="62A84F13" w:rsidR="00256565" w:rsidRPr="008D1AB4" w:rsidRDefault="00256565" w:rsidP="00256565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Yazar Soyadı, Yılı, Sayfa Numarası).</w:t>
            </w:r>
          </w:p>
        </w:tc>
      </w:tr>
      <w:tr w:rsidR="00256565" w:rsidRPr="00956492" w14:paraId="60A3BBDB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7AAA5FA" w14:textId="6DEE7A92" w:rsidR="00256565" w:rsidRPr="00956492" w:rsidRDefault="00256565" w:rsidP="00256565">
            <w:pPr>
              <w:pStyle w:val="RenkliMetin"/>
              <w:spacing w:before="0"/>
              <w:ind w:firstLine="0"/>
              <w:rPr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70E117BD" w14:textId="5C14160D" w:rsidR="00256565" w:rsidRPr="008D1AB4" w:rsidRDefault="00256565" w:rsidP="0025656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Halebî, 2019, 76).</w:t>
            </w:r>
          </w:p>
          <w:p w14:paraId="48AE4541" w14:textId="3A78267D" w:rsidR="00256565" w:rsidRPr="008D1AB4" w:rsidRDefault="00256565" w:rsidP="0025656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Şuhâvî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>, 2019, 229).</w:t>
            </w:r>
          </w:p>
        </w:tc>
      </w:tr>
      <w:tr w:rsidR="00D73994" w:rsidRPr="00956492" w14:paraId="375254E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481C29E" w14:textId="77777777" w:rsidR="00D73994" w:rsidRPr="00956492" w:rsidRDefault="00D73994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6" w:type="pct"/>
          </w:tcPr>
          <w:p w14:paraId="4114000A" w14:textId="77777777" w:rsidR="00D73994" w:rsidRPr="008D1AB4" w:rsidRDefault="00D73994" w:rsidP="001E4809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8D1AB4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8D1AB4">
              <w:rPr>
                <w:rFonts w:cs="Gentium Plus"/>
                <w:i/>
                <w:iCs/>
                <w:sz w:val="19"/>
                <w:szCs w:val="19"/>
              </w:rPr>
              <w:t>Neşredilen Eser Adı</w:t>
            </w:r>
            <w:r w:rsidRPr="008D1AB4">
              <w:rPr>
                <w:rFonts w:cs="Gentium Plus"/>
                <w:sz w:val="19"/>
                <w:szCs w:val="19"/>
              </w:rPr>
              <w:t xml:space="preserve">. “Makale Adı”. 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>./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thk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>. Makale Yazarı Adı Soyadı</w:t>
            </w:r>
            <w:r w:rsidRPr="008D1AB4">
              <w:rPr>
                <w:rFonts w:cs="Gentium Plus"/>
                <w:i/>
                <w:iCs/>
                <w:sz w:val="19"/>
                <w:szCs w:val="19"/>
              </w:rPr>
              <w:t>. Dergi Adı</w:t>
            </w:r>
            <w:r w:rsidRPr="008D1AB4">
              <w:rPr>
                <w:rFonts w:cs="Gentium Plus"/>
                <w:sz w:val="19"/>
                <w:szCs w:val="19"/>
              </w:rPr>
              <w:t xml:space="preserve"> Cilt Numarası/Sayı Numarası (Yayın Ayı Yılı), Sayfa Aralığı. https://doi.org/XXXXXXXXXX</w:t>
            </w:r>
          </w:p>
        </w:tc>
      </w:tr>
      <w:tr w:rsidR="00D73994" w:rsidRPr="00694F90" w14:paraId="1BDBB7FA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C8FF084" w14:textId="77777777" w:rsidR="00D73994" w:rsidRPr="00956492" w:rsidRDefault="00D73994" w:rsidP="001E4809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956492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6" w:type="pct"/>
          </w:tcPr>
          <w:p w14:paraId="690AE68C" w14:textId="3A687E7D" w:rsidR="00D73994" w:rsidRPr="008D1AB4" w:rsidRDefault="00D73994" w:rsidP="001E4809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auto"/>
                <w:sz w:val="19"/>
                <w:szCs w:val="19"/>
                <w:u w:val="none"/>
              </w:rPr>
            </w:pPr>
            <w:r w:rsidRPr="008D1AB4">
              <w:rPr>
                <w:rFonts w:cs="Gentium Plus"/>
                <w:sz w:val="19"/>
                <w:szCs w:val="19"/>
              </w:rPr>
              <w:t xml:space="preserve">Halebî, İbrahim. </w:t>
            </w:r>
            <w:r w:rsidRPr="008D1AB4">
              <w:rPr>
                <w:rFonts w:cs="Gentium Plus"/>
                <w:i/>
                <w:iCs/>
                <w:sz w:val="19"/>
                <w:szCs w:val="19"/>
              </w:rPr>
              <w:t xml:space="preserve">Risâle fi hakkı </w:t>
            </w:r>
            <w:proofErr w:type="spellStart"/>
            <w:r w:rsidRPr="008D1AB4">
              <w:rPr>
                <w:rFonts w:cs="Gentium Plus"/>
                <w:i/>
                <w:iCs/>
                <w:sz w:val="19"/>
                <w:szCs w:val="19"/>
              </w:rPr>
              <w:t>ebeveyi’r-Resûl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. 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nşr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. Kadir 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Gömbeyaz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. “Ebeveyn-i 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Resûl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 Meselesine Özgün Yaklaşımlar: İbrahim el-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Halebî’ye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 (ö. 956/1549) Nispet Edilen Bir Risalenin Neşri ve Analizi”. </w:t>
            </w:r>
            <w:proofErr w:type="spellStart"/>
            <w:r w:rsidRPr="008D1AB4">
              <w:rPr>
                <w:rFonts w:cs="Gentium Plus"/>
                <w:i/>
                <w:iCs/>
                <w:sz w:val="19"/>
                <w:szCs w:val="19"/>
              </w:rPr>
              <w:t>Bilimname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 38 (2019), 57-81. </w:t>
            </w:r>
            <w:hyperlink r:id="rId194" w:history="1">
              <w:r w:rsidRPr="00126830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doi.org/10.28949/bilimname.592278</w:t>
              </w:r>
            </w:hyperlink>
          </w:p>
          <w:p w14:paraId="623B6698" w14:textId="723A777F" w:rsidR="00D73994" w:rsidRPr="008D1AB4" w:rsidRDefault="00D73994" w:rsidP="001E4809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8D1AB4">
              <w:rPr>
                <w:rFonts w:cs="Gentium Plus"/>
                <w:sz w:val="19"/>
                <w:szCs w:val="19"/>
              </w:rPr>
              <w:t>Şuhâvî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, Bedreddin. </w:t>
            </w:r>
            <w:r w:rsidRPr="008D1AB4">
              <w:rPr>
                <w:rFonts w:cs="Gentium Plus"/>
                <w:i/>
                <w:iCs/>
                <w:sz w:val="19"/>
                <w:szCs w:val="19"/>
              </w:rPr>
              <w:t>et-</w:t>
            </w:r>
            <w:proofErr w:type="spellStart"/>
            <w:r w:rsidRPr="008D1AB4">
              <w:rPr>
                <w:rFonts w:cs="Gentium Plus"/>
                <w:i/>
                <w:iCs/>
                <w:sz w:val="19"/>
                <w:szCs w:val="19"/>
              </w:rPr>
              <w:t>Tırâzu’l</w:t>
            </w:r>
            <w:proofErr w:type="spellEnd"/>
            <w:r w:rsidRPr="008D1AB4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8D1AB4">
              <w:rPr>
                <w:rFonts w:cs="Gentium Plus"/>
                <w:i/>
                <w:iCs/>
                <w:sz w:val="19"/>
                <w:szCs w:val="19"/>
              </w:rPr>
              <w:t>müzheb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>. “Bedreddin eş-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Şuhâvî’nin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 et-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Tırâzu’l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>-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müzheb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 Adlı Eserinin Tahkik ve Tercümesi”. 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thk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. Osman </w:t>
            </w:r>
            <w:proofErr w:type="spellStart"/>
            <w:r w:rsidRPr="008D1AB4">
              <w:rPr>
                <w:rFonts w:cs="Gentium Plus"/>
                <w:sz w:val="19"/>
                <w:szCs w:val="19"/>
              </w:rPr>
              <w:t>Bayder</w:t>
            </w:r>
            <w:proofErr w:type="spellEnd"/>
            <w:r w:rsidRPr="008D1AB4">
              <w:rPr>
                <w:rFonts w:cs="Gentium Plus"/>
                <w:sz w:val="19"/>
                <w:szCs w:val="19"/>
              </w:rPr>
              <w:t xml:space="preserve">. </w:t>
            </w:r>
            <w:r w:rsidRPr="008D1AB4">
              <w:rPr>
                <w:rFonts w:cs="Gentium Plus"/>
                <w:i/>
                <w:iCs/>
                <w:sz w:val="19"/>
                <w:szCs w:val="19"/>
              </w:rPr>
              <w:t>Tahkik İslami İlimler Araştırma ve Neşir Dergisi</w:t>
            </w:r>
            <w:r w:rsidRPr="008D1AB4">
              <w:rPr>
                <w:rFonts w:cs="Gentium Plus"/>
                <w:sz w:val="19"/>
                <w:szCs w:val="19"/>
              </w:rPr>
              <w:t xml:space="preserve"> 2/1 (Haziran 2019), 211-257. </w:t>
            </w:r>
            <w:hyperlink r:id="rId195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doi.org/10.5281/zenodo.3475103</w:t>
              </w:r>
            </w:hyperlink>
          </w:p>
        </w:tc>
      </w:tr>
    </w:tbl>
    <w:p w14:paraId="520797AE" w14:textId="77777777" w:rsidR="00D73994" w:rsidRPr="00694F90" w:rsidRDefault="00D73994" w:rsidP="002F6D85">
      <w:pPr>
        <w:pStyle w:val="Balk3"/>
        <w:numPr>
          <w:ilvl w:val="1"/>
          <w:numId w:val="62"/>
        </w:numPr>
      </w:pPr>
      <w:bookmarkStart w:id="359" w:name="_Toc37481001"/>
      <w:r w:rsidRPr="00694F90">
        <w:t>Makale-Popüler</w:t>
      </w:r>
      <w:bookmarkEnd w:id="35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17"/>
        <w:gridCol w:w="6928"/>
      </w:tblGrid>
      <w:tr w:rsidR="00C36926" w:rsidRPr="008B2A5F" w14:paraId="4B0EA23A" w14:textId="77777777" w:rsidTr="00D739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1770EAA1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37" w:type="dxa"/>
          </w:tcPr>
          <w:p w14:paraId="61E5E1A7" w14:textId="781E7A53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C36926" w:rsidRPr="008B2A5F" w14:paraId="72719BE9" w14:textId="77777777" w:rsidTr="00D7399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0B726DC1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37" w:type="dxa"/>
          </w:tcPr>
          <w:p w14:paraId="3FE9410E" w14:textId="0D295D87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>Arslan, 2017).</w:t>
            </w:r>
          </w:p>
        </w:tc>
      </w:tr>
      <w:tr w:rsidR="00C36926" w:rsidRPr="008B2A5F" w14:paraId="16E5136A" w14:textId="77777777" w:rsidTr="00D739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0B773415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37" w:type="dxa"/>
          </w:tcPr>
          <w:p w14:paraId="7715B59C" w14:textId="1AFBA196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C36926" w:rsidRPr="008B2A5F" w14:paraId="16C241C6" w14:textId="77777777" w:rsidTr="00D7399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6D269927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37" w:type="dxa"/>
          </w:tcPr>
          <w:p w14:paraId="7CCE7097" w14:textId="46C4BEDB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>Arslan, 2017).</w:t>
            </w:r>
          </w:p>
        </w:tc>
      </w:tr>
      <w:tr w:rsidR="00C36926" w:rsidRPr="008B2A5F" w14:paraId="6820096B" w14:textId="77777777" w:rsidTr="00D739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35621894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5037" w:type="dxa"/>
          </w:tcPr>
          <w:p w14:paraId="0F55C2D4" w14:textId="56A332E7" w:rsidR="00C36926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C0468">
              <w:rPr>
                <w:rFonts w:cs="Gentium Plus"/>
                <w:sz w:val="19"/>
                <w:szCs w:val="19"/>
              </w:rPr>
              <w:t>Yazar Soyadı, Yıl, Sayfa Numarası).</w:t>
            </w:r>
          </w:p>
        </w:tc>
      </w:tr>
      <w:tr w:rsidR="00C36926" w:rsidRPr="008B2A5F" w14:paraId="0B51461C" w14:textId="77777777" w:rsidTr="00D7399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301635DF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37" w:type="dxa"/>
          </w:tcPr>
          <w:p w14:paraId="5F1D8A58" w14:textId="5B1AD33D" w:rsidR="00C3692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36926" w:rsidRPr="00D56461">
              <w:rPr>
                <w:rFonts w:cs="Gentium Plus"/>
                <w:sz w:val="19"/>
                <w:szCs w:val="19"/>
              </w:rPr>
              <w:t>Arslan, 2017, 12).</w:t>
            </w:r>
          </w:p>
        </w:tc>
      </w:tr>
      <w:tr w:rsidR="00C36926" w:rsidRPr="008B2A5F" w14:paraId="4E3BC5D0" w14:textId="77777777" w:rsidTr="00D739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47FB687A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37" w:type="dxa"/>
          </w:tcPr>
          <w:p w14:paraId="12E3F507" w14:textId="08BD96BF" w:rsidR="00C36926" w:rsidRPr="00DC0468" w:rsidRDefault="00C36926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 w:rsidRPr="00DC0468">
              <w:rPr>
                <w:rFonts w:cs="Gentium Plus"/>
                <w:sz w:val="19"/>
                <w:szCs w:val="19"/>
              </w:rPr>
              <w:t xml:space="preserve">Yazar Soyadı, Adı. “Makale Adı”. </w:t>
            </w:r>
            <w:r w:rsidR="00EC77E2" w:rsidRPr="00DC0468">
              <w:rPr>
                <w:rFonts w:cs="Gentium Plus"/>
                <w:sz w:val="19"/>
                <w:szCs w:val="19"/>
              </w:rPr>
              <w:t>ç</w:t>
            </w:r>
            <w:r w:rsidRPr="00DC0468">
              <w:rPr>
                <w:rFonts w:cs="Gentium Plus"/>
                <w:sz w:val="19"/>
                <w:szCs w:val="19"/>
              </w:rPr>
              <w:t xml:space="preserve">ev. </w:t>
            </w:r>
            <w:r w:rsidR="007C4696" w:rsidRPr="00DC0468">
              <w:rPr>
                <w:rFonts w:cs="Gentium Plus"/>
                <w:sz w:val="19"/>
                <w:szCs w:val="19"/>
              </w:rPr>
              <w:t>Çeviren</w:t>
            </w:r>
            <w:r w:rsidRPr="00DC0468">
              <w:rPr>
                <w:rFonts w:cs="Gentium Plus"/>
                <w:sz w:val="19"/>
                <w:szCs w:val="19"/>
              </w:rPr>
              <w:t>in Adı Soyadı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="002014ED" w:rsidRPr="00DC0468">
              <w:rPr>
                <w:rFonts w:cs="Gentium Plus"/>
                <w:i/>
                <w:iCs/>
                <w:sz w:val="19"/>
                <w:szCs w:val="19"/>
              </w:rPr>
              <w:t xml:space="preserve">Süreli Yayın 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>Adı</w:t>
            </w:r>
            <w:r w:rsidRPr="00DC0468">
              <w:rPr>
                <w:rFonts w:cs="Gentium Plus"/>
                <w:sz w:val="19"/>
                <w:szCs w:val="19"/>
              </w:rPr>
              <w:t xml:space="preserve"> Cilt Numarası/Sayı Numarası (Yayın Ayı Yılı), Sayfa Aralığı</w:t>
            </w:r>
            <w:r w:rsidR="008B623E" w:rsidRPr="00DC0468">
              <w:rPr>
                <w:rFonts w:cs="Gentium Plus"/>
                <w:sz w:val="19"/>
                <w:szCs w:val="19"/>
              </w:rPr>
              <w:t>. Erişim</w:t>
            </w:r>
            <w:r w:rsidR="006158B2" w:rsidRPr="00DC0468">
              <w:rPr>
                <w:rFonts w:cs="Gentium Plus"/>
                <w:sz w:val="19"/>
                <w:szCs w:val="19"/>
              </w:rPr>
              <w:t xml:space="preserve"> Adresi</w:t>
            </w:r>
          </w:p>
        </w:tc>
      </w:tr>
      <w:tr w:rsidR="00C36926" w:rsidRPr="008B2A5F" w14:paraId="4D1BBE65" w14:textId="77777777" w:rsidTr="00D7399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6620A636" w14:textId="77777777" w:rsidR="00C36926" w:rsidRPr="004C3904" w:rsidRDefault="00C3692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37" w:type="dxa"/>
          </w:tcPr>
          <w:p w14:paraId="3256F5AD" w14:textId="0D4E2BD4" w:rsidR="00C36926" w:rsidRPr="00F07293" w:rsidRDefault="00C36926" w:rsidP="00F0729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>A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rslan, Mustafa. “Sanal Dünya ve Değişen Toplumsal/Bireysel İlişkiler”.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Diyanet Aylık Dergi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315 (Mart 2017)</w:t>
            </w:r>
            <w:r w:rsidR="006158B2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,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12-30. </w:t>
            </w:r>
            <w:hyperlink r:id="rId196" w:history="1">
              <w:r w:rsidR="00344E83"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diyanetdergi.com/gundem/item/674-sanal-dunya-ve-degisen-toplumsal-bireysel-iliskiler</w:t>
              </w:r>
            </w:hyperlink>
            <w:r w:rsidR="00F07293" w:rsidRPr="00D56461">
              <w:rPr>
                <w:rFonts w:cs="Gentium Plus"/>
                <w:sz w:val="19"/>
                <w:szCs w:val="19"/>
              </w:rPr>
              <w:t xml:space="preserve"> </w:t>
            </w:r>
          </w:p>
        </w:tc>
      </w:tr>
    </w:tbl>
    <w:p w14:paraId="59EE990C" w14:textId="461B7DE0" w:rsidR="008B2A5F" w:rsidRPr="008B2A5F" w:rsidRDefault="008B2A5F" w:rsidP="002F6D85">
      <w:pPr>
        <w:pStyle w:val="Balk3"/>
        <w:numPr>
          <w:ilvl w:val="1"/>
          <w:numId w:val="62"/>
        </w:numPr>
      </w:pPr>
      <w:bookmarkStart w:id="360" w:name="_Toc37481002"/>
      <w:r w:rsidRPr="00694F90">
        <w:lastRenderedPageBreak/>
        <w:t>Makale-</w:t>
      </w:r>
      <w:r>
        <w:t>İnternette</w:t>
      </w:r>
      <w:bookmarkEnd w:id="36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515"/>
        <w:gridCol w:w="6830"/>
      </w:tblGrid>
      <w:tr w:rsidR="008B2A5F" w:rsidRPr="008B2A5F" w14:paraId="2251B80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7F6B75F9" w14:textId="77777777" w:rsidR="008B2A5F" w:rsidRPr="004C3904" w:rsidRDefault="008B2A5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65" w:type="dxa"/>
          </w:tcPr>
          <w:p w14:paraId="5899E0CB" w14:textId="77BD2C5E" w:rsidR="008B2A5F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B2A5F" w:rsidRPr="00DC0468">
              <w:rPr>
                <w:rFonts w:cs="Gentium Plus"/>
                <w:sz w:val="19"/>
                <w:szCs w:val="19"/>
              </w:rPr>
              <w:t xml:space="preserve">Yazar Soyadı, </w:t>
            </w:r>
            <w:r w:rsidR="00732CDA">
              <w:rPr>
                <w:rFonts w:cs="Gentium Plus"/>
                <w:sz w:val="19"/>
                <w:szCs w:val="19"/>
              </w:rPr>
              <w:t>Erişim Günü Ayı Yılı</w:t>
            </w:r>
            <w:r w:rsidR="008B2A5F" w:rsidRPr="00DC0468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8B2A5F" w:rsidRPr="008B2A5F" w14:paraId="7919B96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340D5D5A" w14:textId="77777777" w:rsidR="008B2A5F" w:rsidRPr="004C3904" w:rsidRDefault="008B2A5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7FC30EBF" w14:textId="07219F49" w:rsidR="008B2A5F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B2A5F" w:rsidRPr="00D56461">
              <w:rPr>
                <w:rFonts w:cs="Gentium Plus"/>
                <w:sz w:val="19"/>
                <w:szCs w:val="19"/>
              </w:rPr>
              <w:t>Karcher</w:t>
            </w:r>
            <w:proofErr w:type="spellEnd"/>
            <w:r w:rsidR="008B2A5F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8B2A5F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8B2A5F" w:rsidRPr="00D56461">
              <w:rPr>
                <w:rFonts w:cs="Gentium Plus"/>
                <w:sz w:val="19"/>
                <w:szCs w:val="19"/>
              </w:rPr>
              <w:t>Zumstein</w:t>
            </w:r>
            <w:proofErr w:type="spellEnd"/>
            <w:r w:rsidR="008B2A5F" w:rsidRPr="00D56461">
              <w:rPr>
                <w:rFonts w:cs="Gentium Plus"/>
                <w:sz w:val="19"/>
                <w:szCs w:val="19"/>
              </w:rPr>
              <w:t>, 18 Eylül 2019).</w:t>
            </w:r>
          </w:p>
        </w:tc>
      </w:tr>
      <w:tr w:rsidR="008B2A5F" w:rsidRPr="008B2A5F" w14:paraId="0DC46D9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6AEACD14" w14:textId="77777777" w:rsidR="008B2A5F" w:rsidRPr="004C3904" w:rsidRDefault="008B2A5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65" w:type="dxa"/>
          </w:tcPr>
          <w:p w14:paraId="4CCA73AC" w14:textId="31E5EFF4" w:rsidR="008B2A5F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B2A5F" w:rsidRPr="00DC0468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8B2A5F" w:rsidRPr="008B2A5F" w14:paraId="2E2F694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43AE21F6" w14:textId="77777777" w:rsidR="008B2A5F" w:rsidRPr="004C3904" w:rsidRDefault="008B2A5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0A59B2DC" w14:textId="1E1D2B60" w:rsidR="008B2A5F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B2A5F" w:rsidRPr="00D56461">
              <w:rPr>
                <w:rFonts w:cs="Gentium Plus"/>
                <w:sz w:val="19"/>
                <w:szCs w:val="19"/>
              </w:rPr>
              <w:t>Karcher</w:t>
            </w:r>
            <w:proofErr w:type="spellEnd"/>
            <w:r w:rsidR="008B2A5F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8B2A5F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8B2A5F" w:rsidRPr="00D56461">
              <w:rPr>
                <w:rFonts w:cs="Gentium Plus"/>
                <w:sz w:val="19"/>
                <w:szCs w:val="19"/>
              </w:rPr>
              <w:t>Zumstein</w:t>
            </w:r>
            <w:proofErr w:type="spellEnd"/>
            <w:r w:rsidR="008B2A5F" w:rsidRPr="00D56461">
              <w:rPr>
                <w:rFonts w:cs="Gentium Plus"/>
                <w:sz w:val="19"/>
                <w:szCs w:val="19"/>
              </w:rPr>
              <w:t>, 18 Eylül 2019).</w:t>
            </w:r>
          </w:p>
        </w:tc>
      </w:tr>
      <w:tr w:rsidR="008B2A5F" w:rsidRPr="008B2A5F" w14:paraId="4CE29C7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6BE5B974" w14:textId="77777777" w:rsidR="008B2A5F" w:rsidRPr="004C3904" w:rsidRDefault="008B2A5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65" w:type="dxa"/>
          </w:tcPr>
          <w:p w14:paraId="670884FC" w14:textId="7EFB2D10" w:rsidR="008B2A5F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B2A5F" w:rsidRPr="00DC0468">
              <w:rPr>
                <w:rFonts w:cs="Gentium Plus"/>
                <w:sz w:val="19"/>
                <w:szCs w:val="19"/>
              </w:rPr>
              <w:t>Yazar Soyadı, Yıl).</w:t>
            </w:r>
          </w:p>
        </w:tc>
      </w:tr>
      <w:tr w:rsidR="008B2A5F" w:rsidRPr="008B2A5F" w14:paraId="38E6C88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2C99C17F" w14:textId="77777777" w:rsidR="008B2A5F" w:rsidRPr="004C3904" w:rsidRDefault="008B2A5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21A1026D" w14:textId="3B68148A" w:rsidR="008B2A5F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B2A5F" w:rsidRPr="00D56461">
              <w:rPr>
                <w:rFonts w:cs="Gentium Plus"/>
                <w:sz w:val="19"/>
                <w:szCs w:val="19"/>
              </w:rPr>
              <w:t>Karcher</w:t>
            </w:r>
            <w:proofErr w:type="spellEnd"/>
            <w:r w:rsidR="008B2A5F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8B2A5F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8B2A5F" w:rsidRPr="00D56461">
              <w:rPr>
                <w:rFonts w:cs="Gentium Plus"/>
                <w:sz w:val="19"/>
                <w:szCs w:val="19"/>
              </w:rPr>
              <w:t>Zumstein</w:t>
            </w:r>
            <w:proofErr w:type="spellEnd"/>
            <w:r w:rsidR="008B2A5F" w:rsidRPr="00D56461">
              <w:rPr>
                <w:rFonts w:cs="Gentium Plus"/>
                <w:sz w:val="19"/>
                <w:szCs w:val="19"/>
              </w:rPr>
              <w:t>, 18 Eylül 2019).</w:t>
            </w:r>
          </w:p>
        </w:tc>
      </w:tr>
      <w:tr w:rsidR="008B2A5F" w:rsidRPr="008B2A5F" w14:paraId="5881C1C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08A85823" w14:textId="77777777" w:rsidR="008B2A5F" w:rsidRPr="004C3904" w:rsidRDefault="008B2A5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65" w:type="dxa"/>
          </w:tcPr>
          <w:p w14:paraId="3D49EFD0" w14:textId="5087E19F" w:rsidR="008B2A5F" w:rsidRPr="00DC0468" w:rsidRDefault="008B2A5F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 w:rsidRPr="00DC0468">
              <w:rPr>
                <w:rFonts w:cs="Gentium Plus"/>
                <w:sz w:val="19"/>
                <w:szCs w:val="19"/>
              </w:rPr>
              <w:t xml:space="preserve">Yazar Soyadı, Adı. “Makale Adı”. 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 xml:space="preserve">Site Adı. </w:t>
            </w:r>
            <w:r w:rsidRPr="00DC0468">
              <w:rPr>
                <w:rFonts w:cs="Gentium Plus"/>
                <w:sz w:val="19"/>
                <w:szCs w:val="19"/>
              </w:rPr>
              <w:t>Erişim Gün Ay Yıl. Erişim Adresi</w:t>
            </w:r>
          </w:p>
        </w:tc>
      </w:tr>
      <w:tr w:rsidR="008B2A5F" w:rsidRPr="008B2A5F" w14:paraId="37095A5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8" w:type="dxa"/>
          </w:tcPr>
          <w:p w14:paraId="04F3A026" w14:textId="77777777" w:rsidR="008B2A5F" w:rsidRPr="004C3904" w:rsidRDefault="008B2A5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65" w:type="dxa"/>
          </w:tcPr>
          <w:p w14:paraId="4EA55060" w14:textId="2B27DBC2" w:rsidR="008B2A5F" w:rsidRPr="00D56461" w:rsidRDefault="008B2A5F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Karche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Sebastia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Zumstei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Philipp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 “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Citatio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Style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istor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Practic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n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Futur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”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Authorea</w:t>
            </w:r>
            <w:proofErr w:type="spellEnd"/>
            <w:r w:rsidR="007574A4" w:rsidRPr="00D56461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sz w:val="19"/>
                <w:szCs w:val="19"/>
              </w:rPr>
              <w:t xml:space="preserve">Erişim 18 Eylül 2019. </w:t>
            </w:r>
            <w:hyperlink r:id="rId197" w:history="1">
              <w:r w:rsidR="009D60AD" w:rsidRPr="009D60AD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 xml:space="preserve">https://www.authorea.com/users/102264/ </w:t>
              </w:r>
              <w:proofErr w:type="spellStart"/>
              <w:r w:rsidR="009D60AD" w:rsidRPr="009D60AD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articles</w:t>
              </w:r>
              <w:proofErr w:type="spellEnd"/>
              <w:r w:rsidR="009D60AD" w:rsidRPr="009D60AD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/124920-citation-styles-history-practice-and-future</w:t>
              </w:r>
            </w:hyperlink>
          </w:p>
        </w:tc>
      </w:tr>
    </w:tbl>
    <w:p w14:paraId="26678CC0" w14:textId="6AACEB8D" w:rsidR="0093506D" w:rsidRPr="00694F90" w:rsidRDefault="0093506D" w:rsidP="003E02E1">
      <w:pPr>
        <w:pStyle w:val="Balk2"/>
        <w:numPr>
          <w:ilvl w:val="0"/>
          <w:numId w:val="62"/>
        </w:numPr>
      </w:pPr>
      <w:bookmarkStart w:id="361" w:name="_Toc37481003"/>
      <w:r w:rsidRPr="00694F90">
        <w:t>Bildir</w:t>
      </w:r>
      <w:r>
        <w:t>i/Tebliğ</w:t>
      </w:r>
      <w:bookmarkEnd w:id="361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93506D" w:rsidRPr="00694F90" w14:paraId="08A61E6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D8F63AF" w14:textId="77777777" w:rsidR="0093506D" w:rsidRPr="002726C3" w:rsidRDefault="0093506D" w:rsidP="00E05486">
            <w:pPr>
              <w:pStyle w:val="RenkliMetin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İlk Geçtiği Yerde</w:t>
            </w:r>
          </w:p>
        </w:tc>
        <w:tc>
          <w:tcPr>
            <w:tcW w:w="4996" w:type="dxa"/>
          </w:tcPr>
          <w:p w14:paraId="30F02AC9" w14:textId="0E547A97" w:rsidR="0093506D" w:rsidRPr="002726C3" w:rsidRDefault="004D50C3" w:rsidP="00DC0468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Yazar Soyadı, Yayın Tarihi).</w:t>
            </w:r>
          </w:p>
        </w:tc>
      </w:tr>
      <w:tr w:rsidR="0093506D" w:rsidRPr="00694F90" w14:paraId="2479301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7E88CBC" w14:textId="77777777" w:rsidR="0093506D" w:rsidRPr="002726C3" w:rsidRDefault="0093506D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Örnek</w:t>
            </w:r>
          </w:p>
        </w:tc>
        <w:tc>
          <w:tcPr>
            <w:tcW w:w="4996" w:type="dxa"/>
          </w:tcPr>
          <w:p w14:paraId="5F6C0128" w14:textId="5C9E5C17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Demir, 2017).</w:t>
            </w:r>
          </w:p>
          <w:p w14:paraId="4D7534D8" w14:textId="21AF8628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Uyanık, 2009).</w:t>
            </w:r>
          </w:p>
        </w:tc>
      </w:tr>
      <w:tr w:rsidR="0093506D" w:rsidRPr="00694F90" w14:paraId="1A7836A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836B23A" w14:textId="77777777" w:rsidR="0093506D" w:rsidRPr="002726C3" w:rsidRDefault="0093506D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Sonraki Geçtiği Yerde</w:t>
            </w:r>
          </w:p>
        </w:tc>
        <w:tc>
          <w:tcPr>
            <w:tcW w:w="4996" w:type="dxa"/>
          </w:tcPr>
          <w:p w14:paraId="45604D09" w14:textId="3D68F737" w:rsidR="0093506D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Yazar Soyadı, Yayın Tarihi).</w:t>
            </w:r>
          </w:p>
        </w:tc>
      </w:tr>
      <w:tr w:rsidR="0093506D" w:rsidRPr="00694F90" w14:paraId="6E46349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0D64D9D" w14:textId="77777777" w:rsidR="0093506D" w:rsidRPr="002726C3" w:rsidRDefault="0093506D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Örnek</w:t>
            </w:r>
          </w:p>
        </w:tc>
        <w:tc>
          <w:tcPr>
            <w:tcW w:w="4996" w:type="dxa"/>
          </w:tcPr>
          <w:p w14:paraId="086C2D72" w14:textId="0ECB9915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Demir, 2017).</w:t>
            </w:r>
          </w:p>
          <w:p w14:paraId="391824BD" w14:textId="5DD05F60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Uyanık, 2009).</w:t>
            </w:r>
          </w:p>
        </w:tc>
      </w:tr>
      <w:tr w:rsidR="0093506D" w:rsidRPr="00694F90" w14:paraId="7D0D8DB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65C34BD" w14:textId="77777777" w:rsidR="0093506D" w:rsidRPr="002726C3" w:rsidRDefault="0093506D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Doğrudan Alıntı</w:t>
            </w:r>
          </w:p>
        </w:tc>
        <w:tc>
          <w:tcPr>
            <w:tcW w:w="4996" w:type="dxa"/>
          </w:tcPr>
          <w:p w14:paraId="6A5FECD5" w14:textId="63B4A779" w:rsidR="0093506D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Yazar Soyadı, Yayın Tarihi, Cilt/Sayfa Numarası).</w:t>
            </w:r>
          </w:p>
        </w:tc>
      </w:tr>
      <w:tr w:rsidR="0093506D" w:rsidRPr="00694F90" w14:paraId="6B8B3DE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031D6C" w14:textId="77777777" w:rsidR="0093506D" w:rsidRPr="002726C3" w:rsidRDefault="0093506D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Örnek</w:t>
            </w:r>
          </w:p>
        </w:tc>
        <w:tc>
          <w:tcPr>
            <w:tcW w:w="4996" w:type="dxa"/>
          </w:tcPr>
          <w:p w14:paraId="6E8C6DA8" w14:textId="5043AC9C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Demir, 2017, 1/651).</w:t>
            </w:r>
          </w:p>
          <w:p w14:paraId="1C57B36E" w14:textId="253D65B2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93506D" w:rsidRPr="002726C3">
              <w:rPr>
                <w:rFonts w:cs="Gentium Plus"/>
                <w:sz w:val="17"/>
                <w:szCs w:val="17"/>
              </w:rPr>
              <w:t>Uyanık, 2009, 37).</w:t>
            </w:r>
          </w:p>
        </w:tc>
      </w:tr>
      <w:tr w:rsidR="0093506D" w:rsidRPr="00694F90" w14:paraId="1A91DFC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7D3AB6D" w14:textId="77777777" w:rsidR="0093506D" w:rsidRPr="002726C3" w:rsidRDefault="0093506D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Kaynakçada</w:t>
            </w:r>
          </w:p>
        </w:tc>
        <w:tc>
          <w:tcPr>
            <w:tcW w:w="4996" w:type="dxa"/>
          </w:tcPr>
          <w:p w14:paraId="6E645806" w14:textId="011C6FE8" w:rsidR="0093506D" w:rsidRPr="002726C3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726C3">
              <w:rPr>
                <w:rFonts w:cs="Gentium Plus"/>
                <w:sz w:val="17"/>
                <w:szCs w:val="17"/>
              </w:rPr>
              <w:t xml:space="preserve">Yazar Soyadı, Adı. “Bildiri Adı”. </w:t>
            </w:r>
            <w:r w:rsidRPr="002726C3">
              <w:rPr>
                <w:rFonts w:cs="Gentium Plus"/>
                <w:i/>
                <w:iCs/>
                <w:sz w:val="17"/>
                <w:szCs w:val="17"/>
              </w:rPr>
              <w:t>Kitap Adı</w:t>
            </w:r>
            <w:r w:rsidRPr="002726C3">
              <w:rPr>
                <w:rFonts w:cs="Gentium Plus"/>
                <w:sz w:val="17"/>
                <w:szCs w:val="17"/>
              </w:rPr>
              <w:t xml:space="preserve">.  </w:t>
            </w:r>
            <w:r w:rsidR="00E604DB" w:rsidRPr="002726C3">
              <w:rPr>
                <w:rFonts w:cs="Gentium Plus"/>
                <w:sz w:val="17"/>
                <w:szCs w:val="17"/>
              </w:rPr>
              <w:t>e</w:t>
            </w:r>
            <w:r w:rsidRPr="002726C3">
              <w:rPr>
                <w:rFonts w:cs="Gentium Plus"/>
                <w:sz w:val="17"/>
                <w:szCs w:val="17"/>
              </w:rPr>
              <w:t xml:space="preserve">d. Editör Adı Soyadı. Cilt/Sayfa Aralığı. </w:t>
            </w:r>
            <w:r w:rsidR="00B66F97" w:rsidRPr="002726C3">
              <w:rPr>
                <w:rFonts w:cs="Gentium Plus"/>
                <w:sz w:val="17"/>
                <w:szCs w:val="17"/>
              </w:rPr>
              <w:t>Basım</w:t>
            </w:r>
            <w:r w:rsidRPr="002726C3">
              <w:rPr>
                <w:rFonts w:cs="Gentium Plus"/>
                <w:sz w:val="17"/>
                <w:szCs w:val="17"/>
              </w:rPr>
              <w:t xml:space="preserve"> Yeri: Yayıncı</w:t>
            </w:r>
            <w:r w:rsidR="008F10D0">
              <w:rPr>
                <w:rFonts w:cs="Gentium Plus"/>
                <w:sz w:val="17"/>
                <w:szCs w:val="17"/>
              </w:rPr>
              <w:t>, x. Basım</w:t>
            </w:r>
            <w:r w:rsidR="00ED2DC3">
              <w:rPr>
                <w:rFonts w:cs="Gentium Plus"/>
                <w:sz w:val="17"/>
                <w:szCs w:val="17"/>
              </w:rPr>
              <w:t>, Basım Yılı.</w:t>
            </w:r>
          </w:p>
        </w:tc>
      </w:tr>
      <w:tr w:rsidR="0093506D" w:rsidRPr="00694F90" w14:paraId="33ACE72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943C4F7" w14:textId="77777777" w:rsidR="0093506D" w:rsidRPr="002726C3" w:rsidRDefault="0093506D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Örnek</w:t>
            </w:r>
          </w:p>
        </w:tc>
        <w:tc>
          <w:tcPr>
            <w:tcW w:w="4996" w:type="dxa"/>
          </w:tcPr>
          <w:p w14:paraId="67E81D7B" w14:textId="79B07ED4" w:rsidR="0093506D" w:rsidRPr="002726C3" w:rsidRDefault="0093506D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726C3">
              <w:rPr>
                <w:rFonts w:cs="Gentium Plus"/>
                <w:sz w:val="17"/>
                <w:szCs w:val="17"/>
              </w:rPr>
              <w:t xml:space="preserve">Demir, Abdullah. “Farklı </w:t>
            </w:r>
            <w:proofErr w:type="spellStart"/>
            <w:r w:rsidRPr="002726C3">
              <w:rPr>
                <w:rFonts w:cs="Gentium Plus"/>
                <w:sz w:val="17"/>
                <w:szCs w:val="17"/>
              </w:rPr>
              <w:t>Ebû</w:t>
            </w:r>
            <w:proofErr w:type="spellEnd"/>
            <w:r w:rsidRPr="002726C3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2726C3">
              <w:rPr>
                <w:rFonts w:cs="Gentium Plus"/>
                <w:sz w:val="17"/>
                <w:szCs w:val="17"/>
              </w:rPr>
              <w:t>Hanîfe</w:t>
            </w:r>
            <w:proofErr w:type="spellEnd"/>
            <w:r w:rsidRPr="002726C3">
              <w:rPr>
                <w:rFonts w:cs="Gentium Plus"/>
                <w:sz w:val="17"/>
                <w:szCs w:val="17"/>
              </w:rPr>
              <w:t xml:space="preserve"> Tasavvurları: Fakih ve Mütekellim Hanefîler Örneği”. </w:t>
            </w:r>
            <w:r w:rsidRPr="002726C3">
              <w:rPr>
                <w:rFonts w:cs="Gentium Plus"/>
                <w:i/>
                <w:iCs/>
                <w:sz w:val="17"/>
                <w:szCs w:val="17"/>
              </w:rPr>
              <w:t xml:space="preserve">IV. Uluslararası Şeyh </w:t>
            </w:r>
            <w:proofErr w:type="spellStart"/>
            <w:r w:rsidRPr="002726C3">
              <w:rPr>
                <w:rFonts w:cs="Gentium Plus"/>
                <w:i/>
                <w:iCs/>
                <w:sz w:val="17"/>
                <w:szCs w:val="17"/>
              </w:rPr>
              <w:t>Şa'ban</w:t>
            </w:r>
            <w:proofErr w:type="spellEnd"/>
            <w:r w:rsidRPr="002726C3">
              <w:rPr>
                <w:rFonts w:cs="Gentium Plus"/>
                <w:i/>
                <w:iCs/>
                <w:sz w:val="17"/>
                <w:szCs w:val="17"/>
              </w:rPr>
              <w:t>-ı Velî Sempozyumu (</w:t>
            </w:r>
            <w:proofErr w:type="spellStart"/>
            <w:r w:rsidRPr="002726C3">
              <w:rPr>
                <w:rFonts w:cs="Gentium Plus"/>
                <w:i/>
                <w:iCs/>
                <w:sz w:val="17"/>
                <w:szCs w:val="17"/>
              </w:rPr>
              <w:t>Hanefîlik</w:t>
            </w:r>
            <w:proofErr w:type="spellEnd"/>
            <w:r w:rsidRPr="002726C3">
              <w:rPr>
                <w:rFonts w:cs="Gentium Plus"/>
                <w:i/>
                <w:iCs/>
                <w:sz w:val="17"/>
                <w:szCs w:val="17"/>
              </w:rPr>
              <w:t xml:space="preserve"> – </w:t>
            </w:r>
            <w:proofErr w:type="spellStart"/>
            <w:r w:rsidRPr="002726C3">
              <w:rPr>
                <w:rFonts w:cs="Gentium Plus"/>
                <w:i/>
                <w:iCs/>
                <w:sz w:val="17"/>
                <w:szCs w:val="17"/>
              </w:rPr>
              <w:t>Mâturîdîlik</w:t>
            </w:r>
            <w:proofErr w:type="spellEnd"/>
            <w:r w:rsidRPr="002726C3">
              <w:rPr>
                <w:rFonts w:cs="Gentium Plus"/>
                <w:i/>
                <w:iCs/>
                <w:sz w:val="17"/>
                <w:szCs w:val="17"/>
              </w:rPr>
              <w:t xml:space="preserve"> (05-07 Mayıs 2017)</w:t>
            </w:r>
            <w:r w:rsidRPr="002726C3">
              <w:rPr>
                <w:rFonts w:cs="Gentium Plus"/>
                <w:sz w:val="17"/>
                <w:szCs w:val="17"/>
              </w:rPr>
              <w:t xml:space="preserve">. </w:t>
            </w:r>
            <w:r w:rsidR="00E604DB" w:rsidRPr="002726C3">
              <w:rPr>
                <w:rFonts w:cs="Gentium Plus"/>
                <w:sz w:val="17"/>
                <w:szCs w:val="17"/>
              </w:rPr>
              <w:t>e</w:t>
            </w:r>
            <w:r w:rsidRPr="002726C3">
              <w:rPr>
                <w:rFonts w:cs="Gentium Plus"/>
                <w:sz w:val="17"/>
                <w:szCs w:val="17"/>
              </w:rPr>
              <w:t xml:space="preserve">d. </w:t>
            </w:r>
            <w:r w:rsidR="00060D9C">
              <w:rPr>
                <w:rFonts w:cs="Gentium Plus"/>
                <w:sz w:val="17"/>
                <w:szCs w:val="17"/>
              </w:rPr>
              <w:t>Cengiz Çuhadar</w:t>
            </w:r>
            <w:r w:rsidRPr="002726C3">
              <w:rPr>
                <w:rFonts w:cs="Gentium Plus"/>
                <w:sz w:val="17"/>
                <w:szCs w:val="17"/>
              </w:rPr>
              <w:t xml:space="preserve"> vd. 1/643-658. Kastamonu: Kastamonu Üniversitesi Yayınları, 2017.</w:t>
            </w:r>
          </w:p>
          <w:p w14:paraId="4EBFEB26" w14:textId="09D45088" w:rsidR="0093506D" w:rsidRPr="002726C3" w:rsidRDefault="0093506D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726C3">
              <w:rPr>
                <w:rFonts w:cs="Gentium Plus"/>
                <w:sz w:val="17"/>
                <w:szCs w:val="17"/>
              </w:rPr>
              <w:t xml:space="preserve">Uyanık, Osman. “Yusuf Has </w:t>
            </w:r>
            <w:proofErr w:type="spellStart"/>
            <w:r w:rsidRPr="002726C3">
              <w:rPr>
                <w:rFonts w:cs="Gentium Plus"/>
                <w:sz w:val="17"/>
                <w:szCs w:val="17"/>
              </w:rPr>
              <w:t>Hacib’in</w:t>
            </w:r>
            <w:proofErr w:type="spellEnd"/>
            <w:r w:rsidRPr="002726C3">
              <w:rPr>
                <w:rFonts w:cs="Gentium Plus"/>
                <w:sz w:val="17"/>
                <w:szCs w:val="17"/>
              </w:rPr>
              <w:t xml:space="preserve"> Gök Bilimine Katkıları”. </w:t>
            </w:r>
            <w:r w:rsidRPr="002726C3">
              <w:rPr>
                <w:rFonts w:cs="Gentium Plus"/>
                <w:i/>
                <w:iCs/>
                <w:sz w:val="17"/>
                <w:szCs w:val="17"/>
              </w:rPr>
              <w:t xml:space="preserve">Uluslararası Ahmet </w:t>
            </w:r>
            <w:proofErr w:type="spellStart"/>
            <w:r w:rsidRPr="002726C3">
              <w:rPr>
                <w:rFonts w:cs="Gentium Plus"/>
                <w:i/>
                <w:iCs/>
                <w:sz w:val="17"/>
                <w:szCs w:val="17"/>
              </w:rPr>
              <w:t>Yesevi’den</w:t>
            </w:r>
            <w:proofErr w:type="spellEnd"/>
            <w:r w:rsidRPr="002726C3">
              <w:rPr>
                <w:rFonts w:cs="Gentium Plus"/>
                <w:i/>
                <w:iCs/>
                <w:sz w:val="17"/>
                <w:szCs w:val="17"/>
              </w:rPr>
              <w:t xml:space="preserve"> Günümüze İnsanlığa Yön Veren Türk Büyükleri Sempozyumu Bildirileri</w:t>
            </w:r>
            <w:r w:rsidR="00E604DB" w:rsidRPr="002726C3">
              <w:rPr>
                <w:rFonts w:cs="Gentium Plus"/>
                <w:i/>
                <w:iCs/>
                <w:sz w:val="17"/>
                <w:szCs w:val="17"/>
              </w:rPr>
              <w:t xml:space="preserve">. </w:t>
            </w:r>
            <w:r w:rsidR="00E604DB" w:rsidRPr="002726C3">
              <w:rPr>
                <w:rFonts w:cs="Gentium Plus"/>
                <w:sz w:val="17"/>
                <w:szCs w:val="17"/>
              </w:rPr>
              <w:t>e</w:t>
            </w:r>
            <w:r w:rsidRPr="002726C3">
              <w:rPr>
                <w:rFonts w:cs="Gentium Plus"/>
                <w:sz w:val="17"/>
                <w:szCs w:val="17"/>
              </w:rPr>
              <w:t xml:space="preserve">d. İrfan Ünver </w:t>
            </w:r>
            <w:proofErr w:type="spellStart"/>
            <w:r w:rsidRPr="002726C3">
              <w:rPr>
                <w:rFonts w:cs="Gentium Plus"/>
                <w:sz w:val="17"/>
                <w:szCs w:val="17"/>
              </w:rPr>
              <w:t>Nasrattınoğlu</w:t>
            </w:r>
            <w:proofErr w:type="spellEnd"/>
            <w:r w:rsidRPr="002726C3">
              <w:rPr>
                <w:rFonts w:cs="Gentium Plus"/>
                <w:sz w:val="17"/>
                <w:szCs w:val="17"/>
              </w:rPr>
              <w:t>. 5-43. Ankara: Türk Kültürü Araştırmaları Kurumu, 2009.</w:t>
            </w:r>
          </w:p>
        </w:tc>
      </w:tr>
    </w:tbl>
    <w:p w14:paraId="23E8E19A" w14:textId="0C46A587" w:rsidR="005B3551" w:rsidRPr="00694F90" w:rsidRDefault="005B3551" w:rsidP="003E02E1">
      <w:pPr>
        <w:pStyle w:val="Balk2"/>
        <w:numPr>
          <w:ilvl w:val="0"/>
          <w:numId w:val="62"/>
        </w:numPr>
      </w:pPr>
      <w:bookmarkStart w:id="362" w:name="_Toc37481004"/>
      <w:r w:rsidRPr="00694F90">
        <w:t>Gazete</w:t>
      </w:r>
      <w:bookmarkEnd w:id="362"/>
    </w:p>
    <w:p w14:paraId="382388B1" w14:textId="2F54D6F9" w:rsidR="005B3551" w:rsidRPr="00694F90" w:rsidRDefault="005B3551" w:rsidP="002F6D85">
      <w:pPr>
        <w:pStyle w:val="Balk3"/>
        <w:numPr>
          <w:ilvl w:val="1"/>
          <w:numId w:val="62"/>
        </w:numPr>
        <w:spacing w:before="0" w:after="0"/>
        <w:ind w:left="924" w:hanging="357"/>
      </w:pPr>
      <w:bookmarkStart w:id="363" w:name="_Toc19832427"/>
      <w:bookmarkStart w:id="364" w:name="_Toc19932640"/>
      <w:bookmarkStart w:id="365" w:name="_Toc20088153"/>
      <w:bookmarkStart w:id="366" w:name="_Toc20098434"/>
      <w:bookmarkStart w:id="367" w:name="_Toc20175523"/>
      <w:bookmarkStart w:id="368" w:name="_Toc20251849"/>
      <w:bookmarkStart w:id="369" w:name="_Toc20252368"/>
      <w:bookmarkStart w:id="370" w:name="_Toc37481005"/>
      <w:r w:rsidRPr="00694F90">
        <w:t>Gazete</w:t>
      </w:r>
      <w:r w:rsidR="00123AB6" w:rsidRPr="00694F90">
        <w:t>-</w:t>
      </w:r>
      <w:r w:rsidRPr="00694F90">
        <w:t>Köşe Yazısı</w:t>
      </w:r>
      <w:bookmarkEnd w:id="363"/>
      <w:bookmarkEnd w:id="364"/>
      <w:bookmarkEnd w:id="365"/>
      <w:bookmarkEnd w:id="366"/>
      <w:bookmarkEnd w:id="367"/>
      <w:bookmarkEnd w:id="368"/>
      <w:bookmarkEnd w:id="369"/>
      <w:bookmarkEnd w:id="37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7"/>
        <w:gridCol w:w="6908"/>
      </w:tblGrid>
      <w:tr w:rsidR="005B3551" w:rsidRPr="00291D66" w14:paraId="1F550D4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463FCD89" w14:textId="77777777" w:rsidR="005B3551" w:rsidRPr="002726C3" w:rsidRDefault="005B3551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İlk Geçtiği Yerde</w:t>
            </w:r>
          </w:p>
        </w:tc>
        <w:tc>
          <w:tcPr>
            <w:tcW w:w="3696" w:type="pct"/>
          </w:tcPr>
          <w:p w14:paraId="18BCD571" w14:textId="41EBA41F" w:rsidR="005B3551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5B3551" w:rsidRPr="002726C3">
              <w:rPr>
                <w:rFonts w:cs="Gentium Plus"/>
                <w:sz w:val="17"/>
                <w:szCs w:val="17"/>
              </w:rPr>
              <w:t>Yazar Soyadı, Gün Ay Yıl).</w:t>
            </w:r>
          </w:p>
        </w:tc>
      </w:tr>
      <w:tr w:rsidR="005B3551" w:rsidRPr="00291D66" w14:paraId="2334DF0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CEAD2E8" w14:textId="77777777" w:rsidR="005B3551" w:rsidRPr="002726C3" w:rsidRDefault="005B3551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Örnek</w:t>
            </w:r>
          </w:p>
        </w:tc>
        <w:tc>
          <w:tcPr>
            <w:tcW w:w="3696" w:type="pct"/>
          </w:tcPr>
          <w:p w14:paraId="69328C96" w14:textId="2026D511" w:rsidR="005B3551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proofErr w:type="spellStart"/>
            <w:r w:rsidR="005B3551" w:rsidRPr="002726C3">
              <w:rPr>
                <w:rFonts w:cs="Gentium Plus"/>
                <w:sz w:val="17"/>
                <w:szCs w:val="17"/>
              </w:rPr>
              <w:t>Hanioğlu</w:t>
            </w:r>
            <w:proofErr w:type="spellEnd"/>
            <w:r w:rsidR="005B3551" w:rsidRPr="002726C3">
              <w:rPr>
                <w:rFonts w:cs="Gentium Plus"/>
                <w:sz w:val="17"/>
                <w:szCs w:val="17"/>
              </w:rPr>
              <w:t>, 15 Temmuz 2018).</w:t>
            </w:r>
          </w:p>
          <w:p w14:paraId="469D7F99" w14:textId="0A79D94E" w:rsidR="00291D66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291D66" w:rsidRPr="002726C3">
              <w:rPr>
                <w:rFonts w:cs="Gentium Plus"/>
                <w:sz w:val="17"/>
                <w:szCs w:val="17"/>
              </w:rPr>
              <w:t>Bardakçı, 20 Ağustos 2019).</w:t>
            </w:r>
          </w:p>
        </w:tc>
      </w:tr>
      <w:tr w:rsidR="005B3551" w:rsidRPr="00291D66" w14:paraId="2F0E90E4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3E5D1690" w14:textId="77777777" w:rsidR="005B3551" w:rsidRPr="002726C3" w:rsidRDefault="005B3551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Sonraki Geçtiği Yerde</w:t>
            </w:r>
          </w:p>
        </w:tc>
        <w:tc>
          <w:tcPr>
            <w:tcW w:w="3696" w:type="pct"/>
          </w:tcPr>
          <w:p w14:paraId="1437784B" w14:textId="28CB0787" w:rsidR="005B3551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5B3551" w:rsidRPr="002726C3">
              <w:rPr>
                <w:rFonts w:cs="Gentium Plus"/>
                <w:sz w:val="17"/>
                <w:szCs w:val="17"/>
              </w:rPr>
              <w:t>Yazar Soyadı, Gün Ay Yıl).</w:t>
            </w:r>
          </w:p>
        </w:tc>
      </w:tr>
      <w:tr w:rsidR="005B3551" w:rsidRPr="00291D66" w14:paraId="02500FF5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CD944C8" w14:textId="77777777" w:rsidR="005B3551" w:rsidRPr="002726C3" w:rsidRDefault="005B3551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Örnek</w:t>
            </w:r>
          </w:p>
        </w:tc>
        <w:tc>
          <w:tcPr>
            <w:tcW w:w="3696" w:type="pct"/>
          </w:tcPr>
          <w:p w14:paraId="5094326F" w14:textId="01740D29" w:rsidR="005B3551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proofErr w:type="spellStart"/>
            <w:r w:rsidR="005B3551" w:rsidRPr="002726C3">
              <w:rPr>
                <w:rFonts w:cs="Gentium Plus"/>
                <w:sz w:val="17"/>
                <w:szCs w:val="17"/>
              </w:rPr>
              <w:t>Hanioğlu</w:t>
            </w:r>
            <w:proofErr w:type="spellEnd"/>
            <w:r w:rsidR="005B3551" w:rsidRPr="002726C3">
              <w:rPr>
                <w:rFonts w:cs="Gentium Plus"/>
                <w:sz w:val="17"/>
                <w:szCs w:val="17"/>
              </w:rPr>
              <w:t>, 15 Temmuz 2018).</w:t>
            </w:r>
          </w:p>
          <w:p w14:paraId="603F9550" w14:textId="412B01A7" w:rsidR="00291D66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291D66" w:rsidRPr="002726C3">
              <w:rPr>
                <w:rFonts w:cs="Gentium Plus"/>
                <w:sz w:val="17"/>
                <w:szCs w:val="17"/>
              </w:rPr>
              <w:t>Bardakçı, 20 Ağustos 2019).</w:t>
            </w:r>
          </w:p>
        </w:tc>
      </w:tr>
      <w:tr w:rsidR="005B3551" w:rsidRPr="00291D66" w14:paraId="257F3334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5480E113" w14:textId="77777777" w:rsidR="005B3551" w:rsidRPr="002726C3" w:rsidRDefault="005B3551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Doğrudan Alıntı</w:t>
            </w:r>
          </w:p>
        </w:tc>
        <w:tc>
          <w:tcPr>
            <w:tcW w:w="3696" w:type="pct"/>
          </w:tcPr>
          <w:p w14:paraId="6F478326" w14:textId="3EAC6C88" w:rsidR="005B3551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5B3551" w:rsidRPr="002726C3">
              <w:rPr>
                <w:rFonts w:cs="Gentium Plus"/>
                <w:sz w:val="17"/>
                <w:szCs w:val="17"/>
              </w:rPr>
              <w:t>Yazar Soyadı, Yıl, Sayfa Numarası).</w:t>
            </w:r>
          </w:p>
        </w:tc>
      </w:tr>
      <w:tr w:rsidR="005B3551" w:rsidRPr="00291D66" w14:paraId="3C09E6F4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1BDC2909" w14:textId="77777777" w:rsidR="005B3551" w:rsidRPr="002726C3" w:rsidRDefault="005B3551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Örnek</w:t>
            </w:r>
          </w:p>
        </w:tc>
        <w:tc>
          <w:tcPr>
            <w:tcW w:w="3696" w:type="pct"/>
          </w:tcPr>
          <w:p w14:paraId="68485C00" w14:textId="78CE2BA7" w:rsidR="005B3551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proofErr w:type="spellStart"/>
            <w:r w:rsidR="005B3551" w:rsidRPr="002726C3">
              <w:rPr>
                <w:rFonts w:cs="Gentium Plus"/>
                <w:sz w:val="17"/>
                <w:szCs w:val="17"/>
              </w:rPr>
              <w:t>Hanioğlu</w:t>
            </w:r>
            <w:proofErr w:type="spellEnd"/>
            <w:r w:rsidR="005B3551" w:rsidRPr="002726C3">
              <w:rPr>
                <w:rFonts w:cs="Gentium Plus"/>
                <w:sz w:val="17"/>
                <w:szCs w:val="17"/>
              </w:rPr>
              <w:t>, 15 Temmuz 2018, 8).</w:t>
            </w:r>
          </w:p>
          <w:p w14:paraId="079A0DA3" w14:textId="3FC681AD" w:rsidR="00291D66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291D66" w:rsidRPr="002726C3">
              <w:rPr>
                <w:rFonts w:cs="Gentium Plus"/>
                <w:sz w:val="17"/>
                <w:szCs w:val="17"/>
              </w:rPr>
              <w:t>Bardakçı, 20 Ağustos 2019).</w:t>
            </w:r>
          </w:p>
        </w:tc>
      </w:tr>
      <w:tr w:rsidR="005B3551" w:rsidRPr="00291D66" w14:paraId="351737F3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62EDF615" w14:textId="77777777" w:rsidR="005B3551" w:rsidRPr="002726C3" w:rsidRDefault="005B3551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Kaynakçada</w:t>
            </w:r>
          </w:p>
        </w:tc>
        <w:tc>
          <w:tcPr>
            <w:tcW w:w="3696" w:type="pct"/>
          </w:tcPr>
          <w:p w14:paraId="5E065C7E" w14:textId="77777777" w:rsidR="005B3551" w:rsidRPr="002726C3" w:rsidRDefault="005B3551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2726C3">
              <w:rPr>
                <w:rFonts w:cs="Gentium Plus"/>
                <w:sz w:val="17"/>
                <w:szCs w:val="17"/>
              </w:rPr>
              <w:t>Yazar Soyadı, Adı. “Köşe Yazısı Başlığı”. Gazete</w:t>
            </w:r>
            <w:r w:rsidRPr="002726C3">
              <w:rPr>
                <w:rFonts w:cs="Gentium Plus"/>
                <w:i/>
                <w:iCs/>
                <w:sz w:val="17"/>
                <w:szCs w:val="17"/>
              </w:rPr>
              <w:t xml:space="preserve"> Adı</w:t>
            </w:r>
            <w:r w:rsidRPr="002726C3">
              <w:rPr>
                <w:rFonts w:cs="Gentium Plus"/>
                <w:sz w:val="17"/>
                <w:szCs w:val="17"/>
              </w:rPr>
              <w:t xml:space="preserve"> (Yayın Günü Ayı Yılı), Sayfa Aralığı. Erişim Adresi</w:t>
            </w:r>
          </w:p>
        </w:tc>
      </w:tr>
      <w:tr w:rsidR="00291D66" w:rsidRPr="00291D66" w14:paraId="16871E65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4" w:type="pct"/>
          </w:tcPr>
          <w:p w14:paraId="0AD79E35" w14:textId="0A9CCFFE" w:rsidR="00291D66" w:rsidRPr="002726C3" w:rsidRDefault="00DC0468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2726C3">
              <w:rPr>
                <w:sz w:val="17"/>
                <w:szCs w:val="17"/>
              </w:rPr>
              <w:t>Örnek</w:t>
            </w:r>
          </w:p>
        </w:tc>
        <w:tc>
          <w:tcPr>
            <w:tcW w:w="3696" w:type="pct"/>
          </w:tcPr>
          <w:p w14:paraId="3EC6EAAD" w14:textId="2F389C74" w:rsidR="003F779F" w:rsidRPr="003F779F" w:rsidRDefault="003F779F" w:rsidP="003F779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3F779F">
              <w:rPr>
                <w:rFonts w:cs="Gentium Plus"/>
                <w:sz w:val="17"/>
                <w:szCs w:val="17"/>
              </w:rPr>
              <w:t>Bardakçı, Murat.</w:t>
            </w:r>
            <w:r w:rsidRPr="003F779F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r w:rsidRPr="003F779F">
              <w:rPr>
                <w:rFonts w:cs="Gentium Plus"/>
                <w:sz w:val="17"/>
                <w:szCs w:val="17"/>
              </w:rPr>
              <w:t xml:space="preserve">“Restorasyon Faaliyetleri ve Şeyh </w:t>
            </w:r>
            <w:proofErr w:type="spellStart"/>
            <w:r w:rsidRPr="003F779F">
              <w:rPr>
                <w:rFonts w:cs="Gentium Plus"/>
                <w:sz w:val="17"/>
                <w:szCs w:val="17"/>
              </w:rPr>
              <w:t>Galib’in</w:t>
            </w:r>
            <w:proofErr w:type="spellEnd"/>
            <w:r w:rsidRPr="003F779F">
              <w:rPr>
                <w:rFonts w:cs="Gentium Plus"/>
                <w:sz w:val="17"/>
                <w:szCs w:val="17"/>
              </w:rPr>
              <w:t xml:space="preserve"> Sandukası”.</w:t>
            </w:r>
            <w:r w:rsidRPr="003F779F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3F779F">
              <w:rPr>
                <w:rFonts w:cs="Gentium Plus"/>
                <w:i/>
                <w:iCs/>
                <w:sz w:val="17"/>
                <w:szCs w:val="17"/>
              </w:rPr>
              <w:t>Habertürk</w:t>
            </w:r>
            <w:proofErr w:type="spellEnd"/>
            <w:r w:rsidRPr="003F779F">
              <w:rPr>
                <w:rFonts w:cs="Gentium Plus"/>
                <w:sz w:val="17"/>
                <w:szCs w:val="17"/>
              </w:rPr>
              <w:t xml:space="preserve"> (20 Ağustos 2019). </w:t>
            </w:r>
            <w:hyperlink r:id="rId198" w:history="1">
              <w:r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www.haberturk.com/yazarlar/murat-bardakci/ 2514553-restorasyon-faaliyetleri-ve-seyh-galibin-sandukasi</w:t>
              </w:r>
            </w:hyperlink>
          </w:p>
          <w:p w14:paraId="0CDD07F6" w14:textId="7143C645" w:rsidR="00291D66" w:rsidRPr="002726C3" w:rsidRDefault="003F779F" w:rsidP="003F779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/>
                <w:bCs/>
                <w:color w:val="000000" w:themeColor="text1"/>
                <w:sz w:val="17"/>
                <w:szCs w:val="17"/>
              </w:rPr>
            </w:pPr>
            <w:proofErr w:type="spellStart"/>
            <w:r w:rsidRPr="003F779F">
              <w:rPr>
                <w:rFonts w:cs="Gentium Plus"/>
                <w:color w:val="000000" w:themeColor="text1"/>
                <w:sz w:val="17"/>
                <w:szCs w:val="17"/>
              </w:rPr>
              <w:t>Hanioğlu</w:t>
            </w:r>
            <w:proofErr w:type="spellEnd"/>
            <w:r w:rsidRPr="003F779F">
              <w:rPr>
                <w:rFonts w:cs="Gentium Plus"/>
                <w:color w:val="000000" w:themeColor="text1"/>
                <w:sz w:val="17"/>
                <w:szCs w:val="17"/>
              </w:rPr>
              <w:t xml:space="preserve">, M. Şükrü. “15 Temmuz’u Farklı Kılan Ne?”. </w:t>
            </w:r>
            <w:r w:rsidRPr="003F779F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 xml:space="preserve">Sabah </w:t>
            </w:r>
            <w:r w:rsidRPr="003F779F">
              <w:rPr>
                <w:rFonts w:cs="Gentium Plus"/>
                <w:color w:val="000000" w:themeColor="text1"/>
                <w:sz w:val="17"/>
                <w:szCs w:val="17"/>
              </w:rPr>
              <w:t xml:space="preserve">(15 Temmuz 2018), 8. </w:t>
            </w:r>
            <w:hyperlink r:id="rId199" w:history="1">
              <w:r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 xml:space="preserve">https://www.sabah.com.tr/yazarlar/ </w:t>
              </w:r>
              <w:proofErr w:type="spellStart"/>
              <w:r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hanioglu</w:t>
              </w:r>
              <w:proofErr w:type="spellEnd"/>
              <w:r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/ 2018/07/15/15-temmuzu-farkli-kilan-nedir</w:t>
              </w:r>
            </w:hyperlink>
          </w:p>
        </w:tc>
      </w:tr>
    </w:tbl>
    <w:p w14:paraId="62BAB5F5" w14:textId="7FBBCFAE" w:rsidR="005B3551" w:rsidRPr="00694F90" w:rsidRDefault="005B3551" w:rsidP="002F6D85">
      <w:pPr>
        <w:pStyle w:val="Balk3"/>
        <w:numPr>
          <w:ilvl w:val="1"/>
          <w:numId w:val="62"/>
        </w:numPr>
      </w:pPr>
      <w:bookmarkStart w:id="371" w:name="_Toc19832428"/>
      <w:bookmarkStart w:id="372" w:name="_Toc19932641"/>
      <w:bookmarkStart w:id="373" w:name="_Toc20088154"/>
      <w:bookmarkStart w:id="374" w:name="_Toc20098435"/>
      <w:bookmarkStart w:id="375" w:name="_Toc20175524"/>
      <w:bookmarkStart w:id="376" w:name="_Toc20251850"/>
      <w:bookmarkStart w:id="377" w:name="_Toc20252369"/>
      <w:bookmarkStart w:id="378" w:name="_Toc37481006"/>
      <w:r w:rsidRPr="00694F90">
        <w:t xml:space="preserve">Gazete </w:t>
      </w:r>
      <w:r w:rsidR="00123AB6" w:rsidRPr="00694F90">
        <w:t>Haberi-</w:t>
      </w:r>
      <w:r w:rsidRPr="00694F90">
        <w:t>Yazarlı</w:t>
      </w:r>
      <w:bookmarkEnd w:id="371"/>
      <w:bookmarkEnd w:id="372"/>
      <w:bookmarkEnd w:id="373"/>
      <w:bookmarkEnd w:id="374"/>
      <w:bookmarkEnd w:id="375"/>
      <w:bookmarkEnd w:id="376"/>
      <w:bookmarkEnd w:id="377"/>
      <w:bookmarkEnd w:id="37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5B3551" w:rsidRPr="00310FF9" w14:paraId="25C2FA9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FE36DDE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42FAACC6" w14:textId="1712DBA0" w:rsidR="005B35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C0468">
              <w:rPr>
                <w:rFonts w:cs="Gentium Plus"/>
                <w:sz w:val="19"/>
                <w:szCs w:val="19"/>
              </w:rPr>
              <w:t>Yazar Soyadı, Gün Ay Yıl).</w:t>
            </w:r>
          </w:p>
        </w:tc>
      </w:tr>
      <w:tr w:rsidR="005B3551" w:rsidRPr="00310FF9" w14:paraId="611F18F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413C0A7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4D2AC0C" w14:textId="5BD213C1" w:rsidR="005B355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56461">
              <w:rPr>
                <w:rFonts w:cs="Gentium Plus"/>
                <w:sz w:val="19"/>
                <w:szCs w:val="19"/>
              </w:rPr>
              <w:t xml:space="preserve">Aktaş, </w:t>
            </w:r>
            <w:r w:rsidR="00E415EF" w:rsidRPr="00D56461">
              <w:rPr>
                <w:rFonts w:cs="Gentium Plus"/>
                <w:sz w:val="19"/>
                <w:szCs w:val="19"/>
              </w:rPr>
              <w:t>10 Temmuz 2019</w:t>
            </w:r>
            <w:r w:rsidR="005B3551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5B3551" w:rsidRPr="00310FF9" w14:paraId="0CDF35A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10E401C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1ABE2D5E" w14:textId="2B4553B2" w:rsidR="005B35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C0468">
              <w:rPr>
                <w:rFonts w:cs="Gentium Plus"/>
                <w:sz w:val="19"/>
                <w:szCs w:val="19"/>
              </w:rPr>
              <w:t>Yazar Soyadı, Gün Ay Yıl).</w:t>
            </w:r>
          </w:p>
        </w:tc>
      </w:tr>
      <w:tr w:rsidR="005B3551" w:rsidRPr="00310FF9" w14:paraId="5865FA7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A1A5073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E8D28E1" w14:textId="6B9E1D9B" w:rsidR="005B355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56461">
              <w:rPr>
                <w:rFonts w:cs="Gentium Plus"/>
                <w:sz w:val="19"/>
                <w:szCs w:val="19"/>
              </w:rPr>
              <w:t xml:space="preserve">Aktaş, </w:t>
            </w:r>
            <w:r w:rsidR="00E415EF" w:rsidRPr="00D56461">
              <w:rPr>
                <w:rFonts w:cs="Gentium Plus"/>
                <w:sz w:val="19"/>
                <w:szCs w:val="19"/>
              </w:rPr>
              <w:t>10 Temmuz 2019</w:t>
            </w:r>
            <w:r w:rsidR="005B3551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5B3551" w:rsidRPr="00310FF9" w14:paraId="006D575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B472A1B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54273D73" w14:textId="493D57BA" w:rsidR="005B35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C0468">
              <w:rPr>
                <w:rFonts w:cs="Gentium Plus"/>
                <w:sz w:val="19"/>
                <w:szCs w:val="19"/>
              </w:rPr>
              <w:t>Yazar Soyadı, Gün Ay Yıl, Sayfa Numarası).</w:t>
            </w:r>
          </w:p>
        </w:tc>
      </w:tr>
      <w:tr w:rsidR="005B3551" w:rsidRPr="00310FF9" w14:paraId="75D4533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DBC9A64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77BDCD9" w14:textId="39D01A27" w:rsidR="005B3551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56461">
              <w:rPr>
                <w:rFonts w:cs="Gentium Plus"/>
                <w:sz w:val="19"/>
                <w:szCs w:val="19"/>
              </w:rPr>
              <w:t>Aktaş, 10 Temmuz 2019, 6).</w:t>
            </w:r>
          </w:p>
        </w:tc>
      </w:tr>
      <w:tr w:rsidR="005B3551" w:rsidRPr="00310FF9" w14:paraId="1168C82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D892B69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42535175" w14:textId="77777777" w:rsidR="005B3551" w:rsidRPr="00DC0468" w:rsidRDefault="005B3551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C0468">
              <w:rPr>
                <w:rFonts w:cs="Gentium Plus"/>
                <w:sz w:val="19"/>
                <w:szCs w:val="19"/>
              </w:rPr>
              <w:t>Yazar Soyadı, Adı. “Haber Başlığı”. Gazete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 xml:space="preserve"> Adı</w:t>
            </w:r>
            <w:r w:rsidRPr="00DC0468">
              <w:rPr>
                <w:rFonts w:cs="Gentium Plus"/>
                <w:sz w:val="19"/>
                <w:szCs w:val="19"/>
              </w:rPr>
              <w:t xml:space="preserve"> (Yayın Günü Ayı Yılı), Sayfa Aralığı. Erişim Adresi</w:t>
            </w:r>
          </w:p>
        </w:tc>
      </w:tr>
      <w:tr w:rsidR="005B3551" w:rsidRPr="00310FF9" w14:paraId="581FF4E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BD3410D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2739B76" w14:textId="77777777" w:rsidR="005B3551" w:rsidRPr="00D56461" w:rsidRDefault="005B3551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Aktaş, Alaattin.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“Faizin düşmesi kimlere yarar?”.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Dünya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(10 Temmuz 2019), 6. </w:t>
            </w:r>
            <w:hyperlink r:id="rId200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dunya.com</w:t>
              </w:r>
            </w:hyperlink>
          </w:p>
        </w:tc>
      </w:tr>
    </w:tbl>
    <w:p w14:paraId="2A09731B" w14:textId="324A036A" w:rsidR="005B3551" w:rsidRPr="00694F90" w:rsidRDefault="005B3551" w:rsidP="002F6D85">
      <w:pPr>
        <w:pStyle w:val="Balk3"/>
        <w:numPr>
          <w:ilvl w:val="1"/>
          <w:numId w:val="62"/>
        </w:numPr>
      </w:pPr>
      <w:bookmarkStart w:id="379" w:name="_Toc19832429"/>
      <w:bookmarkStart w:id="380" w:name="_Toc19932642"/>
      <w:bookmarkStart w:id="381" w:name="_Toc20088155"/>
      <w:bookmarkStart w:id="382" w:name="_Toc20098436"/>
      <w:bookmarkStart w:id="383" w:name="_Toc20175525"/>
      <w:bookmarkStart w:id="384" w:name="_Toc20251851"/>
      <w:bookmarkStart w:id="385" w:name="_Toc20252370"/>
      <w:bookmarkStart w:id="386" w:name="_Toc37481007"/>
      <w:r w:rsidRPr="00694F90">
        <w:t>Gazete</w:t>
      </w:r>
      <w:r w:rsidR="006C440B" w:rsidRPr="00694F90">
        <w:t xml:space="preserve"> </w:t>
      </w:r>
      <w:r w:rsidR="00123AB6" w:rsidRPr="00694F90">
        <w:t>Haberi-</w:t>
      </w:r>
      <w:r w:rsidRPr="00694F90">
        <w:t>Yazarsız</w:t>
      </w:r>
      <w:bookmarkEnd w:id="379"/>
      <w:bookmarkEnd w:id="380"/>
      <w:bookmarkEnd w:id="381"/>
      <w:bookmarkEnd w:id="382"/>
      <w:bookmarkEnd w:id="383"/>
      <w:bookmarkEnd w:id="384"/>
      <w:bookmarkEnd w:id="385"/>
      <w:bookmarkEnd w:id="38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5B3551" w:rsidRPr="00310FF9" w14:paraId="3EF7644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791A694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39B063F4" w14:textId="21003EC2" w:rsidR="005B35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C0468">
              <w:rPr>
                <w:rFonts w:cs="Gentium Plus"/>
                <w:i/>
                <w:iCs/>
                <w:sz w:val="19"/>
                <w:szCs w:val="19"/>
              </w:rPr>
              <w:t xml:space="preserve">Gazete Adı, </w:t>
            </w:r>
            <w:r w:rsidR="005B3551" w:rsidRPr="00DC0468">
              <w:rPr>
                <w:rFonts w:cs="Gentium Plus"/>
                <w:sz w:val="19"/>
                <w:szCs w:val="19"/>
              </w:rPr>
              <w:t>Gün Ay Yıl).</w:t>
            </w:r>
          </w:p>
        </w:tc>
      </w:tr>
      <w:tr w:rsidR="005B3551" w:rsidRPr="00310FF9" w14:paraId="6B92D28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3CDD892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AFA3366" w14:textId="0F02E838" w:rsidR="005B3551" w:rsidRPr="00DC0468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F4FAD">
              <w:rPr>
                <w:rFonts w:cs="Gentium Plus"/>
                <w:i/>
                <w:iCs/>
                <w:sz w:val="19"/>
                <w:szCs w:val="19"/>
              </w:rPr>
              <w:t>Milliyet</w:t>
            </w:r>
            <w:r w:rsidR="005B3551" w:rsidRPr="00DC0468">
              <w:rPr>
                <w:rFonts w:cs="Gentium Plus"/>
                <w:sz w:val="19"/>
                <w:szCs w:val="19"/>
              </w:rPr>
              <w:t>, 17 Eylül 2019).</w:t>
            </w:r>
          </w:p>
        </w:tc>
      </w:tr>
      <w:tr w:rsidR="005B3551" w:rsidRPr="00310FF9" w14:paraId="325F8CCF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AA281D7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475C135C" w14:textId="667B6E26" w:rsidR="005B35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C0468">
              <w:rPr>
                <w:rFonts w:cs="Gentium Plus"/>
                <w:i/>
                <w:iCs/>
                <w:sz w:val="19"/>
                <w:szCs w:val="19"/>
              </w:rPr>
              <w:t xml:space="preserve">Gazete Adı, </w:t>
            </w:r>
            <w:r w:rsidR="005B3551" w:rsidRPr="00DC0468">
              <w:rPr>
                <w:rFonts w:cs="Gentium Plus"/>
                <w:sz w:val="19"/>
                <w:szCs w:val="19"/>
              </w:rPr>
              <w:t>Gün Ay Yıl).</w:t>
            </w:r>
          </w:p>
        </w:tc>
      </w:tr>
      <w:tr w:rsidR="005B3551" w:rsidRPr="00310FF9" w14:paraId="7F6AEDC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6A9B99E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842A2C4" w14:textId="366AFF9C" w:rsidR="005B3551" w:rsidRPr="00DC0468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F4FAD">
              <w:rPr>
                <w:rFonts w:cs="Gentium Plus"/>
                <w:i/>
                <w:iCs/>
                <w:sz w:val="19"/>
                <w:szCs w:val="19"/>
              </w:rPr>
              <w:t>Milliyet</w:t>
            </w:r>
            <w:r w:rsidR="005B3551" w:rsidRPr="00DC0468">
              <w:rPr>
                <w:rFonts w:cs="Gentium Plus"/>
                <w:sz w:val="19"/>
                <w:szCs w:val="19"/>
              </w:rPr>
              <w:t>, 17 Eylül 2019).</w:t>
            </w:r>
          </w:p>
        </w:tc>
      </w:tr>
      <w:tr w:rsidR="005B3551" w:rsidRPr="00310FF9" w14:paraId="49115DE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431BEF1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43770BED" w14:textId="081FCF83" w:rsidR="005B3551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B3551" w:rsidRPr="00DC0468">
              <w:rPr>
                <w:rFonts w:cs="Gentium Plus"/>
                <w:sz w:val="19"/>
                <w:szCs w:val="19"/>
              </w:rPr>
              <w:t>Gazete Adı, Gün Ay Yıl, Sayfa Numarası).</w:t>
            </w:r>
          </w:p>
        </w:tc>
      </w:tr>
      <w:tr w:rsidR="005B3551" w:rsidRPr="00310FF9" w14:paraId="58CF9EE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A4C932E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6B715E4" w14:textId="5E9FB07D" w:rsidR="005B3551" w:rsidRPr="00DC0468" w:rsidRDefault="00AF4FAD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>
              <w:rPr>
                <w:rFonts w:cs="Gentium Plus"/>
                <w:i/>
                <w:iCs/>
                <w:sz w:val="19"/>
                <w:szCs w:val="19"/>
              </w:rPr>
              <w:t>Milliyet</w:t>
            </w:r>
            <w:r w:rsidRPr="00DC0468">
              <w:rPr>
                <w:rFonts w:cs="Gentium Plus"/>
                <w:sz w:val="19"/>
                <w:szCs w:val="19"/>
              </w:rPr>
              <w:t>, 17 Eylül 2019).</w:t>
            </w:r>
          </w:p>
        </w:tc>
      </w:tr>
      <w:tr w:rsidR="005B3551" w:rsidRPr="00310FF9" w14:paraId="32C5DDB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010AE6F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0B00A4FB" w14:textId="77777777" w:rsidR="005B3551" w:rsidRPr="00DC0468" w:rsidRDefault="005B3551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C0468">
              <w:rPr>
                <w:rFonts w:cs="Gentium Plus"/>
                <w:i/>
                <w:iCs/>
                <w:sz w:val="19"/>
                <w:szCs w:val="19"/>
              </w:rPr>
              <w:t>Gazete Adı</w:t>
            </w:r>
            <w:r w:rsidRPr="00DC0468">
              <w:rPr>
                <w:rFonts w:cs="Gentium Plus"/>
                <w:sz w:val="19"/>
                <w:szCs w:val="19"/>
              </w:rPr>
              <w:t>. “Haber Başlığı” (Gün Ay Yıl), Sayfa Aralığı. Erişim Adresi</w:t>
            </w:r>
          </w:p>
        </w:tc>
      </w:tr>
      <w:tr w:rsidR="005B3551" w:rsidRPr="00310FF9" w14:paraId="1F40980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BD6A517" w14:textId="77777777" w:rsidR="005B3551" w:rsidRPr="004C3904" w:rsidRDefault="005B355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48862BC" w14:textId="77777777" w:rsidR="005B3551" w:rsidRPr="00DC0468" w:rsidRDefault="005B3551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C0468">
              <w:rPr>
                <w:rFonts w:cs="Gentium Plus"/>
                <w:i/>
                <w:iCs/>
                <w:sz w:val="19"/>
                <w:szCs w:val="19"/>
              </w:rPr>
              <w:t>Milliye</w:t>
            </w:r>
            <w:r w:rsidRPr="00DC0468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t</w:t>
            </w:r>
            <w:r w:rsidRPr="00DC0468">
              <w:rPr>
                <w:rFonts w:cs="Gentium Plus"/>
                <w:color w:val="000000" w:themeColor="text1"/>
                <w:sz w:val="19"/>
                <w:szCs w:val="19"/>
              </w:rPr>
              <w:t>.</w:t>
            </w:r>
            <w:r w:rsidRPr="00DC0468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r w:rsidRPr="00DC0468">
              <w:rPr>
                <w:rFonts w:cs="Gentium Plus"/>
                <w:color w:val="000000" w:themeColor="text1"/>
                <w:sz w:val="19"/>
                <w:szCs w:val="19"/>
              </w:rPr>
              <w:t xml:space="preserve">“Yetki Kanunları” (17 Eylül 1971), 1. </w:t>
            </w:r>
            <w:hyperlink r:id="rId201" w:history="1">
              <w:r w:rsidRPr="00DC0468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milliyet.com.tr</w:t>
              </w:r>
            </w:hyperlink>
          </w:p>
        </w:tc>
      </w:tr>
    </w:tbl>
    <w:p w14:paraId="233AE39A" w14:textId="0F121508" w:rsidR="00E74424" w:rsidRPr="00694F90" w:rsidRDefault="00E74424" w:rsidP="003E02E1">
      <w:pPr>
        <w:pStyle w:val="Balk2"/>
        <w:numPr>
          <w:ilvl w:val="0"/>
          <w:numId w:val="62"/>
        </w:numPr>
      </w:pPr>
      <w:bookmarkStart w:id="387" w:name="_Toc37481008"/>
      <w:r w:rsidRPr="00694F90">
        <w:t>Rapor</w:t>
      </w:r>
      <w:bookmarkEnd w:id="387"/>
    </w:p>
    <w:p w14:paraId="52D76BD7" w14:textId="3FBA2BD4" w:rsidR="00EC6944" w:rsidRPr="00694F90" w:rsidRDefault="00123AB6" w:rsidP="00DD1F64">
      <w:pPr>
        <w:pStyle w:val="Balk3indekilerdeGsterme"/>
        <w:numPr>
          <w:ilvl w:val="1"/>
          <w:numId w:val="62"/>
        </w:numPr>
      </w:pPr>
      <w:bookmarkStart w:id="388" w:name="_Toc19832431"/>
      <w:bookmarkStart w:id="389" w:name="_Toc19932644"/>
      <w:bookmarkStart w:id="390" w:name="_Toc20088157"/>
      <w:bookmarkStart w:id="391" w:name="_Toc20098438"/>
      <w:bookmarkStart w:id="392" w:name="_Toc20175527"/>
      <w:bookmarkStart w:id="393" w:name="_Toc20251853"/>
      <w:bookmarkStart w:id="394" w:name="_Toc20252372"/>
      <w:r w:rsidRPr="00654CFC">
        <w:t>Rapor</w:t>
      </w:r>
      <w:r w:rsidRPr="00694F90">
        <w:t>-</w:t>
      </w:r>
      <w:r w:rsidR="00D67918" w:rsidRPr="00694F90">
        <w:t>Yazarsız</w:t>
      </w:r>
      <w:bookmarkEnd w:id="388"/>
      <w:bookmarkEnd w:id="389"/>
      <w:bookmarkEnd w:id="390"/>
      <w:bookmarkEnd w:id="391"/>
      <w:bookmarkEnd w:id="392"/>
      <w:bookmarkEnd w:id="393"/>
      <w:bookmarkEnd w:id="394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2"/>
        <w:gridCol w:w="6913"/>
      </w:tblGrid>
      <w:tr w:rsidR="00EC6944" w:rsidRPr="00694F90" w14:paraId="7AFCC88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6F7481EF" w14:textId="77777777" w:rsidR="00EC6944" w:rsidRPr="004C3904" w:rsidRDefault="00EC694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3699" w:type="pct"/>
          </w:tcPr>
          <w:p w14:paraId="63A98FC1" w14:textId="3097A339" w:rsidR="00EC6944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C6944" w:rsidRPr="00DC0468">
              <w:rPr>
                <w:rFonts w:cs="Gentium Plus"/>
                <w:sz w:val="19"/>
                <w:szCs w:val="19"/>
              </w:rPr>
              <w:t>Kurum Adı Kısaltmas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EC6944" w:rsidRPr="00DC0468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EC6944" w:rsidRPr="00694F90" w14:paraId="6ECD4A6E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4EA61F6A" w14:textId="77777777" w:rsidR="00EC6944" w:rsidRPr="004C3904" w:rsidRDefault="00EC694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9" w:type="pct"/>
          </w:tcPr>
          <w:p w14:paraId="2D798EC9" w14:textId="3D0235D5" w:rsidR="00EC6944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C6944" w:rsidRPr="00D56461">
              <w:rPr>
                <w:rFonts w:cs="Gentium Plus"/>
                <w:sz w:val="19"/>
                <w:szCs w:val="19"/>
              </w:rPr>
              <w:t>DİYK</w:t>
            </w:r>
            <w:r w:rsidR="00206E65">
              <w:rPr>
                <w:rFonts w:cs="Gentium Plus"/>
                <w:sz w:val="19"/>
                <w:szCs w:val="19"/>
              </w:rPr>
              <w:t>B</w:t>
            </w:r>
            <w:r w:rsidR="00EC6944" w:rsidRPr="00D56461">
              <w:rPr>
                <w:rFonts w:cs="Gentium Plus"/>
                <w:sz w:val="19"/>
                <w:szCs w:val="19"/>
              </w:rPr>
              <w:t>, 2017).</w:t>
            </w:r>
          </w:p>
          <w:p w14:paraId="3CBE6248" w14:textId="4E8510B2" w:rsidR="001F6A88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F6A88" w:rsidRPr="00D56461">
              <w:rPr>
                <w:rFonts w:cs="Gentium Plus"/>
                <w:sz w:val="19"/>
                <w:szCs w:val="19"/>
              </w:rPr>
              <w:t>MAK, 2016).</w:t>
            </w:r>
          </w:p>
        </w:tc>
      </w:tr>
      <w:tr w:rsidR="00EC6944" w:rsidRPr="00694F90" w14:paraId="0947AB3E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54AD5BD7" w14:textId="77777777" w:rsidR="00EC6944" w:rsidRPr="004C3904" w:rsidRDefault="00EC694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699" w:type="pct"/>
          </w:tcPr>
          <w:p w14:paraId="19A926F1" w14:textId="33AA3549" w:rsidR="00EC6944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C6944" w:rsidRPr="00DC0468">
              <w:rPr>
                <w:rFonts w:cs="Gentium Plus"/>
                <w:sz w:val="19"/>
                <w:szCs w:val="19"/>
              </w:rPr>
              <w:t>Kurum Adı Kısaltmas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EC6944" w:rsidRPr="00DC0468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EC6944" w:rsidRPr="00694F90" w14:paraId="499215A2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1D812C23" w14:textId="77777777" w:rsidR="00EC6944" w:rsidRPr="004C3904" w:rsidRDefault="00EC694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9" w:type="pct"/>
          </w:tcPr>
          <w:p w14:paraId="339C1B80" w14:textId="20D2E157" w:rsidR="00EC6944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C6944" w:rsidRPr="00D56461">
              <w:rPr>
                <w:rFonts w:cs="Gentium Plus"/>
                <w:sz w:val="19"/>
                <w:szCs w:val="19"/>
              </w:rPr>
              <w:t>DİYK</w:t>
            </w:r>
            <w:r w:rsidR="00206E65">
              <w:rPr>
                <w:rFonts w:cs="Gentium Plus"/>
                <w:sz w:val="19"/>
                <w:szCs w:val="19"/>
              </w:rPr>
              <w:t>B</w:t>
            </w:r>
            <w:r w:rsidR="00EC6944" w:rsidRPr="00D56461">
              <w:rPr>
                <w:rFonts w:cs="Gentium Plus"/>
                <w:sz w:val="19"/>
                <w:szCs w:val="19"/>
              </w:rPr>
              <w:t>, 2017).</w:t>
            </w:r>
          </w:p>
          <w:p w14:paraId="792CDFC9" w14:textId="1BA877F9" w:rsidR="001F6A88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F6A88" w:rsidRPr="00D56461">
              <w:rPr>
                <w:rFonts w:cs="Gentium Plus"/>
                <w:sz w:val="19"/>
                <w:szCs w:val="19"/>
              </w:rPr>
              <w:t>MAK, 2016).</w:t>
            </w:r>
          </w:p>
        </w:tc>
      </w:tr>
      <w:tr w:rsidR="00EC6944" w:rsidRPr="00694F90" w14:paraId="15F1368B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0454CC2F" w14:textId="77777777" w:rsidR="00EC6944" w:rsidRPr="004C3904" w:rsidRDefault="00EC694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3699" w:type="pct"/>
          </w:tcPr>
          <w:p w14:paraId="4429E2DE" w14:textId="4C58012E" w:rsidR="00EC6944" w:rsidRPr="00DC0468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C6944" w:rsidRPr="00DC0468">
              <w:rPr>
                <w:rFonts w:cs="Gentium Plus"/>
                <w:sz w:val="19"/>
                <w:szCs w:val="19"/>
              </w:rPr>
              <w:t xml:space="preserve">Kurum Adı Kısaltması, </w:t>
            </w:r>
            <w:r w:rsidR="00B66F97" w:rsidRPr="00DC0468">
              <w:rPr>
                <w:rFonts w:cs="Gentium Plus"/>
                <w:sz w:val="19"/>
                <w:szCs w:val="19"/>
              </w:rPr>
              <w:t>Basım</w:t>
            </w:r>
            <w:r w:rsidR="00EC6944" w:rsidRPr="00DC0468">
              <w:rPr>
                <w:rFonts w:cs="Gentium Plus"/>
                <w:sz w:val="19"/>
                <w:szCs w:val="19"/>
              </w:rPr>
              <w:t xml:space="preserve"> Tarihi</w:t>
            </w:r>
            <w:r w:rsidR="00822747" w:rsidRPr="00DC0468">
              <w:rPr>
                <w:rFonts w:cs="Gentium Plus"/>
                <w:sz w:val="19"/>
                <w:szCs w:val="19"/>
              </w:rPr>
              <w:t>, Sayfa Numarası</w:t>
            </w:r>
            <w:r w:rsidR="00EC6944" w:rsidRPr="00DC0468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EC6944" w:rsidRPr="00694F90" w14:paraId="71C7D827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61C62871" w14:textId="77777777" w:rsidR="00EC6944" w:rsidRPr="004C3904" w:rsidRDefault="00EC694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9" w:type="pct"/>
          </w:tcPr>
          <w:p w14:paraId="2B7ACC3B" w14:textId="01922FD4" w:rsidR="00EC6944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C6944" w:rsidRPr="00D56461">
              <w:rPr>
                <w:rFonts w:cs="Gentium Plus"/>
                <w:sz w:val="19"/>
                <w:szCs w:val="19"/>
              </w:rPr>
              <w:t>DİYK</w:t>
            </w:r>
            <w:r w:rsidR="00206E65">
              <w:rPr>
                <w:rFonts w:cs="Gentium Plus"/>
                <w:sz w:val="19"/>
                <w:szCs w:val="19"/>
              </w:rPr>
              <w:t>B</w:t>
            </w:r>
            <w:r w:rsidR="00EC6944" w:rsidRPr="00D56461">
              <w:rPr>
                <w:rFonts w:cs="Gentium Plus"/>
                <w:sz w:val="19"/>
                <w:szCs w:val="19"/>
              </w:rPr>
              <w:t>, 2017, 40).</w:t>
            </w:r>
          </w:p>
          <w:p w14:paraId="4D4BD8C5" w14:textId="4DB970A3" w:rsidR="00822747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22747" w:rsidRPr="00D56461">
              <w:rPr>
                <w:rFonts w:cs="Gentium Plus"/>
                <w:sz w:val="19"/>
                <w:szCs w:val="19"/>
              </w:rPr>
              <w:t>MAK, 2016, 56).</w:t>
            </w:r>
          </w:p>
        </w:tc>
      </w:tr>
      <w:tr w:rsidR="001F6A88" w:rsidRPr="00694F90" w14:paraId="3B10D2A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1ABC412A" w14:textId="77777777" w:rsidR="001F6A88" w:rsidRPr="004C3904" w:rsidRDefault="001F6A8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699" w:type="pct"/>
          </w:tcPr>
          <w:p w14:paraId="431C9870" w14:textId="32C493D5" w:rsidR="001F6A88" w:rsidRPr="00DC0468" w:rsidRDefault="001F6A88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C0468">
              <w:rPr>
                <w:rFonts w:cs="Gentium Plus"/>
                <w:sz w:val="19"/>
                <w:szCs w:val="19"/>
              </w:rPr>
              <w:t>Kurum Adı</w:t>
            </w:r>
            <w:r w:rsidRPr="00206E65">
              <w:rPr>
                <w:rFonts w:cs="Gentium Plus"/>
                <w:sz w:val="19"/>
                <w:szCs w:val="19"/>
              </w:rPr>
              <w:t xml:space="preserve"> Kısaltması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DC0468">
              <w:rPr>
                <w:rFonts w:cs="Gentium Plus"/>
                <w:sz w:val="19"/>
                <w:szCs w:val="19"/>
              </w:rPr>
              <w:t>Kurum Adı</w:t>
            </w:r>
            <w:r w:rsidRPr="00DC0468">
              <w:rPr>
                <w:rFonts w:cs="Gentium Plus"/>
                <w:i/>
                <w:iCs/>
                <w:sz w:val="19"/>
                <w:szCs w:val="19"/>
              </w:rPr>
              <w:t>. Eser Adı</w:t>
            </w:r>
            <w:r w:rsidRPr="00DC0468">
              <w:rPr>
                <w:rFonts w:cs="Gentium Plus"/>
                <w:sz w:val="19"/>
                <w:szCs w:val="19"/>
              </w:rPr>
              <w:t xml:space="preserve">. </w:t>
            </w:r>
            <w:r w:rsidR="00B66F97" w:rsidRPr="00DC0468">
              <w:rPr>
                <w:rFonts w:cs="Gentium Plus"/>
                <w:sz w:val="19"/>
                <w:szCs w:val="19"/>
              </w:rPr>
              <w:t>Basım</w:t>
            </w:r>
            <w:r w:rsidRPr="00DC0468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  <w:r w:rsidRPr="00DC0468">
              <w:rPr>
                <w:rFonts w:cs="Gentium Plus"/>
                <w:sz w:val="19"/>
                <w:szCs w:val="19"/>
              </w:rPr>
              <w:t xml:space="preserve">  Erişim Adresi</w:t>
            </w:r>
          </w:p>
        </w:tc>
      </w:tr>
      <w:tr w:rsidR="001F6A88" w:rsidRPr="00694F90" w14:paraId="256AB22C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01" w:type="pct"/>
          </w:tcPr>
          <w:p w14:paraId="0F6E6C4C" w14:textId="77777777" w:rsidR="001F6A88" w:rsidRPr="004C3904" w:rsidRDefault="001F6A8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699" w:type="pct"/>
          </w:tcPr>
          <w:p w14:paraId="0E7DEFD4" w14:textId="4EBB89F6" w:rsidR="001F6A88" w:rsidRPr="00D56461" w:rsidRDefault="001F6A88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>DİYK</w:t>
            </w:r>
            <w:r w:rsidR="00206E65">
              <w:rPr>
                <w:rFonts w:cs="Gentium Plus"/>
                <w:sz w:val="19"/>
                <w:szCs w:val="19"/>
              </w:rPr>
              <w:t>B</w:t>
            </w:r>
            <w:r w:rsidRPr="00D56461">
              <w:rPr>
                <w:rFonts w:cs="Gentium Plus"/>
                <w:sz w:val="19"/>
                <w:szCs w:val="19"/>
              </w:rPr>
              <w:t xml:space="preserve">, Din İşleri Yüksek Kurulu Başkanlığı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Kendi Dilinden FETÖ Örgütlü Bir Din İstismarı</w:t>
            </w:r>
            <w:r w:rsidRPr="00D56461">
              <w:rPr>
                <w:rFonts w:cs="Gentium Plus"/>
                <w:sz w:val="19"/>
                <w:szCs w:val="19"/>
              </w:rPr>
              <w:t>. Ankara: Diyanet İşleri Yayınları, 2017.</w:t>
            </w:r>
          </w:p>
          <w:p w14:paraId="3F3312F2" w14:textId="2ABA1580" w:rsidR="001F6A88" w:rsidRPr="00D56461" w:rsidRDefault="001F6A88" w:rsidP="00695810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MAK, Meclis Araştırması Komisyonu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Başta Cinsel İstismar Olmak Üzere Çocuklara Yönelik Her Türlü İstismar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Olaylarının Araştırılarak Alınması Gereken Önlemlerin Belirlenmesi Amacıyla Kurulan Meclis Araştırması Komisyonu Raporu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Ankara: TBMM, 2016. </w:t>
            </w:r>
            <w:hyperlink r:id="rId202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tbmm.gov.tr/sirasayi/donem26/yil01/ss442.pdf</w:t>
              </w:r>
            </w:hyperlink>
          </w:p>
        </w:tc>
      </w:tr>
    </w:tbl>
    <w:p w14:paraId="05D181FD" w14:textId="67719175" w:rsidR="00F74D73" w:rsidRPr="00694F90" w:rsidRDefault="00123AB6" w:rsidP="00DD1F64">
      <w:pPr>
        <w:pStyle w:val="Balk3indekilerdeGsterme"/>
        <w:numPr>
          <w:ilvl w:val="1"/>
          <w:numId w:val="62"/>
        </w:numPr>
      </w:pPr>
      <w:bookmarkStart w:id="395" w:name="_Toc19832432"/>
      <w:bookmarkStart w:id="396" w:name="_Toc19932645"/>
      <w:bookmarkStart w:id="397" w:name="_Toc20088158"/>
      <w:bookmarkStart w:id="398" w:name="_Toc20098439"/>
      <w:bookmarkStart w:id="399" w:name="_Toc20175528"/>
      <w:bookmarkStart w:id="400" w:name="_Toc20251854"/>
      <w:bookmarkStart w:id="401" w:name="_Toc20252373"/>
      <w:r w:rsidRPr="00694F90">
        <w:t>Rapor-</w:t>
      </w:r>
      <w:r w:rsidR="00D67918" w:rsidRPr="00694F90">
        <w:t>Yazarlı</w:t>
      </w:r>
      <w:bookmarkEnd w:id="395"/>
      <w:bookmarkEnd w:id="396"/>
      <w:bookmarkEnd w:id="397"/>
      <w:bookmarkEnd w:id="398"/>
      <w:bookmarkEnd w:id="399"/>
      <w:bookmarkEnd w:id="400"/>
      <w:bookmarkEnd w:id="40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05"/>
        <w:gridCol w:w="6940"/>
      </w:tblGrid>
      <w:tr w:rsidR="00D67918" w:rsidRPr="00310FF9" w14:paraId="05B09C7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pct"/>
          </w:tcPr>
          <w:p w14:paraId="2DF54745" w14:textId="77777777" w:rsidR="00D67918" w:rsidRPr="004C3904" w:rsidRDefault="00D6791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3713" w:type="pct"/>
          </w:tcPr>
          <w:p w14:paraId="35BBEE45" w14:textId="7D2D941C" w:rsidR="00D67918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1325A" w:rsidRPr="00C26A07">
              <w:rPr>
                <w:rFonts w:cs="Gentium Plus"/>
                <w:sz w:val="19"/>
                <w:szCs w:val="19"/>
              </w:rPr>
              <w:t>Hazırlayan Soyadı</w:t>
            </w:r>
            <w:r w:rsidR="00D67918" w:rsidRPr="00C26A07">
              <w:rPr>
                <w:rFonts w:cs="Gentium Plus"/>
                <w:sz w:val="19"/>
                <w:szCs w:val="19"/>
              </w:rPr>
              <w:t xml:space="preserve">, </w:t>
            </w:r>
            <w:r w:rsidR="00D1325A" w:rsidRPr="00C26A07">
              <w:rPr>
                <w:rFonts w:cs="Gentium Plus"/>
                <w:sz w:val="19"/>
                <w:szCs w:val="19"/>
              </w:rPr>
              <w:t>Yılı</w:t>
            </w:r>
            <w:r w:rsidR="00D67918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D67918" w:rsidRPr="00310FF9" w14:paraId="505EF9D0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pct"/>
          </w:tcPr>
          <w:p w14:paraId="637055ED" w14:textId="77777777" w:rsidR="00D67918" w:rsidRPr="004C3904" w:rsidRDefault="00D6791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713" w:type="pct"/>
          </w:tcPr>
          <w:p w14:paraId="1BCE31F3" w14:textId="4B3BCEDD" w:rsidR="00D67918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11B1E" w:rsidRPr="00D56461">
              <w:rPr>
                <w:rFonts w:cs="Gentium Plus"/>
                <w:sz w:val="19"/>
                <w:szCs w:val="19"/>
              </w:rPr>
              <w:t xml:space="preserve">Aydıntepe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B11B1E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11B1E" w:rsidRPr="00D56461">
              <w:rPr>
                <w:rFonts w:cs="Gentium Plus"/>
                <w:sz w:val="19"/>
                <w:szCs w:val="19"/>
              </w:rPr>
              <w:t>Artokça</w:t>
            </w:r>
            <w:proofErr w:type="spellEnd"/>
            <w:r w:rsidR="00B11B1E" w:rsidRPr="00D56461">
              <w:rPr>
                <w:rFonts w:cs="Gentium Plus"/>
                <w:sz w:val="19"/>
                <w:szCs w:val="19"/>
              </w:rPr>
              <w:t>, 2018).</w:t>
            </w:r>
          </w:p>
        </w:tc>
      </w:tr>
      <w:tr w:rsidR="00D1325A" w:rsidRPr="00310FF9" w14:paraId="2F6C9221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pct"/>
          </w:tcPr>
          <w:p w14:paraId="66A285CA" w14:textId="77777777" w:rsidR="00D1325A" w:rsidRPr="004C3904" w:rsidRDefault="00D1325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3713" w:type="pct"/>
          </w:tcPr>
          <w:p w14:paraId="03F37F70" w14:textId="22E2C622" w:rsidR="00D1325A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D1325A" w:rsidRPr="00C26A07">
              <w:rPr>
                <w:rFonts w:cs="Gentium Plus"/>
                <w:sz w:val="19"/>
                <w:szCs w:val="19"/>
              </w:rPr>
              <w:t>Hazırlayan Soyadı, Yılı).</w:t>
            </w:r>
          </w:p>
        </w:tc>
      </w:tr>
      <w:tr w:rsidR="00B11B1E" w:rsidRPr="00310FF9" w14:paraId="74FCA3A6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pct"/>
          </w:tcPr>
          <w:p w14:paraId="732EB66E" w14:textId="77777777" w:rsidR="00B11B1E" w:rsidRPr="004C3904" w:rsidRDefault="00B11B1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713" w:type="pct"/>
          </w:tcPr>
          <w:p w14:paraId="0964A438" w14:textId="15B362AC" w:rsidR="00B11B1E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11B1E" w:rsidRPr="00D56461">
              <w:rPr>
                <w:rFonts w:cs="Gentium Plus"/>
                <w:sz w:val="19"/>
                <w:szCs w:val="19"/>
              </w:rPr>
              <w:t xml:space="preserve">Aydıntepe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B11B1E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11B1E" w:rsidRPr="00D56461">
              <w:rPr>
                <w:rFonts w:cs="Gentium Plus"/>
                <w:sz w:val="19"/>
                <w:szCs w:val="19"/>
              </w:rPr>
              <w:t>Artokça</w:t>
            </w:r>
            <w:proofErr w:type="spellEnd"/>
            <w:r w:rsidR="00B11B1E" w:rsidRPr="00D56461">
              <w:rPr>
                <w:rFonts w:cs="Gentium Plus"/>
                <w:sz w:val="19"/>
                <w:szCs w:val="19"/>
              </w:rPr>
              <w:t>, 2018).</w:t>
            </w:r>
          </w:p>
        </w:tc>
      </w:tr>
      <w:tr w:rsidR="00B11B1E" w:rsidRPr="00310FF9" w14:paraId="13F36079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pct"/>
          </w:tcPr>
          <w:p w14:paraId="1B1F170F" w14:textId="77777777" w:rsidR="00B11B1E" w:rsidRPr="004C3904" w:rsidRDefault="00B11B1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3713" w:type="pct"/>
          </w:tcPr>
          <w:p w14:paraId="12C468C1" w14:textId="57D9FDEB" w:rsidR="00B11B1E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11B1E" w:rsidRPr="00C26A07">
              <w:rPr>
                <w:rFonts w:cs="Gentium Plus"/>
                <w:sz w:val="19"/>
                <w:szCs w:val="19"/>
              </w:rPr>
              <w:t>Hazırlayan Soyadı, Yılı, Sayfa Numarası).</w:t>
            </w:r>
          </w:p>
        </w:tc>
      </w:tr>
      <w:tr w:rsidR="00B11B1E" w:rsidRPr="00310FF9" w14:paraId="496F75A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pct"/>
          </w:tcPr>
          <w:p w14:paraId="7AC8C9CF" w14:textId="77777777" w:rsidR="00B11B1E" w:rsidRPr="004C3904" w:rsidRDefault="00B11B1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713" w:type="pct"/>
          </w:tcPr>
          <w:p w14:paraId="1EFF7670" w14:textId="428009BA" w:rsidR="00B11B1E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B11B1E" w:rsidRPr="00D56461">
              <w:rPr>
                <w:rFonts w:cs="Gentium Plus"/>
                <w:sz w:val="19"/>
                <w:szCs w:val="19"/>
              </w:rPr>
              <w:t xml:space="preserve">Aydıntepe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="00B11B1E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B11B1E" w:rsidRPr="00D56461">
              <w:rPr>
                <w:rFonts w:cs="Gentium Plus"/>
                <w:sz w:val="19"/>
                <w:szCs w:val="19"/>
              </w:rPr>
              <w:t>Artokça</w:t>
            </w:r>
            <w:proofErr w:type="spellEnd"/>
            <w:r w:rsidR="00B11B1E" w:rsidRPr="00D56461">
              <w:rPr>
                <w:rFonts w:cs="Gentium Plus"/>
                <w:sz w:val="19"/>
                <w:szCs w:val="19"/>
              </w:rPr>
              <w:t>, 2018, 23-25).</w:t>
            </w:r>
          </w:p>
        </w:tc>
      </w:tr>
      <w:tr w:rsidR="00B11B1E" w:rsidRPr="00310FF9" w14:paraId="46CFC8D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pct"/>
          </w:tcPr>
          <w:p w14:paraId="5401BF77" w14:textId="77777777" w:rsidR="00B11B1E" w:rsidRPr="004C3904" w:rsidRDefault="00B11B1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3713" w:type="pct"/>
          </w:tcPr>
          <w:p w14:paraId="621B27B9" w14:textId="2A6A2B8F" w:rsidR="00B11B1E" w:rsidRPr="00C26A07" w:rsidRDefault="00B11B1E" w:rsidP="00C26A07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 xml:space="preserve">Hazırlayan Soyadı, Adı. 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>Rapor Adı</w:t>
            </w:r>
            <w:r w:rsidRPr="00C26A07">
              <w:rPr>
                <w:rFonts w:cs="Gentium Plus"/>
                <w:sz w:val="19"/>
                <w:szCs w:val="19"/>
              </w:rPr>
              <w:t>.  Kurum Adı, Yılı</w:t>
            </w:r>
            <w:r w:rsidR="008B623E" w:rsidRPr="00C26A07">
              <w:rPr>
                <w:rFonts w:cs="Gentium Plus"/>
                <w:sz w:val="19"/>
                <w:szCs w:val="19"/>
              </w:rPr>
              <w:t>. Erişim</w:t>
            </w:r>
            <w:r w:rsidRPr="00C26A07">
              <w:rPr>
                <w:rFonts w:cs="Gentium Plus"/>
                <w:sz w:val="19"/>
                <w:szCs w:val="19"/>
              </w:rPr>
              <w:t xml:space="preserve"> Adresi</w:t>
            </w:r>
          </w:p>
        </w:tc>
      </w:tr>
      <w:tr w:rsidR="00B11B1E" w:rsidRPr="00310FF9" w14:paraId="275E6FA2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7" w:type="pct"/>
          </w:tcPr>
          <w:p w14:paraId="2C589169" w14:textId="77777777" w:rsidR="00B11B1E" w:rsidRPr="004C3904" w:rsidRDefault="00B11B1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3713" w:type="pct"/>
          </w:tcPr>
          <w:p w14:paraId="13866F09" w14:textId="7CC18569" w:rsidR="00B11B1E" w:rsidRPr="00D56461" w:rsidRDefault="00B11B1E" w:rsidP="00C26A07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Aydıntepe, Mustafa </w:t>
            </w:r>
            <w:r w:rsidR="00CB3467">
              <w:rPr>
                <w:rFonts w:cs="Gentium Plus"/>
                <w:sz w:val="19"/>
                <w:szCs w:val="19"/>
              </w:rPr>
              <w:t>-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rtokça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İzzettin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  <w:lang w:val="de-DE"/>
              </w:rPr>
              <w:t>Yemen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  <w:lang w:val="de-DE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  <w:lang w:val="de-DE"/>
              </w:rPr>
              <w:t>Raporu</w:t>
            </w:r>
            <w:proofErr w:type="spellEnd"/>
            <w:r w:rsidRPr="00D56461">
              <w:rPr>
                <w:rFonts w:cs="Gentium Plus"/>
                <w:sz w:val="19"/>
                <w:szCs w:val="19"/>
                <w:lang w:val="de-DE"/>
              </w:rPr>
              <w:t xml:space="preserve">.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  <w:lang w:val="de-DE"/>
              </w:rPr>
              <w:t xml:space="preserve">TASAM, 2018. </w:t>
            </w:r>
            <w:hyperlink r:id="rId203" w:history="1">
              <w:r w:rsidR="00FE485E"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  <w:lang w:val="de-DE"/>
                </w:rPr>
                <w:t>http://www.tasam.org/Files/PDF/Raporlar/yemen _raporu.pdf_b7e9f548-3946-4f3d-ac14-b8448ef6b8eb.pdf</w:t>
              </w:r>
            </w:hyperlink>
          </w:p>
        </w:tc>
      </w:tr>
    </w:tbl>
    <w:p w14:paraId="6D6D2715" w14:textId="2F3B5F00" w:rsidR="0029015D" w:rsidRPr="00694F90" w:rsidRDefault="0047246D" w:rsidP="003E02E1">
      <w:pPr>
        <w:pStyle w:val="Balk2"/>
        <w:numPr>
          <w:ilvl w:val="0"/>
          <w:numId w:val="62"/>
        </w:numPr>
      </w:pPr>
      <w:bookmarkStart w:id="402" w:name="_Toc37481009"/>
      <w:r w:rsidRPr="00694F90">
        <w:t xml:space="preserve">Basın </w:t>
      </w:r>
      <w:r w:rsidR="0029015D" w:rsidRPr="00694F90">
        <w:t>Bülten</w:t>
      </w:r>
      <w:r w:rsidRPr="00694F90">
        <w:t>i</w:t>
      </w:r>
      <w:bookmarkEnd w:id="40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06"/>
        <w:gridCol w:w="6939"/>
      </w:tblGrid>
      <w:tr w:rsidR="005E13AA" w:rsidRPr="00310FF9" w14:paraId="7296DC85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4BCDB91" w14:textId="77777777" w:rsidR="005E13AA" w:rsidRPr="004C3904" w:rsidRDefault="005E13A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89" w:type="dxa"/>
          </w:tcPr>
          <w:p w14:paraId="6C401C9E" w14:textId="67EEF8DD" w:rsidR="005E13AA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0470D" w:rsidRPr="00C26A07">
              <w:rPr>
                <w:rFonts w:cs="Gentium Plus"/>
                <w:sz w:val="19"/>
                <w:szCs w:val="19"/>
              </w:rPr>
              <w:t xml:space="preserve">Kurum Adı Kısaltması, </w:t>
            </w:r>
            <w:r w:rsidR="00071FEC" w:rsidRPr="00C26A07">
              <w:rPr>
                <w:rFonts w:cs="Gentium Plus"/>
                <w:sz w:val="19"/>
                <w:szCs w:val="19"/>
              </w:rPr>
              <w:t xml:space="preserve">Yayın </w:t>
            </w:r>
            <w:r w:rsidR="0080470D" w:rsidRPr="00C26A07">
              <w:rPr>
                <w:rFonts w:cs="Gentium Plus"/>
                <w:sz w:val="19"/>
                <w:szCs w:val="19"/>
              </w:rPr>
              <w:t>Gün</w:t>
            </w:r>
            <w:r w:rsidR="00071FEC" w:rsidRPr="00C26A07">
              <w:rPr>
                <w:rFonts w:cs="Gentium Plus"/>
                <w:sz w:val="19"/>
                <w:szCs w:val="19"/>
              </w:rPr>
              <w:t>ü</w:t>
            </w:r>
            <w:r w:rsidR="0080470D" w:rsidRPr="00C26A07">
              <w:rPr>
                <w:rFonts w:cs="Gentium Plus"/>
                <w:sz w:val="19"/>
                <w:szCs w:val="19"/>
              </w:rPr>
              <w:t xml:space="preserve"> Ay</w:t>
            </w:r>
            <w:r w:rsidR="00071FEC" w:rsidRPr="00C26A07">
              <w:rPr>
                <w:rFonts w:cs="Gentium Plus"/>
                <w:sz w:val="19"/>
                <w:szCs w:val="19"/>
              </w:rPr>
              <w:t>ı</w:t>
            </w:r>
            <w:r w:rsidR="0080470D" w:rsidRPr="00C26A07">
              <w:rPr>
                <w:rFonts w:cs="Gentium Plus"/>
                <w:sz w:val="19"/>
                <w:szCs w:val="19"/>
              </w:rPr>
              <w:t xml:space="preserve"> Yıl</w:t>
            </w:r>
            <w:r w:rsidR="00071FEC" w:rsidRPr="00C26A07">
              <w:rPr>
                <w:rFonts w:cs="Gentium Plus"/>
                <w:sz w:val="19"/>
                <w:szCs w:val="19"/>
              </w:rPr>
              <w:t>ı</w:t>
            </w:r>
            <w:r w:rsidR="0080470D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5E13AA" w:rsidRPr="00310FF9" w14:paraId="5C3DB72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96D5BA" w14:textId="77777777" w:rsidR="005E13AA" w:rsidRPr="004C3904" w:rsidRDefault="005E13A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89" w:type="dxa"/>
          </w:tcPr>
          <w:p w14:paraId="41871DAA" w14:textId="6340E8C1" w:rsidR="005E13AA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0470D" w:rsidRPr="00D56461">
              <w:rPr>
                <w:rFonts w:cs="Gentium Plus"/>
                <w:sz w:val="19"/>
                <w:szCs w:val="19"/>
              </w:rPr>
              <w:t>HMB, Haziran 2019).</w:t>
            </w:r>
          </w:p>
          <w:p w14:paraId="5591FA57" w14:textId="1E2A97B2" w:rsidR="0080470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0470D" w:rsidRPr="00D56461">
              <w:rPr>
                <w:rFonts w:cs="Gentium Plus"/>
                <w:sz w:val="19"/>
                <w:szCs w:val="19"/>
              </w:rPr>
              <w:t xml:space="preserve">BDDK, </w:t>
            </w:r>
            <w:r w:rsidR="00F77F83" w:rsidRPr="00D56461">
              <w:rPr>
                <w:rFonts w:cs="Gentium Plus"/>
                <w:sz w:val="19"/>
                <w:szCs w:val="19"/>
              </w:rPr>
              <w:t>Haziran 2019)</w:t>
            </w:r>
            <w:r w:rsidR="0080470D" w:rsidRPr="00D56461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5E13AA" w:rsidRPr="00310FF9" w14:paraId="09F40B7E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A8C51C" w14:textId="77777777" w:rsidR="005E13AA" w:rsidRPr="004C3904" w:rsidRDefault="005E13A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89" w:type="dxa"/>
          </w:tcPr>
          <w:p w14:paraId="539EB0DE" w14:textId="1A6EE70C" w:rsidR="005E13AA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0470D" w:rsidRPr="00C26A07">
              <w:rPr>
                <w:rFonts w:cs="Gentium Plus"/>
                <w:sz w:val="19"/>
                <w:szCs w:val="19"/>
              </w:rPr>
              <w:t xml:space="preserve">Kurum Adı Kısaltması, </w:t>
            </w:r>
            <w:r w:rsidR="00071FEC" w:rsidRPr="00C26A07">
              <w:rPr>
                <w:rFonts w:cs="Gentium Plus"/>
                <w:sz w:val="19"/>
                <w:szCs w:val="19"/>
              </w:rPr>
              <w:t>Yayın Günü Ayı Yılı).</w:t>
            </w:r>
          </w:p>
        </w:tc>
      </w:tr>
      <w:tr w:rsidR="005E13AA" w:rsidRPr="00310FF9" w14:paraId="7C5DA40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269A841" w14:textId="77777777" w:rsidR="005E13AA" w:rsidRPr="004C3904" w:rsidRDefault="005E13A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89" w:type="dxa"/>
          </w:tcPr>
          <w:p w14:paraId="74EF6CD2" w14:textId="11456147" w:rsidR="005E13AA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0470D" w:rsidRPr="00D56461">
              <w:rPr>
                <w:rFonts w:cs="Gentium Plus"/>
                <w:sz w:val="19"/>
                <w:szCs w:val="19"/>
              </w:rPr>
              <w:t>HMB, Haziran 2019).</w:t>
            </w:r>
          </w:p>
          <w:p w14:paraId="5A68AA64" w14:textId="13BC8845" w:rsidR="00F77F8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77F83" w:rsidRPr="00D56461">
              <w:rPr>
                <w:rFonts w:cs="Gentium Plus"/>
                <w:sz w:val="19"/>
                <w:szCs w:val="19"/>
              </w:rPr>
              <w:t>BDDK, Haziran 2019).</w:t>
            </w:r>
          </w:p>
        </w:tc>
      </w:tr>
      <w:tr w:rsidR="005E13AA" w:rsidRPr="00310FF9" w14:paraId="5B6D4C7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F69A6DC" w14:textId="77777777" w:rsidR="005E13AA" w:rsidRPr="004C3904" w:rsidRDefault="005E13A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89" w:type="dxa"/>
          </w:tcPr>
          <w:p w14:paraId="0333205D" w14:textId="096A6222" w:rsidR="005E13AA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0470D" w:rsidRPr="00C26A07">
              <w:rPr>
                <w:rFonts w:cs="Gentium Plus"/>
                <w:sz w:val="19"/>
                <w:szCs w:val="19"/>
              </w:rPr>
              <w:t xml:space="preserve">Kurum Adı Kısaltması, </w:t>
            </w:r>
            <w:r w:rsidR="00071FEC" w:rsidRPr="00C26A07">
              <w:rPr>
                <w:rFonts w:cs="Gentium Plus"/>
                <w:sz w:val="19"/>
                <w:szCs w:val="19"/>
              </w:rPr>
              <w:t>Yayın Günü Ayı Yılı</w:t>
            </w:r>
            <w:r w:rsidR="0080470D" w:rsidRPr="00C26A07">
              <w:rPr>
                <w:rFonts w:cs="Gentium Plus"/>
                <w:sz w:val="19"/>
                <w:szCs w:val="19"/>
              </w:rPr>
              <w:t xml:space="preserve">, </w:t>
            </w:r>
            <w:r w:rsidR="0017209D" w:rsidRPr="00C26A07">
              <w:rPr>
                <w:rFonts w:cs="Gentium Plus"/>
                <w:sz w:val="19"/>
                <w:szCs w:val="19"/>
              </w:rPr>
              <w:t>(v</w:t>
            </w:r>
            <w:r w:rsidR="0059442F" w:rsidRPr="00C26A07">
              <w:rPr>
                <w:rFonts w:cs="Gentium Plus"/>
                <w:sz w:val="19"/>
                <w:szCs w:val="19"/>
              </w:rPr>
              <w:t>arsa</w:t>
            </w:r>
            <w:r w:rsidR="0017209D" w:rsidRPr="00C26A07">
              <w:rPr>
                <w:rFonts w:cs="Gentium Plus"/>
                <w:sz w:val="19"/>
                <w:szCs w:val="19"/>
              </w:rPr>
              <w:t>)</w:t>
            </w:r>
            <w:r w:rsidR="0059442F" w:rsidRPr="00C26A07">
              <w:rPr>
                <w:rFonts w:cs="Gentium Plus"/>
                <w:sz w:val="19"/>
                <w:szCs w:val="19"/>
              </w:rPr>
              <w:t xml:space="preserve"> </w:t>
            </w:r>
            <w:r w:rsidR="0080470D" w:rsidRPr="00C26A07">
              <w:rPr>
                <w:rFonts w:cs="Gentium Plus"/>
                <w:sz w:val="19"/>
                <w:szCs w:val="19"/>
              </w:rPr>
              <w:t>Sayfa Numarası).</w:t>
            </w:r>
          </w:p>
        </w:tc>
      </w:tr>
      <w:tr w:rsidR="005E13AA" w:rsidRPr="00310FF9" w14:paraId="2931E52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B1BC31C" w14:textId="77777777" w:rsidR="005E13AA" w:rsidRPr="004C3904" w:rsidRDefault="005E13A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89" w:type="dxa"/>
          </w:tcPr>
          <w:p w14:paraId="726D5E7D" w14:textId="20309881" w:rsidR="00F77F83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77F83" w:rsidRPr="00D56461">
              <w:rPr>
                <w:rFonts w:cs="Gentium Plus"/>
                <w:sz w:val="19"/>
                <w:szCs w:val="19"/>
              </w:rPr>
              <w:t>HMB, Haziran 2019, 56).</w:t>
            </w:r>
          </w:p>
          <w:p w14:paraId="4318CB09" w14:textId="45071E62" w:rsidR="005E13AA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77F83" w:rsidRPr="00D56461">
              <w:rPr>
                <w:rFonts w:cs="Gentium Plus"/>
                <w:sz w:val="19"/>
                <w:szCs w:val="19"/>
              </w:rPr>
              <w:t>BDDK, Haziran 2019).</w:t>
            </w:r>
          </w:p>
        </w:tc>
      </w:tr>
      <w:tr w:rsidR="005E13AA" w:rsidRPr="00310FF9" w14:paraId="4BCEA31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A30A437" w14:textId="77777777" w:rsidR="005E13AA" w:rsidRPr="004C3904" w:rsidRDefault="005E13A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89" w:type="dxa"/>
          </w:tcPr>
          <w:p w14:paraId="3718C1C6" w14:textId="7930067B" w:rsidR="005E13AA" w:rsidRPr="00C26A07" w:rsidRDefault="005E13AA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>Kurum Adı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206E65">
              <w:rPr>
                <w:rFonts w:cs="Gentium Plus"/>
                <w:sz w:val="19"/>
                <w:szCs w:val="19"/>
              </w:rPr>
              <w:t>Kısaltması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 xml:space="preserve">, </w:t>
            </w:r>
            <w:r w:rsidRPr="00C26A07">
              <w:rPr>
                <w:rFonts w:cs="Gentium Plus"/>
                <w:sz w:val="19"/>
                <w:szCs w:val="19"/>
              </w:rPr>
              <w:t xml:space="preserve">Kurum Adı. </w:t>
            </w:r>
            <w:r w:rsidR="0047246D" w:rsidRPr="00C26A07">
              <w:rPr>
                <w:rFonts w:cs="Gentium Plus"/>
                <w:i/>
                <w:iCs/>
                <w:sz w:val="19"/>
                <w:szCs w:val="19"/>
              </w:rPr>
              <w:t xml:space="preserve">Basın 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>Bülten Adı</w:t>
            </w:r>
            <w:r w:rsidRPr="00C26A07">
              <w:rPr>
                <w:rFonts w:cs="Gentium Plus"/>
                <w:sz w:val="19"/>
                <w:szCs w:val="19"/>
              </w:rPr>
              <w:t xml:space="preserve"> (</w:t>
            </w:r>
            <w:r w:rsidR="00071FEC" w:rsidRPr="00C26A07">
              <w:rPr>
                <w:rFonts w:cs="Gentium Plus"/>
                <w:sz w:val="19"/>
                <w:szCs w:val="19"/>
              </w:rPr>
              <w:t xml:space="preserve">Yayın </w:t>
            </w:r>
            <w:r w:rsidRPr="00C26A07">
              <w:rPr>
                <w:rFonts w:cs="Gentium Plus"/>
                <w:sz w:val="19"/>
                <w:szCs w:val="19"/>
              </w:rPr>
              <w:t>Gün</w:t>
            </w:r>
            <w:r w:rsidR="00071FEC" w:rsidRPr="00C26A07">
              <w:rPr>
                <w:rFonts w:cs="Gentium Plus"/>
                <w:sz w:val="19"/>
                <w:szCs w:val="19"/>
              </w:rPr>
              <w:t>ü</w:t>
            </w:r>
            <w:r w:rsidRPr="00C26A07">
              <w:rPr>
                <w:rFonts w:cs="Gentium Plus"/>
                <w:sz w:val="19"/>
                <w:szCs w:val="19"/>
              </w:rPr>
              <w:t xml:space="preserve"> Ay</w:t>
            </w:r>
            <w:r w:rsidR="00071FEC" w:rsidRPr="00C26A07">
              <w:rPr>
                <w:rFonts w:cs="Gentium Plus"/>
                <w:sz w:val="19"/>
                <w:szCs w:val="19"/>
              </w:rPr>
              <w:t>ı</w:t>
            </w:r>
            <w:r w:rsidRPr="00C26A07">
              <w:rPr>
                <w:rFonts w:cs="Gentium Plus"/>
                <w:sz w:val="19"/>
                <w:szCs w:val="19"/>
              </w:rPr>
              <w:t xml:space="preserve"> Yıl</w:t>
            </w:r>
            <w:r w:rsidR="00071FEC" w:rsidRPr="00C26A07">
              <w:rPr>
                <w:rFonts w:cs="Gentium Plus"/>
                <w:sz w:val="19"/>
                <w:szCs w:val="19"/>
              </w:rPr>
              <w:t>ı</w:t>
            </w:r>
            <w:r w:rsidRPr="00C26A07">
              <w:rPr>
                <w:rFonts w:cs="Gentium Plus"/>
                <w:sz w:val="19"/>
                <w:szCs w:val="19"/>
              </w:rPr>
              <w:t>)</w:t>
            </w:r>
            <w:r w:rsidR="00071FEC" w:rsidRPr="00C26A07">
              <w:rPr>
                <w:rFonts w:cs="Gentium Plus"/>
                <w:sz w:val="19"/>
                <w:szCs w:val="19"/>
              </w:rPr>
              <w:t xml:space="preserve">. </w:t>
            </w:r>
            <w:r w:rsidRPr="00C26A07">
              <w:rPr>
                <w:rFonts w:cs="Gentium Plus"/>
                <w:sz w:val="19"/>
                <w:szCs w:val="19"/>
              </w:rPr>
              <w:t>Erişim Adresi</w:t>
            </w:r>
          </w:p>
        </w:tc>
      </w:tr>
      <w:tr w:rsidR="005E13AA" w:rsidRPr="00310FF9" w14:paraId="31F0924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152B0B8" w14:textId="77777777" w:rsidR="005E13AA" w:rsidRPr="004C3904" w:rsidRDefault="005E13A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89" w:type="dxa"/>
          </w:tcPr>
          <w:p w14:paraId="5403DAAD" w14:textId="77777777" w:rsidR="00992A72" w:rsidRPr="00D56461" w:rsidRDefault="00992A72" w:rsidP="00170E5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BDDK,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Bankacılık Düzenleme ve Denetleme Kurumu (BDDK).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Aylık Bankacılık Sektörü Verileri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(Haziran 2019). </w:t>
            </w:r>
            <w:hyperlink r:id="rId204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bddk.org.tr/bultenaylik</w:t>
              </w:r>
            </w:hyperlink>
          </w:p>
          <w:p w14:paraId="6C52721C" w14:textId="32E8F0E5" w:rsidR="005E13AA" w:rsidRPr="00D56461" w:rsidRDefault="00992A72" w:rsidP="00170E5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HMB,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Hazine ve Maliye Bakanlığı.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Aylık Bütçe Bülteni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(Haziran 2019). </w:t>
            </w:r>
            <w:hyperlink r:id="rId205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ms.hmb.gov.tr/uploads/2019/07/2019-Haziran-Aylık-Bütçe-Bülteni.pdf</w:t>
              </w:r>
            </w:hyperlink>
          </w:p>
        </w:tc>
      </w:tr>
    </w:tbl>
    <w:p w14:paraId="4907D23E" w14:textId="13B66956" w:rsidR="00417C9F" w:rsidRPr="00694F90" w:rsidRDefault="00417C9F" w:rsidP="003E02E1">
      <w:pPr>
        <w:pStyle w:val="Balk2"/>
        <w:numPr>
          <w:ilvl w:val="0"/>
          <w:numId w:val="62"/>
        </w:numPr>
      </w:pPr>
      <w:bookmarkStart w:id="403" w:name="_Toc37481010"/>
      <w:r w:rsidRPr="00694F90">
        <w:t>İstatistik</w:t>
      </w:r>
      <w:bookmarkEnd w:id="40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84"/>
        <w:gridCol w:w="6861"/>
      </w:tblGrid>
      <w:tr w:rsidR="005C665E" w:rsidRPr="00694F90" w14:paraId="0D4AD8C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82DA2EE" w14:textId="77777777" w:rsidR="00417C9F" w:rsidRPr="004C3904" w:rsidRDefault="00417C9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681" w:type="dxa"/>
          </w:tcPr>
          <w:p w14:paraId="39D075FA" w14:textId="5DB2F06E" w:rsidR="00417C9F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>Kurum Adı Kısaltması, Yayın Günü Ayı Yılı).</w:t>
            </w:r>
          </w:p>
        </w:tc>
      </w:tr>
      <w:tr w:rsidR="005C665E" w:rsidRPr="00694F90" w14:paraId="6C1464B9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B6B25C9" w14:textId="77777777" w:rsidR="00417C9F" w:rsidRPr="004C3904" w:rsidRDefault="00417C9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28953B2E" w14:textId="10EE23CC" w:rsidR="00417C9F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>TCM</w:t>
            </w:r>
            <w:r w:rsidR="00206E65">
              <w:rPr>
                <w:rFonts w:cs="Gentium Plus"/>
                <w:sz w:val="18"/>
                <w:szCs w:val="18"/>
              </w:rPr>
              <w:t>B</w:t>
            </w:r>
            <w:r w:rsidR="00417C9F" w:rsidRPr="002726C3">
              <w:rPr>
                <w:rFonts w:cs="Gentium Plus"/>
                <w:sz w:val="18"/>
                <w:szCs w:val="18"/>
              </w:rPr>
              <w:t>, Ağustos 2019).</w:t>
            </w:r>
          </w:p>
          <w:p w14:paraId="000C1F2B" w14:textId="1DFB1764" w:rsidR="00417C9F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>TUİK, Haziran 2019).</w:t>
            </w:r>
          </w:p>
        </w:tc>
      </w:tr>
      <w:tr w:rsidR="005C665E" w:rsidRPr="00694F90" w14:paraId="4A25BB4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68FE93" w14:textId="77777777" w:rsidR="00417C9F" w:rsidRPr="004C3904" w:rsidRDefault="00417C9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07FB2E23" w14:textId="254E3BC0" w:rsidR="00417C9F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>Kurum Adı Kısaltması, Yayın Günü Ayı Yılı).</w:t>
            </w:r>
          </w:p>
        </w:tc>
      </w:tr>
      <w:tr w:rsidR="005C665E" w:rsidRPr="00694F90" w14:paraId="2094DCC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48F307F" w14:textId="77777777" w:rsidR="00417C9F" w:rsidRPr="004C3904" w:rsidRDefault="00417C9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8F62A9C" w14:textId="32908550" w:rsidR="00417C9F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>TCM</w:t>
            </w:r>
            <w:r w:rsidR="00206E65">
              <w:rPr>
                <w:rFonts w:cs="Gentium Plus"/>
                <w:sz w:val="18"/>
                <w:szCs w:val="18"/>
              </w:rPr>
              <w:t>B</w:t>
            </w:r>
            <w:r w:rsidR="00417C9F" w:rsidRPr="002726C3">
              <w:rPr>
                <w:rFonts w:cs="Gentium Plus"/>
                <w:sz w:val="18"/>
                <w:szCs w:val="18"/>
              </w:rPr>
              <w:t>, Ağustos 2019).</w:t>
            </w:r>
          </w:p>
          <w:p w14:paraId="69B6B043" w14:textId="40A03D40" w:rsidR="00417C9F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>TUİK, Haziran 2019).</w:t>
            </w:r>
          </w:p>
        </w:tc>
      </w:tr>
      <w:tr w:rsidR="005C665E" w:rsidRPr="00694F90" w14:paraId="440B57D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9E74B84" w14:textId="77777777" w:rsidR="00417C9F" w:rsidRPr="004C3904" w:rsidRDefault="00417C9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0948AC6C" w14:textId="53944483" w:rsidR="00417C9F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 xml:space="preserve">Kurum Adı Kısaltması, Yayın Günü Ayı Yılı, </w:t>
            </w:r>
            <w:r w:rsidR="0017209D" w:rsidRPr="002726C3">
              <w:rPr>
                <w:rFonts w:cs="Gentium Plus"/>
                <w:sz w:val="18"/>
                <w:szCs w:val="18"/>
              </w:rPr>
              <w:t>(v</w:t>
            </w:r>
            <w:r w:rsidR="00417C9F" w:rsidRPr="002726C3">
              <w:rPr>
                <w:rFonts w:cs="Gentium Plus"/>
                <w:sz w:val="18"/>
                <w:szCs w:val="18"/>
              </w:rPr>
              <w:t>arsa</w:t>
            </w:r>
            <w:r w:rsidR="0017209D" w:rsidRPr="002726C3">
              <w:rPr>
                <w:rFonts w:cs="Gentium Plus"/>
                <w:sz w:val="18"/>
                <w:szCs w:val="18"/>
              </w:rPr>
              <w:t>)</w:t>
            </w:r>
            <w:r w:rsidR="00417C9F" w:rsidRPr="002726C3">
              <w:rPr>
                <w:rFonts w:cs="Gentium Plus"/>
                <w:sz w:val="18"/>
                <w:szCs w:val="18"/>
              </w:rPr>
              <w:t xml:space="preserve"> Sayfa Numarası).</w:t>
            </w:r>
          </w:p>
        </w:tc>
      </w:tr>
      <w:tr w:rsidR="005C665E" w:rsidRPr="00694F90" w14:paraId="20AA8C5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234C9B1" w14:textId="77777777" w:rsidR="00417C9F" w:rsidRPr="004C3904" w:rsidRDefault="00417C9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0A7E888" w14:textId="19E61F58" w:rsidR="00417C9F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>TCM</w:t>
            </w:r>
            <w:r w:rsidR="00206E65">
              <w:rPr>
                <w:rFonts w:cs="Gentium Plus"/>
                <w:sz w:val="18"/>
                <w:szCs w:val="18"/>
              </w:rPr>
              <w:t>B</w:t>
            </w:r>
            <w:r w:rsidR="00417C9F" w:rsidRPr="002726C3">
              <w:rPr>
                <w:rFonts w:cs="Gentium Plus"/>
                <w:sz w:val="18"/>
                <w:szCs w:val="18"/>
              </w:rPr>
              <w:t>, Ağustos 2019).</w:t>
            </w:r>
          </w:p>
          <w:p w14:paraId="74F97280" w14:textId="5919515B" w:rsidR="00417C9F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17C9F" w:rsidRPr="002726C3">
              <w:rPr>
                <w:rFonts w:cs="Gentium Plus"/>
                <w:sz w:val="18"/>
                <w:szCs w:val="18"/>
              </w:rPr>
              <w:t>TUİK, Haziran 2019).</w:t>
            </w:r>
          </w:p>
        </w:tc>
      </w:tr>
      <w:tr w:rsidR="002263FA" w:rsidRPr="00694F90" w14:paraId="4987F97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9D6B88D" w14:textId="77777777" w:rsidR="002263FA" w:rsidRPr="004C3904" w:rsidRDefault="002263F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4D72D5FC" w14:textId="15AEA115" w:rsidR="002263FA" w:rsidRPr="002726C3" w:rsidRDefault="002263FA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726C3">
              <w:rPr>
                <w:rFonts w:cs="Gentium Plus"/>
                <w:sz w:val="18"/>
                <w:szCs w:val="18"/>
              </w:rPr>
              <w:t>Kurum Adı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2726C3">
              <w:rPr>
                <w:rFonts w:cs="Gentium Plus"/>
                <w:sz w:val="18"/>
                <w:szCs w:val="18"/>
              </w:rPr>
              <w:t>Kısaltması,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2726C3">
              <w:rPr>
                <w:rFonts w:cs="Gentium Plus"/>
                <w:sz w:val="18"/>
                <w:szCs w:val="18"/>
              </w:rPr>
              <w:t xml:space="preserve">Kurum Adı. 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>İstatistik Adı</w:t>
            </w:r>
            <w:r w:rsidRPr="002726C3">
              <w:rPr>
                <w:rFonts w:cs="Gentium Plus"/>
                <w:sz w:val="18"/>
                <w:szCs w:val="18"/>
              </w:rPr>
              <w:t xml:space="preserve"> (Yayın Günü Ayı Yılı). Erişim Adresi</w:t>
            </w:r>
          </w:p>
        </w:tc>
      </w:tr>
      <w:tr w:rsidR="002263FA" w:rsidRPr="00694F90" w14:paraId="701D57A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079362D" w14:textId="77777777" w:rsidR="002263FA" w:rsidRPr="004C3904" w:rsidRDefault="002263F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5E8E9E1F" w14:textId="5535CAA7" w:rsidR="002263FA" w:rsidRPr="002726C3" w:rsidRDefault="002263FA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2726C3">
              <w:rPr>
                <w:rFonts w:cs="Gentium Plus"/>
                <w:sz w:val="18"/>
                <w:szCs w:val="18"/>
              </w:rPr>
              <w:t>TCM</w:t>
            </w:r>
            <w:r w:rsidR="00206E65">
              <w:rPr>
                <w:rFonts w:cs="Gentium Plus"/>
                <w:sz w:val="18"/>
                <w:szCs w:val="18"/>
              </w:rPr>
              <w:t>B</w:t>
            </w:r>
            <w:r w:rsidRPr="002726C3">
              <w:rPr>
                <w:rFonts w:cs="Gentium Plus"/>
                <w:sz w:val="18"/>
                <w:szCs w:val="18"/>
              </w:rPr>
              <w:t xml:space="preserve">, Türkiye Cumhuriyet Merkez Bankası. 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Bankalarca Açılan Kredilere Uygulanan Ağırlıklı Ortalama Faiz </w:t>
            </w:r>
            <w:r w:rsidRPr="002726C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Oranları </w:t>
            </w:r>
            <w:r w:rsidRPr="002726C3">
              <w:rPr>
                <w:rFonts w:cs="Gentium Plus"/>
                <w:color w:val="000000" w:themeColor="text1"/>
                <w:sz w:val="18"/>
                <w:szCs w:val="18"/>
              </w:rPr>
              <w:t>(16 Ağustos 2019).</w:t>
            </w:r>
            <w:r w:rsidRPr="00BC6C42">
              <w:rPr>
                <w:rFonts w:cs="Gentium Plus"/>
                <w:sz w:val="18"/>
                <w:szCs w:val="18"/>
              </w:rPr>
              <w:t xml:space="preserve"> </w:t>
            </w:r>
            <w:hyperlink r:id="rId206" w:history="1">
              <w:r w:rsidRPr="00BC6C42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www.tcmb.gov.tr</w:t>
              </w:r>
            </w:hyperlink>
          </w:p>
          <w:p w14:paraId="7A7EDE26" w14:textId="2054FC41" w:rsidR="002263FA" w:rsidRPr="002726C3" w:rsidRDefault="002263FA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726C3">
              <w:rPr>
                <w:rFonts w:cs="Gentium Plus"/>
                <w:color w:val="000000" w:themeColor="text1"/>
                <w:sz w:val="18"/>
                <w:szCs w:val="18"/>
              </w:rPr>
              <w:t xml:space="preserve">TÜİK, Türkiye İstatistik Kurumu. </w:t>
            </w:r>
            <w:r w:rsidRPr="002726C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Sanayi Üretim Endeksi</w:t>
            </w:r>
            <w:r w:rsidRPr="002726C3">
              <w:rPr>
                <w:rFonts w:cs="Gentium Plus"/>
                <w:color w:val="000000" w:themeColor="text1"/>
                <w:sz w:val="18"/>
                <w:szCs w:val="18"/>
              </w:rPr>
              <w:t xml:space="preserve"> (Haziran 2019). </w:t>
            </w:r>
            <w:hyperlink r:id="rId207" w:history="1">
              <w:r w:rsidRPr="002726C3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://www.tuik.gov.tr/PreTablo.do?alt_id=1024</w:t>
              </w:r>
            </w:hyperlink>
          </w:p>
        </w:tc>
      </w:tr>
    </w:tbl>
    <w:bookmarkEnd w:id="275"/>
    <w:p w14:paraId="5FFBB62A" w14:textId="3460AEB3" w:rsidR="0093506D" w:rsidRPr="00694F90" w:rsidRDefault="0093506D" w:rsidP="003E02E1">
      <w:pPr>
        <w:pStyle w:val="Balk2"/>
        <w:numPr>
          <w:ilvl w:val="0"/>
          <w:numId w:val="62"/>
        </w:numPr>
      </w:pPr>
      <w:r w:rsidRPr="00694F90">
        <w:fldChar w:fldCharType="begin"/>
      </w:r>
      <w:r w:rsidRPr="00694F90">
        <w:instrText xml:space="preserve"> ADDIN EN.CITE &lt;EndNote&gt;&lt;Cite&gt;&lt;Author&gt;Sâbûnî&lt;/Author&gt;&lt;Year&gt;1435/2014&lt;/Year&gt;&lt;RecNum&gt;656&lt;/RecNum&gt;&lt;record&gt;&lt;rec-number&gt;656&lt;/rec-number&gt;&lt;foreign-keys&gt;&lt;key app="EN" db-id="sf5wwwvzoe9ztlewf085zvepradwedr52dfs" timestamp="1464212728"&gt;656&lt;/key&gt;&lt;/foreign-keys&gt;&lt;ref-type name="Kitap-Tahkik Edilen"&gt;51&lt;/ref-type&gt;&lt;contributors&gt;&lt;authors&gt;&lt;author&gt;Sâbûnî, Nûreddin Ahmed b. Mahmûd&lt;/author&gt;&lt;/authors&gt;&lt;secondary-authors&gt;&lt;author&gt;Aruçi, Muhammed&lt;/author&gt;&lt;/secondary-authors&gt;&lt;/contributors&gt;&lt;titles&gt;&lt;title&gt;el-Kifâye fi’l-hidâye&lt;/title&gt;&lt;short-title&gt;el-Kifâye&lt;/short-title&gt;&lt;/titles&gt;&lt;keywords&gt;&lt;keyword&gt;DR KULLANDIĞIM&lt;/keyword&gt;&lt;/keywords&gt;&lt;dates&gt;&lt;year&gt;1435/2014&lt;/year&gt;&lt;/dates&gt;&lt;publisher&gt;İSAM Yayınları&lt;/publisher&gt;&lt;urls&gt;&lt;/urls&gt;&lt;/record&gt;&lt;/Cite&gt;&lt;/EndNote&gt;</w:instrText>
      </w:r>
      <w:r w:rsidRPr="00694F90">
        <w:fldChar w:fldCharType="end"/>
      </w:r>
      <w:bookmarkStart w:id="404" w:name="_Toc37481011"/>
      <w:r w:rsidRPr="00694F90">
        <w:t>Katalog</w:t>
      </w:r>
      <w:bookmarkEnd w:id="404"/>
    </w:p>
    <w:p w14:paraId="56885082" w14:textId="18266AE5" w:rsidR="0093506D" w:rsidRPr="00694F90" w:rsidRDefault="0093506D" w:rsidP="002F6D85">
      <w:pPr>
        <w:pStyle w:val="Balk3"/>
        <w:numPr>
          <w:ilvl w:val="1"/>
          <w:numId w:val="62"/>
        </w:numPr>
      </w:pPr>
      <w:bookmarkStart w:id="405" w:name="_Toc19832436"/>
      <w:bookmarkStart w:id="406" w:name="_Toc19932649"/>
      <w:bookmarkStart w:id="407" w:name="_Toc20088162"/>
      <w:bookmarkStart w:id="408" w:name="_Toc20098443"/>
      <w:bookmarkStart w:id="409" w:name="_Toc20175532"/>
      <w:bookmarkStart w:id="410" w:name="_Toc20251858"/>
      <w:bookmarkStart w:id="411" w:name="_Toc20252377"/>
      <w:bookmarkStart w:id="412" w:name="_Toc37481012"/>
      <w:r w:rsidRPr="00694F90">
        <w:t>Katalog-Yazarsız</w:t>
      </w:r>
      <w:bookmarkEnd w:id="405"/>
      <w:bookmarkEnd w:id="406"/>
      <w:bookmarkEnd w:id="407"/>
      <w:bookmarkEnd w:id="408"/>
      <w:bookmarkEnd w:id="409"/>
      <w:bookmarkEnd w:id="410"/>
      <w:bookmarkEnd w:id="411"/>
      <w:bookmarkEnd w:id="41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310FF9" w14:paraId="4339276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85709B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083DBAEF" w14:textId="61FF3467" w:rsidR="0093506D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Kitap Adı</w:t>
            </w:r>
            <w:r w:rsidR="0075540D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75540D">
              <w:rPr>
                <w:i/>
                <w:iCs/>
                <w:sz w:val="18"/>
                <w:szCs w:val="18"/>
              </w:rPr>
              <w:t>Kısa</w:t>
            </w:r>
            <w:r w:rsidR="00ED2DC3">
              <w:rPr>
                <w:rFonts w:cs="Gentium Plus"/>
                <w:sz w:val="18"/>
                <w:szCs w:val="18"/>
              </w:rPr>
              <w:t>, Basım Yılı)</w:t>
            </w:r>
            <w:r w:rsidR="0093506D" w:rsidRPr="002726C3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93506D" w:rsidRPr="00310FF9" w14:paraId="2D254157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2A8BC2A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E473768" w14:textId="47B891EE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el-</w:t>
            </w:r>
            <w:proofErr w:type="spellStart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Fihrisü’ş</w:t>
            </w:r>
            <w:proofErr w:type="spellEnd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-</w:t>
            </w:r>
            <w:proofErr w:type="spellStart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şâmil</w:t>
            </w:r>
            <w:proofErr w:type="spellEnd"/>
            <w:r w:rsidR="0093506D" w:rsidRPr="002726C3">
              <w:rPr>
                <w:rFonts w:cs="Gentium Plus"/>
                <w:bCs/>
                <w:sz w:val="18"/>
                <w:szCs w:val="18"/>
              </w:rPr>
              <w:t>, 1999-2014).</w:t>
            </w:r>
          </w:p>
        </w:tc>
      </w:tr>
      <w:tr w:rsidR="0093506D" w:rsidRPr="00310FF9" w14:paraId="6D71E56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94865B3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39723542" w14:textId="309AE763" w:rsidR="0093506D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Kitap Adı</w:t>
            </w:r>
            <w:r w:rsidR="0075540D">
              <w:rPr>
                <w:i/>
                <w:iCs/>
                <w:sz w:val="18"/>
                <w:szCs w:val="18"/>
              </w:rPr>
              <w:t xml:space="preserve"> Kısa</w:t>
            </w:r>
            <w:r w:rsidR="00ED2DC3">
              <w:rPr>
                <w:rFonts w:cs="Gentium Plus"/>
                <w:sz w:val="18"/>
                <w:szCs w:val="18"/>
              </w:rPr>
              <w:t>, Basım Yılı)</w:t>
            </w:r>
            <w:r w:rsidR="0093506D" w:rsidRPr="002726C3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93506D" w:rsidRPr="00310FF9" w14:paraId="7CB228D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57AF570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926B31D" w14:textId="6BB82631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el-</w:t>
            </w:r>
            <w:proofErr w:type="spellStart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Fihrisü’ş</w:t>
            </w:r>
            <w:proofErr w:type="spellEnd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-</w:t>
            </w:r>
            <w:proofErr w:type="spellStart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şâmil</w:t>
            </w:r>
            <w:proofErr w:type="spellEnd"/>
            <w:r w:rsidR="0093506D" w:rsidRPr="002726C3">
              <w:rPr>
                <w:rFonts w:cs="Gentium Plus"/>
                <w:bCs/>
                <w:sz w:val="18"/>
                <w:szCs w:val="18"/>
              </w:rPr>
              <w:t>, 1999-2014).</w:t>
            </w:r>
          </w:p>
        </w:tc>
      </w:tr>
      <w:tr w:rsidR="0093506D" w:rsidRPr="00310FF9" w14:paraId="73BCFD8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9D4A620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4DF60F7D" w14:textId="51EDEC6B" w:rsidR="0093506D" w:rsidRPr="002726C3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Kitap Adı</w:t>
            </w:r>
            <w:r w:rsidR="0075540D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75540D">
              <w:rPr>
                <w:i/>
                <w:iCs/>
                <w:sz w:val="18"/>
                <w:szCs w:val="18"/>
              </w:rPr>
              <w:t>Kısa</w:t>
            </w:r>
            <w:r w:rsidR="0093506D" w:rsidRPr="002726C3">
              <w:rPr>
                <w:rFonts w:cs="Gentium Plus"/>
                <w:sz w:val="18"/>
                <w:szCs w:val="18"/>
              </w:rPr>
              <w:t xml:space="preserve">, </w:t>
            </w:r>
            <w:r w:rsidR="00B66F97" w:rsidRPr="002726C3">
              <w:rPr>
                <w:rFonts w:cs="Gentium Plus"/>
                <w:sz w:val="18"/>
                <w:szCs w:val="18"/>
              </w:rPr>
              <w:t>Basım</w:t>
            </w:r>
            <w:r w:rsidR="0093506D" w:rsidRPr="002726C3">
              <w:rPr>
                <w:rFonts w:cs="Gentium Plus"/>
                <w:sz w:val="18"/>
                <w:szCs w:val="18"/>
              </w:rPr>
              <w:t xml:space="preserve"> </w:t>
            </w:r>
            <w:r w:rsidR="00206E65">
              <w:rPr>
                <w:rFonts w:cs="Gentium Plus"/>
                <w:sz w:val="18"/>
                <w:szCs w:val="18"/>
              </w:rPr>
              <w:t>Yılı</w:t>
            </w:r>
            <w:r w:rsidR="0093506D" w:rsidRPr="002726C3">
              <w:rPr>
                <w:rFonts w:cs="Gentium Plus"/>
                <w:sz w:val="18"/>
                <w:szCs w:val="18"/>
              </w:rPr>
              <w:t>, Cilt/Sayfa Numarası).</w:t>
            </w:r>
          </w:p>
        </w:tc>
      </w:tr>
      <w:tr w:rsidR="0093506D" w:rsidRPr="00310FF9" w14:paraId="3C7277B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57436B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12C220D6" w14:textId="3677EB2C" w:rsidR="0093506D" w:rsidRPr="002726C3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el-</w:t>
            </w:r>
            <w:proofErr w:type="spellStart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Fihrisü’ş</w:t>
            </w:r>
            <w:proofErr w:type="spellEnd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-</w:t>
            </w:r>
            <w:proofErr w:type="spellStart"/>
            <w:r w:rsidR="0093506D" w:rsidRPr="002726C3">
              <w:rPr>
                <w:rFonts w:cs="Gentium Plus"/>
                <w:i/>
                <w:iCs/>
                <w:sz w:val="18"/>
                <w:szCs w:val="18"/>
              </w:rPr>
              <w:t>şâmil</w:t>
            </w:r>
            <w:proofErr w:type="spellEnd"/>
            <w:r w:rsidR="0093506D" w:rsidRPr="002726C3">
              <w:rPr>
                <w:rFonts w:cs="Gentium Plus"/>
                <w:bCs/>
                <w:sz w:val="18"/>
                <w:szCs w:val="18"/>
              </w:rPr>
              <w:t>, 1999-2014, 11/45).</w:t>
            </w:r>
          </w:p>
        </w:tc>
      </w:tr>
      <w:tr w:rsidR="0093506D" w:rsidRPr="00310FF9" w14:paraId="1F4657C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E67E713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431888D6" w14:textId="7019EC81" w:rsidR="0093506D" w:rsidRPr="002726C3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726C3">
              <w:rPr>
                <w:rFonts w:cs="Gentium Plus"/>
                <w:i/>
                <w:iCs/>
                <w:sz w:val="18"/>
                <w:szCs w:val="18"/>
              </w:rPr>
              <w:t>Kitap Adı</w:t>
            </w:r>
            <w:r w:rsidRPr="002726C3">
              <w:rPr>
                <w:rFonts w:cs="Gentium Plus"/>
                <w:sz w:val="18"/>
                <w:szCs w:val="18"/>
              </w:rPr>
              <w:t xml:space="preserve">. </w:t>
            </w:r>
            <w:r w:rsidR="00EC77E2" w:rsidRPr="002726C3">
              <w:rPr>
                <w:rFonts w:cs="Gentium Plus"/>
                <w:sz w:val="18"/>
                <w:szCs w:val="18"/>
              </w:rPr>
              <w:t>ç</w:t>
            </w:r>
            <w:r w:rsidRPr="002726C3">
              <w:rPr>
                <w:rFonts w:cs="Gentium Plus"/>
                <w:sz w:val="18"/>
                <w:szCs w:val="18"/>
              </w:rPr>
              <w:t xml:space="preserve">ev. Çeviren Adı Soyadı. x Cilt. </w:t>
            </w:r>
            <w:r w:rsidR="00B66F97" w:rsidRPr="002726C3">
              <w:rPr>
                <w:rFonts w:cs="Gentium Plus"/>
                <w:sz w:val="18"/>
                <w:szCs w:val="18"/>
              </w:rPr>
              <w:t>Basım</w:t>
            </w:r>
            <w:r w:rsidRPr="002726C3">
              <w:rPr>
                <w:rFonts w:cs="Gentium Plus"/>
                <w:sz w:val="18"/>
                <w:szCs w:val="18"/>
              </w:rPr>
              <w:t xml:space="preserve"> Yeri: Yayıncı</w:t>
            </w:r>
            <w:r w:rsidR="008F10D0">
              <w:rPr>
                <w:rFonts w:cs="Gentium Plus"/>
                <w:sz w:val="18"/>
                <w:szCs w:val="18"/>
              </w:rPr>
              <w:t>, x. Basım</w:t>
            </w:r>
            <w:r w:rsidR="00ED2DC3">
              <w:rPr>
                <w:rFonts w:cs="Gentium Plus"/>
                <w:sz w:val="18"/>
                <w:szCs w:val="18"/>
              </w:rPr>
              <w:t>, Basım Yılı.</w:t>
            </w:r>
          </w:p>
        </w:tc>
      </w:tr>
      <w:tr w:rsidR="0093506D" w:rsidRPr="00310FF9" w14:paraId="7C59D0D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8A2458E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45357BE" w14:textId="4DCB3E44" w:rsidR="0093506D" w:rsidRPr="002726C3" w:rsidRDefault="0093506D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2726C3">
              <w:rPr>
                <w:rFonts w:cs="Gentium Plus"/>
                <w:i/>
                <w:iCs/>
                <w:sz w:val="18"/>
                <w:szCs w:val="18"/>
              </w:rPr>
              <w:t>el-</w:t>
            </w:r>
            <w:proofErr w:type="spellStart"/>
            <w:r w:rsidRPr="002726C3">
              <w:rPr>
                <w:rFonts w:cs="Gentium Plus"/>
                <w:i/>
                <w:iCs/>
                <w:sz w:val="18"/>
                <w:szCs w:val="18"/>
              </w:rPr>
              <w:t>Fihrisü’ş</w:t>
            </w:r>
            <w:proofErr w:type="spellEnd"/>
            <w:r w:rsidRPr="002726C3">
              <w:rPr>
                <w:rFonts w:cs="Gentium Plus"/>
                <w:i/>
                <w:iCs/>
                <w:sz w:val="18"/>
                <w:szCs w:val="18"/>
              </w:rPr>
              <w:t>-</w:t>
            </w:r>
            <w:proofErr w:type="spellStart"/>
            <w:r w:rsidRPr="002726C3">
              <w:rPr>
                <w:rFonts w:cs="Gentium Plus"/>
                <w:i/>
                <w:iCs/>
                <w:sz w:val="18"/>
                <w:szCs w:val="18"/>
              </w:rPr>
              <w:t>şâmil</w:t>
            </w:r>
            <w:proofErr w:type="spellEnd"/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2726C3">
              <w:rPr>
                <w:rFonts w:cs="Gentium Plus"/>
                <w:i/>
                <w:iCs/>
                <w:sz w:val="18"/>
                <w:szCs w:val="18"/>
              </w:rPr>
              <w:t>li’t-türâsi’l-Arabiyyi’l-İslâmiyyi’l-mahtût</w:t>
            </w:r>
            <w:proofErr w:type="spellEnd"/>
            <w:r w:rsidRPr="002726C3">
              <w:rPr>
                <w:rFonts w:cs="Gentium Plus"/>
                <w:i/>
                <w:iCs/>
                <w:sz w:val="18"/>
                <w:szCs w:val="18"/>
              </w:rPr>
              <w:t>: el-</w:t>
            </w:r>
            <w:proofErr w:type="spellStart"/>
            <w:r w:rsidRPr="002726C3">
              <w:rPr>
                <w:rFonts w:cs="Gentium Plus"/>
                <w:i/>
                <w:iCs/>
                <w:sz w:val="18"/>
                <w:szCs w:val="18"/>
              </w:rPr>
              <w:t>fıkh</w:t>
            </w:r>
            <w:proofErr w:type="spellEnd"/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 ve </w:t>
            </w:r>
            <w:proofErr w:type="spellStart"/>
            <w:r w:rsidRPr="002726C3">
              <w:rPr>
                <w:rFonts w:cs="Gentium Plus"/>
                <w:i/>
                <w:iCs/>
                <w:sz w:val="18"/>
                <w:szCs w:val="18"/>
              </w:rPr>
              <w:t>usûluhû</w:t>
            </w:r>
            <w:proofErr w:type="spellEnd"/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. </w:t>
            </w:r>
            <w:r w:rsidRPr="002726C3">
              <w:rPr>
                <w:rFonts w:cs="Gentium Plus"/>
                <w:sz w:val="18"/>
                <w:szCs w:val="18"/>
              </w:rPr>
              <w:t>12 Cilt.</w:t>
            </w:r>
            <w:r w:rsidRPr="002726C3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Pr="002726C3">
              <w:rPr>
                <w:rFonts w:cs="Gentium Plus"/>
                <w:sz w:val="18"/>
                <w:szCs w:val="18"/>
              </w:rPr>
              <w:t xml:space="preserve">Amman: </w:t>
            </w:r>
            <w:proofErr w:type="spellStart"/>
            <w:r w:rsidRPr="002726C3">
              <w:rPr>
                <w:rFonts w:cs="Gentium Plus"/>
                <w:sz w:val="18"/>
                <w:szCs w:val="18"/>
              </w:rPr>
              <w:t>Müessesetü</w:t>
            </w:r>
            <w:proofErr w:type="spellEnd"/>
            <w:r w:rsidRPr="002726C3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="00F01FAF">
              <w:rPr>
                <w:rFonts w:cs="Gentium Plus"/>
                <w:sz w:val="18"/>
                <w:szCs w:val="18"/>
              </w:rPr>
              <w:t>Âli’l-Beyt</w:t>
            </w:r>
            <w:proofErr w:type="spellEnd"/>
            <w:r w:rsidR="00F01FAF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="00F01FAF">
              <w:rPr>
                <w:rFonts w:cs="Gentium Plus"/>
                <w:sz w:val="18"/>
                <w:szCs w:val="18"/>
              </w:rPr>
              <w:t>li’l</w:t>
            </w:r>
            <w:proofErr w:type="spellEnd"/>
            <w:r w:rsidR="00F01FAF">
              <w:rPr>
                <w:rFonts w:cs="Gentium Plus"/>
                <w:sz w:val="18"/>
                <w:szCs w:val="18"/>
              </w:rPr>
              <w:t>-</w:t>
            </w:r>
            <w:proofErr w:type="spellStart"/>
            <w:r w:rsidR="00F01FAF">
              <w:rPr>
                <w:rFonts w:cs="Gentium Plus"/>
                <w:sz w:val="18"/>
                <w:szCs w:val="18"/>
              </w:rPr>
              <w:t>Fikri’l</w:t>
            </w:r>
            <w:proofErr w:type="spellEnd"/>
            <w:r w:rsidR="00F01FAF">
              <w:rPr>
                <w:rFonts w:cs="Gentium Plus"/>
                <w:sz w:val="18"/>
                <w:szCs w:val="18"/>
              </w:rPr>
              <w:t>-İslâmî</w:t>
            </w:r>
            <w:r w:rsidRPr="002726C3">
              <w:rPr>
                <w:rFonts w:cs="Gentium Plus"/>
                <w:sz w:val="18"/>
                <w:szCs w:val="18"/>
              </w:rPr>
              <w:t>, 1999-2014.</w:t>
            </w:r>
          </w:p>
        </w:tc>
      </w:tr>
    </w:tbl>
    <w:p w14:paraId="717D64C7" w14:textId="15E4D5EC" w:rsidR="0093506D" w:rsidRPr="00694F90" w:rsidRDefault="0093506D" w:rsidP="002F6D85">
      <w:pPr>
        <w:pStyle w:val="Balk3"/>
        <w:numPr>
          <w:ilvl w:val="1"/>
          <w:numId w:val="62"/>
        </w:numPr>
      </w:pPr>
      <w:bookmarkStart w:id="413" w:name="_Toc19832437"/>
      <w:bookmarkStart w:id="414" w:name="_Toc19932650"/>
      <w:bookmarkStart w:id="415" w:name="_Toc20088163"/>
      <w:bookmarkStart w:id="416" w:name="_Toc20098444"/>
      <w:bookmarkStart w:id="417" w:name="_Toc20175533"/>
      <w:bookmarkStart w:id="418" w:name="_Toc20251859"/>
      <w:bookmarkStart w:id="419" w:name="_Toc20252378"/>
      <w:bookmarkStart w:id="420" w:name="_Toc37481013"/>
      <w:r w:rsidRPr="00694F90">
        <w:t>Katalog-Yazarlı</w:t>
      </w:r>
      <w:bookmarkEnd w:id="413"/>
      <w:bookmarkEnd w:id="414"/>
      <w:bookmarkEnd w:id="415"/>
      <w:bookmarkEnd w:id="416"/>
      <w:bookmarkEnd w:id="417"/>
      <w:bookmarkEnd w:id="418"/>
      <w:bookmarkEnd w:id="419"/>
      <w:bookmarkEnd w:id="42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310FF9" w14:paraId="613C61D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2902A50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1FB4415D" w14:textId="26B9FAB0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>Yaza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93506D" w:rsidRPr="00C26A0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310FF9" w14:paraId="4BB89FB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481E212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5CAC77F" w14:textId="03052AA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Müşâr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1965).</w:t>
            </w:r>
          </w:p>
          <w:p w14:paraId="2F542FC0" w14:textId="3300C03E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Zeydâm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2004).</w:t>
            </w:r>
          </w:p>
        </w:tc>
      </w:tr>
      <w:tr w:rsidR="0093506D" w:rsidRPr="00310FF9" w14:paraId="23A4BD7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4D3BD1F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4A0B03FC" w14:textId="11763C42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>Yaza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93506D" w:rsidRPr="00C26A0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310FF9" w14:paraId="26454B2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204DBFE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F785261" w14:textId="121A5C97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Müşâr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2004).</w:t>
            </w:r>
          </w:p>
          <w:p w14:paraId="15FD0213" w14:textId="0702432D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Zeydâm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2004).</w:t>
            </w:r>
          </w:p>
        </w:tc>
      </w:tr>
      <w:tr w:rsidR="0093506D" w:rsidRPr="00310FF9" w14:paraId="158A707A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B61C0A2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0027E50A" w14:textId="7A93F71A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Yazar Soyadı, </w:t>
            </w:r>
            <w:r w:rsidR="00B66F97" w:rsidRPr="00C26A07">
              <w:rPr>
                <w:rFonts w:cs="Gentium Plus"/>
                <w:sz w:val="19"/>
                <w:szCs w:val="19"/>
              </w:rPr>
              <w:t>Basım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 </w:t>
            </w:r>
            <w:r w:rsidR="00206E65">
              <w:rPr>
                <w:rFonts w:cs="Gentium Plus"/>
                <w:sz w:val="19"/>
                <w:szCs w:val="19"/>
              </w:rPr>
              <w:t>Yılı</w:t>
            </w:r>
            <w:r w:rsidR="0093506D" w:rsidRPr="00C26A07">
              <w:rPr>
                <w:rFonts w:cs="Gentium Plus"/>
                <w:sz w:val="19"/>
                <w:szCs w:val="19"/>
              </w:rPr>
              <w:t>, Sayfa Numarası).</w:t>
            </w:r>
          </w:p>
        </w:tc>
      </w:tr>
      <w:tr w:rsidR="0093506D" w:rsidRPr="00310FF9" w14:paraId="750385D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B09A281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BAC2130" w14:textId="343F6F8A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Müşâr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2004, 67-68).</w:t>
            </w:r>
          </w:p>
          <w:p w14:paraId="5581F0E6" w14:textId="1A3A0A81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Zeydâm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2004, 34).</w:t>
            </w:r>
          </w:p>
        </w:tc>
      </w:tr>
      <w:tr w:rsidR="0093506D" w:rsidRPr="00310FF9" w14:paraId="012E0669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33169BC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39B21DCD" w14:textId="7EB7A2D9" w:rsidR="0093506D" w:rsidRPr="00C26A07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C26A07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C26A07">
              <w:rPr>
                <w:rFonts w:cs="Gentium Plus"/>
                <w:sz w:val="19"/>
                <w:szCs w:val="19"/>
              </w:rPr>
              <w:t>ç</w:t>
            </w:r>
            <w:r w:rsidRPr="00C26A07">
              <w:rPr>
                <w:rFonts w:cs="Gentium Plus"/>
                <w:sz w:val="19"/>
                <w:szCs w:val="19"/>
              </w:rPr>
              <w:t xml:space="preserve">ev. Çeviren Adı Soyadı. x Cilt. </w:t>
            </w:r>
            <w:r w:rsidR="00B66F97" w:rsidRPr="00C26A07">
              <w:rPr>
                <w:rFonts w:cs="Gentium Plus"/>
                <w:sz w:val="19"/>
                <w:szCs w:val="19"/>
              </w:rPr>
              <w:t>Basım</w:t>
            </w:r>
            <w:r w:rsidRPr="00C26A07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3506D" w:rsidRPr="00310FF9" w14:paraId="7E62DF4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DB8A1D1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F24A732" w14:textId="7F34BC48" w:rsidR="0093506D" w:rsidRPr="00D56461" w:rsidRDefault="0093506D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Müşâ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anbâbâ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Fihrist-i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kitâbhâ-yı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çâpî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-i Arabî. </w:t>
            </w:r>
            <w:r w:rsidRPr="00D56461">
              <w:rPr>
                <w:rFonts w:cs="Gentium Plus"/>
                <w:sz w:val="19"/>
                <w:szCs w:val="19"/>
              </w:rPr>
              <w:t xml:space="preserve">Tahran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Çâp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-i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Rengî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FE5EC3" w:rsidRPr="00D56461">
              <w:rPr>
                <w:rFonts w:cs="Gentium Plus"/>
                <w:sz w:val="19"/>
                <w:szCs w:val="19"/>
              </w:rPr>
              <w:t>2.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B66F97" w:rsidRPr="00D56461">
              <w:rPr>
                <w:rFonts w:cs="Gentium Plus"/>
                <w:sz w:val="19"/>
                <w:szCs w:val="19"/>
              </w:rPr>
              <w:t>Basım</w:t>
            </w:r>
            <w:r w:rsidRPr="00D56461">
              <w:rPr>
                <w:rFonts w:cs="Gentium Plus"/>
                <w:sz w:val="19"/>
                <w:szCs w:val="19"/>
              </w:rPr>
              <w:t>, 1965.</w:t>
            </w:r>
          </w:p>
          <w:p w14:paraId="0C2EE70F" w14:textId="77777777" w:rsidR="0093506D" w:rsidRPr="00D56461" w:rsidRDefault="0093506D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Zeydâm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Yûsuf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el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Mahtûtâtü’l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>-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elfiyye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sz w:val="19"/>
                <w:szCs w:val="19"/>
              </w:rPr>
              <w:t xml:space="preserve">Kahire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Dâru’l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-Hilâl, 2004.</w:t>
            </w:r>
          </w:p>
        </w:tc>
      </w:tr>
    </w:tbl>
    <w:p w14:paraId="4D315CE1" w14:textId="605B5F4B" w:rsidR="0093506D" w:rsidRPr="00694F90" w:rsidRDefault="0093506D" w:rsidP="002F6D85">
      <w:pPr>
        <w:pStyle w:val="Balk3"/>
        <w:numPr>
          <w:ilvl w:val="1"/>
          <w:numId w:val="62"/>
        </w:numPr>
      </w:pPr>
      <w:bookmarkStart w:id="421" w:name="_Toc19832438"/>
      <w:bookmarkStart w:id="422" w:name="_Toc19932651"/>
      <w:bookmarkStart w:id="423" w:name="_Toc20088164"/>
      <w:bookmarkStart w:id="424" w:name="_Toc20098445"/>
      <w:bookmarkStart w:id="425" w:name="_Toc20175534"/>
      <w:bookmarkStart w:id="426" w:name="_Toc20251860"/>
      <w:bookmarkStart w:id="427" w:name="_Toc20252379"/>
      <w:bookmarkStart w:id="428" w:name="_Toc37481014"/>
      <w:r w:rsidRPr="00694F90">
        <w:t>Katalog-Editörlü</w:t>
      </w:r>
      <w:bookmarkEnd w:id="421"/>
      <w:bookmarkEnd w:id="422"/>
      <w:bookmarkEnd w:id="423"/>
      <w:bookmarkEnd w:id="424"/>
      <w:bookmarkEnd w:id="425"/>
      <w:bookmarkEnd w:id="426"/>
      <w:bookmarkEnd w:id="427"/>
      <w:bookmarkEnd w:id="42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310FF9" w14:paraId="2761C72C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9C4FCD3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152429BC" w14:textId="212AE2E3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>Editö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93506D" w:rsidRPr="00C26A0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310FF9" w14:paraId="5D8CCA08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D22AD76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66576D5" w14:textId="410040DD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Roper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 1991-1994).</w:t>
            </w:r>
          </w:p>
        </w:tc>
      </w:tr>
      <w:tr w:rsidR="0093506D" w:rsidRPr="00310FF9" w14:paraId="5D0274CD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D2F6A05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1F034F35" w14:textId="44326A61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>Editör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93506D" w:rsidRPr="00C26A07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310FF9" w14:paraId="0E8D98EE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247C06D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5ADFB46" w14:textId="5BA9432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Roper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 1991-1994).</w:t>
            </w:r>
          </w:p>
        </w:tc>
      </w:tr>
      <w:tr w:rsidR="0093506D" w:rsidRPr="00310FF9" w14:paraId="4BEFC57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9309689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080BE8D4" w14:textId="42CBD0E1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Editör Soyadı, </w:t>
            </w:r>
            <w:r w:rsidR="00B66F97" w:rsidRPr="00C26A07">
              <w:rPr>
                <w:rFonts w:cs="Gentium Plus"/>
                <w:sz w:val="19"/>
                <w:szCs w:val="19"/>
              </w:rPr>
              <w:t>Basım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 </w:t>
            </w:r>
            <w:r w:rsidR="00206E65">
              <w:rPr>
                <w:rFonts w:cs="Gentium Plus"/>
                <w:sz w:val="19"/>
                <w:szCs w:val="19"/>
              </w:rPr>
              <w:t>Yılı</w:t>
            </w:r>
            <w:r w:rsidR="0093506D" w:rsidRPr="00C26A07">
              <w:rPr>
                <w:rFonts w:cs="Gentium Plus"/>
                <w:sz w:val="19"/>
                <w:szCs w:val="19"/>
              </w:rPr>
              <w:t>, Cilt/Sayfa Numarası).</w:t>
            </w:r>
          </w:p>
        </w:tc>
      </w:tr>
      <w:tr w:rsidR="0093506D" w:rsidRPr="00310FF9" w14:paraId="09C51B7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8762AE9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8590296" w14:textId="00748D92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Roper</w:t>
            </w:r>
            <w:proofErr w:type="spellEnd"/>
            <w:r w:rsidR="0093506D" w:rsidRPr="00D56461">
              <w:rPr>
                <w:rFonts w:cs="Gentium Plus"/>
                <w:bCs/>
                <w:sz w:val="19"/>
                <w:szCs w:val="19"/>
              </w:rPr>
              <w:t>, 1991-1994, 78).</w:t>
            </w:r>
          </w:p>
        </w:tc>
      </w:tr>
      <w:tr w:rsidR="0093506D" w:rsidRPr="00310FF9" w14:paraId="63FF928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9BAAE11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39B4B138" w14:textId="28B969A4" w:rsidR="0093506D" w:rsidRPr="00C26A07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 xml:space="preserve">Yazar Soyadı, Adı. 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>Kitap Adı</w:t>
            </w:r>
            <w:r w:rsidRPr="00C26A07">
              <w:rPr>
                <w:rFonts w:cs="Gentium Plus"/>
                <w:sz w:val="19"/>
                <w:szCs w:val="19"/>
              </w:rPr>
              <w:t xml:space="preserve">. </w:t>
            </w:r>
            <w:r w:rsidR="001A1A40" w:rsidRPr="00C26A07">
              <w:rPr>
                <w:rFonts w:cs="Gentium Plus"/>
                <w:sz w:val="19"/>
                <w:szCs w:val="19"/>
              </w:rPr>
              <w:t>ç</w:t>
            </w:r>
            <w:r w:rsidRPr="00C26A07">
              <w:rPr>
                <w:rFonts w:cs="Gentium Plus"/>
                <w:sz w:val="19"/>
                <w:szCs w:val="19"/>
              </w:rPr>
              <w:t xml:space="preserve">ev. Çeviren Adı Soyadı. x Cilt. </w:t>
            </w:r>
            <w:r w:rsidR="00B66F97" w:rsidRPr="00C26A07">
              <w:rPr>
                <w:rFonts w:cs="Gentium Plus"/>
                <w:sz w:val="19"/>
                <w:szCs w:val="19"/>
              </w:rPr>
              <w:t>Basım</w:t>
            </w:r>
            <w:r w:rsidRPr="00C26A07">
              <w:rPr>
                <w:rFonts w:cs="Gentium Plus"/>
                <w:sz w:val="19"/>
                <w:szCs w:val="19"/>
              </w:rPr>
              <w:t xml:space="preserve">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3506D" w:rsidRPr="00310FF9" w14:paraId="1DDB5F64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EA50F12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D40110F" w14:textId="77777777" w:rsidR="0093506D" w:rsidRPr="00D56461" w:rsidRDefault="0093506D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Roper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Geoffre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(ed.)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World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Survey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Manuscripts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sz w:val="19"/>
                <w:szCs w:val="19"/>
              </w:rPr>
              <w:t>4 Cilt.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Londro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: al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Furga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Islamic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eritag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Foundation, 1991-1994.</w:t>
            </w:r>
          </w:p>
        </w:tc>
      </w:tr>
    </w:tbl>
    <w:p w14:paraId="5B43B016" w14:textId="00D48E95" w:rsidR="0093506D" w:rsidRPr="00694F90" w:rsidRDefault="0093506D" w:rsidP="002F6D85">
      <w:pPr>
        <w:pStyle w:val="Balk3"/>
        <w:numPr>
          <w:ilvl w:val="1"/>
          <w:numId w:val="62"/>
        </w:numPr>
      </w:pPr>
      <w:bookmarkStart w:id="429" w:name="_Toc19832439"/>
      <w:bookmarkStart w:id="430" w:name="_Toc19932652"/>
      <w:bookmarkStart w:id="431" w:name="_Toc20088165"/>
      <w:bookmarkStart w:id="432" w:name="_Toc20098446"/>
      <w:bookmarkStart w:id="433" w:name="_Toc20175535"/>
      <w:bookmarkStart w:id="434" w:name="_Toc20251861"/>
      <w:bookmarkStart w:id="435" w:name="_Toc20252380"/>
      <w:bookmarkStart w:id="436" w:name="_Toc37481015"/>
      <w:r w:rsidRPr="00694F90">
        <w:t>Katalog-Web</w:t>
      </w:r>
      <w:bookmarkEnd w:id="429"/>
      <w:bookmarkEnd w:id="430"/>
      <w:bookmarkEnd w:id="431"/>
      <w:bookmarkEnd w:id="432"/>
      <w:bookmarkEnd w:id="433"/>
      <w:bookmarkEnd w:id="434"/>
      <w:bookmarkEnd w:id="435"/>
      <w:bookmarkEnd w:id="436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310FF9" w14:paraId="64599BE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EC732C1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4AF2EC21" w14:textId="35943D44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>Katalog Adı</w:t>
            </w:r>
            <w:r w:rsidR="0012346B">
              <w:rPr>
                <w:rFonts w:cs="Gentium Plus"/>
                <w:sz w:val="19"/>
                <w:szCs w:val="19"/>
              </w:rPr>
              <w:t xml:space="preserve"> Kısa</w:t>
            </w:r>
            <w:r w:rsidR="0093506D" w:rsidRPr="00C26A07">
              <w:rPr>
                <w:rFonts w:cs="Gentium Plus"/>
                <w:sz w:val="19"/>
                <w:szCs w:val="19"/>
              </w:rPr>
              <w:t>, Gün Ay Yıl).</w:t>
            </w:r>
          </w:p>
        </w:tc>
      </w:tr>
      <w:tr w:rsidR="0093506D" w:rsidRPr="00310FF9" w14:paraId="47F3F5A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CBEFF07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64A9107" w14:textId="7D4C56B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2346B" w:rsidRPr="0012346B">
              <w:rPr>
                <w:rFonts w:cs="Gentium Plus"/>
                <w:sz w:val="19"/>
                <w:szCs w:val="19"/>
              </w:rPr>
              <w:t>TYEKB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12 Eylül 2019).</w:t>
            </w:r>
          </w:p>
          <w:p w14:paraId="15AA7916" w14:textId="27CD3A08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2346B" w:rsidRPr="0012346B">
              <w:rPr>
                <w:rFonts w:cs="Gentium Plus"/>
                <w:sz w:val="19"/>
                <w:szCs w:val="19"/>
              </w:rPr>
              <w:t>TF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13 Eylül 2019).</w:t>
            </w:r>
          </w:p>
        </w:tc>
      </w:tr>
      <w:tr w:rsidR="0093506D" w:rsidRPr="00310FF9" w14:paraId="289BC54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5246F32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11CAB559" w14:textId="59175355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76A08" w:rsidRPr="00C26A07">
              <w:rPr>
                <w:rFonts w:cs="Gentium Plus"/>
                <w:sz w:val="19"/>
                <w:szCs w:val="19"/>
              </w:rPr>
              <w:t>Katalog Adı</w:t>
            </w:r>
            <w:r w:rsidR="00C467EA">
              <w:rPr>
                <w:rFonts w:cs="Gentium Plus"/>
                <w:sz w:val="19"/>
                <w:szCs w:val="19"/>
              </w:rPr>
              <w:t xml:space="preserve"> Kısa</w:t>
            </w:r>
            <w:r w:rsidR="00F76A08" w:rsidRPr="00C26A07">
              <w:rPr>
                <w:rFonts w:cs="Gentium Plus"/>
                <w:sz w:val="19"/>
                <w:szCs w:val="19"/>
              </w:rPr>
              <w:t>, Gün Ay Yıl).</w:t>
            </w:r>
          </w:p>
        </w:tc>
      </w:tr>
      <w:tr w:rsidR="0093506D" w:rsidRPr="00310FF9" w14:paraId="3502C943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AEB8270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7F8007E" w14:textId="0300F3C0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2346B" w:rsidRPr="0012346B">
              <w:rPr>
                <w:rFonts w:cs="Gentium Plus"/>
                <w:sz w:val="19"/>
                <w:szCs w:val="19"/>
              </w:rPr>
              <w:t>TYEKB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12 Eylül 2019).</w:t>
            </w:r>
          </w:p>
          <w:p w14:paraId="4037BAB7" w14:textId="31D3248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2346B" w:rsidRPr="0012346B">
              <w:rPr>
                <w:rFonts w:cs="Gentium Plus"/>
                <w:sz w:val="19"/>
                <w:szCs w:val="19"/>
              </w:rPr>
              <w:t>TF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13 Eylül 2019).</w:t>
            </w:r>
          </w:p>
        </w:tc>
      </w:tr>
      <w:tr w:rsidR="0093506D" w:rsidRPr="00310FF9" w14:paraId="24E68C7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EFCD75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78A9CB3B" w14:textId="6667D453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F76A08" w:rsidRPr="00C26A07">
              <w:rPr>
                <w:rFonts w:cs="Gentium Plus"/>
                <w:sz w:val="19"/>
                <w:szCs w:val="19"/>
              </w:rPr>
              <w:t>Katalog Adı</w:t>
            </w:r>
            <w:r w:rsidR="00C467EA">
              <w:rPr>
                <w:rFonts w:cs="Gentium Plus"/>
                <w:sz w:val="19"/>
                <w:szCs w:val="19"/>
              </w:rPr>
              <w:t xml:space="preserve"> Kısa</w:t>
            </w:r>
            <w:r w:rsidR="00F76A08" w:rsidRPr="00C26A07">
              <w:rPr>
                <w:rFonts w:cs="Gentium Plus"/>
                <w:sz w:val="19"/>
                <w:szCs w:val="19"/>
              </w:rPr>
              <w:t>, Gün Ay Yıl).</w:t>
            </w:r>
          </w:p>
        </w:tc>
      </w:tr>
      <w:tr w:rsidR="0093506D" w:rsidRPr="00310FF9" w14:paraId="72EAC4CA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BA6CE8D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94EC899" w14:textId="33759CE8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b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2346B" w:rsidRPr="0012346B">
              <w:rPr>
                <w:rFonts w:cs="Gentium Plus"/>
                <w:sz w:val="19"/>
                <w:szCs w:val="19"/>
              </w:rPr>
              <w:t>TYEKB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12 Eylül 2019).</w:t>
            </w:r>
          </w:p>
          <w:p w14:paraId="2E725319" w14:textId="6618C9B6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12346B" w:rsidRPr="0012346B">
              <w:rPr>
                <w:rFonts w:cs="Gentium Plus"/>
                <w:sz w:val="19"/>
                <w:szCs w:val="19"/>
              </w:rPr>
              <w:t>TF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,</w:t>
            </w:r>
            <w:r w:rsidR="0093506D" w:rsidRPr="00D56461">
              <w:rPr>
                <w:rFonts w:cs="Gentium Plus"/>
                <w:bCs/>
                <w:i/>
                <w:iCs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bCs/>
                <w:sz w:val="19"/>
                <w:szCs w:val="19"/>
              </w:rPr>
              <w:t>13 Eylül 2019).</w:t>
            </w:r>
          </w:p>
        </w:tc>
      </w:tr>
      <w:tr w:rsidR="0093506D" w:rsidRPr="00310FF9" w14:paraId="109A984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38C6A00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2CCB5C24" w14:textId="2065360A" w:rsidR="0093506D" w:rsidRPr="00C26A07" w:rsidRDefault="00206E65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611A54">
              <w:rPr>
                <w:rFonts w:cs="Gentium Plus"/>
                <w:sz w:val="19"/>
                <w:szCs w:val="19"/>
              </w:rPr>
              <w:t xml:space="preserve">Kurum/Site Adı. </w:t>
            </w:r>
            <w:r w:rsidRPr="007F1A0C">
              <w:rPr>
                <w:rFonts w:cs="Gentium Plus"/>
                <w:i/>
                <w:iCs/>
                <w:sz w:val="19"/>
                <w:szCs w:val="19"/>
              </w:rPr>
              <w:t>Katalog Adı</w:t>
            </w:r>
            <w:r w:rsidRPr="00611A54">
              <w:rPr>
                <w:rFonts w:cs="Gentium Plus"/>
                <w:sz w:val="19"/>
                <w:szCs w:val="19"/>
              </w:rPr>
              <w:t>. Erişim Gün Ay Yıl. Katalog Erişim Adresi</w:t>
            </w:r>
          </w:p>
        </w:tc>
      </w:tr>
      <w:tr w:rsidR="0093506D" w:rsidRPr="00310FF9" w14:paraId="51CCEAAC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5D00B3F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8322FE8" w14:textId="05F86587" w:rsidR="00992A72" w:rsidRPr="00BC6C42" w:rsidRDefault="00992A72" w:rsidP="00206E6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TF, </w:t>
            </w:r>
            <w:proofErr w:type="spellStart"/>
            <w:r w:rsidRPr="00611A54">
              <w:rPr>
                <w:rFonts w:cs="Gentium Plus"/>
                <w:sz w:val="19"/>
                <w:szCs w:val="19"/>
              </w:rPr>
              <w:t>The</w:t>
            </w:r>
            <w:proofErr w:type="spellEnd"/>
            <w:r w:rsidRPr="00611A54">
              <w:rPr>
                <w:rFonts w:cs="Gentium Plus"/>
                <w:sz w:val="19"/>
                <w:szCs w:val="19"/>
              </w:rPr>
              <w:t xml:space="preserve"> Fihrist. </w:t>
            </w:r>
            <w:proofErr w:type="spellStart"/>
            <w:r w:rsidRPr="007F1A0C">
              <w:rPr>
                <w:rFonts w:cs="Gentium Plus"/>
                <w:i/>
                <w:iCs/>
                <w:sz w:val="19"/>
                <w:szCs w:val="19"/>
              </w:rPr>
              <w:t>Union</w:t>
            </w:r>
            <w:proofErr w:type="spellEnd"/>
            <w:r w:rsidRPr="007F1A0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7F1A0C">
              <w:rPr>
                <w:rFonts w:cs="Gentium Plus"/>
                <w:i/>
                <w:iCs/>
                <w:sz w:val="19"/>
                <w:szCs w:val="19"/>
              </w:rPr>
              <w:t>Catalogue</w:t>
            </w:r>
            <w:proofErr w:type="spellEnd"/>
            <w:r w:rsidRPr="007F1A0C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Pr="007F1A0C">
              <w:rPr>
                <w:rFonts w:cs="Gentium Plus"/>
                <w:i/>
                <w:iCs/>
                <w:sz w:val="19"/>
                <w:szCs w:val="19"/>
              </w:rPr>
              <w:t>Manuscripts</w:t>
            </w:r>
            <w:proofErr w:type="spellEnd"/>
            <w:r w:rsidRPr="007F1A0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7F1A0C">
              <w:rPr>
                <w:rFonts w:cs="Gentium Plus"/>
                <w:i/>
                <w:iCs/>
                <w:sz w:val="19"/>
                <w:szCs w:val="19"/>
              </w:rPr>
              <w:t>from</w:t>
            </w:r>
            <w:proofErr w:type="spellEnd"/>
            <w:r w:rsidRPr="007F1A0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7F1A0C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Pr="007F1A0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7F1A0C">
              <w:rPr>
                <w:rFonts w:cs="Gentium Plus"/>
                <w:i/>
                <w:iCs/>
                <w:sz w:val="19"/>
                <w:szCs w:val="19"/>
              </w:rPr>
              <w:t>Islamicate</w:t>
            </w:r>
            <w:proofErr w:type="spellEnd"/>
            <w:r w:rsidRPr="007F1A0C">
              <w:rPr>
                <w:rFonts w:cs="Gentium Plus"/>
                <w:i/>
                <w:iCs/>
                <w:sz w:val="19"/>
                <w:szCs w:val="19"/>
              </w:rPr>
              <w:t xml:space="preserve"> World</w:t>
            </w:r>
            <w:r w:rsidRPr="00611A54">
              <w:rPr>
                <w:rFonts w:cs="Gentium Plus"/>
                <w:sz w:val="19"/>
                <w:szCs w:val="19"/>
              </w:rPr>
              <w:t xml:space="preserve">. Erişim 13 Eylül 2019. </w:t>
            </w:r>
            <w:hyperlink r:id="rId208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fihrist.org.uk/about</w:t>
              </w:r>
            </w:hyperlink>
          </w:p>
          <w:p w14:paraId="2D3127B4" w14:textId="3CF1CB9A" w:rsidR="0093506D" w:rsidRPr="00D56461" w:rsidRDefault="00992A72" w:rsidP="00206E6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6C42">
              <w:rPr>
                <w:rFonts w:cs="Gentium Plus"/>
                <w:sz w:val="19"/>
                <w:szCs w:val="19"/>
              </w:rPr>
              <w:t xml:space="preserve">TYEKB, Türkiye Yazma Eserler Kurumu Başkanlığı. </w:t>
            </w:r>
            <w:r w:rsidRPr="00BC6C42">
              <w:rPr>
                <w:rFonts w:cs="Gentium Plus"/>
                <w:i/>
                <w:iCs/>
                <w:sz w:val="19"/>
                <w:szCs w:val="19"/>
              </w:rPr>
              <w:t xml:space="preserve">Yazma Eserler </w:t>
            </w:r>
            <w:proofErr w:type="spellStart"/>
            <w:r w:rsidRPr="00BC6C42">
              <w:rPr>
                <w:rFonts w:cs="Gentium Plus"/>
                <w:i/>
                <w:iCs/>
                <w:sz w:val="19"/>
                <w:szCs w:val="19"/>
              </w:rPr>
              <w:t>Portalı</w:t>
            </w:r>
            <w:proofErr w:type="spellEnd"/>
            <w:r w:rsidRPr="00BC6C42">
              <w:rPr>
                <w:rFonts w:cs="Gentium Plus"/>
                <w:sz w:val="19"/>
                <w:szCs w:val="19"/>
              </w:rPr>
              <w:t xml:space="preserve">. Erişim 12 Eylül 2019. </w:t>
            </w:r>
            <w:hyperlink r:id="rId209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://yazmalar.gov.tr</w:t>
              </w:r>
            </w:hyperlink>
          </w:p>
        </w:tc>
      </w:tr>
    </w:tbl>
    <w:p w14:paraId="71AEDFE5" w14:textId="4C1CDE76" w:rsidR="00D92E7B" w:rsidRPr="00694F90" w:rsidRDefault="00F51540" w:rsidP="003E02E1">
      <w:pPr>
        <w:pStyle w:val="Balk2"/>
        <w:numPr>
          <w:ilvl w:val="0"/>
          <w:numId w:val="62"/>
        </w:numPr>
      </w:pPr>
      <w:bookmarkStart w:id="437" w:name="_Toc37481016"/>
      <w:r w:rsidRPr="00694F90">
        <w:t>Görüşme</w:t>
      </w:r>
      <w:r w:rsidR="0093506D">
        <w:t>/Mülâkat</w:t>
      </w:r>
      <w:bookmarkEnd w:id="437"/>
    </w:p>
    <w:p w14:paraId="5CD05B49" w14:textId="13DA8F4F" w:rsidR="00D92E7B" w:rsidRDefault="00FC5F81" w:rsidP="00DD1F64">
      <w:pPr>
        <w:pStyle w:val="Balk3indekilerdeGsterme"/>
        <w:numPr>
          <w:ilvl w:val="1"/>
          <w:numId w:val="62"/>
        </w:numPr>
      </w:pPr>
      <w:bookmarkStart w:id="438" w:name="_Toc19832441"/>
      <w:bookmarkStart w:id="439" w:name="_Toc19932654"/>
      <w:bookmarkStart w:id="440" w:name="_Toc20088167"/>
      <w:bookmarkStart w:id="441" w:name="_Toc20098448"/>
      <w:bookmarkStart w:id="442" w:name="_Toc20175537"/>
      <w:bookmarkStart w:id="443" w:name="_Toc20251863"/>
      <w:bookmarkStart w:id="444" w:name="_Toc20252382"/>
      <w:r>
        <w:t>Görüşme/Mülakat-</w:t>
      </w:r>
      <w:r w:rsidR="00D92E7B" w:rsidRPr="00694F90">
        <w:t>Erişimi Kısıtlı</w:t>
      </w:r>
      <w:bookmarkEnd w:id="438"/>
      <w:bookmarkEnd w:id="439"/>
      <w:bookmarkEnd w:id="440"/>
      <w:bookmarkEnd w:id="441"/>
      <w:bookmarkEnd w:id="442"/>
      <w:bookmarkEnd w:id="443"/>
      <w:bookmarkEnd w:id="444"/>
    </w:p>
    <w:p w14:paraId="42B88112" w14:textId="5CDAB45E" w:rsidR="00D43195" w:rsidRPr="00D43195" w:rsidRDefault="00D43195" w:rsidP="00D43195">
      <w:r w:rsidRPr="00D43195">
        <w:t>Eğer görüşmenin (mülâkatın) sesli ya da yazılı bir formu üçüncü kişilerce erişilebilir değilse sadece metin içinde atıfta bulunulur ve ay, gün, yıl bilgileri belirtilir; kaynakçaya eklenmez. Ancak görüşülen kişilerin rumuzları (K1, K2 gibi) ve yaş, cinsiyet gibi araştırma açısından bilinmesi gerekli temel bilgileri tablo hâlinde araştırmanın sonunda verilir.</w:t>
      </w:r>
    </w:p>
    <w:p w14:paraId="54978E4E" w14:textId="7B0686C8" w:rsidR="00D92E7B" w:rsidRPr="00694F90" w:rsidRDefault="00FC5F81" w:rsidP="008E07EB">
      <w:pPr>
        <w:pStyle w:val="Balk3indekilerdeGsterme"/>
        <w:numPr>
          <w:ilvl w:val="1"/>
          <w:numId w:val="62"/>
        </w:numPr>
        <w:spacing w:before="0"/>
        <w:ind w:left="924" w:hanging="357"/>
      </w:pPr>
      <w:bookmarkStart w:id="445" w:name="_Toc19832442"/>
      <w:bookmarkStart w:id="446" w:name="_Toc19932655"/>
      <w:bookmarkStart w:id="447" w:name="_Toc20088168"/>
      <w:bookmarkStart w:id="448" w:name="_Toc20098449"/>
      <w:bookmarkStart w:id="449" w:name="_Toc20175538"/>
      <w:bookmarkStart w:id="450" w:name="_Toc20251864"/>
      <w:bookmarkStart w:id="451" w:name="_Toc20252383"/>
      <w:r>
        <w:lastRenderedPageBreak/>
        <w:t>Görüşme/Mülakat-</w:t>
      </w:r>
      <w:proofErr w:type="spellStart"/>
      <w:r w:rsidR="00BE40FB" w:rsidRPr="00694F90">
        <w:t>Web</w:t>
      </w:r>
      <w:r w:rsidR="00764C11" w:rsidRPr="00694F90">
        <w:t>te</w:t>
      </w:r>
      <w:bookmarkEnd w:id="445"/>
      <w:bookmarkEnd w:id="446"/>
      <w:bookmarkEnd w:id="447"/>
      <w:bookmarkEnd w:id="448"/>
      <w:bookmarkEnd w:id="449"/>
      <w:bookmarkEnd w:id="450"/>
      <w:bookmarkEnd w:id="451"/>
      <w:proofErr w:type="spellEnd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542"/>
        <w:gridCol w:w="6803"/>
      </w:tblGrid>
      <w:tr w:rsidR="00D92E7B" w:rsidRPr="00310FF9" w14:paraId="1664E388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2" w:type="dxa"/>
          </w:tcPr>
          <w:p w14:paraId="154929C6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803" w:type="dxa"/>
          </w:tcPr>
          <w:p w14:paraId="32D45245" w14:textId="2C02155B" w:rsidR="00D92E7B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B5F19" w:rsidRPr="009118AE">
              <w:rPr>
                <w:rFonts w:cs="Gentium Plus"/>
                <w:sz w:val="18"/>
                <w:szCs w:val="18"/>
              </w:rPr>
              <w:t xml:space="preserve">Görüşme </w:t>
            </w:r>
            <w:r w:rsidR="00D92E7B" w:rsidRPr="009118AE">
              <w:rPr>
                <w:rFonts w:cs="Gentium Plus"/>
                <w:sz w:val="18"/>
                <w:szCs w:val="18"/>
              </w:rPr>
              <w:t xml:space="preserve">Yapılanın </w:t>
            </w:r>
            <w:r w:rsidR="0006370E" w:rsidRPr="009118AE">
              <w:rPr>
                <w:rFonts w:cs="Gentium Plus"/>
                <w:sz w:val="18"/>
                <w:szCs w:val="18"/>
              </w:rPr>
              <w:t xml:space="preserve">Soyadı, </w:t>
            </w:r>
            <w:r w:rsidR="005B5F19" w:rsidRPr="009118AE">
              <w:rPr>
                <w:rFonts w:cs="Gentium Plus"/>
                <w:sz w:val="18"/>
                <w:szCs w:val="18"/>
              </w:rPr>
              <w:t>Görüşme</w:t>
            </w:r>
            <w:r w:rsidR="00D92E7B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750BC7" w:rsidRPr="009118AE">
              <w:rPr>
                <w:rFonts w:cs="Gentium Plus"/>
                <w:sz w:val="18"/>
                <w:szCs w:val="18"/>
              </w:rPr>
              <w:t>Tarihi</w:t>
            </w:r>
            <w:r w:rsidR="00D92E7B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D92E7B" w:rsidRPr="00310FF9" w14:paraId="5261A2DE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2" w:type="dxa"/>
          </w:tcPr>
          <w:p w14:paraId="3779904E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803" w:type="dxa"/>
          </w:tcPr>
          <w:p w14:paraId="4DA1C725" w14:textId="2279C7D3" w:rsidR="00D92E7B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92E7B" w:rsidRPr="009118AE">
              <w:rPr>
                <w:rFonts w:cs="Gentium Plus"/>
                <w:sz w:val="18"/>
                <w:szCs w:val="18"/>
              </w:rPr>
              <w:t>İnalcık, 1985).</w:t>
            </w:r>
          </w:p>
        </w:tc>
      </w:tr>
      <w:tr w:rsidR="00D92E7B" w:rsidRPr="00310FF9" w14:paraId="20C9D8B7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2" w:type="dxa"/>
          </w:tcPr>
          <w:p w14:paraId="06B202FB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803" w:type="dxa"/>
          </w:tcPr>
          <w:p w14:paraId="762912F9" w14:textId="06352F3C" w:rsidR="00D92E7B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5B5F19" w:rsidRPr="009118AE">
              <w:rPr>
                <w:rFonts w:cs="Gentium Plus"/>
                <w:sz w:val="18"/>
                <w:szCs w:val="18"/>
              </w:rPr>
              <w:t>Görüşme</w:t>
            </w:r>
            <w:r w:rsidR="00D92E7B" w:rsidRPr="009118AE">
              <w:rPr>
                <w:rFonts w:cs="Gentium Plus"/>
                <w:sz w:val="18"/>
                <w:szCs w:val="18"/>
              </w:rPr>
              <w:t xml:space="preserve"> Yapılanın </w:t>
            </w:r>
            <w:r w:rsidR="0006370E" w:rsidRPr="009118AE">
              <w:rPr>
                <w:rFonts w:cs="Gentium Plus"/>
                <w:sz w:val="18"/>
                <w:szCs w:val="18"/>
              </w:rPr>
              <w:t xml:space="preserve">Soyadı, </w:t>
            </w:r>
            <w:r w:rsidR="005B5F19" w:rsidRPr="009118AE">
              <w:rPr>
                <w:rFonts w:cs="Gentium Plus"/>
                <w:sz w:val="18"/>
                <w:szCs w:val="18"/>
              </w:rPr>
              <w:t xml:space="preserve">Görüşme </w:t>
            </w:r>
            <w:r w:rsidR="00750BC7" w:rsidRPr="009118AE">
              <w:rPr>
                <w:rFonts w:cs="Gentium Plus"/>
                <w:sz w:val="18"/>
                <w:szCs w:val="18"/>
              </w:rPr>
              <w:t>Tarihi</w:t>
            </w:r>
            <w:r w:rsidR="00D92E7B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D92E7B" w:rsidRPr="00310FF9" w14:paraId="6AC3CD84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2" w:type="dxa"/>
          </w:tcPr>
          <w:p w14:paraId="7A8B9A80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803" w:type="dxa"/>
          </w:tcPr>
          <w:p w14:paraId="58B31F47" w14:textId="5E7CE58F" w:rsidR="00D92E7B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92E7B" w:rsidRPr="009118AE">
              <w:rPr>
                <w:rFonts w:cs="Gentium Plus"/>
                <w:sz w:val="18"/>
                <w:szCs w:val="18"/>
              </w:rPr>
              <w:t>İnalcık, 1985).</w:t>
            </w:r>
          </w:p>
        </w:tc>
      </w:tr>
      <w:tr w:rsidR="00F2789A" w:rsidRPr="00310FF9" w14:paraId="5DC86655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2" w:type="dxa"/>
          </w:tcPr>
          <w:p w14:paraId="649A32C3" w14:textId="5411B597" w:rsidR="00F2789A" w:rsidRPr="004C3904" w:rsidRDefault="00F2789A" w:rsidP="00F2789A">
            <w:pPr>
              <w:pStyle w:val="RenkliMetin"/>
              <w:spacing w:before="0"/>
              <w:ind w:firstLine="0"/>
              <w:rPr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803" w:type="dxa"/>
          </w:tcPr>
          <w:p w14:paraId="0A9A5555" w14:textId="4A1A207F" w:rsidR="00F2789A" w:rsidRDefault="00F2789A" w:rsidP="00F2789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Pr="009118AE">
              <w:rPr>
                <w:rFonts w:cs="Gentium Plus"/>
                <w:sz w:val="18"/>
                <w:szCs w:val="18"/>
              </w:rPr>
              <w:t>Görüşme Yapılanın Soyadı, Görüşme Tarihi).</w:t>
            </w:r>
          </w:p>
        </w:tc>
      </w:tr>
      <w:tr w:rsidR="00F2789A" w:rsidRPr="00310FF9" w14:paraId="0E2E8400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2" w:type="dxa"/>
          </w:tcPr>
          <w:p w14:paraId="6BFC8965" w14:textId="5B6F84AB" w:rsidR="00F2789A" w:rsidRPr="004C3904" w:rsidRDefault="00F2789A" w:rsidP="00F2789A">
            <w:pPr>
              <w:pStyle w:val="RenkliMetin"/>
              <w:spacing w:before="0"/>
              <w:ind w:firstLine="0"/>
              <w:rPr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803" w:type="dxa"/>
          </w:tcPr>
          <w:p w14:paraId="522FC893" w14:textId="60418C4E" w:rsidR="00F2789A" w:rsidRDefault="00F2789A" w:rsidP="00F2789A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Pr="009118AE">
              <w:rPr>
                <w:rFonts w:cs="Gentium Plus"/>
                <w:sz w:val="18"/>
                <w:szCs w:val="18"/>
              </w:rPr>
              <w:t>Kara, 2015, 34).</w:t>
            </w:r>
          </w:p>
        </w:tc>
      </w:tr>
      <w:tr w:rsidR="00D92E7B" w:rsidRPr="00310FF9" w14:paraId="6F4A71B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2" w:type="dxa"/>
          </w:tcPr>
          <w:p w14:paraId="74B04247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803" w:type="dxa"/>
          </w:tcPr>
          <w:p w14:paraId="28EB8B44" w14:textId="50F66F9F" w:rsidR="00D92E7B" w:rsidRPr="009118AE" w:rsidRDefault="005B5F19" w:rsidP="00170E53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>Görüşme Yapılan</w:t>
            </w:r>
            <w:r w:rsidR="00D92E7B" w:rsidRPr="009118AE">
              <w:rPr>
                <w:rFonts w:cs="Gentium Plus"/>
                <w:sz w:val="18"/>
                <w:szCs w:val="18"/>
              </w:rPr>
              <w:t xml:space="preserve"> Kişinin </w:t>
            </w:r>
            <w:r w:rsidR="0006370E" w:rsidRPr="009118AE">
              <w:rPr>
                <w:rFonts w:cs="Gentium Plus"/>
                <w:sz w:val="18"/>
                <w:szCs w:val="18"/>
              </w:rPr>
              <w:t>Soyadı, Adı</w:t>
            </w:r>
            <w:r w:rsidR="00D92E7B" w:rsidRPr="009118AE">
              <w:rPr>
                <w:rFonts w:cs="Gentium Plus"/>
                <w:sz w:val="18"/>
                <w:szCs w:val="18"/>
              </w:rPr>
              <w:t>. “</w:t>
            </w:r>
            <w:r w:rsidRPr="00E96906">
              <w:rPr>
                <w:rFonts w:cs="Gentium Plus"/>
                <w:sz w:val="18"/>
                <w:szCs w:val="18"/>
              </w:rPr>
              <w:t>Görüşme</w:t>
            </w:r>
            <w:r w:rsidR="00D92E7B" w:rsidRPr="00E96906">
              <w:rPr>
                <w:rFonts w:cs="Gentium Plus"/>
                <w:sz w:val="18"/>
                <w:szCs w:val="18"/>
              </w:rPr>
              <w:t xml:space="preserve"> Başlığı</w:t>
            </w:r>
            <w:r w:rsidR="00D92E7B" w:rsidRPr="009118AE">
              <w:rPr>
                <w:rFonts w:cs="Gentium Plus"/>
                <w:i/>
                <w:iCs/>
                <w:sz w:val="18"/>
                <w:szCs w:val="18"/>
              </w:rPr>
              <w:t xml:space="preserve">” </w:t>
            </w:r>
            <w:r w:rsidR="000B3FC1" w:rsidRPr="000B3FC1">
              <w:rPr>
                <w:rFonts w:cs="Gentium Plus"/>
                <w:sz w:val="18"/>
                <w:szCs w:val="18"/>
              </w:rPr>
              <w:t>(</w:t>
            </w:r>
            <w:r w:rsidRPr="009118AE">
              <w:rPr>
                <w:rFonts w:cs="Gentium Plus"/>
                <w:sz w:val="18"/>
                <w:szCs w:val="18"/>
              </w:rPr>
              <w:t>Görüşmeci</w:t>
            </w:r>
            <w:r w:rsidR="00D92E7B" w:rsidRPr="009118AE">
              <w:rPr>
                <w:rFonts w:cs="Gentium Plus"/>
                <w:sz w:val="18"/>
                <w:szCs w:val="18"/>
              </w:rPr>
              <w:t xml:space="preserve">: Adı Soyadı, Kayıt Biçimi, </w:t>
            </w:r>
            <w:r w:rsidRPr="009118AE">
              <w:rPr>
                <w:rFonts w:cs="Gentium Plus"/>
                <w:sz w:val="18"/>
                <w:szCs w:val="18"/>
              </w:rPr>
              <w:t>Görüşme</w:t>
            </w:r>
            <w:r w:rsidR="00D92E7B" w:rsidRPr="009118AE">
              <w:rPr>
                <w:rFonts w:cs="Gentium Plus"/>
                <w:sz w:val="18"/>
                <w:szCs w:val="18"/>
              </w:rPr>
              <w:t xml:space="preserve"> Gün Ay Yıl)</w:t>
            </w:r>
            <w:r w:rsidR="008B623E" w:rsidRPr="009118AE">
              <w:rPr>
                <w:rFonts w:cs="Gentium Plus"/>
                <w:sz w:val="18"/>
                <w:szCs w:val="18"/>
              </w:rPr>
              <w:t>. Erişim</w:t>
            </w:r>
            <w:r w:rsidR="00C84237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D92E7B" w:rsidRPr="009118AE">
              <w:rPr>
                <w:rFonts w:cs="Gentium Plus"/>
                <w:sz w:val="18"/>
                <w:szCs w:val="18"/>
              </w:rPr>
              <w:t>Adresi</w:t>
            </w:r>
          </w:p>
        </w:tc>
      </w:tr>
      <w:tr w:rsidR="00D92E7B" w:rsidRPr="00310FF9" w14:paraId="06DBE2D7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42" w:type="dxa"/>
          </w:tcPr>
          <w:p w14:paraId="15F9544C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803" w:type="dxa"/>
          </w:tcPr>
          <w:p w14:paraId="1923A0C8" w14:textId="3DD3CBC1" w:rsidR="00D92E7B" w:rsidRPr="009118AE" w:rsidRDefault="00D92E7B" w:rsidP="00170E5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 xml:space="preserve">İnalcık, Halil. </w:t>
            </w:r>
            <w:r w:rsidR="00BE40FB" w:rsidRPr="009118AE">
              <w:rPr>
                <w:rFonts w:cs="Gentium Plus"/>
                <w:sz w:val="18"/>
                <w:szCs w:val="18"/>
              </w:rPr>
              <w:t>“</w:t>
            </w:r>
            <w:r w:rsidRPr="00E96906">
              <w:rPr>
                <w:rFonts w:cs="Gentium Plus"/>
                <w:sz w:val="18"/>
                <w:szCs w:val="18"/>
              </w:rPr>
              <w:t xml:space="preserve">Fatih Sultan </w:t>
            </w:r>
            <w:proofErr w:type="spellStart"/>
            <w:r w:rsidRPr="00E96906">
              <w:rPr>
                <w:rFonts w:cs="Gentium Plus"/>
                <w:sz w:val="18"/>
                <w:szCs w:val="18"/>
              </w:rPr>
              <w:t>Mehmed</w:t>
            </w:r>
            <w:proofErr w:type="spellEnd"/>
            <w:r w:rsidR="00BE40FB" w:rsidRPr="009118AE">
              <w:rPr>
                <w:rFonts w:cs="Gentium Plus"/>
                <w:i/>
                <w:iCs/>
                <w:sz w:val="18"/>
                <w:szCs w:val="18"/>
              </w:rPr>
              <w:t>”</w:t>
            </w:r>
            <w:r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0B3FC1" w:rsidRPr="000B3FC1">
              <w:rPr>
                <w:rFonts w:cs="Gentium Plus"/>
                <w:sz w:val="18"/>
                <w:szCs w:val="18"/>
              </w:rPr>
              <w:t>(</w:t>
            </w:r>
            <w:r w:rsidR="005B5F19" w:rsidRPr="009118AE">
              <w:rPr>
                <w:rFonts w:cs="Gentium Plus"/>
                <w:sz w:val="18"/>
                <w:szCs w:val="18"/>
              </w:rPr>
              <w:t>Görüşmeci</w:t>
            </w:r>
            <w:r w:rsidRPr="009118AE">
              <w:rPr>
                <w:rFonts w:cs="Gentium Plus"/>
                <w:sz w:val="18"/>
                <w:szCs w:val="18"/>
              </w:rPr>
              <w:t xml:space="preserve">: </w:t>
            </w:r>
            <w:proofErr w:type="spellStart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İlber</w:t>
            </w:r>
            <w:proofErr w:type="spellEnd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Ortaylı, Video Kaydı, </w:t>
            </w:r>
            <w:r w:rsidR="00C11412" w:rsidRPr="009118AE">
              <w:rPr>
                <w:rFonts w:cs="Gentium Plus"/>
                <w:color w:val="000000" w:themeColor="text1"/>
                <w:sz w:val="18"/>
                <w:szCs w:val="18"/>
              </w:rPr>
              <w:t>Görüşme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3 Mart 1985).</w:t>
            </w:r>
            <w:r w:rsidR="00E96906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  <w:hyperlink r:id="rId210" w:history="1">
              <w:r w:rsidR="00E96906" w:rsidRPr="00E96906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www.youtube.com/watch?v=8px5eBJHYNE&amp;list=PLCq4ha8CiOukJvXOx3Kp8lC9QoSqLIVjj&amp;index=4</w:t>
              </w:r>
            </w:hyperlink>
          </w:p>
        </w:tc>
      </w:tr>
    </w:tbl>
    <w:p w14:paraId="6F4BB5B3" w14:textId="7A0C35F1" w:rsidR="00D92E7B" w:rsidRPr="00694F90" w:rsidRDefault="00FC5F81" w:rsidP="008E07EB">
      <w:pPr>
        <w:pStyle w:val="Balk3indekilerdeGsterme"/>
        <w:numPr>
          <w:ilvl w:val="1"/>
          <w:numId w:val="62"/>
        </w:numPr>
        <w:spacing w:after="0"/>
        <w:ind w:left="924" w:hanging="357"/>
      </w:pPr>
      <w:bookmarkStart w:id="452" w:name="_Toc19832443"/>
      <w:bookmarkStart w:id="453" w:name="_Toc19932656"/>
      <w:bookmarkStart w:id="454" w:name="_Toc20088169"/>
      <w:bookmarkStart w:id="455" w:name="_Toc20098450"/>
      <w:bookmarkStart w:id="456" w:name="_Toc20175539"/>
      <w:bookmarkStart w:id="457" w:name="_Toc20251865"/>
      <w:bookmarkStart w:id="458" w:name="_Toc20252384"/>
      <w:r>
        <w:t>Görüşme/Mülakat-</w:t>
      </w:r>
      <w:r w:rsidR="00D92E7B" w:rsidRPr="00694F90">
        <w:t>Dergide</w:t>
      </w:r>
      <w:bookmarkEnd w:id="452"/>
      <w:bookmarkEnd w:id="453"/>
      <w:bookmarkEnd w:id="454"/>
      <w:bookmarkEnd w:id="455"/>
      <w:bookmarkEnd w:id="456"/>
      <w:bookmarkEnd w:id="457"/>
      <w:bookmarkEnd w:id="45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D92E7B" w:rsidRPr="00310FF9" w14:paraId="2835FA1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EA85021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9" w:type="dxa"/>
          </w:tcPr>
          <w:p w14:paraId="0A16CFFE" w14:textId="4D74CD1D" w:rsidR="00D92E7B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C11412" w:rsidRPr="009118AE">
              <w:rPr>
                <w:rFonts w:cs="Gentium Plus"/>
                <w:sz w:val="18"/>
                <w:szCs w:val="18"/>
              </w:rPr>
              <w:t>Görüşme Yapılanın Soyadı</w:t>
            </w:r>
            <w:r w:rsidR="0006370E" w:rsidRPr="009118AE">
              <w:rPr>
                <w:rFonts w:cs="Gentium Plus"/>
                <w:sz w:val="18"/>
                <w:szCs w:val="18"/>
              </w:rPr>
              <w:t>,</w:t>
            </w:r>
            <w:r w:rsidR="00750BC7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06370E" w:rsidRPr="009118AE">
              <w:rPr>
                <w:rFonts w:cs="Gentium Plus"/>
                <w:sz w:val="18"/>
                <w:szCs w:val="18"/>
              </w:rPr>
              <w:t>Yıl</w:t>
            </w:r>
            <w:r w:rsidR="00D92E7B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D92E7B" w:rsidRPr="00310FF9" w14:paraId="3CAB267A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9C94F9A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1BE3D26E" w14:textId="77777777" w:rsidR="00D92E7B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92E7B" w:rsidRPr="009118AE">
              <w:rPr>
                <w:rFonts w:cs="Gentium Plus"/>
                <w:sz w:val="18"/>
                <w:szCs w:val="18"/>
              </w:rPr>
              <w:t>Kara, 2015).</w:t>
            </w:r>
          </w:p>
          <w:p w14:paraId="7AFFA6B3" w14:textId="2071A5BF" w:rsidR="008E07EB" w:rsidRPr="009118AE" w:rsidRDefault="008E07EB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Pr="008E07EB">
              <w:rPr>
                <w:rFonts w:cs="Gentium Plus"/>
                <w:sz w:val="18"/>
                <w:szCs w:val="18"/>
              </w:rPr>
              <w:t xml:space="preserve">Şeyh </w:t>
            </w:r>
            <w:proofErr w:type="spellStart"/>
            <w:r w:rsidRPr="008E07EB">
              <w:rPr>
                <w:rFonts w:cs="Gentium Plus"/>
                <w:sz w:val="18"/>
                <w:szCs w:val="18"/>
              </w:rPr>
              <w:t>Zindânî</w:t>
            </w:r>
            <w:proofErr w:type="spellEnd"/>
            <w:r w:rsidRPr="009118AE">
              <w:rPr>
                <w:rFonts w:cs="Gentium Plus"/>
                <w:sz w:val="18"/>
                <w:szCs w:val="18"/>
              </w:rPr>
              <w:t>, 201</w:t>
            </w:r>
            <w:r>
              <w:rPr>
                <w:rFonts w:cs="Gentium Plus"/>
                <w:sz w:val="18"/>
                <w:szCs w:val="18"/>
              </w:rPr>
              <w:t>3</w:t>
            </w:r>
            <w:r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D92E7B" w:rsidRPr="00310FF9" w14:paraId="344051D6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0CEFDD22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6903076A" w14:textId="2CA95BE3" w:rsidR="00D92E7B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C11412" w:rsidRPr="009118AE">
              <w:rPr>
                <w:rFonts w:cs="Gentium Plus"/>
                <w:sz w:val="18"/>
                <w:szCs w:val="18"/>
              </w:rPr>
              <w:t>Görüşme Yapılanın</w:t>
            </w:r>
            <w:r w:rsidR="00D92E7B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06370E" w:rsidRPr="009118AE">
              <w:rPr>
                <w:rFonts w:cs="Gentium Plus"/>
                <w:sz w:val="18"/>
                <w:szCs w:val="18"/>
              </w:rPr>
              <w:t>Soyadı, Yıl</w:t>
            </w:r>
            <w:r w:rsidR="00D92E7B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D92E7B" w:rsidRPr="00310FF9" w14:paraId="5B4304B9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229060E6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61A364E4" w14:textId="77777777" w:rsidR="00D92E7B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92E7B" w:rsidRPr="009118AE">
              <w:rPr>
                <w:rFonts w:cs="Gentium Plus"/>
                <w:sz w:val="18"/>
                <w:szCs w:val="18"/>
              </w:rPr>
              <w:t>Kara, 2015).</w:t>
            </w:r>
          </w:p>
          <w:p w14:paraId="17E22F73" w14:textId="1C98AB7D" w:rsidR="008E07EB" w:rsidRPr="009118AE" w:rsidRDefault="008E07EB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Pr="008E07EB">
              <w:rPr>
                <w:rFonts w:cs="Gentium Plus"/>
                <w:sz w:val="18"/>
                <w:szCs w:val="18"/>
              </w:rPr>
              <w:t xml:space="preserve">Şeyh </w:t>
            </w:r>
            <w:proofErr w:type="spellStart"/>
            <w:r w:rsidRPr="008E07EB">
              <w:rPr>
                <w:rFonts w:cs="Gentium Plus"/>
                <w:sz w:val="18"/>
                <w:szCs w:val="18"/>
              </w:rPr>
              <w:t>Zindânî</w:t>
            </w:r>
            <w:proofErr w:type="spellEnd"/>
            <w:r w:rsidRPr="009118AE">
              <w:rPr>
                <w:rFonts w:cs="Gentium Plus"/>
                <w:sz w:val="18"/>
                <w:szCs w:val="18"/>
              </w:rPr>
              <w:t>, 201</w:t>
            </w:r>
            <w:r>
              <w:rPr>
                <w:rFonts w:cs="Gentium Plus"/>
                <w:sz w:val="18"/>
                <w:szCs w:val="18"/>
              </w:rPr>
              <w:t>3</w:t>
            </w:r>
            <w:r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D92E7B" w:rsidRPr="00310FF9" w14:paraId="4CA8658F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5192505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09" w:type="dxa"/>
          </w:tcPr>
          <w:p w14:paraId="20ADF54E" w14:textId="61D69EAD" w:rsidR="00D92E7B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C11412" w:rsidRPr="009118AE">
              <w:rPr>
                <w:rFonts w:cs="Gentium Plus"/>
                <w:sz w:val="18"/>
                <w:szCs w:val="18"/>
              </w:rPr>
              <w:t xml:space="preserve">Görüşme Yapılanın </w:t>
            </w:r>
            <w:r w:rsidR="00D92E7B" w:rsidRPr="009118AE">
              <w:rPr>
                <w:rFonts w:cs="Gentium Plus"/>
                <w:sz w:val="18"/>
                <w:szCs w:val="18"/>
              </w:rPr>
              <w:t>Soyadı, Yayın Tarihi, Cilt/Sayfa Numarası).</w:t>
            </w:r>
          </w:p>
        </w:tc>
      </w:tr>
      <w:tr w:rsidR="00D92E7B" w:rsidRPr="00310FF9" w14:paraId="5CA4D5C4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34D0FF0" w14:textId="77777777" w:rsidR="00D92E7B" w:rsidRPr="004C3904" w:rsidRDefault="00D92E7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4FE89C8D" w14:textId="1A5334BF" w:rsidR="00D92E7B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92E7B" w:rsidRPr="009118AE">
              <w:rPr>
                <w:rFonts w:cs="Gentium Plus"/>
                <w:sz w:val="18"/>
                <w:szCs w:val="18"/>
              </w:rPr>
              <w:t xml:space="preserve">Kara, 2015, </w:t>
            </w:r>
            <w:r w:rsidR="001E4809">
              <w:rPr>
                <w:rFonts w:cs="Gentium Plus"/>
                <w:sz w:val="18"/>
                <w:szCs w:val="18"/>
              </w:rPr>
              <w:t>36-37</w:t>
            </w:r>
            <w:r w:rsidR="00D92E7B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6E696717" w14:textId="2C083DF1" w:rsidR="008E07EB" w:rsidRPr="009118AE" w:rsidRDefault="008E07EB" w:rsidP="008E07EB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Pr="008E07EB">
              <w:rPr>
                <w:rFonts w:cs="Gentium Plus"/>
                <w:sz w:val="18"/>
                <w:szCs w:val="18"/>
              </w:rPr>
              <w:t xml:space="preserve">Şeyh </w:t>
            </w:r>
            <w:proofErr w:type="spellStart"/>
            <w:r w:rsidRPr="008E07EB">
              <w:rPr>
                <w:rFonts w:cs="Gentium Plus"/>
                <w:sz w:val="18"/>
                <w:szCs w:val="18"/>
              </w:rPr>
              <w:t>Zindânî</w:t>
            </w:r>
            <w:proofErr w:type="spellEnd"/>
            <w:r w:rsidRPr="009118AE">
              <w:rPr>
                <w:rFonts w:cs="Gentium Plus"/>
                <w:sz w:val="18"/>
                <w:szCs w:val="18"/>
              </w:rPr>
              <w:t>, 201</w:t>
            </w:r>
            <w:r>
              <w:rPr>
                <w:rFonts w:cs="Gentium Plus"/>
                <w:sz w:val="18"/>
                <w:szCs w:val="18"/>
              </w:rPr>
              <w:t>3</w:t>
            </w:r>
            <w:r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1E4809">
              <w:rPr>
                <w:rFonts w:cs="Gentium Plus"/>
                <w:sz w:val="18"/>
                <w:szCs w:val="18"/>
              </w:rPr>
              <w:t>140</w:t>
            </w:r>
            <w:r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C565CA" w:rsidRPr="00310FF9" w14:paraId="5AA01C32" w14:textId="77777777" w:rsidTr="00FE23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AA99626" w14:textId="77777777" w:rsidR="00C565CA" w:rsidRPr="004C3904" w:rsidRDefault="00C565C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16F1F065" w14:textId="27363BE6" w:rsidR="00C565CA" w:rsidRPr="009118AE" w:rsidRDefault="00C11412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>Görüşme Yapılanın</w:t>
            </w:r>
            <w:r w:rsidR="00C565CA" w:rsidRPr="009118AE">
              <w:rPr>
                <w:rFonts w:cs="Gentium Plus"/>
                <w:sz w:val="18"/>
                <w:szCs w:val="18"/>
              </w:rPr>
              <w:t xml:space="preserve"> Soyadı, Adı. “</w:t>
            </w:r>
            <w:r w:rsidRPr="009118AE">
              <w:rPr>
                <w:rFonts w:cs="Gentium Plus"/>
                <w:sz w:val="18"/>
                <w:szCs w:val="18"/>
              </w:rPr>
              <w:t>Görüşme</w:t>
            </w:r>
            <w:r w:rsidR="00C565CA" w:rsidRPr="009118AE">
              <w:rPr>
                <w:rFonts w:cs="Gentium Plus"/>
                <w:sz w:val="18"/>
                <w:szCs w:val="18"/>
              </w:rPr>
              <w:t xml:space="preserve"> Başlığı” (Görüşmecinin Adı Soyadı, Kayıt Biçimi). </w:t>
            </w:r>
            <w:r w:rsidR="00C565CA" w:rsidRPr="009118AE">
              <w:rPr>
                <w:rFonts w:cs="Gentium Plus"/>
                <w:i/>
                <w:iCs/>
                <w:sz w:val="18"/>
                <w:szCs w:val="18"/>
              </w:rPr>
              <w:t>Dergi Adı</w:t>
            </w:r>
            <w:r w:rsidR="00C565CA" w:rsidRPr="009118AE">
              <w:rPr>
                <w:rFonts w:cs="Gentium Plus"/>
                <w:sz w:val="18"/>
                <w:szCs w:val="18"/>
              </w:rPr>
              <w:t xml:space="preserve"> Cilt/Sayı (Yayın Tarihi), Sayfa Aralığı. Web Adresi</w:t>
            </w:r>
          </w:p>
        </w:tc>
      </w:tr>
      <w:tr w:rsidR="00C565CA" w:rsidRPr="00310FF9" w14:paraId="03340E0F" w14:textId="77777777" w:rsidTr="00FE231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B668B45" w14:textId="77777777" w:rsidR="00C565CA" w:rsidRPr="004C3904" w:rsidRDefault="00C565C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5179315F" w14:textId="0B98E386" w:rsidR="00C565CA" w:rsidRPr="009118AE" w:rsidRDefault="00C565CA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8"/>
                <w:szCs w:val="18"/>
                <w:u w:val="none"/>
              </w:rPr>
            </w:pPr>
            <w:r w:rsidRPr="009118AE">
              <w:rPr>
                <w:rFonts w:cs="Gentium Plus"/>
                <w:sz w:val="18"/>
                <w:szCs w:val="18"/>
              </w:rPr>
              <w:t xml:space="preserve">Kara, İsmail. “İmkânsıza Yönelmedikçe Mümkün Olan Ele Geçmez” (Görüşmeci: Fatma </w:t>
            </w:r>
            <w:proofErr w:type="spellStart"/>
            <w:r w:rsidRPr="009118AE">
              <w:rPr>
                <w:rFonts w:cs="Gentium Plus"/>
                <w:sz w:val="18"/>
                <w:szCs w:val="18"/>
              </w:rPr>
              <w:t>Barbarosoğlu</w:t>
            </w:r>
            <w:proofErr w:type="spellEnd"/>
            <w:r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C11412" w:rsidRPr="009118AE">
              <w:rPr>
                <w:rFonts w:cs="Gentium Plus"/>
                <w:color w:val="000000" w:themeColor="text1"/>
                <w:sz w:val="18"/>
                <w:szCs w:val="18"/>
              </w:rPr>
              <w:t>Görüşme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Transkripsiyonu). </w:t>
            </w:r>
            <w:r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Nihayet Dergisi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5 (Temmuz 2015), 34-38. </w:t>
            </w:r>
            <w:hyperlink r:id="rId211" w:history="1">
              <w:r w:rsidRPr="009118AE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://www.nihayet.com/roportaj/imkansiza-yonelmedikce-mumkun-olan-ele-gecmez/</w:t>
              </w:r>
            </w:hyperlink>
          </w:p>
          <w:p w14:paraId="37F9BF7E" w14:textId="3BB19223" w:rsidR="00C565CA" w:rsidRPr="009118AE" w:rsidRDefault="00C565CA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Şeyh </w:t>
            </w:r>
            <w:proofErr w:type="spellStart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Zindânî</w:t>
            </w:r>
            <w:proofErr w:type="spellEnd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Abdülmecid b. Aziz. “Yemen’de Şeyh </w:t>
            </w:r>
            <w:proofErr w:type="spellStart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Zindânî</w:t>
            </w:r>
            <w:proofErr w:type="spellEnd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ile Mülakat” (Görüşmeci: Mehmet Ümit, </w:t>
            </w:r>
            <w:r w:rsidR="00C11412"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Görüşme 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Transkripsiyonu). </w:t>
            </w:r>
            <w:r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e-</w:t>
            </w:r>
            <w:proofErr w:type="spellStart"/>
            <w:r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makalat</w:t>
            </w:r>
            <w:proofErr w:type="spellEnd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6/2 (Güz 2013), 135-150.</w:t>
            </w:r>
          </w:p>
        </w:tc>
      </w:tr>
    </w:tbl>
    <w:p w14:paraId="7545F35F" w14:textId="251E1060" w:rsidR="008A667F" w:rsidRPr="00694F90" w:rsidRDefault="00FC5F81" w:rsidP="00DD1F64">
      <w:pPr>
        <w:pStyle w:val="Balk3indekilerdeGsterme"/>
        <w:numPr>
          <w:ilvl w:val="1"/>
          <w:numId w:val="62"/>
        </w:numPr>
      </w:pPr>
      <w:bookmarkStart w:id="459" w:name="_Toc19832444"/>
      <w:bookmarkStart w:id="460" w:name="_Toc19932657"/>
      <w:bookmarkStart w:id="461" w:name="_Toc20088170"/>
      <w:bookmarkStart w:id="462" w:name="_Toc20098451"/>
      <w:bookmarkStart w:id="463" w:name="_Toc20175540"/>
      <w:bookmarkStart w:id="464" w:name="_Toc20251866"/>
      <w:bookmarkStart w:id="465" w:name="_Toc20252385"/>
      <w:r>
        <w:t>Görüşme/Mülakat-</w:t>
      </w:r>
      <w:r w:rsidR="008A667F" w:rsidRPr="00694F90">
        <w:t>Kitapta</w:t>
      </w:r>
      <w:bookmarkEnd w:id="459"/>
      <w:bookmarkEnd w:id="460"/>
      <w:bookmarkEnd w:id="461"/>
      <w:bookmarkEnd w:id="462"/>
      <w:bookmarkEnd w:id="463"/>
      <w:bookmarkEnd w:id="464"/>
      <w:bookmarkEnd w:id="465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118AE" w:rsidRPr="00694F90" w14:paraId="29D42196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FA80ABA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6909" w:type="dxa"/>
          </w:tcPr>
          <w:p w14:paraId="4CB07DBA" w14:textId="7EE2E34F" w:rsidR="009118AE" w:rsidRPr="00C26A07" w:rsidRDefault="004D50C3" w:rsidP="0051465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118AE" w:rsidRPr="00C26A07">
              <w:rPr>
                <w:rFonts w:cs="Gentium Plus"/>
                <w:sz w:val="19"/>
                <w:szCs w:val="19"/>
              </w:rPr>
              <w:t>Görüşme Yapılanın Soyadı, Yıl).</w:t>
            </w:r>
          </w:p>
        </w:tc>
      </w:tr>
      <w:tr w:rsidR="009118AE" w:rsidRPr="00694F90" w14:paraId="3113645D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A19493D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471B8985" w14:textId="22835F5B" w:rsidR="009118AE" w:rsidRPr="00D56461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118AE" w:rsidRPr="00D56461">
              <w:rPr>
                <w:rFonts w:cs="Gentium Plus"/>
                <w:sz w:val="19"/>
                <w:szCs w:val="19"/>
              </w:rPr>
              <w:t>Barbarosoğlu</w:t>
            </w:r>
            <w:proofErr w:type="spellEnd"/>
            <w:r w:rsidR="009118AE" w:rsidRPr="00D56461">
              <w:rPr>
                <w:rFonts w:cs="Gentium Plus"/>
                <w:sz w:val="19"/>
                <w:szCs w:val="19"/>
              </w:rPr>
              <w:t>, 2012).</w:t>
            </w:r>
          </w:p>
          <w:p w14:paraId="06777D6D" w14:textId="5640319A" w:rsidR="009118AE" w:rsidRPr="00D56461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118AE" w:rsidRPr="00D56461">
              <w:rPr>
                <w:rFonts w:cs="Gentium Plus"/>
                <w:sz w:val="19"/>
                <w:szCs w:val="19"/>
              </w:rPr>
              <w:t>Sinanoğlu, 2011).</w:t>
            </w:r>
          </w:p>
        </w:tc>
      </w:tr>
      <w:tr w:rsidR="009118AE" w:rsidRPr="00694F90" w14:paraId="0AC8F8DE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FFE0C3D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602872CC" w14:textId="782A607D" w:rsidR="009118AE" w:rsidRPr="00C26A07" w:rsidRDefault="004D50C3" w:rsidP="0051465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118AE" w:rsidRPr="00C26A07">
              <w:rPr>
                <w:rFonts w:cs="Gentium Plus"/>
                <w:sz w:val="19"/>
                <w:szCs w:val="19"/>
              </w:rPr>
              <w:t>Görüşme Yapılanın Soyadı, Yıl).</w:t>
            </w:r>
          </w:p>
        </w:tc>
      </w:tr>
      <w:tr w:rsidR="009118AE" w:rsidRPr="00694F90" w14:paraId="4D07C909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B0020AF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2EF2B0B8" w14:textId="6E841CEB" w:rsidR="009118AE" w:rsidRPr="00D56461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118AE" w:rsidRPr="00D56461">
              <w:rPr>
                <w:rFonts w:cs="Gentium Plus"/>
                <w:sz w:val="19"/>
                <w:szCs w:val="19"/>
              </w:rPr>
              <w:t>Barbarosoğlu</w:t>
            </w:r>
            <w:proofErr w:type="spellEnd"/>
            <w:r w:rsidR="009118AE" w:rsidRPr="00D56461">
              <w:rPr>
                <w:rFonts w:cs="Gentium Plus"/>
                <w:sz w:val="19"/>
                <w:szCs w:val="19"/>
              </w:rPr>
              <w:t>, 2012).</w:t>
            </w:r>
          </w:p>
          <w:p w14:paraId="2F723FD6" w14:textId="514EA8BD" w:rsidR="009118AE" w:rsidRPr="00D56461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118AE" w:rsidRPr="00D56461">
              <w:rPr>
                <w:rFonts w:cs="Gentium Plus"/>
                <w:sz w:val="19"/>
                <w:szCs w:val="19"/>
              </w:rPr>
              <w:t>Sinanoğlu, 2011).</w:t>
            </w:r>
          </w:p>
        </w:tc>
      </w:tr>
      <w:tr w:rsidR="009118AE" w:rsidRPr="00694F90" w14:paraId="3D787D82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3EB8455F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09" w:type="dxa"/>
          </w:tcPr>
          <w:p w14:paraId="3E4A24F4" w14:textId="5818F0A4" w:rsidR="009118AE" w:rsidRPr="00C26A07" w:rsidRDefault="004D50C3" w:rsidP="0051465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118AE" w:rsidRPr="00C26A07">
              <w:rPr>
                <w:rFonts w:cs="Gentium Plus"/>
                <w:sz w:val="19"/>
                <w:szCs w:val="19"/>
              </w:rPr>
              <w:t>Görüşme Yapılanın Soyadı, Yayın Tarihi, Cilt/Sayfa Numarası).</w:t>
            </w:r>
          </w:p>
        </w:tc>
      </w:tr>
      <w:tr w:rsidR="009118AE" w:rsidRPr="00694F90" w14:paraId="094C1E53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5273A809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3A0249DF" w14:textId="2F1190B8" w:rsidR="009118AE" w:rsidRPr="00D56461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118AE" w:rsidRPr="00D56461">
              <w:rPr>
                <w:rFonts w:cs="Gentium Plus"/>
                <w:sz w:val="19"/>
                <w:szCs w:val="19"/>
              </w:rPr>
              <w:t>Barbarosoğlu</w:t>
            </w:r>
            <w:proofErr w:type="spellEnd"/>
            <w:r w:rsidR="009118AE" w:rsidRPr="00D56461">
              <w:rPr>
                <w:rFonts w:cs="Gentium Plus"/>
                <w:sz w:val="19"/>
                <w:szCs w:val="19"/>
              </w:rPr>
              <w:t>, 2012, 82).</w:t>
            </w:r>
          </w:p>
          <w:p w14:paraId="04D8B95F" w14:textId="53A80660" w:rsidR="009118AE" w:rsidRPr="00D56461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118AE" w:rsidRPr="00D56461">
              <w:rPr>
                <w:rFonts w:cs="Gentium Plus"/>
                <w:sz w:val="19"/>
                <w:szCs w:val="19"/>
              </w:rPr>
              <w:t>Sinanoğlu, 2011, 78).</w:t>
            </w:r>
          </w:p>
        </w:tc>
      </w:tr>
      <w:tr w:rsidR="009118AE" w:rsidRPr="00694F90" w14:paraId="348EBA7F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833FB18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0D349041" w14:textId="3492375E" w:rsidR="009118AE" w:rsidRPr="00C26A07" w:rsidRDefault="009118AE" w:rsidP="0051465D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 xml:space="preserve">Görüşme Yapılanın Soyadı, Adı. “Görüşme Başlığı” (Görüşmeci: Adı Soyadı). 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>Kitap Adı.</w:t>
            </w:r>
            <w:r w:rsidRPr="00C26A07">
              <w:rPr>
                <w:rFonts w:cs="Gentium Plus"/>
                <w:sz w:val="19"/>
                <w:szCs w:val="19"/>
              </w:rPr>
              <w:t xml:space="preserve"> ed. Editör Adı Soyadı. Cilt/Sayfa Aralığı. Basım Yeri: Yayıncı</w:t>
            </w:r>
            <w:r w:rsidR="008F10D0">
              <w:rPr>
                <w:rFonts w:cs="Gentium Plus"/>
                <w:sz w:val="19"/>
                <w:szCs w:val="19"/>
              </w:rPr>
              <w:t>, x. Basım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</w:p>
        </w:tc>
      </w:tr>
      <w:tr w:rsidR="009118AE" w:rsidRPr="00694F90" w14:paraId="07A62B02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2956C68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196CBC8F" w14:textId="77777777" w:rsidR="009118AE" w:rsidRPr="00D56461" w:rsidRDefault="009118AE" w:rsidP="0051465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Barbarosoğlu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, Fatma Karabıyık. “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Nef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-i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Emmarey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Hitap Eden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Herşe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Reyting Rekoru Kırar” (Görüşmeci: Halime Kökçe)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Sözüm Söz. </w:t>
            </w:r>
            <w:r w:rsidRPr="00D56461">
              <w:rPr>
                <w:rFonts w:cs="Gentium Plus"/>
                <w:sz w:val="19"/>
                <w:szCs w:val="19"/>
              </w:rPr>
              <w:t>81-84.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>İstanbul: Profil Yayıncılık, 2012.</w:t>
            </w:r>
          </w:p>
          <w:p w14:paraId="7B8A6734" w14:textId="77777777" w:rsidR="009118AE" w:rsidRPr="00D56461" w:rsidRDefault="009118AE" w:rsidP="0051465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Sinanoğlu, Oktay. “Yabancı Dille Eğitime Neden Bu Kadar Karşısınız?” (Görüşmeci: Sinan Hıncal)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Bir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Nev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-York Rüyası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Bye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Bye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Türkçe.</w:t>
            </w:r>
            <w:r w:rsidRPr="00D56461">
              <w:rPr>
                <w:rFonts w:cs="Gentium Plus"/>
                <w:sz w:val="19"/>
                <w:szCs w:val="19"/>
              </w:rPr>
              <w:t xml:space="preserve"> İstanbul: Bilim + Gönül Yayınları, 54. Basım, 2011.</w:t>
            </w:r>
          </w:p>
        </w:tc>
      </w:tr>
    </w:tbl>
    <w:p w14:paraId="61A16C82" w14:textId="77777777" w:rsidR="00021BA1" w:rsidRDefault="007D7DA4" w:rsidP="003E02E1">
      <w:pPr>
        <w:pStyle w:val="Balk2"/>
        <w:numPr>
          <w:ilvl w:val="0"/>
          <w:numId w:val="62"/>
        </w:numPr>
      </w:pPr>
      <w:bookmarkStart w:id="466" w:name="_Toc37481017"/>
      <w:r w:rsidRPr="00694F90">
        <w:lastRenderedPageBreak/>
        <w:t>Mevzuat</w:t>
      </w:r>
      <w:bookmarkEnd w:id="466"/>
    </w:p>
    <w:p w14:paraId="5B77BA2D" w14:textId="3A409F06" w:rsidR="00C82810" w:rsidRPr="00694F90" w:rsidRDefault="00123AB6" w:rsidP="00DD1F64">
      <w:pPr>
        <w:pStyle w:val="Balk3indekilerdeGsterme"/>
        <w:numPr>
          <w:ilvl w:val="1"/>
          <w:numId w:val="62"/>
        </w:numPr>
      </w:pPr>
      <w:bookmarkStart w:id="467" w:name="_Toc19832446"/>
      <w:bookmarkStart w:id="468" w:name="_Toc19932659"/>
      <w:bookmarkStart w:id="469" w:name="_Toc20088172"/>
      <w:bookmarkStart w:id="470" w:name="_Toc20098453"/>
      <w:bookmarkStart w:id="471" w:name="_Toc20175542"/>
      <w:bookmarkStart w:id="472" w:name="_Toc20251868"/>
      <w:bookmarkStart w:id="473" w:name="_Toc20252387"/>
      <w:r w:rsidRPr="00694F90">
        <w:t>Mevzuat-</w:t>
      </w:r>
      <w:r w:rsidR="00C82810" w:rsidRPr="00694F90">
        <w:t xml:space="preserve">Resmî </w:t>
      </w:r>
      <w:proofErr w:type="spellStart"/>
      <w:r w:rsidR="00C82810" w:rsidRPr="00694F90">
        <w:t>Gazete’de</w:t>
      </w:r>
      <w:proofErr w:type="spellEnd"/>
      <w:r w:rsidR="00C82810" w:rsidRPr="00694F90">
        <w:t xml:space="preserve"> Yayımlanan</w:t>
      </w:r>
      <w:bookmarkEnd w:id="467"/>
      <w:bookmarkEnd w:id="468"/>
      <w:bookmarkEnd w:id="469"/>
      <w:bookmarkEnd w:id="470"/>
      <w:bookmarkEnd w:id="471"/>
      <w:bookmarkEnd w:id="472"/>
      <w:bookmarkEnd w:id="473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0030C8" w:rsidRPr="00457D47" w14:paraId="3485181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0694DAD" w14:textId="77777777" w:rsidR="000030C8" w:rsidRPr="004C3904" w:rsidRDefault="000030C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62D58611" w14:textId="5773A250" w:rsidR="000030C8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BC0A02" w:rsidRPr="009118AE">
              <w:rPr>
                <w:rFonts w:cs="Gentium Plus"/>
                <w:sz w:val="18"/>
                <w:szCs w:val="18"/>
              </w:rPr>
              <w:t xml:space="preserve">Mevzuat Adı Kısaltması, Yayın </w:t>
            </w:r>
            <w:r w:rsidR="00206E65">
              <w:rPr>
                <w:rFonts w:cs="Gentium Plus"/>
                <w:sz w:val="18"/>
                <w:szCs w:val="18"/>
              </w:rPr>
              <w:t>Tarihi</w:t>
            </w:r>
            <w:r w:rsidR="00A032FF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0030C8" w:rsidRPr="00457D47" w14:paraId="0B877C9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0F8F686" w14:textId="77777777" w:rsidR="000030C8" w:rsidRPr="004C3904" w:rsidRDefault="000030C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1A167548" w14:textId="6F853C08" w:rsidR="000030C8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0030C8" w:rsidRPr="009118AE">
              <w:rPr>
                <w:rFonts w:cs="Gentium Plus"/>
                <w:sz w:val="18"/>
                <w:szCs w:val="18"/>
              </w:rPr>
              <w:t>FSEK, 13 Aralık 1951</w:t>
            </w:r>
            <w:r w:rsidR="00240D04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6A9E15B5" w14:textId="6E9DD273" w:rsidR="000030C8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0030C8" w:rsidRPr="009118AE">
              <w:rPr>
                <w:rFonts w:cs="Gentium Plus"/>
                <w:sz w:val="18"/>
                <w:szCs w:val="18"/>
              </w:rPr>
              <w:t>YK, 6 Kasım 1981)</w:t>
            </w:r>
            <w:r w:rsidR="00240D04" w:rsidRPr="009118AE">
              <w:rPr>
                <w:rFonts w:cs="Gentium Plus"/>
                <w:sz w:val="18"/>
                <w:szCs w:val="18"/>
              </w:rPr>
              <w:t>.</w:t>
            </w:r>
          </w:p>
          <w:p w14:paraId="1B4314D4" w14:textId="14AE78A3" w:rsidR="000030C8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0030C8" w:rsidRPr="009118AE">
              <w:rPr>
                <w:rFonts w:cs="Gentium Plus"/>
                <w:sz w:val="18"/>
                <w:szCs w:val="18"/>
              </w:rPr>
              <w:t>DY, 15 Nisan 2018</w:t>
            </w:r>
            <w:r w:rsidR="00240D04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49884337" w14:textId="2DA5BDAB" w:rsidR="00E93408" w:rsidRPr="009118AE" w:rsidRDefault="004D50C3" w:rsidP="00170E53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93408" w:rsidRPr="009118AE">
              <w:rPr>
                <w:rFonts w:cs="Gentium Plus"/>
                <w:sz w:val="18"/>
                <w:szCs w:val="18"/>
              </w:rPr>
              <w:t xml:space="preserve">Stop </w:t>
            </w:r>
            <w:proofErr w:type="spellStart"/>
            <w:r w:rsidR="00E93408" w:rsidRPr="009118AE">
              <w:rPr>
                <w:rFonts w:cs="Gentium Plus"/>
                <w:sz w:val="18"/>
                <w:szCs w:val="18"/>
              </w:rPr>
              <w:t>extremism</w:t>
            </w:r>
            <w:proofErr w:type="spellEnd"/>
            <w:r w:rsidR="00E93408" w:rsidRPr="009118AE">
              <w:rPr>
                <w:rFonts w:cs="Gentium Plus"/>
                <w:sz w:val="18"/>
                <w:szCs w:val="18"/>
              </w:rPr>
              <w:t xml:space="preserve">, 15 </w:t>
            </w:r>
            <w:proofErr w:type="spellStart"/>
            <w:r w:rsidR="00E93408" w:rsidRPr="009118AE">
              <w:rPr>
                <w:rFonts w:cs="Gentium Plus"/>
                <w:sz w:val="18"/>
                <w:szCs w:val="18"/>
              </w:rPr>
              <w:t>June</w:t>
            </w:r>
            <w:proofErr w:type="spellEnd"/>
            <w:r w:rsidR="00E93408" w:rsidRPr="009118AE">
              <w:rPr>
                <w:rFonts w:cs="Gentium Plus"/>
                <w:sz w:val="18"/>
                <w:szCs w:val="18"/>
              </w:rPr>
              <w:t xml:space="preserve"> 2017).</w:t>
            </w:r>
          </w:p>
        </w:tc>
      </w:tr>
      <w:tr w:rsidR="000030C8" w:rsidRPr="00457D47" w14:paraId="2AC71772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7C43F2A" w14:textId="77777777" w:rsidR="000030C8" w:rsidRPr="004C3904" w:rsidRDefault="000030C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6EB82DEF" w14:textId="5F226296" w:rsidR="000030C8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845626" w:rsidRPr="009118AE">
              <w:rPr>
                <w:rFonts w:cs="Gentium Plus"/>
                <w:sz w:val="18"/>
                <w:szCs w:val="18"/>
              </w:rPr>
              <w:t xml:space="preserve">Mevzuat Adı Kısaltması, Yayın </w:t>
            </w:r>
            <w:r w:rsidR="00206E65">
              <w:rPr>
                <w:rFonts w:cs="Gentium Plus"/>
                <w:sz w:val="18"/>
                <w:szCs w:val="18"/>
              </w:rPr>
              <w:t>Tarihi</w:t>
            </w:r>
            <w:r w:rsidR="00845626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0030C8" w:rsidRPr="00457D47" w14:paraId="38A4045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2DB405D" w14:textId="77777777" w:rsidR="000030C8" w:rsidRPr="004C3904" w:rsidRDefault="000030C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E08F924" w14:textId="69FC0AD0" w:rsidR="00845626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845626" w:rsidRPr="009118AE">
              <w:rPr>
                <w:rFonts w:cs="Gentium Plus"/>
                <w:sz w:val="18"/>
                <w:szCs w:val="18"/>
              </w:rPr>
              <w:t>FSEK, 13 Aralık 1951).</w:t>
            </w:r>
          </w:p>
          <w:p w14:paraId="794AA946" w14:textId="46A1A39C" w:rsidR="00845626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845626" w:rsidRPr="009118AE">
              <w:rPr>
                <w:rFonts w:cs="Gentium Plus"/>
                <w:sz w:val="18"/>
                <w:szCs w:val="18"/>
              </w:rPr>
              <w:t>YK, 6 Kasım 1981).</w:t>
            </w:r>
          </w:p>
          <w:p w14:paraId="6EB0957C" w14:textId="413F0814" w:rsidR="000030C8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845626" w:rsidRPr="009118AE">
              <w:rPr>
                <w:rFonts w:cs="Gentium Plus"/>
                <w:sz w:val="18"/>
                <w:szCs w:val="18"/>
              </w:rPr>
              <w:t>DY, 15 Nisan 2018).</w:t>
            </w:r>
          </w:p>
          <w:p w14:paraId="215AEF88" w14:textId="04DB6114" w:rsidR="009416A3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416A3" w:rsidRPr="009118AE">
              <w:rPr>
                <w:rFonts w:cs="Gentium Plus"/>
                <w:sz w:val="18"/>
                <w:szCs w:val="18"/>
              </w:rPr>
              <w:t xml:space="preserve">Stop </w:t>
            </w:r>
            <w:proofErr w:type="spellStart"/>
            <w:r w:rsidR="009416A3" w:rsidRPr="009118AE">
              <w:rPr>
                <w:rFonts w:cs="Gentium Plus"/>
                <w:sz w:val="18"/>
                <w:szCs w:val="18"/>
              </w:rPr>
              <w:t>extremism</w:t>
            </w:r>
            <w:proofErr w:type="spellEnd"/>
            <w:r w:rsidR="009416A3" w:rsidRPr="009118AE">
              <w:rPr>
                <w:rFonts w:cs="Gentium Plus"/>
                <w:sz w:val="18"/>
                <w:szCs w:val="18"/>
              </w:rPr>
              <w:t xml:space="preserve">, 15 </w:t>
            </w:r>
            <w:proofErr w:type="spellStart"/>
            <w:r w:rsidR="009416A3" w:rsidRPr="009118AE">
              <w:rPr>
                <w:rFonts w:cs="Gentium Plus"/>
                <w:sz w:val="18"/>
                <w:szCs w:val="18"/>
              </w:rPr>
              <w:t>June</w:t>
            </w:r>
            <w:proofErr w:type="spellEnd"/>
            <w:r w:rsidR="009416A3" w:rsidRPr="009118AE">
              <w:rPr>
                <w:rFonts w:cs="Gentium Plus"/>
                <w:sz w:val="18"/>
                <w:szCs w:val="18"/>
              </w:rPr>
              <w:t xml:space="preserve"> 2017).</w:t>
            </w:r>
          </w:p>
        </w:tc>
      </w:tr>
      <w:tr w:rsidR="00845626" w:rsidRPr="00457D47" w14:paraId="04FB5C9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0443D2" w14:textId="6A303D97" w:rsidR="00845626" w:rsidRPr="004C3904" w:rsidRDefault="004D4DC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96" w:type="dxa"/>
          </w:tcPr>
          <w:p w14:paraId="6FAAC2AD" w14:textId="6CD41EC9" w:rsidR="00845626" w:rsidRPr="009118AE" w:rsidRDefault="004D50C3" w:rsidP="00C26A0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FD3CD7" w:rsidRPr="009118AE">
              <w:rPr>
                <w:rFonts w:cs="Gentium Plus"/>
                <w:sz w:val="18"/>
                <w:szCs w:val="18"/>
              </w:rPr>
              <w:t xml:space="preserve">Mevzuat Adı Kısaltması, Yayın </w:t>
            </w:r>
            <w:r w:rsidR="00206E65">
              <w:rPr>
                <w:rFonts w:cs="Gentium Plus"/>
                <w:sz w:val="18"/>
                <w:szCs w:val="18"/>
              </w:rPr>
              <w:t>Tarihi</w:t>
            </w:r>
            <w:r w:rsidR="00FD3CD7" w:rsidRPr="009118AE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="00FD3CD7" w:rsidRPr="009118AE">
              <w:rPr>
                <w:rFonts w:cs="Gentium Plus"/>
                <w:sz w:val="18"/>
                <w:szCs w:val="18"/>
              </w:rPr>
              <w:t>md.</w:t>
            </w:r>
            <w:proofErr w:type="spellEnd"/>
            <w:r w:rsidR="00FD3CD7" w:rsidRPr="009118AE">
              <w:rPr>
                <w:rFonts w:cs="Gentium Plus"/>
                <w:sz w:val="18"/>
                <w:szCs w:val="18"/>
              </w:rPr>
              <w:t xml:space="preserve"> Madde Numarası).</w:t>
            </w:r>
          </w:p>
        </w:tc>
      </w:tr>
      <w:tr w:rsidR="00845626" w:rsidRPr="00457D47" w14:paraId="3016ECA1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53091BB" w14:textId="4FAA973A" w:rsidR="00845626" w:rsidRPr="004C3904" w:rsidRDefault="004D4DC9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5BFFA3F0" w14:textId="4B1D1AB8" w:rsidR="004D4DC9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D4DC9" w:rsidRPr="009118AE">
              <w:rPr>
                <w:rFonts w:cs="Gentium Plus"/>
                <w:sz w:val="18"/>
                <w:szCs w:val="18"/>
              </w:rPr>
              <w:t xml:space="preserve">FSEK, 13 Aralık 1951, </w:t>
            </w:r>
            <w:proofErr w:type="spellStart"/>
            <w:r w:rsidR="004D4DC9" w:rsidRPr="009118AE">
              <w:rPr>
                <w:rFonts w:cs="Gentium Plus"/>
                <w:sz w:val="18"/>
                <w:szCs w:val="18"/>
              </w:rPr>
              <w:t>md.</w:t>
            </w:r>
            <w:proofErr w:type="spellEnd"/>
            <w:r w:rsidR="004D4DC9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FD3CD7" w:rsidRPr="009118AE">
              <w:rPr>
                <w:rFonts w:cs="Gentium Plus"/>
                <w:sz w:val="18"/>
                <w:szCs w:val="18"/>
              </w:rPr>
              <w:t>1/4</w:t>
            </w:r>
            <w:r w:rsidR="004D4DC9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79412399" w14:textId="5393A0A3" w:rsidR="004D4DC9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D4DC9" w:rsidRPr="009118AE">
              <w:rPr>
                <w:rFonts w:cs="Gentium Plus"/>
                <w:sz w:val="18"/>
                <w:szCs w:val="18"/>
              </w:rPr>
              <w:t>YK, 6 Kasım 1981</w:t>
            </w:r>
            <w:r w:rsidR="00FD3CD7" w:rsidRPr="009118AE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="00FD3CD7" w:rsidRPr="009118AE">
              <w:rPr>
                <w:rFonts w:cs="Gentium Plus"/>
                <w:sz w:val="18"/>
                <w:szCs w:val="18"/>
              </w:rPr>
              <w:t>md.</w:t>
            </w:r>
            <w:proofErr w:type="spellEnd"/>
            <w:r w:rsidR="00FD3CD7" w:rsidRPr="009118AE">
              <w:rPr>
                <w:rFonts w:cs="Gentium Plus"/>
                <w:sz w:val="18"/>
                <w:szCs w:val="18"/>
              </w:rPr>
              <w:t xml:space="preserve"> 2</w:t>
            </w:r>
            <w:r w:rsidR="004D4DC9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54823D32" w14:textId="7ADC04E3" w:rsidR="00845626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D4DC9" w:rsidRPr="009118AE">
              <w:rPr>
                <w:rFonts w:cs="Gentium Plus"/>
                <w:sz w:val="18"/>
                <w:szCs w:val="18"/>
              </w:rPr>
              <w:t>DY, 15 Nisan 2018</w:t>
            </w:r>
            <w:r w:rsidR="00FD3CD7" w:rsidRPr="009118AE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="00FD3CD7" w:rsidRPr="009118AE">
              <w:rPr>
                <w:rFonts w:cs="Gentium Plus"/>
                <w:sz w:val="18"/>
                <w:szCs w:val="18"/>
              </w:rPr>
              <w:t>md.</w:t>
            </w:r>
            <w:proofErr w:type="spellEnd"/>
            <w:r w:rsidR="00FD3CD7" w:rsidRPr="009118AE">
              <w:rPr>
                <w:rFonts w:cs="Gentium Plus"/>
                <w:sz w:val="18"/>
                <w:szCs w:val="18"/>
              </w:rPr>
              <w:t xml:space="preserve"> 3.</w:t>
            </w:r>
            <w:r w:rsidR="004D4DC9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03535CAC" w14:textId="54F98726" w:rsidR="009416A3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416A3" w:rsidRPr="009118AE">
              <w:rPr>
                <w:rFonts w:cs="Gentium Plus"/>
                <w:sz w:val="18"/>
                <w:szCs w:val="18"/>
              </w:rPr>
              <w:t xml:space="preserve">Stop </w:t>
            </w:r>
            <w:proofErr w:type="spellStart"/>
            <w:r w:rsidR="009416A3" w:rsidRPr="009118AE">
              <w:rPr>
                <w:rFonts w:cs="Gentium Plus"/>
                <w:sz w:val="18"/>
                <w:szCs w:val="18"/>
              </w:rPr>
              <w:t>extremism</w:t>
            </w:r>
            <w:proofErr w:type="spellEnd"/>
            <w:r w:rsidR="009416A3" w:rsidRPr="009118AE">
              <w:rPr>
                <w:rFonts w:cs="Gentium Plus"/>
                <w:sz w:val="18"/>
                <w:szCs w:val="18"/>
              </w:rPr>
              <w:t xml:space="preserve">, 15 </w:t>
            </w:r>
            <w:proofErr w:type="spellStart"/>
            <w:r w:rsidR="009416A3" w:rsidRPr="009118AE">
              <w:rPr>
                <w:rFonts w:cs="Gentium Plus"/>
                <w:sz w:val="18"/>
                <w:szCs w:val="18"/>
              </w:rPr>
              <w:t>June</w:t>
            </w:r>
            <w:proofErr w:type="spellEnd"/>
            <w:r w:rsidR="009416A3" w:rsidRPr="009118AE">
              <w:rPr>
                <w:rFonts w:cs="Gentium Plus"/>
                <w:sz w:val="18"/>
                <w:szCs w:val="18"/>
              </w:rPr>
              <w:t xml:space="preserve"> 2017, p. 2).</w:t>
            </w:r>
          </w:p>
        </w:tc>
      </w:tr>
      <w:tr w:rsidR="00E93408" w:rsidRPr="00457D47" w14:paraId="1B166011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747E9A2" w14:textId="77777777" w:rsidR="00E93408" w:rsidRPr="004C3904" w:rsidRDefault="00E9340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6CDAA5C5" w14:textId="69462036" w:rsidR="00E93408" w:rsidRPr="009118AE" w:rsidRDefault="00E93408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 xml:space="preserve">Mevzuat Adı Kısaltması, </w:t>
            </w:r>
            <w:r w:rsidRPr="00206E65">
              <w:rPr>
                <w:rFonts w:cs="Gentium Plus"/>
                <w:sz w:val="18"/>
                <w:szCs w:val="18"/>
              </w:rPr>
              <w:t>Mevzuat Adı</w:t>
            </w:r>
            <w:r w:rsidRPr="009118AE">
              <w:rPr>
                <w:rFonts w:cs="Gentium Plus"/>
                <w:sz w:val="18"/>
                <w:szCs w:val="18"/>
              </w:rPr>
              <w:t xml:space="preserve"> 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(Kanun No. </w:t>
            </w:r>
            <w:r w:rsidR="00CF0E7D">
              <w:rPr>
                <w:rFonts w:cs="Gentium Plus"/>
                <w:color w:val="000000" w:themeColor="text1"/>
                <w:sz w:val="18"/>
                <w:szCs w:val="18"/>
              </w:rPr>
              <w:t>Mevzuat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Numarası)</w:t>
            </w:r>
            <w:r w:rsidRPr="009118AE">
              <w:rPr>
                <w:rFonts w:cs="Gentium Plus"/>
                <w:sz w:val="18"/>
                <w:szCs w:val="18"/>
              </w:rPr>
              <w:t xml:space="preserve">. </w:t>
            </w:r>
            <w:r w:rsidRPr="009118AE">
              <w:rPr>
                <w:rFonts w:cs="Gentium Plus"/>
                <w:i/>
                <w:iCs/>
                <w:sz w:val="18"/>
                <w:szCs w:val="18"/>
              </w:rPr>
              <w:t xml:space="preserve">Resmî Gazete </w:t>
            </w:r>
            <w:r w:rsidRPr="009118AE">
              <w:rPr>
                <w:rFonts w:cs="Gentium Plus"/>
                <w:sz w:val="18"/>
                <w:szCs w:val="18"/>
              </w:rPr>
              <w:t>Sayı No (</w:t>
            </w:r>
            <w:r w:rsidR="00457EA3">
              <w:rPr>
                <w:rFonts w:cs="Gentium Plus"/>
                <w:sz w:val="18"/>
                <w:szCs w:val="18"/>
              </w:rPr>
              <w:t>Yayın Tarihi</w:t>
            </w:r>
            <w:r w:rsidRPr="009118AE">
              <w:rPr>
                <w:rFonts w:cs="Gentium Plus"/>
                <w:sz w:val="18"/>
                <w:szCs w:val="18"/>
              </w:rPr>
              <w:t xml:space="preserve">). </w:t>
            </w:r>
            <w:r w:rsidR="00457D47" w:rsidRPr="009118AE">
              <w:rPr>
                <w:rFonts w:cs="Gentium Plus"/>
                <w:sz w:val="18"/>
                <w:szCs w:val="18"/>
              </w:rPr>
              <w:t xml:space="preserve">Erişim Gün Ay Yıl. </w:t>
            </w:r>
            <w:r w:rsidRPr="009118AE">
              <w:rPr>
                <w:rFonts w:cs="Gentium Plus"/>
                <w:sz w:val="18"/>
                <w:szCs w:val="18"/>
              </w:rPr>
              <w:t>Erişim Adresi</w:t>
            </w:r>
          </w:p>
        </w:tc>
      </w:tr>
      <w:tr w:rsidR="00E93408" w:rsidRPr="00457D47" w14:paraId="19610B05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4703C6D" w14:textId="77777777" w:rsidR="00E93408" w:rsidRPr="009118AE" w:rsidRDefault="00E93408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9118AE">
              <w:rPr>
                <w:sz w:val="17"/>
                <w:szCs w:val="17"/>
              </w:rPr>
              <w:t>Örnek</w:t>
            </w:r>
          </w:p>
        </w:tc>
        <w:tc>
          <w:tcPr>
            <w:tcW w:w="4996" w:type="dxa"/>
          </w:tcPr>
          <w:p w14:paraId="54CBA012" w14:textId="2DBFF169" w:rsidR="00E93408" w:rsidRPr="00BC6C42" w:rsidRDefault="00E93408" w:rsidP="0051465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9118AE">
              <w:rPr>
                <w:rFonts w:cs="Gentium Plus"/>
                <w:sz w:val="17"/>
                <w:szCs w:val="17"/>
              </w:rPr>
              <w:t xml:space="preserve">DY, </w:t>
            </w: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Doçentlik Yönetmeliği. </w:t>
            </w:r>
            <w:r w:rsidRPr="009118AE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 xml:space="preserve">Resmî Gazete </w:t>
            </w: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>30392 (15 Nisan 2018).</w:t>
            </w:r>
            <w:r w:rsidR="00457D47"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 Erişim 3 </w:t>
            </w:r>
            <w:r w:rsidR="00457D47" w:rsidRPr="00BC6C42">
              <w:rPr>
                <w:rFonts w:cs="Gentium Plus"/>
                <w:sz w:val="17"/>
                <w:szCs w:val="17"/>
              </w:rPr>
              <w:t xml:space="preserve">Eylül 2019. </w:t>
            </w:r>
            <w:hyperlink r:id="rId212" w:history="1">
              <w:r w:rsidRPr="00BC6C42">
                <w:rPr>
                  <w:rStyle w:val="Kpr"/>
                  <w:rFonts w:cs="Gentium Plus"/>
                  <w:color w:val="auto"/>
                  <w:sz w:val="16"/>
                  <w:szCs w:val="16"/>
                  <w:u w:val="none"/>
                </w:rPr>
                <w:t>http://www.resmigazete.gov.tr/eskiler/2018/04/20180415-3.htm</w:t>
              </w:r>
            </w:hyperlink>
          </w:p>
          <w:p w14:paraId="22C8B3A6" w14:textId="49A0B547" w:rsidR="00E93408" w:rsidRPr="00BC6C42" w:rsidRDefault="00E93408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BC6C42">
              <w:rPr>
                <w:rFonts w:cs="Gentium Plus"/>
                <w:sz w:val="17"/>
                <w:szCs w:val="17"/>
              </w:rPr>
              <w:t>FSEK, F</w:t>
            </w:r>
            <w:r w:rsidR="00B62926" w:rsidRPr="00BC6C42">
              <w:rPr>
                <w:rFonts w:cs="Gentium Plus"/>
                <w:sz w:val="17"/>
                <w:szCs w:val="17"/>
              </w:rPr>
              <w:t>i</w:t>
            </w:r>
            <w:r w:rsidRPr="00BC6C42">
              <w:rPr>
                <w:rFonts w:cs="Gentium Plus"/>
                <w:sz w:val="17"/>
                <w:szCs w:val="17"/>
              </w:rPr>
              <w:t>k</w:t>
            </w:r>
            <w:r w:rsidR="00B62926" w:rsidRPr="00BC6C42">
              <w:rPr>
                <w:rFonts w:cs="Gentium Plus"/>
                <w:sz w:val="17"/>
                <w:szCs w:val="17"/>
              </w:rPr>
              <w:t>i</w:t>
            </w:r>
            <w:r w:rsidRPr="00BC6C42">
              <w:rPr>
                <w:rFonts w:cs="Gentium Plus"/>
                <w:sz w:val="17"/>
                <w:szCs w:val="17"/>
              </w:rPr>
              <w:t>r ve Sanat Eserler</w:t>
            </w:r>
            <w:r w:rsidR="00B62926" w:rsidRPr="00BC6C42">
              <w:rPr>
                <w:rFonts w:cs="Gentium Plus"/>
                <w:sz w:val="17"/>
                <w:szCs w:val="17"/>
              </w:rPr>
              <w:t>i</w:t>
            </w:r>
            <w:r w:rsidRPr="00BC6C42">
              <w:rPr>
                <w:rFonts w:cs="Gentium Plus"/>
                <w:sz w:val="17"/>
                <w:szCs w:val="17"/>
              </w:rPr>
              <w:t xml:space="preserve"> Kanunu (Kanun No. 5846). </w:t>
            </w:r>
            <w:r w:rsidRPr="00BC6C42">
              <w:rPr>
                <w:rFonts w:cs="Gentium Plus"/>
                <w:i/>
                <w:iCs/>
                <w:sz w:val="17"/>
                <w:szCs w:val="17"/>
              </w:rPr>
              <w:t>Resmî Gazete</w:t>
            </w:r>
            <w:r w:rsidRPr="00BC6C42">
              <w:rPr>
                <w:rFonts w:cs="Gentium Plus"/>
                <w:sz w:val="17"/>
                <w:szCs w:val="17"/>
              </w:rPr>
              <w:t xml:space="preserve"> 7981 (13 Aralık 1951). </w:t>
            </w:r>
            <w:r w:rsidR="00457D47" w:rsidRPr="00BC6C42">
              <w:rPr>
                <w:rFonts w:cs="Gentium Plus"/>
                <w:sz w:val="17"/>
                <w:szCs w:val="17"/>
              </w:rPr>
              <w:t xml:space="preserve">Erişim 3 Eylül 2019. </w:t>
            </w:r>
            <w:hyperlink r:id="rId213" w:history="1">
              <w:r w:rsidRPr="00BC6C42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kms.kaysis.gov.tr/Home/Goster/33768?AspxAutoDetectCookieSupport=1</w:t>
              </w:r>
            </w:hyperlink>
          </w:p>
          <w:p w14:paraId="08A0AA5F" w14:textId="2085D532" w:rsidR="00E93408" w:rsidRPr="00BC6C42" w:rsidRDefault="00E93408" w:rsidP="0051465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BC6C42">
              <w:rPr>
                <w:rFonts w:cs="Gentium Plus"/>
                <w:sz w:val="17"/>
                <w:szCs w:val="17"/>
              </w:rPr>
              <w:t xml:space="preserve">Stop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extremism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,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Commission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Decision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(EU) 2017/1002 of 7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June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2017 on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the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proposed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citizens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'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initiative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entitled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Stop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extremism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. </w:t>
            </w:r>
            <w:proofErr w:type="spellStart"/>
            <w:r w:rsidRPr="00BC6C42">
              <w:rPr>
                <w:rFonts w:cs="Gentium Plus"/>
                <w:i/>
                <w:iCs/>
                <w:sz w:val="17"/>
                <w:szCs w:val="17"/>
              </w:rPr>
              <w:t>Official</w:t>
            </w:r>
            <w:proofErr w:type="spellEnd"/>
            <w:r w:rsidRPr="00BC6C42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BC6C42">
              <w:rPr>
                <w:rFonts w:cs="Gentium Plus"/>
                <w:i/>
                <w:iCs/>
                <w:sz w:val="17"/>
                <w:szCs w:val="17"/>
              </w:rPr>
              <w:t>Journal</w:t>
            </w:r>
            <w:proofErr w:type="spellEnd"/>
            <w:r w:rsidRPr="00BC6C42">
              <w:rPr>
                <w:rFonts w:cs="Gentium Plus"/>
                <w:i/>
                <w:iCs/>
                <w:sz w:val="17"/>
                <w:szCs w:val="17"/>
              </w:rPr>
              <w:t xml:space="preserve"> of </w:t>
            </w:r>
            <w:proofErr w:type="spellStart"/>
            <w:r w:rsidRPr="00BC6C42">
              <w:rPr>
                <w:rFonts w:cs="Gentium Plus"/>
                <w:i/>
                <w:iCs/>
                <w:sz w:val="17"/>
                <w:szCs w:val="17"/>
              </w:rPr>
              <w:t>the</w:t>
            </w:r>
            <w:proofErr w:type="spellEnd"/>
            <w:r w:rsidRPr="00BC6C42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BC6C42">
              <w:rPr>
                <w:rFonts w:cs="Gentium Plus"/>
                <w:i/>
                <w:iCs/>
                <w:sz w:val="17"/>
                <w:szCs w:val="17"/>
              </w:rPr>
              <w:t>European</w:t>
            </w:r>
            <w:proofErr w:type="spellEnd"/>
            <w:r w:rsidRPr="00BC6C42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proofErr w:type="spellStart"/>
            <w:r w:rsidRPr="00BC6C42">
              <w:rPr>
                <w:rFonts w:cs="Gentium Plus"/>
                <w:i/>
                <w:iCs/>
                <w:sz w:val="17"/>
                <w:szCs w:val="17"/>
              </w:rPr>
              <w:t>Union</w:t>
            </w:r>
            <w:proofErr w:type="spellEnd"/>
            <w:r w:rsidRPr="00BC6C42">
              <w:rPr>
                <w:rFonts w:cs="Gentium Plus"/>
                <w:i/>
                <w:iCs/>
                <w:sz w:val="17"/>
                <w:szCs w:val="17"/>
              </w:rPr>
              <w:t xml:space="preserve"> </w:t>
            </w:r>
            <w:r w:rsidRPr="00BC6C42">
              <w:rPr>
                <w:rFonts w:cs="Gentium Plus"/>
                <w:sz w:val="17"/>
                <w:szCs w:val="17"/>
              </w:rPr>
              <w:t xml:space="preserve">L 152/1 (15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June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2017). </w:t>
            </w:r>
            <w:r w:rsidR="00457D47" w:rsidRPr="00BC6C42">
              <w:rPr>
                <w:rFonts w:cs="Gentium Plus"/>
                <w:sz w:val="17"/>
                <w:szCs w:val="17"/>
              </w:rPr>
              <w:t xml:space="preserve">Erişim 3 Eylül 2019. </w:t>
            </w:r>
            <w:hyperlink r:id="rId214" w:history="1">
              <w:r w:rsidRPr="00BC6C42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eur-lex.europa.eu/eli/dec/2017/1002/oj</w:t>
              </w:r>
            </w:hyperlink>
          </w:p>
          <w:p w14:paraId="144E42B0" w14:textId="6D1F14A3" w:rsidR="00E93408" w:rsidRPr="009118AE" w:rsidRDefault="00E93408" w:rsidP="0051465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BC6C42">
              <w:rPr>
                <w:rFonts w:cs="Gentium Plus"/>
                <w:sz w:val="17"/>
                <w:szCs w:val="17"/>
              </w:rPr>
              <w:t xml:space="preserve">YK,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Yükseköğret</w:t>
            </w:r>
            <w:r w:rsidR="00B62926" w:rsidRPr="00BC6C42">
              <w:rPr>
                <w:rFonts w:cs="Gentium Plus"/>
                <w:sz w:val="17"/>
                <w:szCs w:val="17"/>
              </w:rPr>
              <w:t>i</w:t>
            </w:r>
            <w:r w:rsidRPr="00BC6C42">
              <w:rPr>
                <w:rFonts w:cs="Gentium Plus"/>
                <w:sz w:val="17"/>
                <w:szCs w:val="17"/>
              </w:rPr>
              <w:t>m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Kanunu (Kanun No. 2547). </w:t>
            </w:r>
            <w:r w:rsidRPr="00BC6C42">
              <w:rPr>
                <w:rFonts w:cs="Gentium Plus"/>
                <w:i/>
                <w:iCs/>
                <w:sz w:val="17"/>
                <w:szCs w:val="17"/>
              </w:rPr>
              <w:t>Resmî Gazete</w:t>
            </w:r>
            <w:r w:rsidRPr="00BC6C42">
              <w:rPr>
                <w:rFonts w:cs="Gentium Plus"/>
                <w:sz w:val="17"/>
                <w:szCs w:val="17"/>
              </w:rPr>
              <w:t xml:space="preserve"> </w:t>
            </w: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>17506 (6 Kasım 1981).</w:t>
            </w:r>
            <w:r w:rsidR="00457D47"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 Erişim 3 Eylül 2019. </w:t>
            </w: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 </w:t>
            </w:r>
            <w:hyperlink r:id="rId215" w:history="1">
              <w:r w:rsidRPr="009118AE">
                <w:rPr>
                  <w:rStyle w:val="Kpr"/>
                  <w:rFonts w:cs="Gentium Plus"/>
                  <w:color w:val="000000" w:themeColor="text1"/>
                  <w:sz w:val="17"/>
                  <w:szCs w:val="17"/>
                  <w:u w:val="none"/>
                </w:rPr>
                <w:t>http://www.mevzuat.gov.tr/MevzuatMetin/1.5.2547.pdf</w:t>
              </w:r>
            </w:hyperlink>
          </w:p>
        </w:tc>
      </w:tr>
    </w:tbl>
    <w:p w14:paraId="1BB809EB" w14:textId="6CCA3E31" w:rsidR="00B37968" w:rsidRPr="00694F90" w:rsidRDefault="00B37968" w:rsidP="00DD1F64">
      <w:pPr>
        <w:pStyle w:val="Balk3indekilerdeGsterme"/>
        <w:numPr>
          <w:ilvl w:val="1"/>
          <w:numId w:val="62"/>
        </w:numPr>
      </w:pPr>
      <w:bookmarkStart w:id="474" w:name="_Toc19832447"/>
      <w:bookmarkStart w:id="475" w:name="_Toc19932660"/>
      <w:bookmarkStart w:id="476" w:name="_Toc20088173"/>
      <w:bookmarkStart w:id="477" w:name="_Toc20098454"/>
      <w:bookmarkStart w:id="478" w:name="_Toc20175543"/>
      <w:bookmarkStart w:id="479" w:name="_Toc20251869"/>
      <w:bookmarkStart w:id="480" w:name="_Toc20252388"/>
      <w:r w:rsidRPr="00694F90">
        <w:t>Mevzuat</w:t>
      </w:r>
      <w:r w:rsidR="00C20CEB" w:rsidRPr="00694F90">
        <w:t xml:space="preserve"> - </w:t>
      </w:r>
      <w:r w:rsidRPr="00694F90">
        <w:t>Diğer</w:t>
      </w:r>
      <w:bookmarkEnd w:id="474"/>
      <w:bookmarkEnd w:id="475"/>
      <w:bookmarkEnd w:id="476"/>
      <w:bookmarkEnd w:id="477"/>
      <w:bookmarkEnd w:id="478"/>
      <w:bookmarkEnd w:id="479"/>
      <w:bookmarkEnd w:id="480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C82810" w:rsidRPr="00820697" w14:paraId="5BB6CA7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68B6E8B" w14:textId="77777777" w:rsidR="00C82810" w:rsidRPr="004C3904" w:rsidRDefault="00C8281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996" w:type="dxa"/>
          </w:tcPr>
          <w:p w14:paraId="6E1CA36F" w14:textId="568AAF6D" w:rsidR="00C82810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C26A07">
              <w:rPr>
                <w:rFonts w:cs="Gentium Plus"/>
                <w:sz w:val="19"/>
                <w:szCs w:val="19"/>
              </w:rPr>
              <w:t>Mevzuat Adı Kısaltması, Yayın Yılı).</w:t>
            </w:r>
          </w:p>
        </w:tc>
      </w:tr>
      <w:tr w:rsidR="00C82810" w:rsidRPr="00820697" w14:paraId="366B74B6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E821BDD" w14:textId="77777777" w:rsidR="00C82810" w:rsidRPr="004C3904" w:rsidRDefault="00C8281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31BA187" w14:textId="025030E6" w:rsidR="00C8281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D56461">
              <w:rPr>
                <w:rFonts w:cs="Gentium Plus"/>
                <w:sz w:val="19"/>
                <w:szCs w:val="19"/>
              </w:rPr>
              <w:t>YKBAYEY, 2016).</w:t>
            </w:r>
          </w:p>
          <w:p w14:paraId="36109D33" w14:textId="21ED50C2" w:rsidR="00C8281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D56461">
              <w:rPr>
                <w:rFonts w:cs="Gentium Plus"/>
                <w:sz w:val="19"/>
                <w:szCs w:val="19"/>
              </w:rPr>
              <w:t>YKEDİ, 2014).</w:t>
            </w:r>
          </w:p>
        </w:tc>
      </w:tr>
      <w:tr w:rsidR="00C82810" w:rsidRPr="00820697" w14:paraId="2D484DF3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3693306" w14:textId="77777777" w:rsidR="00C82810" w:rsidRPr="004C3904" w:rsidRDefault="00C8281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05D73CE8" w14:textId="75957840" w:rsidR="00C82810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C26A07">
              <w:rPr>
                <w:rFonts w:cs="Gentium Plus"/>
                <w:sz w:val="19"/>
                <w:szCs w:val="19"/>
              </w:rPr>
              <w:t>Mevzuat Adı Kısaltması, Yayın Yılı).</w:t>
            </w:r>
          </w:p>
        </w:tc>
      </w:tr>
      <w:tr w:rsidR="00C82810" w:rsidRPr="00820697" w14:paraId="311A77D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9E3298F" w14:textId="77777777" w:rsidR="00C82810" w:rsidRPr="004C3904" w:rsidRDefault="00C8281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2134B2E2" w14:textId="00686A33" w:rsidR="00C8281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D56461">
              <w:rPr>
                <w:rFonts w:cs="Gentium Plus"/>
                <w:sz w:val="19"/>
                <w:szCs w:val="19"/>
              </w:rPr>
              <w:t>YKBAYEY, 2016).</w:t>
            </w:r>
          </w:p>
          <w:p w14:paraId="7DBF5B32" w14:textId="74F4DE93" w:rsidR="00C8281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D56461">
              <w:rPr>
                <w:rFonts w:cs="Gentium Plus"/>
                <w:sz w:val="19"/>
                <w:szCs w:val="19"/>
              </w:rPr>
              <w:t>YKEDİ, 2014).</w:t>
            </w:r>
          </w:p>
        </w:tc>
      </w:tr>
      <w:tr w:rsidR="00C82810" w:rsidRPr="00820697" w14:paraId="440F843E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F7525EF" w14:textId="77777777" w:rsidR="00C82810" w:rsidRPr="004C3904" w:rsidRDefault="00C8281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96" w:type="dxa"/>
          </w:tcPr>
          <w:p w14:paraId="2C3D3B0F" w14:textId="63F6B455" w:rsidR="00C82810" w:rsidRPr="00C26A07" w:rsidRDefault="004D50C3" w:rsidP="00C26A0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C26A07">
              <w:rPr>
                <w:rFonts w:cs="Gentium Plus"/>
                <w:sz w:val="19"/>
                <w:szCs w:val="19"/>
              </w:rPr>
              <w:t xml:space="preserve">Mevzuat Adı Kısaltması, Yayın Yılı, </w:t>
            </w:r>
            <w:proofErr w:type="spellStart"/>
            <w:r w:rsidR="00C82810" w:rsidRPr="00C26A07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="00C82810" w:rsidRPr="00C26A07">
              <w:rPr>
                <w:rFonts w:cs="Gentium Plus"/>
                <w:sz w:val="19"/>
                <w:szCs w:val="19"/>
              </w:rPr>
              <w:t xml:space="preserve"> Madde Numarası).</w:t>
            </w:r>
          </w:p>
        </w:tc>
      </w:tr>
      <w:tr w:rsidR="00C82810" w:rsidRPr="00820697" w14:paraId="63F6B7B4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251178A" w14:textId="77777777" w:rsidR="00C82810" w:rsidRPr="004C3904" w:rsidRDefault="00C8281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E8D5C90" w14:textId="2E8B1145" w:rsidR="00C82810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D56461">
              <w:rPr>
                <w:rFonts w:cs="Gentium Plus"/>
                <w:sz w:val="19"/>
                <w:szCs w:val="19"/>
              </w:rPr>
              <w:t xml:space="preserve">YKBAYEY, 2016, </w:t>
            </w:r>
            <w:proofErr w:type="spellStart"/>
            <w:r w:rsidR="00C82810" w:rsidRPr="00D56461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="00C82810" w:rsidRPr="00D56461">
              <w:rPr>
                <w:rFonts w:cs="Gentium Plus"/>
                <w:sz w:val="19"/>
                <w:szCs w:val="19"/>
              </w:rPr>
              <w:t xml:space="preserve"> 4/3).</w:t>
            </w:r>
          </w:p>
          <w:p w14:paraId="4024EF22" w14:textId="49C41B97" w:rsidR="00C82810" w:rsidRPr="00D56461" w:rsidRDefault="004D50C3" w:rsidP="00C26A0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82810" w:rsidRPr="00D56461">
              <w:rPr>
                <w:rFonts w:cs="Gentium Plus"/>
                <w:sz w:val="19"/>
                <w:szCs w:val="19"/>
              </w:rPr>
              <w:t xml:space="preserve">YKEDİ, 2014, </w:t>
            </w:r>
            <w:proofErr w:type="spellStart"/>
            <w:r w:rsidR="00C82810" w:rsidRPr="00D56461">
              <w:rPr>
                <w:rFonts w:cs="Gentium Plus"/>
                <w:sz w:val="19"/>
                <w:szCs w:val="19"/>
              </w:rPr>
              <w:t>md.</w:t>
            </w:r>
            <w:proofErr w:type="spellEnd"/>
            <w:r w:rsidR="00C82810" w:rsidRPr="00D56461">
              <w:rPr>
                <w:rFonts w:cs="Gentium Plus"/>
                <w:sz w:val="19"/>
                <w:szCs w:val="19"/>
              </w:rPr>
              <w:t xml:space="preserve"> 5).</w:t>
            </w:r>
          </w:p>
        </w:tc>
      </w:tr>
      <w:tr w:rsidR="00C82810" w:rsidRPr="00820697" w14:paraId="15C7F910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AF251C1" w14:textId="77777777" w:rsidR="00C82810" w:rsidRPr="004C3904" w:rsidRDefault="00C8281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0D371908" w14:textId="21079654" w:rsidR="00C82810" w:rsidRPr="00C26A07" w:rsidRDefault="00C82810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>Mevzuat Adı Kısaltması, Mevzuat</w:t>
            </w:r>
            <w:r w:rsidR="00820697" w:rsidRPr="00C26A07">
              <w:rPr>
                <w:rFonts w:cs="Gentium Plus"/>
                <w:sz w:val="19"/>
                <w:szCs w:val="19"/>
              </w:rPr>
              <w:t xml:space="preserve"> Adı</w:t>
            </w:r>
            <w:r w:rsidR="00781794" w:rsidRPr="00C26A07">
              <w:rPr>
                <w:rFonts w:cs="Gentium Plus"/>
                <w:sz w:val="19"/>
                <w:szCs w:val="19"/>
              </w:rPr>
              <w:t>.</w:t>
            </w:r>
            <w:r w:rsidRPr="00C26A07">
              <w:rPr>
                <w:rFonts w:cs="Gentium Plus"/>
                <w:sz w:val="19"/>
                <w:szCs w:val="19"/>
              </w:rPr>
              <w:t xml:space="preserve"> </w:t>
            </w:r>
            <w:r w:rsidR="00C92C70" w:rsidRPr="00C26A07">
              <w:rPr>
                <w:rFonts w:cs="Gentium Plus"/>
                <w:sz w:val="19"/>
                <w:szCs w:val="19"/>
              </w:rPr>
              <w:t xml:space="preserve">Ülke: </w:t>
            </w:r>
            <w:r w:rsidR="00D81B93" w:rsidRPr="00C26A07">
              <w:rPr>
                <w:rFonts w:cs="Gentium Plus"/>
                <w:sz w:val="19"/>
                <w:szCs w:val="19"/>
              </w:rPr>
              <w:t>Düzenleyici</w:t>
            </w:r>
            <w:r w:rsidRPr="00C26A07">
              <w:rPr>
                <w:rFonts w:cs="Gentium Plus"/>
                <w:sz w:val="19"/>
                <w:szCs w:val="19"/>
              </w:rPr>
              <w:t xml:space="preserve"> Kurum Adı</w:t>
            </w:r>
            <w:r w:rsidR="00A87ACD" w:rsidRPr="00C26A07">
              <w:rPr>
                <w:rFonts w:cs="Gentium Plus"/>
                <w:sz w:val="19"/>
                <w:szCs w:val="19"/>
              </w:rPr>
              <w:t xml:space="preserve">, </w:t>
            </w:r>
            <w:r w:rsidRPr="00C26A07">
              <w:rPr>
                <w:rFonts w:cs="Gentium Plus"/>
                <w:sz w:val="19"/>
                <w:szCs w:val="19"/>
              </w:rPr>
              <w:t>Yayın Yılı</w:t>
            </w:r>
            <w:r w:rsidR="008B623E" w:rsidRPr="00C26A07">
              <w:rPr>
                <w:rFonts w:cs="Gentium Plus"/>
                <w:sz w:val="19"/>
                <w:szCs w:val="19"/>
              </w:rPr>
              <w:t xml:space="preserve">. </w:t>
            </w:r>
            <w:r w:rsidR="00457D47" w:rsidRPr="00C26A07">
              <w:rPr>
                <w:rFonts w:cs="Gentium Plus"/>
                <w:sz w:val="19"/>
                <w:szCs w:val="19"/>
              </w:rPr>
              <w:t xml:space="preserve">Erişim Gün Ay Yıl. </w:t>
            </w:r>
            <w:r w:rsidR="008B623E" w:rsidRPr="00C26A07">
              <w:rPr>
                <w:rFonts w:cs="Gentium Plus"/>
                <w:sz w:val="19"/>
                <w:szCs w:val="19"/>
              </w:rPr>
              <w:t>Erişim</w:t>
            </w:r>
            <w:r w:rsidRPr="00C26A07">
              <w:rPr>
                <w:rFonts w:cs="Gentium Plus"/>
                <w:sz w:val="19"/>
                <w:szCs w:val="19"/>
              </w:rPr>
              <w:t xml:space="preserve"> Adresi</w:t>
            </w:r>
          </w:p>
        </w:tc>
      </w:tr>
      <w:tr w:rsidR="00C82810" w:rsidRPr="00820697" w14:paraId="260519D5" w14:textId="77777777" w:rsidTr="00BC6C42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5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3AA9449" w14:textId="77777777" w:rsidR="00C82810" w:rsidRPr="004C3904" w:rsidRDefault="00C82810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6755C6EE" w14:textId="77777777" w:rsidR="00992A72" w:rsidRPr="00D56461" w:rsidRDefault="00992A72" w:rsidP="00EC6D8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YKBAYEY, Yükseköğretim Kurulu Bilimsel Araştırma ve Yayın Etiği Yönergesi. Türkiye: Yükseköğretim Kurulu, 2016.  Erişim 12 Temmuz 2019. </w:t>
            </w:r>
            <w:hyperlink r:id="rId216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yok.gov.tr/Documents/Kurumsal/mevzuat/YayınEtiğiYönergesi_140318.pdf</w:t>
              </w:r>
            </w:hyperlink>
          </w:p>
          <w:p w14:paraId="1300F008" w14:textId="4B72609D" w:rsidR="00C82810" w:rsidRPr="00D56461" w:rsidRDefault="00992A72" w:rsidP="00EC6D8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YKEDİ,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Yükseköğretim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Kurumları Etik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Davranıs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̧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İlkeleri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. Türkiye: Yükseköğretim Kurulu, 2014. Erişim 12 Temmuz 2019</w:t>
            </w:r>
            <w:r w:rsidRPr="00BC6C42">
              <w:rPr>
                <w:rFonts w:cs="Gentium Plus"/>
                <w:sz w:val="19"/>
                <w:szCs w:val="19"/>
              </w:rPr>
              <w:t xml:space="preserve">. </w:t>
            </w:r>
            <w:hyperlink r:id="rId217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ankara.edu.tr/wp-content/uploads/sites/6/2015/01/etik-davranış-ilkeleri.pdf</w:t>
              </w:r>
            </w:hyperlink>
          </w:p>
        </w:tc>
      </w:tr>
    </w:tbl>
    <w:p w14:paraId="0231F786" w14:textId="7DC6CA64" w:rsidR="00AF2BAE" w:rsidRPr="00694F90" w:rsidRDefault="00AF2BAE" w:rsidP="003E02E1">
      <w:pPr>
        <w:pStyle w:val="Balk2"/>
        <w:numPr>
          <w:ilvl w:val="0"/>
          <w:numId w:val="62"/>
        </w:numPr>
      </w:pPr>
      <w:bookmarkStart w:id="481" w:name="_Toc37481018"/>
      <w:r w:rsidRPr="00694F90">
        <w:lastRenderedPageBreak/>
        <w:t>Standard</w:t>
      </w:r>
      <w:bookmarkEnd w:id="481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0"/>
        <w:gridCol w:w="6915"/>
      </w:tblGrid>
      <w:tr w:rsidR="00AF2BAE" w:rsidRPr="00694F90" w14:paraId="13E74BF7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F1648A8" w14:textId="77777777" w:rsidR="00AF2BAE" w:rsidRPr="004C3904" w:rsidRDefault="00AF2BA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23" w:type="dxa"/>
          </w:tcPr>
          <w:p w14:paraId="14EE455A" w14:textId="47C2EDFF" w:rsidR="00AF2BAE" w:rsidRPr="005A7BC9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D24CA1" w:rsidRPr="005A7BC9">
              <w:rPr>
                <w:rFonts w:cs="Gentium Plus"/>
                <w:sz w:val="19"/>
                <w:szCs w:val="19"/>
              </w:rPr>
              <w:t>Kurum</w:t>
            </w:r>
            <w:r w:rsidR="00AF2BAE" w:rsidRPr="005A7BC9">
              <w:rPr>
                <w:rFonts w:cs="Gentium Plus"/>
                <w:sz w:val="19"/>
                <w:szCs w:val="19"/>
              </w:rPr>
              <w:t xml:space="preserve"> Adı Kısaltması, </w:t>
            </w:r>
            <w:r w:rsidR="00D24CA1" w:rsidRPr="005A7BC9">
              <w:rPr>
                <w:rFonts w:cs="Gentium Plus"/>
                <w:sz w:val="19"/>
                <w:szCs w:val="19"/>
              </w:rPr>
              <w:t>Kabul</w:t>
            </w:r>
            <w:r w:rsidR="00AF2BAE" w:rsidRPr="005A7BC9">
              <w:rPr>
                <w:rFonts w:cs="Gentium Plus"/>
                <w:sz w:val="19"/>
                <w:szCs w:val="19"/>
              </w:rPr>
              <w:t xml:space="preserve"> Günü Ayı Yılı).</w:t>
            </w:r>
          </w:p>
        </w:tc>
      </w:tr>
      <w:tr w:rsidR="00AF2BAE" w:rsidRPr="00694F90" w14:paraId="01525CC2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B59F409" w14:textId="77777777" w:rsidR="00AF2BAE" w:rsidRPr="004C3904" w:rsidRDefault="00AF2BA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06CCFEA9" w14:textId="202B3459" w:rsidR="00AF2BAE" w:rsidRPr="005A7BC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996A96" w:rsidRPr="005A7BC9">
              <w:rPr>
                <w:rFonts w:cs="Gentium Plus"/>
                <w:sz w:val="19"/>
                <w:szCs w:val="19"/>
              </w:rPr>
              <w:t>TSE</w:t>
            </w:r>
            <w:r w:rsidR="00AF2BAE" w:rsidRPr="005A7BC9">
              <w:rPr>
                <w:rFonts w:cs="Gentium Plus"/>
                <w:sz w:val="19"/>
                <w:szCs w:val="19"/>
              </w:rPr>
              <w:t xml:space="preserve">, </w:t>
            </w:r>
            <w:r w:rsidR="00996A96" w:rsidRPr="005A7BC9">
              <w:rPr>
                <w:rFonts w:cs="Gentium Plus"/>
                <w:sz w:val="19"/>
                <w:szCs w:val="19"/>
              </w:rPr>
              <w:t>05</w:t>
            </w:r>
            <w:r w:rsidR="00AF2BAE" w:rsidRPr="005A7BC9">
              <w:rPr>
                <w:rFonts w:cs="Gentium Plus"/>
                <w:sz w:val="19"/>
                <w:szCs w:val="19"/>
              </w:rPr>
              <w:t xml:space="preserve"> Haziran 201</w:t>
            </w:r>
            <w:r w:rsidR="00996A96" w:rsidRPr="005A7BC9">
              <w:rPr>
                <w:rFonts w:cs="Gentium Plus"/>
                <w:sz w:val="19"/>
                <w:szCs w:val="19"/>
              </w:rPr>
              <w:t>2</w:t>
            </w:r>
            <w:r w:rsidR="00AF2BAE" w:rsidRPr="005A7BC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96A96" w:rsidRPr="00694F90" w14:paraId="33D66A68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FBD3D44" w14:textId="77777777" w:rsidR="00996A96" w:rsidRPr="004C3904" w:rsidRDefault="00996A9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23" w:type="dxa"/>
          </w:tcPr>
          <w:p w14:paraId="29E43BC9" w14:textId="7CCE8ECC" w:rsidR="00996A96" w:rsidRPr="005A7BC9" w:rsidRDefault="004D50C3" w:rsidP="004866B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996A96" w:rsidRPr="005A7BC9">
              <w:rPr>
                <w:rFonts w:cs="Gentium Plus"/>
                <w:sz w:val="19"/>
                <w:szCs w:val="19"/>
              </w:rPr>
              <w:t>Kurum Adı Kısaltması, Kabul Günü Ayı Yılı).</w:t>
            </w:r>
          </w:p>
        </w:tc>
      </w:tr>
      <w:tr w:rsidR="00996A96" w:rsidRPr="00694F90" w14:paraId="210537DB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BCF032" w14:textId="77777777" w:rsidR="00996A96" w:rsidRPr="004C3904" w:rsidRDefault="00996A9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34F7C9CB" w14:textId="40B7A773" w:rsidR="00996A96" w:rsidRPr="005A7BC9" w:rsidRDefault="004D50C3" w:rsidP="004866BA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996A96" w:rsidRPr="005A7BC9">
              <w:rPr>
                <w:rFonts w:cs="Gentium Plus"/>
                <w:sz w:val="19"/>
                <w:szCs w:val="19"/>
              </w:rPr>
              <w:t>TSE, 05 Haziran 2012).</w:t>
            </w:r>
          </w:p>
        </w:tc>
      </w:tr>
      <w:tr w:rsidR="00996A96" w:rsidRPr="00694F90" w14:paraId="66A88DD6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03C8E7E" w14:textId="77777777" w:rsidR="00996A96" w:rsidRPr="004C3904" w:rsidRDefault="00996A9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23" w:type="dxa"/>
          </w:tcPr>
          <w:p w14:paraId="0E3371FC" w14:textId="6889DC0F" w:rsidR="00996A96" w:rsidRPr="005A7BC9" w:rsidRDefault="004D50C3" w:rsidP="004866B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996A96" w:rsidRPr="005A7BC9">
              <w:rPr>
                <w:rFonts w:cs="Gentium Plus"/>
                <w:sz w:val="19"/>
                <w:szCs w:val="19"/>
              </w:rPr>
              <w:t>Kurum Adı Kısaltması, Kabul Günü Ayı Yılı).</w:t>
            </w:r>
          </w:p>
        </w:tc>
      </w:tr>
      <w:tr w:rsidR="00996A96" w:rsidRPr="00694F90" w14:paraId="3514B6F0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B563AE8" w14:textId="77777777" w:rsidR="00996A96" w:rsidRPr="004C3904" w:rsidRDefault="00996A9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479B8A48" w14:textId="1D408A89" w:rsidR="00996A96" w:rsidRPr="005A7BC9" w:rsidRDefault="004D50C3" w:rsidP="004866BA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996A96" w:rsidRPr="005A7BC9">
              <w:rPr>
                <w:rFonts w:cs="Gentium Plus"/>
                <w:sz w:val="19"/>
                <w:szCs w:val="19"/>
              </w:rPr>
              <w:t>TSE, 05 Haziran 2012).</w:t>
            </w:r>
          </w:p>
        </w:tc>
      </w:tr>
      <w:tr w:rsidR="00AF2BAE" w:rsidRPr="00694F90" w14:paraId="288658D4" w14:textId="77777777" w:rsidTr="009C3F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6BAD34D" w14:textId="77777777" w:rsidR="00AF2BAE" w:rsidRPr="004C3904" w:rsidRDefault="00AF2BA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23" w:type="dxa"/>
          </w:tcPr>
          <w:p w14:paraId="78492110" w14:textId="727639A8" w:rsidR="00AF2BAE" w:rsidRPr="005A7BC9" w:rsidRDefault="00AF2BAE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Kurum Adı Kısaltması,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5A7BC9">
              <w:rPr>
                <w:rFonts w:cs="Gentium Plus"/>
                <w:sz w:val="19"/>
                <w:szCs w:val="19"/>
              </w:rPr>
              <w:t>Kurum Adı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>. Standard Adı</w:t>
            </w:r>
            <w:r w:rsidRPr="005A7BC9">
              <w:rPr>
                <w:rFonts w:cs="Gentium Plus"/>
                <w:sz w:val="19"/>
                <w:szCs w:val="19"/>
              </w:rPr>
              <w:t xml:space="preserve">. Ülke: Kabul Eden Kurum Adı, Kabul </w:t>
            </w:r>
            <w:proofErr w:type="spellStart"/>
            <w:r w:rsidRPr="005A7BC9">
              <w:rPr>
                <w:rFonts w:cs="Gentium Plus"/>
                <w:sz w:val="19"/>
                <w:szCs w:val="19"/>
              </w:rPr>
              <w:t>Kabul</w:t>
            </w:r>
            <w:proofErr w:type="spellEnd"/>
            <w:r w:rsidRPr="005A7BC9">
              <w:rPr>
                <w:rFonts w:cs="Gentium Plus"/>
                <w:sz w:val="19"/>
                <w:szCs w:val="19"/>
              </w:rPr>
              <w:t xml:space="preserve"> Tarihi, Standar</w:t>
            </w:r>
            <w:r w:rsidR="00CD058E" w:rsidRPr="005A7BC9">
              <w:rPr>
                <w:rFonts w:cs="Gentium Plus"/>
                <w:sz w:val="19"/>
                <w:szCs w:val="19"/>
              </w:rPr>
              <w:t>d</w:t>
            </w:r>
            <w:r w:rsidRPr="005A7BC9">
              <w:rPr>
                <w:rFonts w:cs="Gentium Plus"/>
                <w:sz w:val="19"/>
                <w:szCs w:val="19"/>
              </w:rPr>
              <w:t xml:space="preserve"> No</w:t>
            </w:r>
            <w:r w:rsidR="00CD058E" w:rsidRPr="005A7BC9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AF2BAE" w:rsidRPr="00694F90" w14:paraId="083BA6FD" w14:textId="77777777" w:rsidTr="009C3FEE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50A73CA" w14:textId="77777777" w:rsidR="00AF2BAE" w:rsidRPr="004C3904" w:rsidRDefault="00AF2BA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183018FF" w14:textId="7C0D2360" w:rsidR="00AF2BAE" w:rsidRPr="005A7BC9" w:rsidRDefault="00AF2BAE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 xml:space="preserve">TSE, Türk </w:t>
            </w:r>
            <w:proofErr w:type="spellStart"/>
            <w:r w:rsidRPr="005A7BC9">
              <w:rPr>
                <w:rFonts w:cs="Gentium Plus"/>
                <w:sz w:val="19"/>
                <w:szCs w:val="19"/>
              </w:rPr>
              <w:t>Standardları</w:t>
            </w:r>
            <w:proofErr w:type="spellEnd"/>
            <w:r w:rsidRPr="005A7BC9">
              <w:rPr>
                <w:rFonts w:cs="Gentium Plus"/>
                <w:sz w:val="19"/>
                <w:szCs w:val="19"/>
              </w:rPr>
              <w:t xml:space="preserve"> Enstitüsü. </w:t>
            </w:r>
            <w:r w:rsidRPr="005A7BC9">
              <w:rPr>
                <w:rFonts w:cs="Gentium Plus"/>
                <w:i/>
                <w:iCs/>
                <w:sz w:val="19"/>
                <w:szCs w:val="19"/>
              </w:rPr>
              <w:t>Helal Belgelendirmesi Yapan Kuruluşlar İçin Kılavuz</w:t>
            </w:r>
            <w:r w:rsidRPr="005A7BC9">
              <w:rPr>
                <w:rFonts w:cs="Gentium Plus"/>
                <w:sz w:val="19"/>
                <w:szCs w:val="19"/>
              </w:rPr>
              <w:t xml:space="preserve">. Türkiye: Türk </w:t>
            </w:r>
            <w:proofErr w:type="spellStart"/>
            <w:r w:rsidRPr="005A7BC9">
              <w:rPr>
                <w:rFonts w:cs="Gentium Plus"/>
                <w:sz w:val="19"/>
                <w:szCs w:val="19"/>
              </w:rPr>
              <w:t>Standardları</w:t>
            </w:r>
            <w:proofErr w:type="spellEnd"/>
            <w:r w:rsidRPr="005A7BC9">
              <w:rPr>
                <w:rFonts w:cs="Gentium Plus"/>
                <w:sz w:val="19"/>
                <w:szCs w:val="19"/>
              </w:rPr>
              <w:t xml:space="preserve"> Enstitüsü, Kabul 05 Haziran 2012, TS OIC/SMIIC 2/T1.</w:t>
            </w:r>
          </w:p>
        </w:tc>
      </w:tr>
    </w:tbl>
    <w:p w14:paraId="603347B9" w14:textId="65D8AAA6" w:rsidR="006A30AD" w:rsidRPr="00694F90" w:rsidRDefault="00771DC9" w:rsidP="003E02E1">
      <w:pPr>
        <w:pStyle w:val="Balk2"/>
        <w:numPr>
          <w:ilvl w:val="0"/>
          <w:numId w:val="62"/>
        </w:numPr>
      </w:pPr>
      <w:bookmarkStart w:id="482" w:name="_Toc37481019"/>
      <w:r w:rsidRPr="00694F90">
        <w:t>Mahkeme Kararı</w:t>
      </w:r>
      <w:bookmarkEnd w:id="482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0"/>
        <w:gridCol w:w="6915"/>
      </w:tblGrid>
      <w:tr w:rsidR="006A30AD" w:rsidRPr="00694F90" w14:paraId="7CDA43A8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B65A2DE" w14:textId="77777777" w:rsidR="006A30AD" w:rsidRPr="004C3904" w:rsidRDefault="006A30A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23" w:type="dxa"/>
          </w:tcPr>
          <w:p w14:paraId="6525F94F" w14:textId="36BBBC8A" w:rsidR="006A30AD" w:rsidRPr="005A7BC9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C3456D" w:rsidRPr="005A7BC9">
              <w:rPr>
                <w:rFonts w:cs="Gentium Plus"/>
                <w:sz w:val="19"/>
                <w:szCs w:val="19"/>
              </w:rPr>
              <w:t>Mahkeme</w:t>
            </w:r>
            <w:r w:rsidR="006A30AD" w:rsidRPr="005A7BC9">
              <w:rPr>
                <w:rFonts w:cs="Gentium Plus"/>
                <w:sz w:val="19"/>
                <w:szCs w:val="19"/>
              </w:rPr>
              <w:t xml:space="preserve"> Adı Kısaltması, </w:t>
            </w:r>
            <w:r w:rsidR="00C3456D" w:rsidRPr="005A7BC9">
              <w:rPr>
                <w:rFonts w:cs="Gentium Plus"/>
                <w:sz w:val="19"/>
                <w:szCs w:val="19"/>
              </w:rPr>
              <w:t>Karar Günü Ayı Yılı</w:t>
            </w:r>
            <w:r w:rsidR="006A30AD" w:rsidRPr="005A7BC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6A30AD" w:rsidRPr="00694F90" w14:paraId="65431E26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C627CD0" w14:textId="77777777" w:rsidR="006A30AD" w:rsidRPr="004C3904" w:rsidRDefault="006A30A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495B3046" w14:textId="5B3CCB81" w:rsidR="006A30AD" w:rsidRPr="005A7BC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C3456D" w:rsidRPr="005A7BC9">
              <w:rPr>
                <w:rFonts w:cs="Gentium Plus"/>
                <w:sz w:val="19"/>
                <w:szCs w:val="19"/>
              </w:rPr>
              <w:t>AYM</w:t>
            </w:r>
            <w:r w:rsidR="006A30AD" w:rsidRPr="005A7BC9">
              <w:rPr>
                <w:rFonts w:cs="Gentium Plus"/>
                <w:sz w:val="19"/>
                <w:szCs w:val="19"/>
              </w:rPr>
              <w:t>, 2</w:t>
            </w:r>
            <w:r w:rsidR="00C3456D" w:rsidRPr="005A7BC9">
              <w:rPr>
                <w:rFonts w:cs="Gentium Plus"/>
                <w:sz w:val="19"/>
                <w:szCs w:val="19"/>
              </w:rPr>
              <w:t>6 Haziran 2</w:t>
            </w:r>
            <w:r w:rsidR="006A30AD" w:rsidRPr="005A7BC9">
              <w:rPr>
                <w:rFonts w:cs="Gentium Plus"/>
                <w:sz w:val="19"/>
                <w:szCs w:val="19"/>
              </w:rPr>
              <w:t>01</w:t>
            </w:r>
            <w:r w:rsidR="00C3456D" w:rsidRPr="005A7BC9">
              <w:rPr>
                <w:rFonts w:cs="Gentium Plus"/>
                <w:sz w:val="19"/>
                <w:szCs w:val="19"/>
              </w:rPr>
              <w:t>9</w:t>
            </w:r>
            <w:r w:rsidR="006A30AD" w:rsidRPr="005A7BC9">
              <w:rPr>
                <w:rFonts w:cs="Gentium Plus"/>
                <w:sz w:val="19"/>
                <w:szCs w:val="19"/>
              </w:rPr>
              <w:t>).</w:t>
            </w:r>
          </w:p>
          <w:p w14:paraId="2259ACB3" w14:textId="4657F7BE" w:rsidR="006A30AD" w:rsidRPr="005A7BC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C3456D" w:rsidRPr="005A7BC9">
              <w:rPr>
                <w:rFonts w:cs="Gentium Plus"/>
                <w:sz w:val="19"/>
                <w:szCs w:val="19"/>
              </w:rPr>
              <w:t xml:space="preserve">Yargıtay, 22 Ağustos </w:t>
            </w:r>
            <w:r w:rsidR="006A30AD" w:rsidRPr="005A7BC9">
              <w:rPr>
                <w:rFonts w:cs="Gentium Plus"/>
                <w:sz w:val="19"/>
                <w:szCs w:val="19"/>
              </w:rPr>
              <w:t>201</w:t>
            </w:r>
            <w:r w:rsidR="00C3456D" w:rsidRPr="005A7BC9">
              <w:rPr>
                <w:rFonts w:cs="Gentium Plus"/>
                <w:sz w:val="19"/>
                <w:szCs w:val="19"/>
              </w:rPr>
              <w:t>9</w:t>
            </w:r>
            <w:r w:rsidR="006A30AD" w:rsidRPr="005A7BC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6A30AD" w:rsidRPr="00694F90" w14:paraId="07C3AAF2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AE890D0" w14:textId="77777777" w:rsidR="006A30AD" w:rsidRPr="004C3904" w:rsidRDefault="006A30A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23" w:type="dxa"/>
          </w:tcPr>
          <w:p w14:paraId="270862D1" w14:textId="161DD4EE" w:rsidR="006A30AD" w:rsidRPr="005A7BC9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C3456D" w:rsidRPr="005A7BC9">
              <w:rPr>
                <w:rFonts w:cs="Gentium Plus"/>
                <w:sz w:val="19"/>
                <w:szCs w:val="19"/>
              </w:rPr>
              <w:t>Mahkeme Adı Kısaltması, Karar Günü Ayı Yılı).</w:t>
            </w:r>
          </w:p>
        </w:tc>
      </w:tr>
      <w:tr w:rsidR="006A30AD" w:rsidRPr="00694F90" w14:paraId="3152D4D9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881B02C" w14:textId="77777777" w:rsidR="006A30AD" w:rsidRPr="004C3904" w:rsidRDefault="006A30A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020F9E83" w14:textId="447517BF" w:rsidR="00C3456D" w:rsidRPr="005A7BC9" w:rsidRDefault="004D50C3" w:rsidP="004866BA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C3456D" w:rsidRPr="005A7BC9">
              <w:rPr>
                <w:rFonts w:cs="Gentium Plus"/>
                <w:sz w:val="19"/>
                <w:szCs w:val="19"/>
              </w:rPr>
              <w:t>AYM, 26 Haziran 2019).</w:t>
            </w:r>
          </w:p>
          <w:p w14:paraId="7150517B" w14:textId="618CFCCF" w:rsidR="006A30AD" w:rsidRPr="005A7BC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C3456D" w:rsidRPr="005A7BC9">
              <w:rPr>
                <w:rFonts w:cs="Gentium Plus"/>
                <w:sz w:val="19"/>
                <w:szCs w:val="19"/>
              </w:rPr>
              <w:t>Yargıtay 11. Hukuk Dairesi/Yargıtay, 22 Ağustos 2019).</w:t>
            </w:r>
          </w:p>
        </w:tc>
      </w:tr>
      <w:tr w:rsidR="006A30AD" w:rsidRPr="00694F90" w14:paraId="71196868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1BC484C" w14:textId="77777777" w:rsidR="006A30AD" w:rsidRPr="004C3904" w:rsidRDefault="006A30A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23" w:type="dxa"/>
          </w:tcPr>
          <w:p w14:paraId="3F2E5FAE" w14:textId="0688BF02" w:rsidR="006A30AD" w:rsidRPr="005A7BC9" w:rsidRDefault="004D50C3" w:rsidP="004866B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C3456D" w:rsidRPr="005A7BC9">
              <w:rPr>
                <w:rFonts w:cs="Gentium Plus"/>
                <w:sz w:val="19"/>
                <w:szCs w:val="19"/>
              </w:rPr>
              <w:t>Mahkeme Adı Kısaltması, Karar Günü Ayı Yılı</w:t>
            </w:r>
            <w:r w:rsidR="00257B2B" w:rsidRPr="005A7BC9">
              <w:rPr>
                <w:rFonts w:cs="Gentium Plus"/>
                <w:sz w:val="19"/>
                <w:szCs w:val="19"/>
              </w:rPr>
              <w:t>, K. Karar Numarası</w:t>
            </w:r>
            <w:r w:rsidR="00C3456D" w:rsidRPr="005A7BC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6A30AD" w:rsidRPr="00694F90" w14:paraId="4B8FFE79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6C74195" w14:textId="77777777" w:rsidR="006A30AD" w:rsidRPr="004C3904" w:rsidRDefault="006A30A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0DE284C3" w14:textId="34A760EA" w:rsidR="00C3456D" w:rsidRPr="005A7BC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257B2B" w:rsidRPr="005A7BC9">
              <w:rPr>
                <w:rFonts w:cs="Gentium Plus"/>
                <w:sz w:val="19"/>
                <w:szCs w:val="19"/>
              </w:rPr>
              <w:t xml:space="preserve">AYM, 26 </w:t>
            </w:r>
            <w:proofErr w:type="spellStart"/>
            <w:r w:rsidR="00257B2B" w:rsidRPr="005A7BC9">
              <w:rPr>
                <w:rFonts w:cs="Gentium Plus"/>
                <w:sz w:val="19"/>
                <w:szCs w:val="19"/>
              </w:rPr>
              <w:t>Haziram</w:t>
            </w:r>
            <w:proofErr w:type="spellEnd"/>
            <w:r w:rsidR="00257B2B" w:rsidRPr="005A7BC9">
              <w:rPr>
                <w:rFonts w:cs="Gentium Plus"/>
                <w:sz w:val="19"/>
                <w:szCs w:val="19"/>
              </w:rPr>
              <w:t xml:space="preserve"> 2019, K. 2015/19953</w:t>
            </w:r>
            <w:r w:rsidR="00C3456D" w:rsidRPr="005A7BC9">
              <w:rPr>
                <w:rFonts w:cs="Gentium Plus"/>
                <w:sz w:val="19"/>
                <w:szCs w:val="19"/>
              </w:rPr>
              <w:t>).</w:t>
            </w:r>
          </w:p>
          <w:p w14:paraId="4E3B148B" w14:textId="2281AE29" w:rsidR="006A30AD" w:rsidRPr="005A7BC9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>... (</w:t>
            </w:r>
            <w:r w:rsidR="00257B2B" w:rsidRPr="005A7BC9">
              <w:rPr>
                <w:rFonts w:cs="Gentium Plus"/>
                <w:sz w:val="19"/>
                <w:szCs w:val="19"/>
              </w:rPr>
              <w:t>Yargıtay, 22 Ağustos 2019, K. 2019/1204</w:t>
            </w:r>
            <w:r w:rsidR="00C3456D" w:rsidRPr="005A7BC9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C3456D" w:rsidRPr="00694F90" w14:paraId="207CE835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E2249F6" w14:textId="77777777" w:rsidR="00C3456D" w:rsidRPr="004C3904" w:rsidRDefault="00C345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23" w:type="dxa"/>
          </w:tcPr>
          <w:p w14:paraId="347C52B0" w14:textId="428B2297" w:rsidR="00C3456D" w:rsidRPr="005A7BC9" w:rsidRDefault="00C345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A7BC9">
              <w:rPr>
                <w:rFonts w:cs="Gentium Plus"/>
                <w:sz w:val="19"/>
                <w:szCs w:val="19"/>
              </w:rPr>
              <w:t xml:space="preserve">Mahkemenin Adı Kısaltması, Mahkeme Adı. K. Karar Numarası (Karar Günü Ayı Yılı). </w:t>
            </w:r>
            <w:r w:rsidR="0017209D" w:rsidRPr="005A7BC9">
              <w:rPr>
                <w:rFonts w:cs="Gentium Plus"/>
                <w:sz w:val="19"/>
                <w:szCs w:val="19"/>
              </w:rPr>
              <w:t>(varsa)</w:t>
            </w:r>
            <w:r w:rsidRPr="005A7BC9">
              <w:rPr>
                <w:rFonts w:cs="Gentium Plus"/>
                <w:sz w:val="19"/>
                <w:szCs w:val="19"/>
              </w:rPr>
              <w:t xml:space="preserve"> Erişim Adresi</w:t>
            </w:r>
          </w:p>
        </w:tc>
      </w:tr>
      <w:tr w:rsidR="00C3456D" w:rsidRPr="00694F90" w14:paraId="3366D48F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2E4EA8E" w14:textId="77777777" w:rsidR="00C3456D" w:rsidRPr="004C3904" w:rsidRDefault="00C345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23" w:type="dxa"/>
          </w:tcPr>
          <w:p w14:paraId="2A666704" w14:textId="77777777" w:rsidR="0091359D" w:rsidRPr="009118AE" w:rsidRDefault="0091359D" w:rsidP="00170E5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color w:val="000000" w:themeColor="text1"/>
                <w:sz w:val="18"/>
                <w:szCs w:val="18"/>
              </w:rPr>
              <w:t>AYM, Anayasa Mahkemesi.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K. 2015/19953 (26 Haziran 2019). </w:t>
            </w:r>
            <w:hyperlink r:id="rId218" w:history="1">
              <w:r w:rsidRPr="009118AE">
                <w:rPr>
                  <w:rStyle w:val="Kpr"/>
                  <w:rFonts w:cs="Gentium Plus"/>
                  <w:color w:val="000000" w:themeColor="text1"/>
                  <w:sz w:val="16"/>
                  <w:szCs w:val="16"/>
                  <w:u w:val="none"/>
                </w:rPr>
                <w:t>http://www.resmigazete.gov.tr/eskiler/2019/08/20190806-6.pdf</w:t>
              </w:r>
            </w:hyperlink>
          </w:p>
          <w:p w14:paraId="7016BD3E" w14:textId="358AD467" w:rsidR="00C3456D" w:rsidRPr="009118AE" w:rsidRDefault="0091359D" w:rsidP="00170E5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>Yargıtay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Yargıtay 11. Hukuk Dairesi. K. 2019/1204 (22 Ağustos 2019). </w:t>
            </w:r>
            <w:hyperlink r:id="rId219" w:history="1">
              <w:r w:rsidRPr="009118AE">
                <w:rPr>
                  <w:rStyle w:val="Kpr"/>
                  <w:rFonts w:cs="Gentium Plus"/>
                  <w:color w:val="000000" w:themeColor="text1"/>
                  <w:sz w:val="16"/>
                  <w:szCs w:val="16"/>
                  <w:u w:val="none"/>
                </w:rPr>
                <w:t>http://www.resmigazete.gov.tr/eskiler/2019/08/20190822-4.pdf</w:t>
              </w:r>
            </w:hyperlink>
          </w:p>
        </w:tc>
      </w:tr>
    </w:tbl>
    <w:p w14:paraId="7500ACB0" w14:textId="753B6ED7" w:rsidR="0093506D" w:rsidRPr="00694F90" w:rsidRDefault="0093506D" w:rsidP="003E02E1">
      <w:pPr>
        <w:pStyle w:val="Balk2"/>
        <w:numPr>
          <w:ilvl w:val="0"/>
          <w:numId w:val="62"/>
        </w:numPr>
      </w:pPr>
      <w:bookmarkStart w:id="483" w:name="_Toc37481020"/>
      <w:r w:rsidRPr="00694F90">
        <w:t>İnternet Sitesi</w:t>
      </w:r>
      <w:bookmarkEnd w:id="483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694F90" w14:paraId="701B4ECD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46C2227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909" w:type="dxa"/>
          </w:tcPr>
          <w:p w14:paraId="1366F6EB" w14:textId="668FCA0F" w:rsidR="0093506D" w:rsidRPr="00C26A07" w:rsidRDefault="004D50C3" w:rsidP="007E03C5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Kurum</w:t>
            </w:r>
            <w:r w:rsidR="0093506D" w:rsidRPr="00C26A07">
              <w:rPr>
                <w:rFonts w:cs="Gentium Plus"/>
                <w:sz w:val="19"/>
                <w:szCs w:val="19"/>
              </w:rPr>
              <w:t>/Site Adı</w:t>
            </w:r>
            <w:r w:rsidR="007E03C5">
              <w:rPr>
                <w:rFonts w:cs="Gentium Plus"/>
                <w:sz w:val="19"/>
                <w:szCs w:val="19"/>
              </w:rPr>
              <w:t xml:space="preserve"> Kısaltması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, </w:t>
            </w:r>
            <w:r w:rsidR="004950B4">
              <w:rPr>
                <w:rFonts w:cs="Gentium Plus"/>
                <w:sz w:val="19"/>
                <w:szCs w:val="19"/>
              </w:rPr>
              <w:t>Erişim Tarihi</w:t>
            </w:r>
            <w:r w:rsidR="0093506D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0A03B111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62AB0438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55CDD699" w14:textId="13FB046B" w:rsidR="0093506D" w:rsidRPr="00D56461" w:rsidRDefault="004D50C3" w:rsidP="007E03C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DİB</w:t>
            </w:r>
            <w:r w:rsidR="0093506D" w:rsidRPr="00D56461">
              <w:rPr>
                <w:rFonts w:cs="Gentium Plus"/>
                <w:sz w:val="19"/>
                <w:szCs w:val="19"/>
              </w:rPr>
              <w:t>, 1 Mayıs 2017).</w:t>
            </w:r>
          </w:p>
          <w:p w14:paraId="54AE87E5" w14:textId="3700D20E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İSNAD, 12 Mayıs 2018).</w:t>
            </w:r>
          </w:p>
          <w:p w14:paraId="46A02DA3" w14:textId="58DB5F54" w:rsidR="0093506D" w:rsidRPr="00D56461" w:rsidRDefault="004D50C3" w:rsidP="007E03C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YU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, 13 </w:t>
            </w:r>
            <w:r w:rsidR="00336CD8" w:rsidRPr="00D56461">
              <w:rPr>
                <w:rFonts w:cs="Gentium Plus"/>
                <w:sz w:val="19"/>
                <w:szCs w:val="19"/>
              </w:rPr>
              <w:t>May</w:t>
            </w:r>
            <w:r w:rsidR="00336CD8">
              <w:rPr>
                <w:rFonts w:cs="Gentium Plus"/>
                <w:sz w:val="19"/>
                <w:szCs w:val="19"/>
              </w:rPr>
              <w:t>ıs</w:t>
            </w:r>
            <w:r w:rsidR="00336CD8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sz w:val="19"/>
                <w:szCs w:val="19"/>
              </w:rPr>
              <w:t>2017).</w:t>
            </w:r>
          </w:p>
        </w:tc>
      </w:tr>
      <w:tr w:rsidR="0093506D" w:rsidRPr="00694F90" w14:paraId="5D7F69E6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AAC8D67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909" w:type="dxa"/>
          </w:tcPr>
          <w:p w14:paraId="58B9730C" w14:textId="2BE91919" w:rsidR="0093506D" w:rsidRPr="00C26A07" w:rsidRDefault="004D50C3" w:rsidP="007E03C5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Kurum</w:t>
            </w:r>
            <w:r w:rsidR="0093506D" w:rsidRPr="00C26A07">
              <w:rPr>
                <w:rFonts w:cs="Gentium Plus"/>
                <w:sz w:val="19"/>
                <w:szCs w:val="19"/>
              </w:rPr>
              <w:t>/Site Adı</w:t>
            </w:r>
            <w:r w:rsidR="007E03C5">
              <w:rPr>
                <w:rFonts w:cs="Gentium Plus"/>
                <w:sz w:val="19"/>
                <w:szCs w:val="19"/>
              </w:rPr>
              <w:t xml:space="preserve"> Kısaltması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, </w:t>
            </w:r>
            <w:r w:rsidR="004950B4">
              <w:rPr>
                <w:rFonts w:cs="Gentium Plus"/>
                <w:sz w:val="19"/>
                <w:szCs w:val="19"/>
              </w:rPr>
              <w:t>Erişim Tarihi</w:t>
            </w:r>
            <w:r w:rsidR="0093506D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28E26B3A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7C0E94E3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5672BDBA" w14:textId="1BF9AE2C" w:rsidR="0093506D" w:rsidRPr="00D56461" w:rsidRDefault="004D50C3" w:rsidP="007E03C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DİB</w:t>
            </w:r>
            <w:r w:rsidR="0093506D" w:rsidRPr="00D56461">
              <w:rPr>
                <w:rFonts w:cs="Gentium Plus"/>
                <w:sz w:val="19"/>
                <w:szCs w:val="19"/>
              </w:rPr>
              <w:t>, 1 Mayıs 2017).</w:t>
            </w:r>
          </w:p>
          <w:p w14:paraId="0AE56CC1" w14:textId="6ECD8600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İSNAD, 12 Mayıs 2018).</w:t>
            </w:r>
          </w:p>
          <w:p w14:paraId="1E89D5F9" w14:textId="378EF5B9" w:rsidR="0093506D" w:rsidRPr="00D56461" w:rsidRDefault="004D50C3" w:rsidP="004866BA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YU</w:t>
            </w:r>
            <w:r w:rsidR="0093506D" w:rsidRPr="00D56461">
              <w:rPr>
                <w:rFonts w:cs="Gentium Plus"/>
                <w:sz w:val="19"/>
                <w:szCs w:val="19"/>
              </w:rPr>
              <w:t>, 13 May</w:t>
            </w:r>
            <w:r w:rsidR="004866BA">
              <w:rPr>
                <w:rFonts w:cs="Gentium Plus"/>
                <w:sz w:val="19"/>
                <w:szCs w:val="19"/>
              </w:rPr>
              <w:t>ıs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 2017).</w:t>
            </w:r>
          </w:p>
        </w:tc>
      </w:tr>
      <w:tr w:rsidR="0093506D" w:rsidRPr="00694F90" w14:paraId="7B7B3D4C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1386BA3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909" w:type="dxa"/>
          </w:tcPr>
          <w:p w14:paraId="3C85FE58" w14:textId="3F93721C" w:rsidR="0093506D" w:rsidRPr="00C26A07" w:rsidRDefault="004D50C3" w:rsidP="007E03C5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Kurum</w:t>
            </w:r>
            <w:r w:rsidR="0093506D" w:rsidRPr="00C26A07">
              <w:rPr>
                <w:rFonts w:cs="Gentium Plus"/>
                <w:sz w:val="19"/>
                <w:szCs w:val="19"/>
              </w:rPr>
              <w:t>/Site Adı</w:t>
            </w:r>
            <w:r w:rsidR="007E03C5">
              <w:rPr>
                <w:rFonts w:cs="Gentium Plus"/>
                <w:sz w:val="19"/>
                <w:szCs w:val="19"/>
              </w:rPr>
              <w:t xml:space="preserve"> Kısaltması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, </w:t>
            </w:r>
            <w:r w:rsidR="004950B4">
              <w:rPr>
                <w:rFonts w:cs="Gentium Plus"/>
                <w:sz w:val="19"/>
                <w:szCs w:val="19"/>
              </w:rPr>
              <w:t>Erişim Tarihi</w:t>
            </w:r>
            <w:r w:rsidR="0093506D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33749DF4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1EB89D1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0412DE7C" w14:textId="4C6DDD54" w:rsidR="0093506D" w:rsidRPr="00D56461" w:rsidRDefault="004D50C3" w:rsidP="007E03C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DİB</w:t>
            </w:r>
            <w:r w:rsidR="0093506D" w:rsidRPr="00D56461">
              <w:rPr>
                <w:rFonts w:cs="Gentium Plus"/>
                <w:sz w:val="19"/>
                <w:szCs w:val="19"/>
              </w:rPr>
              <w:t>, 1 Mayıs 2017).</w:t>
            </w:r>
          </w:p>
          <w:p w14:paraId="62EE006E" w14:textId="3E210A2D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İSNAD, 12 Mayıs 2018).</w:t>
            </w:r>
          </w:p>
          <w:p w14:paraId="5F935D71" w14:textId="5D53C8BA" w:rsidR="0093506D" w:rsidRPr="00D56461" w:rsidRDefault="004D50C3" w:rsidP="007E03C5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7E03C5">
              <w:rPr>
                <w:rFonts w:cs="Gentium Plus"/>
                <w:sz w:val="19"/>
                <w:szCs w:val="19"/>
              </w:rPr>
              <w:t>YU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, 13 </w:t>
            </w:r>
            <w:r w:rsidR="004866BA" w:rsidRPr="00D56461">
              <w:rPr>
                <w:rFonts w:cs="Gentium Plus"/>
                <w:sz w:val="19"/>
                <w:szCs w:val="19"/>
              </w:rPr>
              <w:t>May</w:t>
            </w:r>
            <w:r w:rsidR="004866BA">
              <w:rPr>
                <w:rFonts w:cs="Gentium Plus"/>
                <w:sz w:val="19"/>
                <w:szCs w:val="19"/>
              </w:rPr>
              <w:t>ıs</w:t>
            </w:r>
            <w:r w:rsidR="004866BA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93506D" w:rsidRPr="00D56461">
              <w:rPr>
                <w:rFonts w:cs="Gentium Plus"/>
                <w:sz w:val="19"/>
                <w:szCs w:val="19"/>
              </w:rPr>
              <w:t>2017).</w:t>
            </w:r>
          </w:p>
        </w:tc>
      </w:tr>
      <w:tr w:rsidR="00006CD3" w:rsidRPr="00694F90" w14:paraId="6B58A5B2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1BDC74AE" w14:textId="77777777" w:rsidR="00006CD3" w:rsidRPr="004C3904" w:rsidRDefault="00006CD3" w:rsidP="00006CD3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909" w:type="dxa"/>
          </w:tcPr>
          <w:p w14:paraId="73750549" w14:textId="2755FE42" w:rsidR="00006CD3" w:rsidRPr="00C26A07" w:rsidRDefault="00006CD3" w:rsidP="00006CD3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Kurum/Site Adı Kısaltması, Kurum</w:t>
            </w:r>
            <w:r w:rsidRPr="00B94BD6">
              <w:rPr>
                <w:rFonts w:cs="Gentium Plus"/>
                <w:sz w:val="19"/>
                <w:szCs w:val="19"/>
              </w:rPr>
              <w:t>/Site Adı. “Web Sayfa Başlığı”. Erişim Gün Ay Yıl. Erişim Adresi</w:t>
            </w:r>
          </w:p>
        </w:tc>
      </w:tr>
      <w:tr w:rsidR="0093506D" w:rsidRPr="00694F90" w14:paraId="561091D6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6" w:type="dxa"/>
          </w:tcPr>
          <w:p w14:paraId="42D99852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909" w:type="dxa"/>
          </w:tcPr>
          <w:p w14:paraId="2A3DA558" w14:textId="77777777" w:rsidR="00006CD3" w:rsidRPr="00B94BD6" w:rsidRDefault="00006CD3" w:rsidP="00006CD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 xml:space="preserve">DİB, </w:t>
            </w:r>
            <w:r w:rsidRPr="00B94BD6">
              <w:rPr>
                <w:rFonts w:cs="Gentium Plus"/>
                <w:sz w:val="19"/>
                <w:szCs w:val="19"/>
              </w:rPr>
              <w:t>Diyanet İşleri Başkanlığı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. “Din İşleri Yüksel Kurulu Başkanlığı”. Erişim 1 Mayıs 2017. </w:t>
            </w:r>
            <w:hyperlink r:id="rId220" w:history="1">
              <w:r w:rsidRPr="00B94BD6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kurul.diyanet.gov.tr</w:t>
              </w:r>
            </w:hyperlink>
          </w:p>
          <w:p w14:paraId="19FCEA7A" w14:textId="77777777" w:rsidR="00006CD3" w:rsidRPr="00B94BD6" w:rsidRDefault="00006CD3" w:rsidP="00006CD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9"/>
                <w:szCs w:val="19"/>
              </w:rPr>
            </w:pP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İSNAD, 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İSNAD Atıf Sistemi. “İSNAD Nedir?”. Erişim 12 Mayıs 2018. </w:t>
            </w:r>
            <w:hyperlink r:id="rId221" w:history="1">
              <w:r w:rsidRPr="00B94BD6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://www.isnadsistemi.org</w:t>
              </w:r>
            </w:hyperlink>
          </w:p>
          <w:p w14:paraId="27F3FBD3" w14:textId="16BC0511" w:rsidR="0093506D" w:rsidRPr="00D56461" w:rsidRDefault="00006CD3" w:rsidP="00006CD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YU, </w:t>
            </w:r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Yale 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University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. “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About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 Yale: Yale </w:t>
            </w:r>
            <w:proofErr w:type="spellStart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>Facts</w:t>
            </w:r>
            <w:proofErr w:type="spellEnd"/>
            <w:r w:rsidRPr="00B94BD6">
              <w:rPr>
                <w:rFonts w:cs="Gentium Plus"/>
                <w:color w:val="000000" w:themeColor="text1"/>
                <w:sz w:val="19"/>
                <w:szCs w:val="19"/>
              </w:rPr>
              <w:t xml:space="preserve">”. Erişim 13 Mayıs 2017. </w:t>
            </w:r>
            <w:hyperlink r:id="rId222" w:history="1">
              <w:r w:rsidRPr="00B94BD6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yale.edu/about-yale/yale-facts</w:t>
              </w:r>
            </w:hyperlink>
          </w:p>
        </w:tc>
      </w:tr>
    </w:tbl>
    <w:p w14:paraId="24148A67" w14:textId="010E7C48" w:rsidR="0093506D" w:rsidRPr="00694F90" w:rsidRDefault="0093506D" w:rsidP="003E02E1">
      <w:pPr>
        <w:pStyle w:val="Balk2"/>
        <w:numPr>
          <w:ilvl w:val="0"/>
          <w:numId w:val="62"/>
        </w:numPr>
      </w:pPr>
      <w:bookmarkStart w:id="484" w:name="_Toc37481021"/>
      <w:r w:rsidRPr="00694F90">
        <w:t>Veri Tabanı</w:t>
      </w:r>
      <w:bookmarkEnd w:id="484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93506D" w:rsidRPr="00694F90" w14:paraId="5FFA04B1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0E6676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1A7D9CEE" w14:textId="28082780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Veri Tabanı Adının Kısaltması, </w:t>
            </w:r>
            <w:r w:rsidR="004950B4">
              <w:rPr>
                <w:rFonts w:cs="Gentium Plus"/>
                <w:sz w:val="19"/>
                <w:szCs w:val="19"/>
              </w:rPr>
              <w:t>Erişim Tarihi</w:t>
            </w:r>
            <w:r w:rsidR="0093506D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3C4D1CBE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592D6EA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3D4B95F7" w14:textId="3EF9B200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WoS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>, 18 Eylül 2019).</w:t>
            </w:r>
          </w:p>
          <w:p w14:paraId="17C4FF19" w14:textId="5DE3281B" w:rsidR="0093506D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DAVET, 12 Eylül 2019).</w:t>
            </w:r>
          </w:p>
          <w:p w14:paraId="1CD6B694" w14:textId="77777777" w:rsidR="003C1220" w:rsidRPr="00D56461" w:rsidRDefault="003C1220" w:rsidP="003C122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EBSCO</w:t>
            </w:r>
            <w:r w:rsidRPr="00D56461">
              <w:rPr>
                <w:rFonts w:cs="Gentium Plus"/>
                <w:sz w:val="19"/>
                <w:szCs w:val="19"/>
              </w:rPr>
              <w:t>, 1</w:t>
            </w:r>
            <w:r>
              <w:rPr>
                <w:rFonts w:cs="Gentium Plus"/>
                <w:sz w:val="19"/>
                <w:szCs w:val="19"/>
              </w:rPr>
              <w:t>9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Nisan</w:t>
            </w:r>
            <w:r w:rsidRPr="00D56461">
              <w:rPr>
                <w:rFonts w:cs="Gentium Plus"/>
                <w:sz w:val="19"/>
                <w:szCs w:val="19"/>
              </w:rPr>
              <w:t xml:space="preserve"> 2019).</w:t>
            </w:r>
          </w:p>
          <w:p w14:paraId="7B7B17CD" w14:textId="2C93AF1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ALMANHAL, 9 </w:t>
            </w:r>
            <w:r w:rsidR="003C1220">
              <w:rPr>
                <w:rFonts w:cs="Gentium Plus"/>
                <w:sz w:val="19"/>
                <w:szCs w:val="19"/>
              </w:rPr>
              <w:t xml:space="preserve">Temmuz </w:t>
            </w:r>
            <w:r w:rsidR="0093506D"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AF6CBB" w:rsidRPr="00694F90" w14:paraId="1DB6AEAB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55475DE" w14:textId="77777777" w:rsidR="00AF6CBB" w:rsidRPr="004C3904" w:rsidRDefault="00AF6CB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443AC57A" w14:textId="58A0CFB3" w:rsidR="00AF6CBB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F6CBB" w:rsidRPr="00C26A07">
              <w:rPr>
                <w:rFonts w:cs="Gentium Plus"/>
                <w:sz w:val="19"/>
                <w:szCs w:val="19"/>
              </w:rPr>
              <w:t xml:space="preserve">Veri Tabanı Adının Kısaltması, </w:t>
            </w:r>
            <w:r w:rsidR="004950B4">
              <w:rPr>
                <w:rFonts w:cs="Gentium Plus"/>
                <w:sz w:val="19"/>
                <w:szCs w:val="19"/>
              </w:rPr>
              <w:t>Erişim Tarihi</w:t>
            </w:r>
            <w:r w:rsidR="00AF6CBB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AF6CBB" w:rsidRPr="00694F90" w14:paraId="41F83FA6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4578554" w14:textId="77777777" w:rsidR="00AF6CBB" w:rsidRPr="004C3904" w:rsidRDefault="00AF6CB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3133BE1" w14:textId="1B800178" w:rsidR="00AF6CBB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AF6CBB" w:rsidRPr="00D56461">
              <w:rPr>
                <w:rFonts w:cs="Gentium Plus"/>
                <w:sz w:val="19"/>
                <w:szCs w:val="19"/>
              </w:rPr>
              <w:t>WoS</w:t>
            </w:r>
            <w:proofErr w:type="spellEnd"/>
            <w:r w:rsidR="00AF6CBB" w:rsidRPr="00D56461">
              <w:rPr>
                <w:rFonts w:cs="Gentium Plus"/>
                <w:sz w:val="19"/>
                <w:szCs w:val="19"/>
              </w:rPr>
              <w:t>, 18 Eylül 2019).</w:t>
            </w:r>
          </w:p>
          <w:p w14:paraId="53ECFD5B" w14:textId="1DF6EECA" w:rsidR="00AF6CBB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F6CBB" w:rsidRPr="00D56461">
              <w:rPr>
                <w:rFonts w:cs="Gentium Plus"/>
                <w:sz w:val="19"/>
                <w:szCs w:val="19"/>
              </w:rPr>
              <w:t>DAVET, 12 Eylül 2019).</w:t>
            </w:r>
          </w:p>
          <w:p w14:paraId="4739DC74" w14:textId="3A8A055D" w:rsidR="003C1220" w:rsidRPr="00D56461" w:rsidRDefault="003C1220" w:rsidP="003C122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EBSCO</w:t>
            </w:r>
            <w:r w:rsidRPr="00D56461">
              <w:rPr>
                <w:rFonts w:cs="Gentium Plus"/>
                <w:sz w:val="19"/>
                <w:szCs w:val="19"/>
              </w:rPr>
              <w:t>, 1</w:t>
            </w:r>
            <w:r>
              <w:rPr>
                <w:rFonts w:cs="Gentium Plus"/>
                <w:sz w:val="19"/>
                <w:szCs w:val="19"/>
              </w:rPr>
              <w:t>9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Nisan</w:t>
            </w:r>
            <w:r w:rsidRPr="00D56461">
              <w:rPr>
                <w:rFonts w:cs="Gentium Plus"/>
                <w:sz w:val="19"/>
                <w:szCs w:val="19"/>
              </w:rPr>
              <w:t xml:space="preserve"> 2019).</w:t>
            </w:r>
          </w:p>
          <w:p w14:paraId="287F9808" w14:textId="76A35533" w:rsidR="00AF6CBB" w:rsidRPr="00D56461" w:rsidRDefault="004D50C3" w:rsidP="00C26A0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F6CBB" w:rsidRPr="00D56461">
              <w:rPr>
                <w:rFonts w:cs="Gentium Plus"/>
                <w:sz w:val="19"/>
                <w:szCs w:val="19"/>
              </w:rPr>
              <w:t xml:space="preserve">ALMANHAL, 9 </w:t>
            </w:r>
            <w:r w:rsidR="003C1220">
              <w:rPr>
                <w:rFonts w:cs="Gentium Plus"/>
                <w:sz w:val="19"/>
                <w:szCs w:val="19"/>
              </w:rPr>
              <w:t xml:space="preserve">Temmuz </w:t>
            </w:r>
            <w:r w:rsidR="00AF6CBB"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AF6CBB" w:rsidRPr="00694F90" w14:paraId="52E37D9E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BAEADDA" w14:textId="77777777" w:rsidR="00AF6CBB" w:rsidRPr="004C3904" w:rsidRDefault="00AF6CB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27506947" w14:textId="39787E76" w:rsidR="00AF6CBB" w:rsidRPr="00C26A07" w:rsidRDefault="004D50C3" w:rsidP="00C26A0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F6CBB" w:rsidRPr="00C26A07">
              <w:rPr>
                <w:rFonts w:cs="Gentium Plus"/>
                <w:sz w:val="19"/>
                <w:szCs w:val="19"/>
              </w:rPr>
              <w:t xml:space="preserve">Veri Tabanı Adının Kısaltması, </w:t>
            </w:r>
            <w:r w:rsidR="004950B4">
              <w:rPr>
                <w:rFonts w:cs="Gentium Plus"/>
                <w:sz w:val="19"/>
                <w:szCs w:val="19"/>
              </w:rPr>
              <w:t>Erişim Tarihi</w:t>
            </w:r>
            <w:r w:rsidR="00AF6CBB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AF6CBB" w:rsidRPr="00694F90" w14:paraId="2A95CB17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C56F268" w14:textId="77777777" w:rsidR="00AF6CBB" w:rsidRPr="004C3904" w:rsidRDefault="00AF6CBB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161BED3" w14:textId="14862220" w:rsidR="00AF6CBB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AF6CBB" w:rsidRPr="00D56461">
              <w:rPr>
                <w:rFonts w:cs="Gentium Plus"/>
                <w:sz w:val="19"/>
                <w:szCs w:val="19"/>
              </w:rPr>
              <w:t>WoS</w:t>
            </w:r>
            <w:proofErr w:type="spellEnd"/>
            <w:r w:rsidR="00AF6CBB" w:rsidRPr="00D56461">
              <w:rPr>
                <w:rFonts w:cs="Gentium Plus"/>
                <w:sz w:val="19"/>
                <w:szCs w:val="19"/>
              </w:rPr>
              <w:t>, 18 Eylül 2019).</w:t>
            </w:r>
          </w:p>
          <w:p w14:paraId="5DE28C04" w14:textId="1517DD26" w:rsidR="00AF6CBB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F6CBB" w:rsidRPr="00D56461">
              <w:rPr>
                <w:rFonts w:cs="Gentium Plus"/>
                <w:sz w:val="19"/>
                <w:szCs w:val="19"/>
              </w:rPr>
              <w:t>DAVET, 12 Eylül 2019).</w:t>
            </w:r>
          </w:p>
          <w:p w14:paraId="3167A566" w14:textId="77777777" w:rsidR="003C1220" w:rsidRPr="00D56461" w:rsidRDefault="003C1220" w:rsidP="003C1220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EBSCO</w:t>
            </w:r>
            <w:r w:rsidRPr="00D56461">
              <w:rPr>
                <w:rFonts w:cs="Gentium Plus"/>
                <w:sz w:val="19"/>
                <w:szCs w:val="19"/>
              </w:rPr>
              <w:t>, 1</w:t>
            </w:r>
            <w:r>
              <w:rPr>
                <w:rFonts w:cs="Gentium Plus"/>
                <w:sz w:val="19"/>
                <w:szCs w:val="19"/>
              </w:rPr>
              <w:t>9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>
              <w:rPr>
                <w:rFonts w:cs="Gentium Plus"/>
                <w:sz w:val="19"/>
                <w:szCs w:val="19"/>
              </w:rPr>
              <w:t>Nisan</w:t>
            </w:r>
            <w:r w:rsidRPr="00D56461">
              <w:rPr>
                <w:rFonts w:cs="Gentium Plus"/>
                <w:sz w:val="19"/>
                <w:szCs w:val="19"/>
              </w:rPr>
              <w:t xml:space="preserve"> 2019).</w:t>
            </w:r>
          </w:p>
          <w:p w14:paraId="6D7E8A8A" w14:textId="6E0232E5" w:rsidR="00AF6CBB" w:rsidRPr="00D56461" w:rsidRDefault="004D50C3" w:rsidP="00C26A07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AF6CBB" w:rsidRPr="00D56461">
              <w:rPr>
                <w:rFonts w:cs="Gentium Plus"/>
                <w:sz w:val="19"/>
                <w:szCs w:val="19"/>
              </w:rPr>
              <w:t xml:space="preserve">ALMANHAL, 9 </w:t>
            </w:r>
            <w:r w:rsidR="003C1220">
              <w:rPr>
                <w:rFonts w:cs="Gentium Plus"/>
                <w:sz w:val="19"/>
                <w:szCs w:val="19"/>
              </w:rPr>
              <w:t xml:space="preserve">Temmuz </w:t>
            </w:r>
            <w:r w:rsidR="00AF6CBB"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93506D" w:rsidRPr="00694F90" w14:paraId="7C27F8F9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F9D0E0B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573089EC" w14:textId="353780F7" w:rsidR="0093506D" w:rsidRPr="00C26A07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>Veri Tabanı Adının Kısaltması, Veri Tabanı Adı. “Aranan: Arama Kelimesi”. Erişim Gün Ay Yıl. Erişim Adresi</w:t>
            </w:r>
          </w:p>
        </w:tc>
      </w:tr>
      <w:tr w:rsidR="0093506D" w:rsidRPr="00694F90" w14:paraId="7B3E7D93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4876B49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5648ED8C" w14:textId="77777777" w:rsidR="00933225" w:rsidRPr="00933225" w:rsidRDefault="00933225" w:rsidP="0093322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33225">
              <w:rPr>
                <w:rFonts w:cs="Gentium Plus"/>
                <w:sz w:val="18"/>
                <w:szCs w:val="18"/>
              </w:rPr>
              <w:t xml:space="preserve">ALMANHAL, Al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Manhal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eLibrary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. “Aranan: </w:t>
            </w:r>
            <w:r w:rsidRPr="00933225">
              <w:rPr>
                <w:rFonts w:ascii="Sakkal Majalla" w:hAnsi="Sakkal Majalla" w:cs="Sakkal Majalla" w:hint="cs"/>
                <w:sz w:val="18"/>
                <w:szCs w:val="18"/>
                <w:rtl/>
              </w:rPr>
              <w:t>إسناد</w:t>
            </w:r>
            <w:r w:rsidRPr="00933225">
              <w:rPr>
                <w:rFonts w:cs="Gentium Plus"/>
                <w:sz w:val="18"/>
                <w:szCs w:val="18"/>
              </w:rPr>
              <w:t xml:space="preserve">”. Erişim 9 Temmuz 2019. </w:t>
            </w:r>
            <w:hyperlink r:id="rId223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platform.almanhal.com</w:t>
              </w:r>
            </w:hyperlink>
          </w:p>
          <w:p w14:paraId="46CDE741" w14:textId="77777777" w:rsidR="00933225" w:rsidRPr="00933225" w:rsidRDefault="00933225" w:rsidP="0093322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33225">
              <w:rPr>
                <w:rFonts w:cs="Gentium Plus"/>
                <w:sz w:val="18"/>
                <w:szCs w:val="18"/>
              </w:rPr>
              <w:t xml:space="preserve">DAVET, Dini Araştırmalar Veri Tabanı İlahiyat Atıf Dizini. “Aranan: Oruç İbadeti”. Erişim 12 Eylül 2019. </w:t>
            </w:r>
            <w:hyperlink r:id="rId224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www.davet.org.tr</w:t>
              </w:r>
            </w:hyperlink>
          </w:p>
          <w:p w14:paraId="642D88D2" w14:textId="77777777" w:rsidR="00933225" w:rsidRPr="00933225" w:rsidRDefault="00933225" w:rsidP="0093322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33225">
              <w:rPr>
                <w:rFonts w:cs="Gentium Plus"/>
                <w:sz w:val="18"/>
                <w:szCs w:val="18"/>
              </w:rPr>
              <w:t xml:space="preserve">EBSCO, EBSCO Akademik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Search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 Complete. “Aranan: Mehmet Akif Ersoy”. Erişim 19 Nisan 2019. </w:t>
            </w:r>
            <w:hyperlink r:id="rId225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search.ebscohost.com</w:t>
              </w:r>
            </w:hyperlink>
          </w:p>
          <w:p w14:paraId="1E3891CF" w14:textId="41E6C2D2" w:rsidR="0093506D" w:rsidRPr="00D56461" w:rsidRDefault="00933225" w:rsidP="00933225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933225">
              <w:rPr>
                <w:rFonts w:cs="Gentium Plus"/>
                <w:sz w:val="18"/>
                <w:szCs w:val="18"/>
              </w:rPr>
              <w:t>WoS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, Web of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Science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. “Aranan: </w:t>
            </w:r>
            <w:proofErr w:type="spellStart"/>
            <w:r w:rsidRPr="00933225">
              <w:rPr>
                <w:rFonts w:cs="Gentium Plus"/>
                <w:sz w:val="18"/>
                <w:szCs w:val="18"/>
              </w:rPr>
              <w:t>Maturidism</w:t>
            </w:r>
            <w:proofErr w:type="spellEnd"/>
            <w:r w:rsidRPr="00933225">
              <w:rPr>
                <w:rFonts w:cs="Gentium Plus"/>
                <w:sz w:val="18"/>
                <w:szCs w:val="18"/>
              </w:rPr>
              <w:t xml:space="preserve">”. Erişim 18 Eylül 2019. </w:t>
            </w:r>
            <w:hyperlink r:id="rId226" w:history="1">
              <w:r w:rsidRPr="00933225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apps.webofknowledge.com</w:t>
              </w:r>
            </w:hyperlink>
          </w:p>
        </w:tc>
      </w:tr>
    </w:tbl>
    <w:p w14:paraId="41956040" w14:textId="46374FDF" w:rsidR="0093506D" w:rsidRPr="00694F90" w:rsidRDefault="0093506D" w:rsidP="003E02E1">
      <w:pPr>
        <w:pStyle w:val="Balk2"/>
        <w:numPr>
          <w:ilvl w:val="0"/>
          <w:numId w:val="62"/>
        </w:numPr>
      </w:pPr>
      <w:bookmarkStart w:id="485" w:name="_Toc37481022"/>
      <w:r w:rsidRPr="00694F90">
        <w:t>Yazılım</w:t>
      </w:r>
      <w:bookmarkEnd w:id="485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93506D" w:rsidRPr="00694F90" w14:paraId="6C931DF7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A9A573C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681" w:type="dxa"/>
          </w:tcPr>
          <w:p w14:paraId="2E11666D" w14:textId="7D077F4D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170E53">
              <w:rPr>
                <w:rFonts w:cs="Gentium Plus"/>
                <w:i/>
                <w:iCs/>
                <w:sz w:val="19"/>
                <w:szCs w:val="19"/>
              </w:rPr>
              <w:t>Yazılım Adı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 Versiyonu, 2019).</w:t>
            </w:r>
          </w:p>
        </w:tc>
      </w:tr>
      <w:tr w:rsidR="0093506D" w:rsidRPr="00694F90" w14:paraId="73BCF177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F179AD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4D5BFE1" w14:textId="0A5EFD46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>Endnote</w:t>
            </w:r>
            <w:proofErr w:type="spellEnd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93506D" w:rsidRPr="00170E53">
              <w:rPr>
                <w:rFonts w:cs="Gentium Plus"/>
                <w:sz w:val="19"/>
                <w:szCs w:val="19"/>
              </w:rPr>
              <w:t>X9</w:t>
            </w:r>
            <w:r w:rsidR="0093506D" w:rsidRPr="00D56461">
              <w:rPr>
                <w:rFonts w:cs="Gentium Plus"/>
                <w:sz w:val="19"/>
                <w:szCs w:val="19"/>
              </w:rPr>
              <w:t>, 2019).</w:t>
            </w:r>
          </w:p>
          <w:p w14:paraId="772F195D" w14:textId="6BAF4FB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 xml:space="preserve">Microsoft Word </w:t>
            </w:r>
            <w:r w:rsidR="0093506D" w:rsidRPr="00170E53">
              <w:rPr>
                <w:rFonts w:cs="Gentium Plus"/>
                <w:sz w:val="19"/>
                <w:szCs w:val="19"/>
              </w:rPr>
              <w:t>16.29,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 2019).</w:t>
            </w:r>
          </w:p>
          <w:p w14:paraId="64ED03F0" w14:textId="00614594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170E53" w:rsidRPr="00D56461">
              <w:rPr>
                <w:rFonts w:cs="Gentium Plus"/>
                <w:i/>
                <w:iCs/>
                <w:sz w:val="19"/>
                <w:szCs w:val="19"/>
              </w:rPr>
              <w:t>Calendar</w:t>
            </w:r>
            <w:proofErr w:type="spellEnd"/>
            <w:r w:rsidR="00170E53" w:rsidRPr="00D56461">
              <w:rPr>
                <w:rFonts w:cs="Gentium Plus"/>
                <w:i/>
                <w:iCs/>
                <w:sz w:val="19"/>
                <w:szCs w:val="19"/>
              </w:rPr>
              <w:t xml:space="preserve"> Converter</w:t>
            </w:r>
            <w:r w:rsidR="0093506D" w:rsidRPr="00D56461">
              <w:rPr>
                <w:rFonts w:cs="Gentium Plus"/>
                <w:sz w:val="19"/>
                <w:szCs w:val="19"/>
              </w:rPr>
              <w:t>, 1955).</w:t>
            </w:r>
          </w:p>
        </w:tc>
      </w:tr>
      <w:tr w:rsidR="0093506D" w:rsidRPr="00694F90" w14:paraId="5F77B549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28855EC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33550398" w14:textId="3C105F58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170E53">
              <w:rPr>
                <w:rFonts w:cs="Gentium Plus"/>
                <w:i/>
                <w:iCs/>
                <w:sz w:val="19"/>
                <w:szCs w:val="19"/>
              </w:rPr>
              <w:t>Yazılım Adı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 Versiyonu, 2019).</w:t>
            </w:r>
          </w:p>
        </w:tc>
      </w:tr>
      <w:tr w:rsidR="0093506D" w:rsidRPr="00694F90" w14:paraId="1CC6B35B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E728DE9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5BBAD5B2" w14:textId="6F0EE8B9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>Endnote</w:t>
            </w:r>
            <w:proofErr w:type="spellEnd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93506D" w:rsidRPr="00170E53">
              <w:rPr>
                <w:rFonts w:cs="Gentium Plus"/>
                <w:sz w:val="19"/>
                <w:szCs w:val="19"/>
              </w:rPr>
              <w:t>X9</w:t>
            </w:r>
            <w:r w:rsidR="0093506D" w:rsidRPr="00D56461">
              <w:rPr>
                <w:rFonts w:cs="Gentium Plus"/>
                <w:sz w:val="19"/>
                <w:szCs w:val="19"/>
              </w:rPr>
              <w:t>, 2019).</w:t>
            </w:r>
          </w:p>
          <w:p w14:paraId="29A4F464" w14:textId="512BC160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 xml:space="preserve">Microsoft Word </w:t>
            </w:r>
            <w:r w:rsidR="0093506D" w:rsidRPr="00170E53">
              <w:rPr>
                <w:rFonts w:cs="Gentium Plus"/>
                <w:sz w:val="19"/>
                <w:szCs w:val="19"/>
              </w:rPr>
              <w:t>16.29</w:t>
            </w:r>
            <w:r w:rsidR="0093506D" w:rsidRPr="00D56461">
              <w:rPr>
                <w:rFonts w:cs="Gentium Plus"/>
                <w:sz w:val="19"/>
                <w:szCs w:val="19"/>
              </w:rPr>
              <w:t>, 2019).</w:t>
            </w:r>
          </w:p>
          <w:p w14:paraId="38407B4B" w14:textId="07A42975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170E53" w:rsidRPr="00D56461">
              <w:rPr>
                <w:rFonts w:cs="Gentium Plus"/>
                <w:i/>
                <w:iCs/>
                <w:sz w:val="19"/>
                <w:szCs w:val="19"/>
              </w:rPr>
              <w:t>Calendar</w:t>
            </w:r>
            <w:proofErr w:type="spellEnd"/>
            <w:r w:rsidR="00170E53" w:rsidRPr="00D56461">
              <w:rPr>
                <w:rFonts w:cs="Gentium Plus"/>
                <w:i/>
                <w:iCs/>
                <w:sz w:val="19"/>
                <w:szCs w:val="19"/>
              </w:rPr>
              <w:t xml:space="preserve"> Converter</w:t>
            </w:r>
            <w:r w:rsidR="0093506D" w:rsidRPr="00D56461">
              <w:rPr>
                <w:rFonts w:cs="Gentium Plus"/>
                <w:sz w:val="19"/>
                <w:szCs w:val="19"/>
              </w:rPr>
              <w:t>, 1955).</w:t>
            </w:r>
          </w:p>
        </w:tc>
      </w:tr>
      <w:tr w:rsidR="0093506D" w:rsidRPr="00694F90" w14:paraId="446BF757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DDB6C00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35CAE97C" w14:textId="3AB47362" w:rsidR="0093506D" w:rsidRPr="00C26A07" w:rsidRDefault="004D50C3" w:rsidP="00C26A0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>Yazılım Adı Versiyonu, 2019).</w:t>
            </w:r>
          </w:p>
        </w:tc>
      </w:tr>
      <w:tr w:rsidR="0093506D" w:rsidRPr="00694F90" w14:paraId="7B205EAC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CFC8E68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7FF028C2" w14:textId="26970168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>Endnote</w:t>
            </w:r>
            <w:proofErr w:type="spellEnd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 xml:space="preserve"> X9</w:t>
            </w:r>
            <w:r w:rsidR="0093506D" w:rsidRPr="00D56461">
              <w:rPr>
                <w:rFonts w:cs="Gentium Plus"/>
                <w:sz w:val="19"/>
                <w:szCs w:val="19"/>
              </w:rPr>
              <w:t>, 2019).</w:t>
            </w:r>
          </w:p>
          <w:p w14:paraId="3B5899C8" w14:textId="335CABA7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>Microsoft Word 16.29</w:t>
            </w:r>
            <w:r w:rsidR="0093506D" w:rsidRPr="00D56461">
              <w:rPr>
                <w:rFonts w:cs="Gentium Plus"/>
                <w:sz w:val="19"/>
                <w:szCs w:val="19"/>
              </w:rPr>
              <w:t>, 2019).</w:t>
            </w:r>
          </w:p>
          <w:p w14:paraId="51105882" w14:textId="671EB2AF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="0093506D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4950B4" w:rsidRPr="00D56461">
              <w:rPr>
                <w:rFonts w:cs="Gentium Plus"/>
                <w:i/>
                <w:iCs/>
                <w:sz w:val="19"/>
                <w:szCs w:val="19"/>
              </w:rPr>
              <w:t>Calendar</w:t>
            </w:r>
            <w:proofErr w:type="spellEnd"/>
            <w:r w:rsidR="004950B4" w:rsidRPr="00D56461">
              <w:rPr>
                <w:rFonts w:cs="Gentium Plus"/>
                <w:i/>
                <w:iCs/>
                <w:sz w:val="19"/>
                <w:szCs w:val="19"/>
              </w:rPr>
              <w:t xml:space="preserve"> Converter</w:t>
            </w:r>
            <w:r w:rsidR="0093506D" w:rsidRPr="00D56461">
              <w:rPr>
                <w:rFonts w:cs="Gentium Plus"/>
                <w:sz w:val="19"/>
                <w:szCs w:val="19"/>
              </w:rPr>
              <w:t>, 1955).</w:t>
            </w:r>
          </w:p>
        </w:tc>
      </w:tr>
      <w:tr w:rsidR="003B6914" w:rsidRPr="00694F90" w14:paraId="52178474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3DCD875" w14:textId="77777777" w:rsidR="003B6914" w:rsidRPr="004C3904" w:rsidRDefault="003B691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6A68D09A" w14:textId="2921F712" w:rsidR="003B6914" w:rsidRPr="00C26A07" w:rsidRDefault="003B6914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i/>
                <w:iCs/>
                <w:sz w:val="19"/>
                <w:szCs w:val="19"/>
              </w:rPr>
              <w:t>Yazılım Adı Versiyonu</w:t>
            </w:r>
            <w:r w:rsidRPr="00C26A07">
              <w:rPr>
                <w:rFonts w:cs="Gentium Plus"/>
                <w:sz w:val="19"/>
                <w:szCs w:val="19"/>
              </w:rPr>
              <w:t>. Yazılım. Oluşturulduğu Ülke: Firma Adı veya Yazılımcı Adı Soyadı, Yıl. Erişim Adresi</w:t>
            </w:r>
          </w:p>
        </w:tc>
      </w:tr>
      <w:tr w:rsidR="003B6914" w:rsidRPr="00694F90" w14:paraId="2D331A8B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B412E2E" w14:textId="77777777" w:rsidR="003B6914" w:rsidRPr="004C3904" w:rsidRDefault="003B691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4A95BC4" w14:textId="464C4333" w:rsidR="003B6914" w:rsidRPr="00BC6C42" w:rsidRDefault="003B6914" w:rsidP="00EC6D8D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EndNot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X9. Yazılım. ABD: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Clarivate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Analytics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, 2019. </w:t>
            </w:r>
            <w:hyperlink r:id="rId227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endnote.com</w:t>
              </w:r>
            </w:hyperlink>
          </w:p>
          <w:p w14:paraId="50324D83" w14:textId="11EC23A1" w:rsidR="003B6914" w:rsidRPr="00BC6C42" w:rsidRDefault="003B6914" w:rsidP="00EC6D8D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C6C42">
              <w:rPr>
                <w:rFonts w:cs="Gentium Plus"/>
                <w:i/>
                <w:iCs/>
                <w:sz w:val="19"/>
                <w:szCs w:val="19"/>
              </w:rPr>
              <w:t>Islamic</w:t>
            </w:r>
            <w:proofErr w:type="spellEnd"/>
            <w:r w:rsidRPr="00BC6C42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4950B4" w:rsidRPr="00BC6C42">
              <w:rPr>
                <w:rFonts w:cs="Gentium Plus"/>
                <w:i/>
                <w:iCs/>
                <w:sz w:val="19"/>
                <w:szCs w:val="19"/>
              </w:rPr>
              <w:t>Calendar</w:t>
            </w:r>
            <w:proofErr w:type="spellEnd"/>
            <w:r w:rsidR="004950B4" w:rsidRPr="00BC6C42">
              <w:rPr>
                <w:rFonts w:cs="Gentium Plus"/>
                <w:i/>
                <w:iCs/>
                <w:sz w:val="19"/>
                <w:szCs w:val="19"/>
              </w:rPr>
              <w:t xml:space="preserve"> Converter</w:t>
            </w:r>
            <w:r w:rsidRPr="00BC6C42">
              <w:rPr>
                <w:rFonts w:cs="Gentium Plus"/>
                <w:sz w:val="19"/>
                <w:szCs w:val="19"/>
              </w:rPr>
              <w:t xml:space="preserve">. Yazılım. </w:t>
            </w:r>
            <w:proofErr w:type="spellStart"/>
            <w:r w:rsidRPr="00BC6C42">
              <w:rPr>
                <w:rFonts w:cs="Gentium Plus"/>
                <w:sz w:val="19"/>
                <w:szCs w:val="19"/>
              </w:rPr>
              <w:t>Rolla</w:t>
            </w:r>
            <w:proofErr w:type="spellEnd"/>
            <w:r w:rsidR="00AF2488" w:rsidRPr="00BC6C42">
              <w:rPr>
                <w:rFonts w:cs="Gentium Plus"/>
                <w:sz w:val="19"/>
                <w:szCs w:val="19"/>
              </w:rPr>
              <w:t xml:space="preserve"> -</w:t>
            </w:r>
            <w:r w:rsidRPr="00BC6C42">
              <w:rPr>
                <w:rFonts w:cs="Gentium Plus"/>
                <w:sz w:val="19"/>
                <w:szCs w:val="19"/>
              </w:rPr>
              <w:t xml:space="preserve"> ABD: </w:t>
            </w:r>
            <w:proofErr w:type="spellStart"/>
            <w:r w:rsidRPr="00BC6C42">
              <w:rPr>
                <w:rFonts w:cs="Gentium Plus"/>
                <w:sz w:val="19"/>
                <w:szCs w:val="19"/>
              </w:rPr>
              <w:t>Muslim</w:t>
            </w:r>
            <w:proofErr w:type="spellEnd"/>
            <w:r w:rsidRPr="00BC6C4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C6C42">
              <w:rPr>
                <w:rFonts w:cs="Gentium Plus"/>
                <w:sz w:val="19"/>
                <w:szCs w:val="19"/>
              </w:rPr>
              <w:t>Student</w:t>
            </w:r>
            <w:proofErr w:type="spellEnd"/>
            <w:r w:rsidRPr="00BC6C4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C6C42">
              <w:rPr>
                <w:rFonts w:cs="Gentium Plus"/>
                <w:sz w:val="19"/>
                <w:szCs w:val="19"/>
              </w:rPr>
              <w:t>Association</w:t>
            </w:r>
            <w:proofErr w:type="spellEnd"/>
            <w:r w:rsidRPr="00BC6C42">
              <w:rPr>
                <w:rFonts w:cs="Gentium Plus"/>
                <w:sz w:val="19"/>
                <w:szCs w:val="19"/>
              </w:rPr>
              <w:t xml:space="preserve"> of UMR </w:t>
            </w:r>
            <w:r w:rsidR="00CB3467" w:rsidRPr="00BC6C42">
              <w:rPr>
                <w:rFonts w:cs="Gentium Plus"/>
                <w:sz w:val="19"/>
                <w:szCs w:val="19"/>
              </w:rPr>
              <w:t>-</w:t>
            </w:r>
            <w:r w:rsidRPr="00BC6C42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C6C42">
              <w:rPr>
                <w:rFonts w:cs="Gentium Plus"/>
                <w:sz w:val="19"/>
                <w:szCs w:val="19"/>
              </w:rPr>
              <w:t>Waleed</w:t>
            </w:r>
            <w:proofErr w:type="spellEnd"/>
            <w:r w:rsidRPr="00BC6C42">
              <w:rPr>
                <w:rFonts w:cs="Gentium Plus"/>
                <w:sz w:val="19"/>
                <w:szCs w:val="19"/>
              </w:rPr>
              <w:t xml:space="preserve"> A. </w:t>
            </w:r>
            <w:proofErr w:type="spellStart"/>
            <w:r w:rsidRPr="00BC6C42">
              <w:rPr>
                <w:rFonts w:cs="Gentium Plus"/>
                <w:sz w:val="19"/>
                <w:szCs w:val="19"/>
              </w:rPr>
              <w:t>Muhanna</w:t>
            </w:r>
            <w:proofErr w:type="spellEnd"/>
            <w:r w:rsidRPr="00BC6C42">
              <w:rPr>
                <w:rFonts w:cs="Gentium Plus"/>
                <w:sz w:val="19"/>
                <w:szCs w:val="19"/>
              </w:rPr>
              <w:t xml:space="preserve">, 1955. </w:t>
            </w:r>
            <w:hyperlink r:id="rId228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loc.gov/item/2003556315</w:t>
              </w:r>
            </w:hyperlink>
          </w:p>
          <w:p w14:paraId="5CAE7E60" w14:textId="34D4763A" w:rsidR="003B6914" w:rsidRPr="00D56461" w:rsidRDefault="003B6914" w:rsidP="00EC6D8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i/>
                <w:iCs/>
                <w:sz w:val="19"/>
                <w:szCs w:val="19"/>
              </w:rPr>
              <w:t>Microsoft Word</w:t>
            </w:r>
            <w:r w:rsidRPr="00D56461">
              <w:rPr>
                <w:rFonts w:cs="Gentium Plus"/>
                <w:sz w:val="19"/>
                <w:szCs w:val="19"/>
              </w:rPr>
              <w:t xml:space="preserve"> 16.29. Yazılım. ABD: Microsoft Corporation, 2019.</w:t>
            </w:r>
          </w:p>
        </w:tc>
      </w:tr>
    </w:tbl>
    <w:p w14:paraId="69FCF8BE" w14:textId="20416C7C" w:rsidR="0093506D" w:rsidRDefault="0093506D" w:rsidP="003E02E1">
      <w:pPr>
        <w:pStyle w:val="Balk2"/>
        <w:numPr>
          <w:ilvl w:val="0"/>
          <w:numId w:val="62"/>
        </w:numPr>
      </w:pPr>
      <w:bookmarkStart w:id="486" w:name="_Toc37481023"/>
      <w:r w:rsidRPr="00694F90">
        <w:t>Patent</w:t>
      </w:r>
      <w:bookmarkEnd w:id="486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33"/>
        <w:gridCol w:w="7012"/>
      </w:tblGrid>
      <w:tr w:rsidR="0093506D" w:rsidRPr="00584276" w14:paraId="46BAA56D" w14:textId="77777777" w:rsidTr="005B58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8DF8D1B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5098" w:type="dxa"/>
          </w:tcPr>
          <w:p w14:paraId="233516DB" w14:textId="38BA8299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Başvuru Sahibi Soyadı, </w:t>
            </w:r>
            <w:r w:rsidR="004950B4">
              <w:rPr>
                <w:rFonts w:cs="Gentium Plus"/>
                <w:sz w:val="19"/>
                <w:szCs w:val="19"/>
              </w:rPr>
              <w:t>Patent Tarihi</w:t>
            </w:r>
            <w:r w:rsidR="0093506D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584276" w14:paraId="095419E2" w14:textId="77777777" w:rsidTr="005B582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01692696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98" w:type="dxa"/>
          </w:tcPr>
          <w:p w14:paraId="39F9EFC1" w14:textId="7D30AA85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Fişek, 16 Ocak 2014).</w:t>
            </w:r>
          </w:p>
          <w:p w14:paraId="446F9FD9" w14:textId="686A8CC1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Kaya, 17 Mayıs 2019).</w:t>
            </w:r>
          </w:p>
        </w:tc>
      </w:tr>
      <w:tr w:rsidR="0093506D" w:rsidRPr="00584276" w14:paraId="38E3AEF3" w14:textId="77777777" w:rsidTr="005B58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7A71A29A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5098" w:type="dxa"/>
          </w:tcPr>
          <w:p w14:paraId="7477F44A" w14:textId="475D6B44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Başvuru Sahibi Soyadı, </w:t>
            </w:r>
            <w:r w:rsidR="004950B4">
              <w:rPr>
                <w:rFonts w:cs="Gentium Plus"/>
                <w:sz w:val="19"/>
                <w:szCs w:val="19"/>
              </w:rPr>
              <w:t>Patent Tarihi</w:t>
            </w:r>
            <w:r w:rsidR="0093506D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584276" w14:paraId="01C9EC17" w14:textId="77777777" w:rsidTr="005B582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1BB61B1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98" w:type="dxa"/>
          </w:tcPr>
          <w:p w14:paraId="5C9F8CBB" w14:textId="354594CC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Fişek, 16 Ocak 2014).</w:t>
            </w:r>
          </w:p>
          <w:p w14:paraId="6FE6BC12" w14:textId="06519666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Kaya, 17 Mayıs 2019).</w:t>
            </w:r>
          </w:p>
        </w:tc>
      </w:tr>
      <w:tr w:rsidR="0093506D" w:rsidRPr="00584276" w14:paraId="34108D9C" w14:textId="77777777" w:rsidTr="005B58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A72D10C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5098" w:type="dxa"/>
          </w:tcPr>
          <w:p w14:paraId="61CA9705" w14:textId="36137581" w:rsidR="0093506D" w:rsidRPr="00C26A07" w:rsidRDefault="004D50C3" w:rsidP="00C26A0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Başvuru Sahibi Soyadı, </w:t>
            </w:r>
            <w:r w:rsidR="004950B4">
              <w:rPr>
                <w:rFonts w:cs="Gentium Plus"/>
                <w:sz w:val="19"/>
                <w:szCs w:val="19"/>
              </w:rPr>
              <w:t>Patent Tarihi</w:t>
            </w:r>
            <w:r w:rsidR="0093506D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584276" w14:paraId="08F1097A" w14:textId="77777777" w:rsidTr="005B582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7A1557A2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98" w:type="dxa"/>
          </w:tcPr>
          <w:p w14:paraId="1FCFEA60" w14:textId="58352D82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Fişek, 16 Ocak 2014).</w:t>
            </w:r>
          </w:p>
          <w:p w14:paraId="065F168E" w14:textId="59B6103A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Kaya, 17 Mayıs 2019).</w:t>
            </w:r>
          </w:p>
        </w:tc>
      </w:tr>
      <w:tr w:rsidR="0093506D" w:rsidRPr="00584276" w14:paraId="1FEF3552" w14:textId="77777777" w:rsidTr="005B58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2205302A" w14:textId="77777777" w:rsidR="0093506D" w:rsidRPr="004C3904" w:rsidRDefault="0093506D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5098" w:type="dxa"/>
          </w:tcPr>
          <w:p w14:paraId="3C15807E" w14:textId="65B4DABD" w:rsidR="0093506D" w:rsidRPr="00C26A07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 xml:space="preserve">Başvuru Sahibi Soyadı, Adı. 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 xml:space="preserve">Buluş Adı. </w:t>
            </w:r>
            <w:r w:rsidRPr="00C26A07">
              <w:rPr>
                <w:rFonts w:cs="Gentium Plus"/>
                <w:sz w:val="19"/>
                <w:szCs w:val="19"/>
              </w:rPr>
              <w:t>Koruma Tipi. Tescil Eden Kurum, No. Yayın Numarası</w:t>
            </w:r>
            <w:r w:rsidR="00A51604">
              <w:rPr>
                <w:rFonts w:cs="Gentium Plus"/>
                <w:sz w:val="19"/>
                <w:szCs w:val="19"/>
              </w:rPr>
              <w:t>, Tarih Gün Ay Yıl</w:t>
            </w:r>
            <w:r w:rsidRPr="00C26A07">
              <w:rPr>
                <w:rFonts w:cs="Gentium Plus"/>
                <w:sz w:val="19"/>
                <w:szCs w:val="19"/>
              </w:rPr>
              <w:t>. Erişim Adresi</w:t>
            </w:r>
          </w:p>
        </w:tc>
      </w:tr>
      <w:tr w:rsidR="005B582C" w:rsidRPr="00584276" w14:paraId="40F979E1" w14:textId="77777777" w:rsidTr="005B582C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6DD5292" w14:textId="77777777" w:rsidR="005B582C" w:rsidRPr="004C3904" w:rsidRDefault="005B582C" w:rsidP="005B582C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5098" w:type="dxa"/>
          </w:tcPr>
          <w:p w14:paraId="0D4A28BB" w14:textId="7D194C2B" w:rsidR="005B582C" w:rsidRPr="00BC6C42" w:rsidRDefault="005B582C" w:rsidP="005B582C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sz w:val="19"/>
                <w:szCs w:val="19"/>
              </w:rPr>
              <w:t xml:space="preserve">Fişek, Mehmet. </w:t>
            </w:r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Chair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for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Performing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the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Rituel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Prayers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of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Islam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to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People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Having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Physical</w:t>
            </w:r>
            <w:proofErr w:type="spellEnd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0B327C" w:rsidRPr="000B327C">
              <w:rPr>
                <w:rFonts w:cs="Gentium Plus"/>
                <w:i/>
                <w:iCs/>
                <w:sz w:val="19"/>
                <w:szCs w:val="19"/>
              </w:rPr>
              <w:t>Illnesses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. Patent. World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Intellectual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Property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B94BD6">
              <w:rPr>
                <w:rFonts w:cs="Gentium Plus"/>
                <w:sz w:val="19"/>
                <w:szCs w:val="19"/>
              </w:rPr>
              <w:t>Organization</w:t>
            </w:r>
            <w:proofErr w:type="spellEnd"/>
            <w:r w:rsidRPr="00B94BD6">
              <w:rPr>
                <w:rFonts w:cs="Gentium Plus"/>
                <w:sz w:val="19"/>
                <w:szCs w:val="19"/>
              </w:rPr>
              <w:t>, No. WO2014/011125</w:t>
            </w:r>
            <w:r>
              <w:rPr>
                <w:rFonts w:cs="Gentium Plus"/>
                <w:sz w:val="19"/>
                <w:szCs w:val="19"/>
              </w:rPr>
              <w:t xml:space="preserve">, Tarih </w:t>
            </w:r>
            <w:r w:rsidRPr="00B94BD6">
              <w:rPr>
                <w:rFonts w:cs="Gentium Plus"/>
                <w:sz w:val="19"/>
                <w:szCs w:val="19"/>
              </w:rPr>
              <w:t xml:space="preserve">16 </w:t>
            </w:r>
            <w:r w:rsidRPr="00BC6C42">
              <w:rPr>
                <w:rFonts w:cs="Gentium Plus"/>
                <w:sz w:val="19"/>
                <w:szCs w:val="19"/>
              </w:rPr>
              <w:t xml:space="preserve">Ocak 2014. </w:t>
            </w:r>
            <w:hyperlink r:id="rId229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patentscope.wipo.int/search/en/detail.jsf?docId=WO2014011125&amp;tab=PCTBIBLIO&amp;_cid=P22-K0LCW3-92000-1</w:t>
              </w:r>
            </w:hyperlink>
          </w:p>
          <w:p w14:paraId="45C8BCA2" w14:textId="6D7C197A" w:rsidR="005B582C" w:rsidRPr="00D56461" w:rsidRDefault="005B582C" w:rsidP="005B582C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6C42">
              <w:rPr>
                <w:rFonts w:cs="Gentium Plus"/>
                <w:sz w:val="19"/>
                <w:szCs w:val="19"/>
              </w:rPr>
              <w:t xml:space="preserve">Kaya, Adem. </w:t>
            </w:r>
            <w:r w:rsidRPr="00BC6C42">
              <w:rPr>
                <w:rFonts w:cs="Gentium Plus"/>
                <w:i/>
                <w:iCs/>
                <w:sz w:val="19"/>
                <w:szCs w:val="19"/>
              </w:rPr>
              <w:t>Eğitim Dokümanları İçin İçerik Sınıflandırma Sistemi ve Yöntemi</w:t>
            </w:r>
            <w:r w:rsidRPr="00BC6C42">
              <w:rPr>
                <w:rFonts w:cs="Gentium Plus"/>
                <w:sz w:val="19"/>
                <w:szCs w:val="19"/>
              </w:rPr>
              <w:t xml:space="preserve">. Patent. Türk Patent ve Marka Kurumu, No. 2019/07502, Tarih 17 Mayıs 2019. </w:t>
            </w:r>
            <w:hyperlink r:id="rId230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turkpatent.gov.tr/TURKPATENT</w:t>
              </w:r>
            </w:hyperlink>
          </w:p>
        </w:tc>
      </w:tr>
    </w:tbl>
    <w:p w14:paraId="329C7FB0" w14:textId="5F89D11C" w:rsidR="00BC2A04" w:rsidRDefault="00BC2A04" w:rsidP="003E02E1">
      <w:pPr>
        <w:pStyle w:val="Balk2"/>
        <w:numPr>
          <w:ilvl w:val="0"/>
          <w:numId w:val="62"/>
        </w:numPr>
      </w:pPr>
      <w:bookmarkStart w:id="487" w:name="_Toc37481024"/>
      <w:r>
        <w:t>Sosyal Medya</w:t>
      </w:r>
      <w:bookmarkEnd w:id="487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367"/>
        <w:gridCol w:w="6978"/>
      </w:tblGrid>
      <w:tr w:rsidR="00584276" w:rsidRPr="00584276" w14:paraId="2F71F27D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E80970" w14:textId="77777777" w:rsidR="00584276" w:rsidRPr="004C3904" w:rsidRDefault="0058427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996" w:type="dxa"/>
          </w:tcPr>
          <w:p w14:paraId="37BED804" w14:textId="6E24AF9B" w:rsidR="00584276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84276" w:rsidRPr="00C26A07">
              <w:rPr>
                <w:rFonts w:cs="Gentium Plus"/>
                <w:sz w:val="19"/>
                <w:szCs w:val="19"/>
              </w:rPr>
              <w:t xml:space="preserve">Kullanıcı </w:t>
            </w:r>
            <w:r w:rsidR="004950B4">
              <w:rPr>
                <w:rFonts w:cs="Gentium Plus"/>
                <w:sz w:val="19"/>
                <w:szCs w:val="19"/>
              </w:rPr>
              <w:t>Soya</w:t>
            </w:r>
            <w:r w:rsidR="00584276" w:rsidRPr="00C26A07">
              <w:rPr>
                <w:rFonts w:cs="Gentium Plus"/>
                <w:sz w:val="19"/>
                <w:szCs w:val="19"/>
              </w:rPr>
              <w:t xml:space="preserve">dı, </w:t>
            </w:r>
            <w:r w:rsidR="004950B4">
              <w:rPr>
                <w:rFonts w:cs="Gentium Plus"/>
                <w:sz w:val="19"/>
                <w:szCs w:val="19"/>
              </w:rPr>
              <w:t xml:space="preserve">Gönderi </w:t>
            </w:r>
            <w:r w:rsidR="00584276" w:rsidRPr="00C26A07">
              <w:rPr>
                <w:rFonts w:cs="Gentium Plus"/>
                <w:sz w:val="19"/>
                <w:szCs w:val="19"/>
              </w:rPr>
              <w:t>Günü Ayı Yılı).</w:t>
            </w:r>
          </w:p>
        </w:tc>
      </w:tr>
      <w:tr w:rsidR="00584276" w:rsidRPr="00584276" w14:paraId="4531575A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706181" w14:textId="77777777" w:rsidR="00584276" w:rsidRPr="004C3904" w:rsidRDefault="0058427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0F595F44" w14:textId="65F5605B" w:rsidR="0058427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84276" w:rsidRPr="00D56461">
              <w:rPr>
                <w:rFonts w:cs="Gentium Plus"/>
                <w:sz w:val="19"/>
                <w:szCs w:val="19"/>
              </w:rPr>
              <w:t xml:space="preserve">Demir, 12 </w:t>
            </w:r>
            <w:r w:rsidR="005E7A4A" w:rsidRPr="00D56461">
              <w:rPr>
                <w:rFonts w:cs="Gentium Plus"/>
                <w:sz w:val="19"/>
                <w:szCs w:val="19"/>
              </w:rPr>
              <w:t xml:space="preserve">Temmuz </w:t>
            </w:r>
            <w:r w:rsidR="00584276" w:rsidRPr="00D56461">
              <w:rPr>
                <w:rFonts w:cs="Gentium Plus"/>
                <w:sz w:val="19"/>
                <w:szCs w:val="19"/>
              </w:rPr>
              <w:t>2019).</w:t>
            </w:r>
          </w:p>
          <w:p w14:paraId="72A87F87" w14:textId="64842527" w:rsidR="0058427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84276" w:rsidRPr="00D56461">
              <w:rPr>
                <w:rFonts w:cs="Gentium Plus"/>
                <w:sz w:val="19"/>
                <w:szCs w:val="19"/>
              </w:rPr>
              <w:t xml:space="preserve">T.C. </w:t>
            </w:r>
            <w:r w:rsidR="004950B4">
              <w:rPr>
                <w:rFonts w:cs="Gentium Plus"/>
                <w:sz w:val="19"/>
                <w:szCs w:val="19"/>
              </w:rPr>
              <w:t>CB</w:t>
            </w:r>
            <w:r w:rsidR="00584276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7C7263">
              <w:rPr>
                <w:rFonts w:cs="Gentium Plus"/>
                <w:sz w:val="19"/>
                <w:szCs w:val="19"/>
              </w:rPr>
              <w:t>8</w:t>
            </w:r>
            <w:r w:rsidR="007C7263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7C7263">
              <w:rPr>
                <w:rFonts w:cs="Gentium Plus"/>
                <w:sz w:val="19"/>
                <w:szCs w:val="19"/>
              </w:rPr>
              <w:t>Eylül</w:t>
            </w:r>
            <w:r w:rsidR="007C7263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584276" w:rsidRPr="00D56461">
              <w:rPr>
                <w:rFonts w:cs="Gentium Plus"/>
                <w:sz w:val="19"/>
                <w:szCs w:val="19"/>
              </w:rPr>
              <w:t xml:space="preserve">2019). </w:t>
            </w:r>
          </w:p>
        </w:tc>
      </w:tr>
      <w:tr w:rsidR="00005E9E" w:rsidRPr="00584276" w14:paraId="228BE212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0F0F489" w14:textId="77777777" w:rsidR="00005E9E" w:rsidRPr="004C3904" w:rsidRDefault="00005E9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96" w:type="dxa"/>
          </w:tcPr>
          <w:p w14:paraId="06E1E146" w14:textId="0BA65363" w:rsidR="00005E9E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005E9E" w:rsidRPr="00C26A07">
              <w:rPr>
                <w:rFonts w:cs="Gentium Plus"/>
                <w:sz w:val="19"/>
                <w:szCs w:val="19"/>
              </w:rPr>
              <w:t xml:space="preserve">Kullanıcı </w:t>
            </w:r>
            <w:r w:rsidR="004950B4">
              <w:rPr>
                <w:rFonts w:cs="Gentium Plus"/>
                <w:sz w:val="19"/>
                <w:szCs w:val="19"/>
              </w:rPr>
              <w:t>Soya</w:t>
            </w:r>
            <w:r w:rsidR="00005E9E" w:rsidRPr="00C26A07">
              <w:rPr>
                <w:rFonts w:cs="Gentium Plus"/>
                <w:sz w:val="19"/>
                <w:szCs w:val="19"/>
              </w:rPr>
              <w:t xml:space="preserve">dı, </w:t>
            </w:r>
            <w:r w:rsidR="004950B4">
              <w:rPr>
                <w:rFonts w:cs="Gentium Plus"/>
                <w:sz w:val="19"/>
                <w:szCs w:val="19"/>
              </w:rPr>
              <w:t xml:space="preserve">Gönderi </w:t>
            </w:r>
            <w:r w:rsidR="00005E9E" w:rsidRPr="00C26A07">
              <w:rPr>
                <w:rFonts w:cs="Gentium Plus"/>
                <w:sz w:val="19"/>
                <w:szCs w:val="19"/>
              </w:rPr>
              <w:t>Günü Ayı Yılı).</w:t>
            </w:r>
          </w:p>
        </w:tc>
      </w:tr>
      <w:tr w:rsidR="00005E9E" w:rsidRPr="00584276" w14:paraId="7B07D4AC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B6C8362" w14:textId="77777777" w:rsidR="00005E9E" w:rsidRPr="004C3904" w:rsidRDefault="00005E9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073AAC2E" w14:textId="5202F70D" w:rsidR="00005E9E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005E9E" w:rsidRPr="00D56461">
              <w:rPr>
                <w:rFonts w:cs="Gentium Plus"/>
                <w:sz w:val="19"/>
                <w:szCs w:val="19"/>
              </w:rPr>
              <w:t xml:space="preserve">Demir, 12 </w:t>
            </w:r>
            <w:r w:rsidR="005E7A4A" w:rsidRPr="00D56461">
              <w:rPr>
                <w:rFonts w:cs="Gentium Plus"/>
                <w:sz w:val="19"/>
                <w:szCs w:val="19"/>
              </w:rPr>
              <w:t xml:space="preserve">Temmuz </w:t>
            </w:r>
            <w:r w:rsidR="00005E9E" w:rsidRPr="00D56461">
              <w:rPr>
                <w:rFonts w:cs="Gentium Plus"/>
                <w:sz w:val="19"/>
                <w:szCs w:val="19"/>
              </w:rPr>
              <w:t>2019).</w:t>
            </w:r>
          </w:p>
          <w:p w14:paraId="41E4A12B" w14:textId="2B687C88" w:rsidR="00005E9E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005E9E" w:rsidRPr="00D56461">
              <w:rPr>
                <w:rFonts w:cs="Gentium Plus"/>
                <w:sz w:val="19"/>
                <w:szCs w:val="19"/>
              </w:rPr>
              <w:t xml:space="preserve">T.C. </w:t>
            </w:r>
            <w:r w:rsidR="004950B4">
              <w:rPr>
                <w:rFonts w:cs="Gentium Plus"/>
                <w:sz w:val="19"/>
                <w:szCs w:val="19"/>
              </w:rPr>
              <w:t>CB</w:t>
            </w:r>
            <w:r w:rsidR="00005E9E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7C7263">
              <w:rPr>
                <w:rFonts w:cs="Gentium Plus"/>
                <w:sz w:val="19"/>
                <w:szCs w:val="19"/>
              </w:rPr>
              <w:t>8</w:t>
            </w:r>
            <w:r w:rsidR="007C7263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7C7263">
              <w:rPr>
                <w:rFonts w:cs="Gentium Plus"/>
                <w:sz w:val="19"/>
                <w:szCs w:val="19"/>
              </w:rPr>
              <w:t>Eylül</w:t>
            </w:r>
            <w:r w:rsidR="007C7263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005E9E" w:rsidRPr="00D56461">
              <w:rPr>
                <w:rFonts w:cs="Gentium Plus"/>
                <w:sz w:val="19"/>
                <w:szCs w:val="19"/>
              </w:rPr>
              <w:t xml:space="preserve">2019). </w:t>
            </w:r>
          </w:p>
        </w:tc>
      </w:tr>
      <w:tr w:rsidR="00584276" w:rsidRPr="00584276" w14:paraId="2CCC46E7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676B375" w14:textId="77777777" w:rsidR="00584276" w:rsidRPr="004C3904" w:rsidRDefault="0058427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96" w:type="dxa"/>
          </w:tcPr>
          <w:p w14:paraId="42CF7BC7" w14:textId="6C2BDF58" w:rsidR="00584276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005E9E" w:rsidRPr="00C26A07">
              <w:rPr>
                <w:rFonts w:cs="Gentium Plus"/>
                <w:sz w:val="19"/>
                <w:szCs w:val="19"/>
              </w:rPr>
              <w:t xml:space="preserve">Kullanıcı </w:t>
            </w:r>
            <w:r w:rsidR="004950B4">
              <w:rPr>
                <w:rFonts w:cs="Gentium Plus"/>
                <w:sz w:val="19"/>
                <w:szCs w:val="19"/>
              </w:rPr>
              <w:t>Soyadı</w:t>
            </w:r>
            <w:r w:rsidR="00005E9E" w:rsidRPr="00C26A07">
              <w:rPr>
                <w:rFonts w:cs="Gentium Plus"/>
                <w:sz w:val="19"/>
                <w:szCs w:val="19"/>
              </w:rPr>
              <w:t xml:space="preserve">, </w:t>
            </w:r>
            <w:r w:rsidR="004950B4">
              <w:rPr>
                <w:rFonts w:cs="Gentium Plus"/>
                <w:sz w:val="19"/>
                <w:szCs w:val="19"/>
              </w:rPr>
              <w:t xml:space="preserve">Gönderi </w:t>
            </w:r>
            <w:r w:rsidR="00005E9E" w:rsidRPr="00C26A07">
              <w:rPr>
                <w:rFonts w:cs="Gentium Plus"/>
                <w:sz w:val="19"/>
                <w:szCs w:val="19"/>
              </w:rPr>
              <w:t>Günü Ayı Yılı</w:t>
            </w:r>
            <w:r w:rsidR="00584276" w:rsidRPr="00C26A07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584276" w:rsidRPr="00584276" w14:paraId="13723DD4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3C8DBF1" w14:textId="77777777" w:rsidR="00584276" w:rsidRPr="004C3904" w:rsidRDefault="0058427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3BAA8617" w14:textId="021732F0" w:rsidR="0058427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84276" w:rsidRPr="00D56461">
              <w:rPr>
                <w:rFonts w:cs="Gentium Plus"/>
                <w:sz w:val="19"/>
                <w:szCs w:val="19"/>
              </w:rPr>
              <w:t>Demir, 12 Temmuz 201</w:t>
            </w:r>
            <w:r w:rsidR="00287A9F">
              <w:rPr>
                <w:rFonts w:cs="Gentium Plus"/>
                <w:sz w:val="19"/>
                <w:szCs w:val="19"/>
              </w:rPr>
              <w:t>9</w:t>
            </w:r>
            <w:r w:rsidR="00584276" w:rsidRPr="00D56461">
              <w:rPr>
                <w:rFonts w:cs="Gentium Plus"/>
                <w:sz w:val="19"/>
                <w:szCs w:val="19"/>
              </w:rPr>
              <w:t>).</w:t>
            </w:r>
          </w:p>
          <w:p w14:paraId="17E6FC85" w14:textId="0B61B891" w:rsidR="00584276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584276" w:rsidRPr="00D56461">
              <w:rPr>
                <w:rFonts w:cs="Gentium Plus"/>
                <w:sz w:val="19"/>
                <w:szCs w:val="19"/>
              </w:rPr>
              <w:t xml:space="preserve">T.C. </w:t>
            </w:r>
            <w:r w:rsidR="004950B4">
              <w:rPr>
                <w:rFonts w:cs="Gentium Plus"/>
                <w:sz w:val="19"/>
                <w:szCs w:val="19"/>
              </w:rPr>
              <w:t>CB</w:t>
            </w:r>
            <w:r w:rsidR="00584276" w:rsidRPr="00D56461">
              <w:rPr>
                <w:rFonts w:cs="Gentium Plus"/>
                <w:sz w:val="19"/>
                <w:szCs w:val="19"/>
              </w:rPr>
              <w:t xml:space="preserve">, </w:t>
            </w:r>
            <w:r w:rsidR="007C7263">
              <w:rPr>
                <w:rFonts w:cs="Gentium Plus"/>
                <w:sz w:val="19"/>
                <w:szCs w:val="19"/>
              </w:rPr>
              <w:t>8</w:t>
            </w:r>
            <w:r w:rsidR="00584276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7C7263">
              <w:rPr>
                <w:rFonts w:cs="Gentium Plus"/>
                <w:sz w:val="19"/>
                <w:szCs w:val="19"/>
              </w:rPr>
              <w:t>Eylül</w:t>
            </w:r>
            <w:r w:rsidR="00584276" w:rsidRPr="00D56461">
              <w:rPr>
                <w:rFonts w:cs="Gentium Plus"/>
                <w:sz w:val="19"/>
                <w:szCs w:val="19"/>
              </w:rPr>
              <w:t xml:space="preserve"> 2019).</w:t>
            </w:r>
          </w:p>
        </w:tc>
      </w:tr>
      <w:tr w:rsidR="00005E9E" w:rsidRPr="00584276" w14:paraId="6F4AC3F4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BABABF" w14:textId="77777777" w:rsidR="00005E9E" w:rsidRPr="004C3904" w:rsidRDefault="00005E9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96" w:type="dxa"/>
          </w:tcPr>
          <w:p w14:paraId="369AE4DD" w14:textId="202C6B5A" w:rsidR="00005E9E" w:rsidRPr="00C26A07" w:rsidRDefault="00005E9E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 xml:space="preserve">Kullanıcı </w:t>
            </w:r>
            <w:r w:rsidR="004950B4">
              <w:rPr>
                <w:rFonts w:cs="Gentium Plus"/>
                <w:sz w:val="19"/>
                <w:szCs w:val="19"/>
              </w:rPr>
              <w:t xml:space="preserve">Soyadı, </w:t>
            </w:r>
            <w:r w:rsidRPr="00C26A07">
              <w:rPr>
                <w:rFonts w:cs="Gentium Plus"/>
                <w:sz w:val="19"/>
                <w:szCs w:val="19"/>
              </w:rPr>
              <w:t xml:space="preserve">Adı. “Gönderi Adı” (Sosyal Medya İletisi). Gönderi Günü Ayı Yılı, </w:t>
            </w:r>
            <w:proofErr w:type="spellStart"/>
            <w:r w:rsidRPr="00C26A07">
              <w:rPr>
                <w:rFonts w:cs="Gentium Plus"/>
                <w:sz w:val="19"/>
                <w:szCs w:val="19"/>
              </w:rPr>
              <w:t>Saat:Dakika</w:t>
            </w:r>
            <w:proofErr w:type="spellEnd"/>
            <w:r w:rsidRPr="00C26A07">
              <w:rPr>
                <w:rFonts w:cs="Gentium Plus"/>
                <w:sz w:val="19"/>
                <w:szCs w:val="19"/>
              </w:rPr>
              <w:t xml:space="preserve">. 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>Sosyal Medya Adı</w:t>
            </w:r>
            <w:r w:rsidRPr="00C26A07">
              <w:rPr>
                <w:rFonts w:cs="Gentium Plus"/>
                <w:sz w:val="19"/>
                <w:szCs w:val="19"/>
              </w:rPr>
              <w:t xml:space="preserve">. Erişim Gün Ay Yıl. Erişim Adresi </w:t>
            </w:r>
          </w:p>
        </w:tc>
      </w:tr>
      <w:tr w:rsidR="00005E9E" w:rsidRPr="00584276" w14:paraId="44508B7E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24C6765" w14:textId="77777777" w:rsidR="00005E9E" w:rsidRPr="004C3904" w:rsidRDefault="00005E9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96" w:type="dxa"/>
          </w:tcPr>
          <w:p w14:paraId="093887A9" w14:textId="59B849EC" w:rsidR="00005E9E" w:rsidRPr="00D56461" w:rsidRDefault="00005E9E" w:rsidP="00EC6D8D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000000" w:themeColor="text1"/>
                <w:sz w:val="19"/>
                <w:szCs w:val="19"/>
                <w:u w:val="none"/>
              </w:rPr>
            </w:pP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Demir, Abdullah. “İSNAD yaygınlaşıyor”. </w:t>
            </w:r>
            <w:r w:rsidR="007C7263">
              <w:rPr>
                <w:rFonts w:cs="Gentium Plus"/>
                <w:i/>
                <w:iCs/>
                <w:sz w:val="19"/>
                <w:szCs w:val="19"/>
              </w:rPr>
              <w:t>Facebook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.</w:t>
            </w:r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12 Mart 2019, 20:30. Erişim 12 Temmuz 2019.  </w:t>
            </w:r>
            <w:hyperlink r:id="rId231" w:history="1">
              <w:r w:rsidRPr="00D56461">
                <w:rPr>
                  <w:rStyle w:val="Kpr"/>
                  <w:rFonts w:cs="Gentium Plus"/>
                  <w:color w:val="000000" w:themeColor="text1"/>
                  <w:sz w:val="19"/>
                  <w:szCs w:val="19"/>
                  <w:u w:val="none"/>
                </w:rPr>
                <w:t>https://www.facebook.com/seherberat/posts/10218523255423323</w:t>
              </w:r>
            </w:hyperlink>
          </w:p>
          <w:p w14:paraId="4900F1FE" w14:textId="4D76DF80" w:rsidR="00005E9E" w:rsidRPr="00D56461" w:rsidRDefault="004950B4" w:rsidP="007C7263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color w:val="000000" w:themeColor="text1"/>
                <w:sz w:val="19"/>
                <w:szCs w:val="19"/>
              </w:rPr>
              <w:t xml:space="preserve">T.C. CB, 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>T.C. Cumhurbaşkanlığı. “</w:t>
            </w:r>
            <w:r w:rsidR="007C7263" w:rsidRPr="007C7263">
              <w:rPr>
                <w:rFonts w:cs="Gentium Plus"/>
                <w:color w:val="000000" w:themeColor="text1"/>
                <w:sz w:val="19"/>
                <w:szCs w:val="19"/>
              </w:rPr>
              <w:t>2019-2020 eğitim öğretim yılında öğretmenlerimiz ve öğrencilerimiz … diliyoruz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”. </w:t>
            </w:r>
            <w:proofErr w:type="spellStart"/>
            <w:r w:rsidR="00005E9E"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Twitter</w:t>
            </w:r>
            <w:proofErr w:type="spellEnd"/>
            <w:r w:rsidR="00005E9E"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.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 w:rsidR="007C7263">
              <w:rPr>
                <w:rFonts w:cs="Gentium Plus"/>
                <w:color w:val="000000" w:themeColor="text1"/>
                <w:sz w:val="19"/>
                <w:szCs w:val="19"/>
              </w:rPr>
              <w:t>8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 w:rsidR="007C7263">
              <w:rPr>
                <w:rFonts w:cs="Gentium Plus"/>
                <w:color w:val="000000" w:themeColor="text1"/>
                <w:sz w:val="19"/>
                <w:szCs w:val="19"/>
              </w:rPr>
              <w:t xml:space="preserve">Eylül 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2019, </w:t>
            </w:r>
            <w:r w:rsidR="007C7263">
              <w:rPr>
                <w:rFonts w:cs="Gentium Plus"/>
                <w:color w:val="000000" w:themeColor="text1"/>
                <w:sz w:val="19"/>
                <w:szCs w:val="19"/>
              </w:rPr>
              <w:t>23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>:</w:t>
            </w:r>
            <w:r w:rsidR="007C7263">
              <w:rPr>
                <w:rFonts w:cs="Gentium Plus"/>
                <w:color w:val="000000" w:themeColor="text1"/>
                <w:sz w:val="19"/>
                <w:szCs w:val="19"/>
              </w:rPr>
              <w:t>32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Erişim </w:t>
            </w:r>
            <w:r w:rsidR="007C7263">
              <w:rPr>
                <w:rFonts w:cs="Gentium Plus"/>
                <w:color w:val="000000" w:themeColor="text1"/>
                <w:sz w:val="19"/>
                <w:szCs w:val="19"/>
              </w:rPr>
              <w:t>9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</w:t>
            </w:r>
            <w:r w:rsidR="007C7263">
              <w:rPr>
                <w:rFonts w:cs="Gentium Plus"/>
                <w:color w:val="000000" w:themeColor="text1"/>
                <w:sz w:val="19"/>
                <w:szCs w:val="19"/>
              </w:rPr>
              <w:t xml:space="preserve">Eylül </w:t>
            </w:r>
            <w:r w:rsidR="00005E9E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2019. </w:t>
            </w:r>
            <w:hyperlink r:id="rId232" w:history="1">
              <w:r w:rsidR="007C7263"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twitter.com/tcbestepe/status/1170948112367665153</w:t>
              </w:r>
            </w:hyperlink>
          </w:p>
        </w:tc>
      </w:tr>
    </w:tbl>
    <w:p w14:paraId="69BC5EFB" w14:textId="4F447475" w:rsidR="007B7227" w:rsidRPr="00694F90" w:rsidRDefault="007B7227" w:rsidP="003E02E1">
      <w:pPr>
        <w:pStyle w:val="Balk2"/>
        <w:numPr>
          <w:ilvl w:val="0"/>
          <w:numId w:val="62"/>
        </w:numPr>
      </w:pPr>
      <w:bookmarkStart w:id="488" w:name="_Toc37481025"/>
      <w:r w:rsidRPr="00694F90">
        <w:t>Film</w:t>
      </w:r>
      <w:bookmarkEnd w:id="488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F9222E" w:rsidRPr="001C6572" w14:paraId="19D314B1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2E7E5FA" w14:textId="77777777" w:rsidR="00F9222E" w:rsidRPr="009D3D3F" w:rsidRDefault="00F9222E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9D3D3F">
              <w:rPr>
                <w:sz w:val="17"/>
                <w:szCs w:val="17"/>
              </w:rPr>
              <w:t>İlk Geçtiği Yerde</w:t>
            </w:r>
          </w:p>
        </w:tc>
        <w:tc>
          <w:tcPr>
            <w:tcW w:w="4808" w:type="dxa"/>
          </w:tcPr>
          <w:p w14:paraId="256E76DF" w14:textId="7C07F30F" w:rsidR="00F9222E" w:rsidRPr="009D3D3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2E225C" w:rsidRPr="009D3D3F">
              <w:rPr>
                <w:rFonts w:cs="Gentium Plus"/>
                <w:sz w:val="17"/>
                <w:szCs w:val="17"/>
              </w:rPr>
              <w:t>Yönetmen Soyadı, Yapım Yılı).</w:t>
            </w:r>
          </w:p>
        </w:tc>
      </w:tr>
      <w:tr w:rsidR="00F9222E" w:rsidRPr="001C6572" w14:paraId="4CDE0389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1CD8F4F" w14:textId="77777777" w:rsidR="00F9222E" w:rsidRPr="009D3D3F" w:rsidRDefault="00F9222E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9D3D3F">
              <w:rPr>
                <w:sz w:val="17"/>
                <w:szCs w:val="17"/>
              </w:rPr>
              <w:t>Örnek</w:t>
            </w:r>
          </w:p>
        </w:tc>
        <w:tc>
          <w:tcPr>
            <w:tcW w:w="4808" w:type="dxa"/>
          </w:tcPr>
          <w:p w14:paraId="55FFAEB4" w14:textId="400DA496" w:rsidR="00F9222E" w:rsidRPr="009D3D3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proofErr w:type="spellStart"/>
            <w:r w:rsidR="002E225C" w:rsidRPr="009D3D3F">
              <w:rPr>
                <w:rFonts w:cs="Gentium Plus"/>
                <w:sz w:val="17"/>
                <w:szCs w:val="17"/>
              </w:rPr>
              <w:t>Darabont</w:t>
            </w:r>
            <w:proofErr w:type="spellEnd"/>
            <w:r w:rsidR="002E225C" w:rsidRPr="009D3D3F">
              <w:rPr>
                <w:rFonts w:cs="Gentium Plus"/>
                <w:sz w:val="17"/>
                <w:szCs w:val="17"/>
              </w:rPr>
              <w:t>, 1995).</w:t>
            </w:r>
          </w:p>
        </w:tc>
      </w:tr>
      <w:tr w:rsidR="001C6572" w:rsidRPr="001C6572" w14:paraId="32B2B26B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C3A77EE" w14:textId="77777777" w:rsidR="001C6572" w:rsidRPr="009D3D3F" w:rsidRDefault="001C6572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9D3D3F">
              <w:rPr>
                <w:sz w:val="17"/>
                <w:szCs w:val="17"/>
              </w:rPr>
              <w:t>Sonraki Geçtiği Yerde</w:t>
            </w:r>
          </w:p>
        </w:tc>
        <w:tc>
          <w:tcPr>
            <w:tcW w:w="4808" w:type="dxa"/>
          </w:tcPr>
          <w:p w14:paraId="6A17EB81" w14:textId="6CDAC5F0" w:rsidR="001C6572" w:rsidRPr="009D3D3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r w:rsidR="001C6572" w:rsidRPr="009D3D3F">
              <w:rPr>
                <w:rFonts w:cs="Gentium Plus"/>
                <w:sz w:val="17"/>
                <w:szCs w:val="17"/>
              </w:rPr>
              <w:t>Yönetmen Soyadı, Yapım Yılı).</w:t>
            </w:r>
          </w:p>
        </w:tc>
      </w:tr>
      <w:tr w:rsidR="001C6572" w:rsidRPr="001C6572" w14:paraId="5DCC2378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7384B2" w14:textId="77777777" w:rsidR="001C6572" w:rsidRPr="009D3D3F" w:rsidRDefault="001C6572" w:rsidP="00B06B24">
            <w:pPr>
              <w:pStyle w:val="RenkliMetin"/>
              <w:spacing w:before="0"/>
              <w:ind w:firstLine="0"/>
              <w:rPr>
                <w:sz w:val="17"/>
                <w:szCs w:val="17"/>
              </w:rPr>
            </w:pPr>
            <w:r w:rsidRPr="009D3D3F">
              <w:rPr>
                <w:sz w:val="17"/>
                <w:szCs w:val="17"/>
              </w:rPr>
              <w:t>Örnek</w:t>
            </w:r>
          </w:p>
        </w:tc>
        <w:tc>
          <w:tcPr>
            <w:tcW w:w="4808" w:type="dxa"/>
          </w:tcPr>
          <w:p w14:paraId="46B661A0" w14:textId="3574E548" w:rsidR="001C6572" w:rsidRPr="009D3D3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>
              <w:rPr>
                <w:rFonts w:cs="Gentium Plus"/>
                <w:sz w:val="17"/>
                <w:szCs w:val="17"/>
              </w:rPr>
              <w:t>... (</w:t>
            </w:r>
            <w:proofErr w:type="spellStart"/>
            <w:r w:rsidR="001C6572" w:rsidRPr="009D3D3F">
              <w:rPr>
                <w:rFonts w:cs="Gentium Plus"/>
                <w:sz w:val="17"/>
                <w:szCs w:val="17"/>
              </w:rPr>
              <w:t>Darabont</w:t>
            </w:r>
            <w:proofErr w:type="spellEnd"/>
            <w:r w:rsidR="001C6572" w:rsidRPr="009D3D3F">
              <w:rPr>
                <w:rFonts w:cs="Gentium Plus"/>
                <w:sz w:val="17"/>
                <w:szCs w:val="17"/>
              </w:rPr>
              <w:t>, 1995).</w:t>
            </w:r>
          </w:p>
        </w:tc>
      </w:tr>
      <w:tr w:rsidR="00F9222E" w:rsidRPr="001C6572" w14:paraId="56A0EA82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B79A575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04CD64CE" w14:textId="155E319D" w:rsidR="00F9222E" w:rsidRPr="009D3D3F" w:rsidRDefault="004D50C3" w:rsidP="00FA295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2E225C" w:rsidRPr="009D3D3F">
              <w:rPr>
                <w:rFonts w:cs="Gentium Plus"/>
                <w:sz w:val="18"/>
                <w:szCs w:val="18"/>
              </w:rPr>
              <w:t xml:space="preserve">Yönetmen Soyadı, Yapım Yılı, Atıf Yapılan </w:t>
            </w:r>
            <w:proofErr w:type="spellStart"/>
            <w:r w:rsidR="00691CF9" w:rsidRPr="009D3D3F">
              <w:rPr>
                <w:rFonts w:cs="Gentium Plus"/>
                <w:sz w:val="18"/>
                <w:szCs w:val="18"/>
              </w:rPr>
              <w:t>Saat:</w:t>
            </w:r>
            <w:r w:rsidR="002E225C" w:rsidRPr="009D3D3F">
              <w:rPr>
                <w:rFonts w:cs="Gentium Plus"/>
                <w:sz w:val="18"/>
                <w:szCs w:val="18"/>
              </w:rPr>
              <w:t>Dakika:Saniye-</w:t>
            </w:r>
            <w:r w:rsidR="00691CF9" w:rsidRPr="009D3D3F">
              <w:rPr>
                <w:rFonts w:cs="Gentium Plus"/>
                <w:sz w:val="18"/>
                <w:szCs w:val="18"/>
              </w:rPr>
              <w:t>Saat:</w:t>
            </w:r>
            <w:r w:rsidR="002E225C" w:rsidRPr="009D3D3F">
              <w:rPr>
                <w:rFonts w:cs="Gentium Plus"/>
                <w:sz w:val="18"/>
                <w:szCs w:val="18"/>
              </w:rPr>
              <w:t>Dakika:Saniye</w:t>
            </w:r>
            <w:proofErr w:type="spellEnd"/>
            <w:r w:rsidR="002E225C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F9222E" w:rsidRPr="001C6572" w14:paraId="07E1C699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651557D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9499B91" w14:textId="3A48C445" w:rsidR="00F9222E" w:rsidRPr="009D3D3F" w:rsidRDefault="004D50C3" w:rsidP="00FA295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2E225C" w:rsidRPr="009D3D3F">
              <w:rPr>
                <w:rFonts w:cs="Gentium Plus"/>
                <w:sz w:val="18"/>
                <w:szCs w:val="18"/>
              </w:rPr>
              <w:t>Darabont</w:t>
            </w:r>
            <w:proofErr w:type="spellEnd"/>
            <w:r w:rsidR="002E225C" w:rsidRPr="009D3D3F">
              <w:rPr>
                <w:rFonts w:cs="Gentium Plus"/>
                <w:sz w:val="18"/>
                <w:szCs w:val="18"/>
              </w:rPr>
              <w:t xml:space="preserve">, 1995, </w:t>
            </w:r>
            <w:r w:rsidR="00691CF9" w:rsidRPr="009D3D3F">
              <w:rPr>
                <w:rFonts w:cs="Gentium Plus"/>
                <w:sz w:val="18"/>
                <w:szCs w:val="18"/>
              </w:rPr>
              <w:t>01:</w:t>
            </w:r>
            <w:r w:rsidR="002E225C" w:rsidRPr="009D3D3F">
              <w:rPr>
                <w:rFonts w:cs="Gentium Plus"/>
                <w:sz w:val="18"/>
                <w:szCs w:val="18"/>
              </w:rPr>
              <w:t>11:10-</w:t>
            </w:r>
            <w:r w:rsidR="00691CF9" w:rsidRPr="009D3D3F">
              <w:rPr>
                <w:rFonts w:cs="Gentium Plus"/>
                <w:sz w:val="18"/>
                <w:szCs w:val="18"/>
              </w:rPr>
              <w:t>01:</w:t>
            </w:r>
            <w:r w:rsidR="002E225C" w:rsidRPr="009D3D3F">
              <w:rPr>
                <w:rFonts w:cs="Gentium Plus"/>
                <w:sz w:val="18"/>
                <w:szCs w:val="18"/>
              </w:rPr>
              <w:t>15:15</w:t>
            </w:r>
            <w:r w:rsidR="009D4495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1C6572" w:rsidRPr="001C6572" w14:paraId="3410DEFD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B8C828B" w14:textId="77777777" w:rsidR="001C6572" w:rsidRPr="004C3904" w:rsidRDefault="001C657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5878F9B8" w14:textId="1F2AE2CB" w:rsidR="001C6572" w:rsidRPr="009D3D3F" w:rsidRDefault="001C6572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>Yönetmen Soyadı, Adı.</w:t>
            </w:r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Film Adı </w:t>
            </w:r>
            <w:r w:rsidR="00C14763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[</w:t>
            </w:r>
            <w:r w:rsidRPr="009D3D3F">
              <w:rPr>
                <w:rFonts w:cs="Gentium Plus"/>
                <w:sz w:val="18"/>
                <w:szCs w:val="18"/>
              </w:rPr>
              <w:t>varsa</w:t>
            </w:r>
            <w:r w:rsidRPr="009D3D3F">
              <w:rPr>
                <w:rFonts w:cs="Gentium Plus"/>
                <w:i/>
                <w:iCs/>
                <w:sz w:val="18"/>
                <w:szCs w:val="18"/>
              </w:rPr>
              <w:t xml:space="preserve"> Çeviri Adı</w:t>
            </w:r>
            <w:r w:rsidR="00C14763">
              <w:rPr>
                <w:rFonts w:cs="Gentium Plus"/>
                <w:i/>
                <w:iCs/>
                <w:sz w:val="18"/>
                <w:szCs w:val="18"/>
              </w:rPr>
              <w:t>]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 (Film, Yapım Yılı). IMDB Adresi</w:t>
            </w:r>
          </w:p>
        </w:tc>
      </w:tr>
      <w:tr w:rsidR="001C6572" w:rsidRPr="001C6572" w14:paraId="4B5414B8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6474CE8" w14:textId="77777777" w:rsidR="001C6572" w:rsidRPr="004C3904" w:rsidRDefault="001C657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85E0E36" w14:textId="7923BAA3" w:rsidR="001C6572" w:rsidRPr="009D3D3F" w:rsidRDefault="001C65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>Darabont</w:t>
            </w:r>
            <w:proofErr w:type="spellEnd"/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, Frank. </w:t>
            </w:r>
            <w:proofErr w:type="spellStart"/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The</w:t>
            </w:r>
            <w:proofErr w:type="spellEnd"/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Shawshank</w:t>
            </w:r>
            <w:proofErr w:type="spellEnd"/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Redemption</w:t>
            </w:r>
            <w:proofErr w:type="spellEnd"/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[Esaretin Bedeli]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 (Film, 1995). </w:t>
            </w:r>
            <w:hyperlink r:id="rId233" w:history="1">
              <w:r w:rsidRPr="009D3D3F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://www.imdb.com/title/tt0111161</w:t>
              </w:r>
            </w:hyperlink>
          </w:p>
        </w:tc>
      </w:tr>
    </w:tbl>
    <w:p w14:paraId="371B4406" w14:textId="59434019" w:rsidR="00974854" w:rsidRPr="00694F90" w:rsidRDefault="00974854" w:rsidP="003E02E1">
      <w:pPr>
        <w:pStyle w:val="Balk2"/>
        <w:numPr>
          <w:ilvl w:val="0"/>
          <w:numId w:val="62"/>
        </w:numPr>
      </w:pPr>
      <w:bookmarkStart w:id="489" w:name="_Toc37481026"/>
      <w:r w:rsidRPr="00694F90">
        <w:t xml:space="preserve">TV </w:t>
      </w:r>
      <w:r w:rsidR="006525D4" w:rsidRPr="00694F90">
        <w:t>Yayını</w:t>
      </w:r>
      <w:bookmarkEnd w:id="489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F9222E" w:rsidRPr="001C6572" w14:paraId="764D811A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46CE3D2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808" w:type="dxa"/>
          </w:tcPr>
          <w:p w14:paraId="506CBAF7" w14:textId="1819B1EB" w:rsidR="00F9222E" w:rsidRPr="009D3D3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661A4E" w:rsidRPr="009D3D3F">
              <w:rPr>
                <w:rFonts w:cs="Gentium Plus"/>
                <w:sz w:val="18"/>
                <w:szCs w:val="18"/>
              </w:rPr>
              <w:t xml:space="preserve">Yapımcı veya </w:t>
            </w:r>
            <w:r w:rsidR="00122DB2" w:rsidRPr="009D3D3F">
              <w:rPr>
                <w:rFonts w:cs="Gentium Plus"/>
                <w:sz w:val="18"/>
                <w:szCs w:val="18"/>
              </w:rPr>
              <w:t>Sunucunun</w:t>
            </w:r>
            <w:r w:rsidR="00661A4E" w:rsidRPr="009D3D3F">
              <w:rPr>
                <w:rFonts w:cs="Gentium Plus"/>
                <w:sz w:val="18"/>
                <w:szCs w:val="18"/>
              </w:rPr>
              <w:t xml:space="preserve"> Soyadı, </w:t>
            </w:r>
            <w:r w:rsidR="004950B4" w:rsidRPr="004950B4">
              <w:rPr>
                <w:rFonts w:cs="Gentium Plus"/>
                <w:sz w:val="18"/>
                <w:szCs w:val="18"/>
              </w:rPr>
              <w:t>Yayın Günü Ayı Yılı</w:t>
            </w:r>
            <w:r w:rsidR="00661A4E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F9222E" w:rsidRPr="001C6572" w14:paraId="75F1C8E5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65EA774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484ABAEC" w14:textId="0C35A57B" w:rsidR="00F9222E" w:rsidRPr="009D3D3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661A4E" w:rsidRPr="009D3D3F">
              <w:rPr>
                <w:rFonts w:cs="Gentium Plus"/>
                <w:sz w:val="18"/>
                <w:szCs w:val="18"/>
              </w:rPr>
              <w:t>Üçer,</w:t>
            </w:r>
            <w:r w:rsidR="00B434C0">
              <w:rPr>
                <w:rFonts w:cs="Gentium Plus"/>
                <w:sz w:val="18"/>
                <w:szCs w:val="18"/>
              </w:rPr>
              <w:t xml:space="preserve"> </w:t>
            </w:r>
            <w:r w:rsidR="00661A4E" w:rsidRPr="009D3D3F">
              <w:rPr>
                <w:rFonts w:cs="Gentium Plus"/>
                <w:sz w:val="18"/>
                <w:szCs w:val="18"/>
              </w:rPr>
              <w:t>06 Temmuz 2019</w:t>
            </w:r>
            <w:r w:rsidR="0003229B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AD2496" w:rsidRPr="001C6572" w14:paraId="73DE1184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7B4FF3D" w14:textId="77777777" w:rsidR="00AD2496" w:rsidRPr="004C3904" w:rsidRDefault="00AD249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55B09F5A" w14:textId="605AFDB2" w:rsidR="00AD2496" w:rsidRPr="009D3D3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AD2496" w:rsidRPr="009D3D3F">
              <w:rPr>
                <w:rFonts w:cs="Gentium Plus"/>
                <w:sz w:val="18"/>
                <w:szCs w:val="18"/>
              </w:rPr>
              <w:t xml:space="preserve">Yapımcı veya Sunucunun Soyadı, </w:t>
            </w:r>
            <w:r w:rsidR="004950B4" w:rsidRPr="004950B4">
              <w:rPr>
                <w:rFonts w:cs="Gentium Plus"/>
                <w:sz w:val="18"/>
                <w:szCs w:val="18"/>
              </w:rPr>
              <w:t>Yayın Günü Ayı Yılı</w:t>
            </w:r>
            <w:r w:rsidR="00AD2496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AD2496" w:rsidRPr="001C6572" w14:paraId="347F1D74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952DC48" w14:textId="77777777" w:rsidR="00AD2496" w:rsidRPr="004C3904" w:rsidRDefault="00AD2496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AD97C36" w14:textId="6E265EA9" w:rsidR="00AD2496" w:rsidRPr="009D3D3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AD2496" w:rsidRPr="009D3D3F">
              <w:rPr>
                <w:rFonts w:cs="Gentium Plus"/>
                <w:sz w:val="18"/>
                <w:szCs w:val="18"/>
              </w:rPr>
              <w:t>Üçer, 06 Temmuz 2019).</w:t>
            </w:r>
          </w:p>
        </w:tc>
      </w:tr>
      <w:tr w:rsidR="00716B14" w:rsidRPr="001C6572" w14:paraId="52F1313F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B99AC1B" w14:textId="77777777" w:rsidR="00716B14" w:rsidRPr="004C3904" w:rsidRDefault="00716B1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216C4DCB" w14:textId="171ED468" w:rsidR="00716B14" w:rsidRPr="009D3D3F" w:rsidRDefault="004D50C3" w:rsidP="00FA295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AD2496" w:rsidRPr="009D3D3F">
              <w:rPr>
                <w:rFonts w:cs="Gentium Plus"/>
                <w:sz w:val="18"/>
                <w:szCs w:val="18"/>
              </w:rPr>
              <w:t xml:space="preserve">Yapımcı veya Sunucunun Soyadı, </w:t>
            </w:r>
            <w:r w:rsidR="004950B4" w:rsidRPr="004950B4">
              <w:rPr>
                <w:rFonts w:cs="Gentium Plus"/>
                <w:sz w:val="18"/>
                <w:szCs w:val="18"/>
              </w:rPr>
              <w:t>Yayın Günü Ayı Yılı</w:t>
            </w:r>
            <w:r w:rsidR="00AD2496" w:rsidRPr="009D3D3F">
              <w:rPr>
                <w:rFonts w:cs="Gentium Plus"/>
                <w:sz w:val="18"/>
                <w:szCs w:val="18"/>
              </w:rPr>
              <w:t xml:space="preserve">, </w:t>
            </w:r>
            <w:r w:rsidR="00716B14" w:rsidRPr="009D3D3F">
              <w:rPr>
                <w:rFonts w:cs="Gentium Plus"/>
                <w:sz w:val="18"/>
                <w:szCs w:val="18"/>
              </w:rPr>
              <w:t xml:space="preserve">Atıf Yapılan </w:t>
            </w:r>
            <w:proofErr w:type="spellStart"/>
            <w:r w:rsidR="00716B14" w:rsidRPr="009D3D3F">
              <w:rPr>
                <w:rFonts w:cs="Gentium Plus"/>
                <w:sz w:val="18"/>
                <w:szCs w:val="18"/>
              </w:rPr>
              <w:t>Saat:Dakika</w:t>
            </w:r>
            <w:proofErr w:type="spellEnd"/>
            <w:r w:rsidR="00716B14" w:rsidRPr="009D3D3F">
              <w:rPr>
                <w:rFonts w:cs="Gentium Plus"/>
                <w:sz w:val="18"/>
                <w:szCs w:val="18"/>
              </w:rPr>
              <w:t xml:space="preserve">: </w:t>
            </w:r>
            <w:proofErr w:type="spellStart"/>
            <w:r w:rsidR="00716B14" w:rsidRPr="009D3D3F">
              <w:rPr>
                <w:rFonts w:cs="Gentium Plus"/>
                <w:sz w:val="18"/>
                <w:szCs w:val="18"/>
              </w:rPr>
              <w:t>Saniye-Saat:Dakika:Saniye</w:t>
            </w:r>
            <w:proofErr w:type="spellEnd"/>
            <w:r w:rsidR="00716B14" w:rsidRPr="009D3D3F">
              <w:rPr>
                <w:rFonts w:cs="Gentium Plus"/>
                <w:sz w:val="18"/>
                <w:szCs w:val="18"/>
              </w:rPr>
              <w:t>.</w:t>
            </w:r>
          </w:p>
        </w:tc>
      </w:tr>
      <w:tr w:rsidR="00716B14" w:rsidRPr="001C6572" w14:paraId="405AE070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9FB2930" w14:textId="77777777" w:rsidR="00716B14" w:rsidRPr="004C3904" w:rsidRDefault="00716B14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367CE1D" w14:textId="3BD4DB32" w:rsidR="00716B14" w:rsidRPr="009D3D3F" w:rsidRDefault="004D50C3" w:rsidP="00FA295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AD2496" w:rsidRPr="009D3D3F">
              <w:rPr>
                <w:rFonts w:cs="Gentium Plus"/>
                <w:sz w:val="18"/>
                <w:szCs w:val="18"/>
              </w:rPr>
              <w:t xml:space="preserve">Üçer, 06 Temmuz 2019, </w:t>
            </w:r>
            <w:r w:rsidR="00716B14" w:rsidRPr="009D3D3F">
              <w:rPr>
                <w:rFonts w:cs="Gentium Plus"/>
                <w:sz w:val="18"/>
                <w:szCs w:val="18"/>
              </w:rPr>
              <w:t>00:22:05-00:30:10).</w:t>
            </w:r>
          </w:p>
        </w:tc>
      </w:tr>
      <w:tr w:rsidR="001C6572" w:rsidRPr="001C6572" w14:paraId="3FBC6967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9610179" w14:textId="77777777" w:rsidR="001C6572" w:rsidRPr="004C3904" w:rsidRDefault="001C657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19828887" w14:textId="3388C0A7" w:rsidR="001C6572" w:rsidRPr="009D3D3F" w:rsidRDefault="001C6572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Yapımcı veya Sunucunun Soyadı, Adı. “Yayın Adı”. </w:t>
            </w:r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TV Adı.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  <w:r w:rsidR="00163591" w:rsidRPr="00163591">
              <w:rPr>
                <w:rFonts w:cs="Gentium Plus"/>
                <w:color w:val="000000" w:themeColor="text1"/>
                <w:sz w:val="18"/>
                <w:szCs w:val="18"/>
              </w:rPr>
              <w:t>. Yayın Tarihi Gün Ay Yıl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>. Erişim Adresi</w:t>
            </w:r>
          </w:p>
        </w:tc>
      </w:tr>
      <w:tr w:rsidR="001C6572" w:rsidRPr="001C6572" w14:paraId="0330C74D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A245D66" w14:textId="77777777" w:rsidR="001C6572" w:rsidRPr="004C3904" w:rsidRDefault="001C657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01FE8C0" w14:textId="584697DD" w:rsidR="001C6572" w:rsidRPr="009D3D3F" w:rsidRDefault="001C65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Üçer, </w:t>
            </w:r>
            <w:proofErr w:type="spellStart"/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>Cenksu</w:t>
            </w:r>
            <w:proofErr w:type="spellEnd"/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>. “Mizan”</w:t>
            </w:r>
            <w:r w:rsidR="006D16FA" w:rsidRPr="009D3D3F">
              <w:rPr>
                <w:rFonts w:cs="Gentium Plus"/>
                <w:color w:val="000000" w:themeColor="text1"/>
                <w:sz w:val="18"/>
                <w:szCs w:val="18"/>
              </w:rPr>
              <w:t>.</w:t>
            </w:r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Diyanet TV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. </w:t>
            </w:r>
            <w:r w:rsidR="00163591">
              <w:rPr>
                <w:rFonts w:cs="Gentium Plus"/>
                <w:color w:val="000000" w:themeColor="text1"/>
                <w:sz w:val="18"/>
                <w:szCs w:val="18"/>
              </w:rPr>
              <w:t>Yayın Tarihi</w:t>
            </w:r>
            <w:r w:rsidR="0041343A"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 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06 Temmuz 2019. </w:t>
            </w:r>
            <w:hyperlink r:id="rId234" w:history="1">
              <w:r w:rsidRPr="00BC6C42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www.diyanet.tv/mizan/video/mizan--58-bolum</w:t>
              </w:r>
            </w:hyperlink>
          </w:p>
        </w:tc>
      </w:tr>
    </w:tbl>
    <w:p w14:paraId="54912AB1" w14:textId="24345690" w:rsidR="007B7227" w:rsidRPr="00694F90" w:rsidRDefault="007B7227" w:rsidP="003E02E1">
      <w:pPr>
        <w:pStyle w:val="Balk2"/>
        <w:numPr>
          <w:ilvl w:val="0"/>
          <w:numId w:val="62"/>
        </w:numPr>
      </w:pPr>
      <w:bookmarkStart w:id="490" w:name="_Toc37481027"/>
      <w:r w:rsidRPr="00694F90">
        <w:t>Video Kaydı</w:t>
      </w:r>
      <w:bookmarkEnd w:id="490"/>
    </w:p>
    <w:tbl>
      <w:tblPr>
        <w:tblStyle w:val="ISNADrnekTAblo"/>
        <w:tblW w:w="5000" w:type="pct"/>
        <w:tblLook w:val="04A0" w:firstRow="1" w:lastRow="0" w:firstColumn="1" w:lastColumn="0" w:noHBand="0" w:noVBand="1"/>
      </w:tblPr>
      <w:tblGrid>
        <w:gridCol w:w="2436"/>
        <w:gridCol w:w="6909"/>
      </w:tblGrid>
      <w:tr w:rsidR="00F9222E" w:rsidRPr="00E31A91" w14:paraId="4ECBAD81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774FD90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808" w:type="dxa"/>
          </w:tcPr>
          <w:p w14:paraId="6E305221" w14:textId="77E8EA38" w:rsidR="00F9222E" w:rsidRPr="009D3D3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F48E1" w:rsidRPr="009D3D3F">
              <w:rPr>
                <w:rFonts w:cs="Gentium Plus"/>
                <w:sz w:val="18"/>
                <w:szCs w:val="18"/>
              </w:rPr>
              <w:t>Yönetmen/Yükleyen Soyadı,</w:t>
            </w:r>
            <w:r w:rsidR="00444C41" w:rsidRPr="009D3D3F">
              <w:rPr>
                <w:rFonts w:cs="Gentium Plus"/>
                <w:sz w:val="18"/>
                <w:szCs w:val="18"/>
              </w:rPr>
              <w:t xml:space="preserve"> </w:t>
            </w:r>
            <w:r w:rsidR="00163591" w:rsidRPr="00163591">
              <w:rPr>
                <w:rFonts w:cs="Gentium Plus"/>
                <w:sz w:val="18"/>
                <w:szCs w:val="18"/>
              </w:rPr>
              <w:t>Yayın Günü Ayı Yılı</w:t>
            </w:r>
            <w:r w:rsidR="00F9222E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F9222E" w:rsidRPr="00E31A91" w14:paraId="5B6A32DB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6CC0EE4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0D6449A7" w14:textId="4CBA7920" w:rsidR="00F9222E" w:rsidRPr="009D3D3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8B239C" w:rsidRPr="009D3D3F">
              <w:rPr>
                <w:rFonts w:cs="Gentium Plus"/>
                <w:sz w:val="18"/>
                <w:szCs w:val="18"/>
              </w:rPr>
              <w:t>Tarakçı, 31 Mart 2018).</w:t>
            </w:r>
          </w:p>
        </w:tc>
      </w:tr>
      <w:tr w:rsidR="001C6572" w:rsidRPr="00E31A91" w14:paraId="4B30FE12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42DD553" w14:textId="77777777" w:rsidR="001C6572" w:rsidRPr="004C3904" w:rsidRDefault="001C657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808" w:type="dxa"/>
          </w:tcPr>
          <w:p w14:paraId="3D5D9BDB" w14:textId="42C3165F" w:rsidR="001C6572" w:rsidRPr="009D3D3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C6572" w:rsidRPr="009D3D3F">
              <w:rPr>
                <w:rFonts w:cs="Gentium Plus"/>
                <w:sz w:val="18"/>
                <w:szCs w:val="18"/>
              </w:rPr>
              <w:t xml:space="preserve">Yönetmen/Yükleyen Soyadı, </w:t>
            </w:r>
            <w:r w:rsidR="00163591" w:rsidRPr="00163591">
              <w:rPr>
                <w:rFonts w:cs="Gentium Plus"/>
                <w:sz w:val="18"/>
                <w:szCs w:val="18"/>
              </w:rPr>
              <w:t>Yayın Günü Ayı Yılı</w:t>
            </w:r>
            <w:r w:rsidR="001C6572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1C6572" w:rsidRPr="00E31A91" w14:paraId="5D6F2987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18FC664" w14:textId="77777777" w:rsidR="001C6572" w:rsidRPr="004C3904" w:rsidRDefault="001C657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73BAB999" w14:textId="5762DE10" w:rsidR="001C6572" w:rsidRPr="009D3D3F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C6572" w:rsidRPr="009D3D3F">
              <w:rPr>
                <w:rFonts w:cs="Gentium Plus"/>
                <w:sz w:val="18"/>
                <w:szCs w:val="18"/>
              </w:rPr>
              <w:t>Tarakçı, 31 Mart 2018).</w:t>
            </w:r>
          </w:p>
        </w:tc>
      </w:tr>
      <w:tr w:rsidR="00F9222E" w:rsidRPr="00E31A91" w14:paraId="2B4B8DAB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98FF21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808" w:type="dxa"/>
          </w:tcPr>
          <w:p w14:paraId="64805BB8" w14:textId="70452131" w:rsidR="00F9222E" w:rsidRPr="009D3D3F" w:rsidRDefault="004D50C3" w:rsidP="00FA295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C56EA6" w:rsidRPr="009D3D3F">
              <w:rPr>
                <w:rFonts w:cs="Gentium Plus"/>
                <w:sz w:val="18"/>
                <w:szCs w:val="18"/>
              </w:rPr>
              <w:t xml:space="preserve">Yönetmen/Yükleyen Soyadı, </w:t>
            </w:r>
            <w:r w:rsidR="00163591" w:rsidRPr="00163591">
              <w:rPr>
                <w:rFonts w:cs="Gentium Plus"/>
                <w:sz w:val="18"/>
                <w:szCs w:val="18"/>
              </w:rPr>
              <w:t>Yayın Günü Ayı Yılı</w:t>
            </w:r>
            <w:r w:rsidR="00C56EA6" w:rsidRPr="009D3D3F">
              <w:rPr>
                <w:rFonts w:cs="Gentium Plus"/>
                <w:sz w:val="18"/>
                <w:szCs w:val="18"/>
              </w:rPr>
              <w:t>.</w:t>
            </w:r>
            <w:r w:rsidR="001D751B" w:rsidRPr="009D3D3F">
              <w:rPr>
                <w:rFonts w:cs="Gentium Plus"/>
                <w:sz w:val="18"/>
                <w:szCs w:val="18"/>
              </w:rPr>
              <w:t xml:space="preserve"> </w:t>
            </w:r>
            <w:r w:rsidR="008B239C" w:rsidRPr="009D3D3F">
              <w:rPr>
                <w:rFonts w:cs="Gentium Plus"/>
                <w:sz w:val="18"/>
                <w:szCs w:val="18"/>
              </w:rPr>
              <w:t xml:space="preserve">Atıf Yapılan </w:t>
            </w:r>
            <w:proofErr w:type="spellStart"/>
            <w:r w:rsidR="00987AEC" w:rsidRPr="009D3D3F">
              <w:rPr>
                <w:rFonts w:cs="Gentium Plus"/>
                <w:sz w:val="18"/>
                <w:szCs w:val="18"/>
              </w:rPr>
              <w:t>Saat:</w:t>
            </w:r>
            <w:r w:rsidR="008B239C" w:rsidRPr="009D3D3F">
              <w:rPr>
                <w:rFonts w:cs="Gentium Plus"/>
                <w:sz w:val="18"/>
                <w:szCs w:val="18"/>
              </w:rPr>
              <w:t>Dakika:Saniye</w:t>
            </w:r>
            <w:proofErr w:type="spellEnd"/>
            <w:r w:rsidR="00F8531B" w:rsidRPr="009D3D3F">
              <w:rPr>
                <w:rFonts w:cs="Gentium Plus"/>
                <w:sz w:val="18"/>
                <w:szCs w:val="18"/>
              </w:rPr>
              <w:t xml:space="preserve">- </w:t>
            </w:r>
            <w:proofErr w:type="spellStart"/>
            <w:r w:rsidR="00987AEC" w:rsidRPr="009D3D3F">
              <w:rPr>
                <w:rFonts w:cs="Gentium Plus"/>
                <w:sz w:val="18"/>
                <w:szCs w:val="18"/>
              </w:rPr>
              <w:t>Saat:</w:t>
            </w:r>
            <w:r w:rsidR="00F8531B" w:rsidRPr="009D3D3F">
              <w:rPr>
                <w:rFonts w:cs="Gentium Plus"/>
                <w:sz w:val="18"/>
                <w:szCs w:val="18"/>
              </w:rPr>
              <w:t>Dakika:Saniye</w:t>
            </w:r>
            <w:proofErr w:type="spellEnd"/>
            <w:r w:rsidR="008B239C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F9222E" w:rsidRPr="00E31A91" w14:paraId="640F8EAE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869B36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22FD220A" w14:textId="40A9ECA3" w:rsidR="00F9222E" w:rsidRPr="009D3D3F" w:rsidRDefault="004D50C3" w:rsidP="00FA295F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C56EA6" w:rsidRPr="009D3D3F">
              <w:rPr>
                <w:rFonts w:cs="Gentium Plus"/>
                <w:sz w:val="18"/>
                <w:szCs w:val="18"/>
              </w:rPr>
              <w:t>Tarakçı, 31 Mart 2018</w:t>
            </w:r>
            <w:r w:rsidR="00B54C74" w:rsidRPr="009D3D3F">
              <w:rPr>
                <w:rFonts w:cs="Gentium Plus"/>
                <w:sz w:val="18"/>
                <w:szCs w:val="18"/>
              </w:rPr>
              <w:t xml:space="preserve">, </w:t>
            </w:r>
            <w:r w:rsidR="00987AEC" w:rsidRPr="009D3D3F">
              <w:rPr>
                <w:rFonts w:cs="Gentium Plus"/>
                <w:sz w:val="18"/>
                <w:szCs w:val="18"/>
              </w:rPr>
              <w:t>00:01:10-00:01:55</w:t>
            </w:r>
            <w:r w:rsidR="008B239C" w:rsidRPr="009D3D3F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E31A91" w:rsidRPr="00E31A91" w14:paraId="540F7167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E19A21" w14:textId="77777777" w:rsidR="00E31A91" w:rsidRPr="004C3904" w:rsidRDefault="00E31A9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808" w:type="dxa"/>
          </w:tcPr>
          <w:p w14:paraId="40E2B390" w14:textId="678FB077" w:rsidR="00E31A91" w:rsidRPr="009D3D3F" w:rsidRDefault="00E31A91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D3D3F">
              <w:rPr>
                <w:rFonts w:cs="Gentium Plus"/>
                <w:sz w:val="18"/>
                <w:szCs w:val="18"/>
              </w:rPr>
              <w:t>Yönetmen/Yükleyen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 Soyadı, Adı. “Kayıt Adı”. </w:t>
            </w:r>
            <w:r w:rsidRPr="009D3D3F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Yayımlandığı Platformun Adı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. </w:t>
            </w:r>
            <w:r w:rsidR="00163591">
              <w:rPr>
                <w:rFonts w:cs="Gentium Plus"/>
                <w:color w:val="000000" w:themeColor="text1"/>
                <w:sz w:val="18"/>
                <w:szCs w:val="18"/>
              </w:rPr>
              <w:t>Yayın Tarihi</w:t>
            </w:r>
            <w:r w:rsidRPr="009D3D3F">
              <w:rPr>
                <w:rFonts w:cs="Gentium Plus"/>
                <w:color w:val="000000" w:themeColor="text1"/>
                <w:sz w:val="18"/>
                <w:szCs w:val="18"/>
              </w:rPr>
              <w:t xml:space="preserve"> Gün Ay Yıl. Erişim Adresi</w:t>
            </w:r>
          </w:p>
        </w:tc>
      </w:tr>
      <w:tr w:rsidR="00E31A91" w:rsidRPr="00E31A91" w14:paraId="4C3E534C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F7E714E" w14:textId="77777777" w:rsidR="00E31A91" w:rsidRPr="004C3904" w:rsidRDefault="00E31A9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808" w:type="dxa"/>
          </w:tcPr>
          <w:p w14:paraId="60CDA4F6" w14:textId="5B9907C1" w:rsidR="00E31A91" w:rsidRPr="00163591" w:rsidRDefault="00E31A91" w:rsidP="009D3D3F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163591">
              <w:rPr>
                <w:rFonts w:cs="Gentium Plus"/>
                <w:color w:val="000000" w:themeColor="text1"/>
                <w:sz w:val="17"/>
                <w:szCs w:val="17"/>
              </w:rPr>
              <w:t xml:space="preserve">Tarakçı, Muhammet. “İSNAD-Kitap Bölümüne Atıf”. </w:t>
            </w:r>
            <w:proofErr w:type="spellStart"/>
            <w:r w:rsidRPr="00163591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YouTube</w:t>
            </w:r>
            <w:proofErr w:type="spellEnd"/>
            <w:r w:rsidRPr="00163591">
              <w:rPr>
                <w:rFonts w:cs="Gentium Plus"/>
                <w:color w:val="000000" w:themeColor="text1"/>
                <w:sz w:val="17"/>
                <w:szCs w:val="17"/>
              </w:rPr>
              <w:t xml:space="preserve">. </w:t>
            </w:r>
            <w:r w:rsidR="00163591" w:rsidRPr="00163591">
              <w:rPr>
                <w:rFonts w:cs="Gentium Plus"/>
                <w:color w:val="000000" w:themeColor="text1"/>
                <w:sz w:val="17"/>
                <w:szCs w:val="17"/>
              </w:rPr>
              <w:t>Yayın Tarihi</w:t>
            </w:r>
            <w:r w:rsidR="0041343A" w:rsidRPr="00163591">
              <w:rPr>
                <w:rFonts w:cs="Gentium Plus"/>
                <w:color w:val="000000" w:themeColor="text1"/>
                <w:sz w:val="17"/>
                <w:szCs w:val="17"/>
              </w:rPr>
              <w:t xml:space="preserve"> </w:t>
            </w:r>
            <w:r w:rsidRPr="00163591">
              <w:rPr>
                <w:rFonts w:cs="Gentium Plus"/>
                <w:color w:val="000000" w:themeColor="text1"/>
                <w:sz w:val="17"/>
                <w:szCs w:val="17"/>
              </w:rPr>
              <w:t xml:space="preserve">31 Mart 2018. </w:t>
            </w:r>
            <w:hyperlink r:id="rId235" w:history="1">
              <w:r w:rsidR="00163591" w:rsidRPr="00163591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youtu.be/watch?v=QwJe7fJfGYI</w:t>
              </w:r>
            </w:hyperlink>
          </w:p>
        </w:tc>
      </w:tr>
    </w:tbl>
    <w:p w14:paraId="151F4FE9" w14:textId="67B521FE" w:rsidR="007B7227" w:rsidRPr="00694F90" w:rsidRDefault="00055967" w:rsidP="003E02E1">
      <w:pPr>
        <w:pStyle w:val="Balk2"/>
        <w:numPr>
          <w:ilvl w:val="0"/>
          <w:numId w:val="62"/>
        </w:numPr>
      </w:pPr>
      <w:bookmarkStart w:id="491" w:name="_Toc37481028"/>
      <w:r>
        <w:t>S</w:t>
      </w:r>
      <w:r w:rsidR="007B7227" w:rsidRPr="00694F90">
        <w:t>es Kaydı</w:t>
      </w:r>
      <w:bookmarkEnd w:id="491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F9222E" w:rsidRPr="005528B5" w14:paraId="38857FD6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1443FD0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681" w:type="dxa"/>
          </w:tcPr>
          <w:p w14:paraId="4251004E" w14:textId="4BECABB7" w:rsidR="00F9222E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C5D31" w:rsidRPr="009118AE">
              <w:rPr>
                <w:rFonts w:cs="Gentium Plus"/>
                <w:sz w:val="18"/>
                <w:szCs w:val="18"/>
              </w:rPr>
              <w:t xml:space="preserve">Soyadı, </w:t>
            </w:r>
            <w:r w:rsidR="00891FC8" w:rsidRPr="009118AE">
              <w:rPr>
                <w:rFonts w:cs="Gentium Plus"/>
                <w:sz w:val="18"/>
                <w:szCs w:val="18"/>
              </w:rPr>
              <w:t>Yılı).</w:t>
            </w:r>
          </w:p>
        </w:tc>
      </w:tr>
      <w:tr w:rsidR="00F9222E" w:rsidRPr="005528B5" w14:paraId="7CAFDA92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48603DD" w14:textId="77777777" w:rsidR="00F9222E" w:rsidRPr="004C3904" w:rsidRDefault="00F9222E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289BAD3A" w14:textId="60AE1B42" w:rsidR="008F00FA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8F00FA" w:rsidRPr="009118AE">
              <w:rPr>
                <w:rFonts w:cs="Gentium Plus"/>
                <w:sz w:val="18"/>
                <w:szCs w:val="18"/>
              </w:rPr>
              <w:t>Koca, 2016).</w:t>
            </w:r>
          </w:p>
          <w:p w14:paraId="545B6343" w14:textId="6E26F12B" w:rsidR="00F9222E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237373" w:rsidRPr="009118AE">
              <w:rPr>
                <w:rFonts w:cs="Gentium Plus"/>
                <w:sz w:val="18"/>
                <w:szCs w:val="18"/>
              </w:rPr>
              <w:t>Jackson, 2001</w:t>
            </w:r>
            <w:r w:rsidR="00F9222E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5846AB83" w14:textId="5C32BC79" w:rsidR="00AF2AFB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AF2AFB" w:rsidRPr="009118AE">
              <w:rPr>
                <w:rFonts w:cs="Gentium Plus"/>
                <w:sz w:val="18"/>
                <w:szCs w:val="18"/>
              </w:rPr>
              <w:t xml:space="preserve">Biçer, </w:t>
            </w:r>
            <w:proofErr w:type="spellStart"/>
            <w:r w:rsidR="00B201F0" w:rsidRPr="009118AE">
              <w:rPr>
                <w:rFonts w:cs="Gentium Plus"/>
                <w:sz w:val="18"/>
                <w:szCs w:val="18"/>
              </w:rPr>
              <w:t>ts</w:t>
            </w:r>
            <w:proofErr w:type="spellEnd"/>
            <w:r w:rsidR="00DD4CB5" w:rsidRPr="009118AE">
              <w:rPr>
                <w:rFonts w:cs="Gentium Plus"/>
                <w:sz w:val="18"/>
                <w:szCs w:val="18"/>
              </w:rPr>
              <w:t>.</w:t>
            </w:r>
            <w:r w:rsidR="00AF2AFB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79CB281B" w14:textId="2F35A1E8" w:rsidR="00197270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F35BB3" w:rsidRPr="009118AE">
              <w:rPr>
                <w:rFonts w:cs="Gentium Plus"/>
                <w:color w:val="000000" w:themeColor="text1"/>
                <w:sz w:val="18"/>
                <w:szCs w:val="18"/>
              </w:rPr>
              <w:t>Naina</w:t>
            </w:r>
            <w:proofErr w:type="spellEnd"/>
            <w:r w:rsidR="00F35BB3"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r w:rsidR="00197270" w:rsidRPr="009118AE">
              <w:rPr>
                <w:rFonts w:cs="Gentium Plus"/>
                <w:sz w:val="18"/>
                <w:szCs w:val="18"/>
              </w:rPr>
              <w:t>1987).</w:t>
            </w:r>
          </w:p>
          <w:p w14:paraId="544F2E4B" w14:textId="5323B8F2" w:rsidR="00CD6857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30757E" w:rsidRPr="009118AE">
              <w:rPr>
                <w:rFonts w:cs="Gentium Plus"/>
                <w:sz w:val="18"/>
                <w:szCs w:val="18"/>
              </w:rPr>
              <w:t>Şener</w:t>
            </w:r>
            <w:r w:rsidR="00CD6857" w:rsidRPr="009118AE">
              <w:rPr>
                <w:rFonts w:cs="Gentium Plus"/>
                <w:sz w:val="18"/>
                <w:szCs w:val="18"/>
              </w:rPr>
              <w:t>,</w:t>
            </w:r>
            <w:r w:rsidR="00124963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CD6857" w:rsidRPr="009118AE">
              <w:rPr>
                <w:rFonts w:cs="Gentium Plus"/>
                <w:sz w:val="18"/>
                <w:szCs w:val="18"/>
              </w:rPr>
              <w:t>1970).</w:t>
            </w:r>
          </w:p>
        </w:tc>
      </w:tr>
      <w:tr w:rsidR="001C6572" w:rsidRPr="005528B5" w14:paraId="00A59146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160FF64" w14:textId="77777777" w:rsidR="001C6572" w:rsidRPr="004C3904" w:rsidRDefault="001C657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0132459F" w14:textId="32EDED66" w:rsidR="001C6572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C6572" w:rsidRPr="009118AE">
              <w:rPr>
                <w:rFonts w:cs="Gentium Plus"/>
                <w:sz w:val="18"/>
                <w:szCs w:val="18"/>
              </w:rPr>
              <w:t>Soyadı, Yılı).</w:t>
            </w:r>
          </w:p>
        </w:tc>
      </w:tr>
      <w:tr w:rsidR="001C6572" w:rsidRPr="005528B5" w14:paraId="77AD105D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AC2E55B" w14:textId="77777777" w:rsidR="001C6572" w:rsidRPr="004C3904" w:rsidRDefault="001C6572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00C4BD2F" w14:textId="19F66976" w:rsidR="001C6572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C6572" w:rsidRPr="009118AE">
              <w:rPr>
                <w:rFonts w:cs="Gentium Plus"/>
                <w:sz w:val="18"/>
                <w:szCs w:val="18"/>
              </w:rPr>
              <w:t>Koca, 2016).</w:t>
            </w:r>
          </w:p>
          <w:p w14:paraId="169A5558" w14:textId="1CB88C20" w:rsidR="001C6572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C6572" w:rsidRPr="009118AE">
              <w:rPr>
                <w:rFonts w:cs="Gentium Plus"/>
                <w:sz w:val="18"/>
                <w:szCs w:val="18"/>
              </w:rPr>
              <w:t>Jackson, 2001).</w:t>
            </w:r>
          </w:p>
          <w:p w14:paraId="39C8DD53" w14:textId="4CBDE121" w:rsidR="001C6572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C6572" w:rsidRPr="009118AE">
              <w:rPr>
                <w:rFonts w:cs="Gentium Plus"/>
                <w:sz w:val="18"/>
                <w:szCs w:val="18"/>
              </w:rPr>
              <w:t xml:space="preserve">Biçer, </w:t>
            </w:r>
            <w:proofErr w:type="spellStart"/>
            <w:r w:rsidR="001C6572" w:rsidRPr="009118AE">
              <w:rPr>
                <w:rFonts w:cs="Gentium Plus"/>
                <w:sz w:val="18"/>
                <w:szCs w:val="18"/>
              </w:rPr>
              <w:t>ts</w:t>
            </w:r>
            <w:proofErr w:type="spellEnd"/>
            <w:r w:rsidR="001C6572" w:rsidRPr="009118AE">
              <w:rPr>
                <w:rFonts w:cs="Gentium Plus"/>
                <w:sz w:val="18"/>
                <w:szCs w:val="18"/>
              </w:rPr>
              <w:t>.).</w:t>
            </w:r>
          </w:p>
          <w:p w14:paraId="69DF7BA6" w14:textId="657EED19" w:rsidR="001C6572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1C6572" w:rsidRPr="009118AE">
              <w:rPr>
                <w:rFonts w:cs="Gentium Plus"/>
                <w:color w:val="000000" w:themeColor="text1"/>
                <w:sz w:val="18"/>
                <w:szCs w:val="18"/>
              </w:rPr>
              <w:t>Naina</w:t>
            </w:r>
            <w:proofErr w:type="spellEnd"/>
            <w:r w:rsidR="001C6572"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r w:rsidR="001C6572" w:rsidRPr="009118AE">
              <w:rPr>
                <w:rFonts w:cs="Gentium Plus"/>
                <w:sz w:val="18"/>
                <w:szCs w:val="18"/>
              </w:rPr>
              <w:t>1987).</w:t>
            </w:r>
          </w:p>
          <w:p w14:paraId="51E5CB17" w14:textId="21962352" w:rsidR="001C6572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C6572" w:rsidRPr="009118AE">
              <w:rPr>
                <w:rFonts w:cs="Gentium Plus"/>
                <w:sz w:val="18"/>
                <w:szCs w:val="18"/>
              </w:rPr>
              <w:t>Şener, 1970).</w:t>
            </w:r>
          </w:p>
        </w:tc>
      </w:tr>
      <w:tr w:rsidR="004533E1" w:rsidRPr="005528B5" w14:paraId="53180170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559A5EA" w14:textId="77777777" w:rsidR="004533E1" w:rsidRPr="004C3904" w:rsidRDefault="004533E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1B3ECBAA" w14:textId="7D4BDC8B" w:rsidR="004533E1" w:rsidRPr="009118AE" w:rsidRDefault="004D50C3" w:rsidP="00FA295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D3403" w:rsidRPr="009118AE">
              <w:rPr>
                <w:rFonts w:cs="Gentium Plus"/>
                <w:sz w:val="18"/>
                <w:szCs w:val="18"/>
              </w:rPr>
              <w:t xml:space="preserve">Soyadı, “Kayıt Adı”, Atıf Yapılan </w:t>
            </w:r>
            <w:proofErr w:type="spellStart"/>
            <w:r w:rsidR="001D3403" w:rsidRPr="009118AE">
              <w:rPr>
                <w:rFonts w:cs="Gentium Plus"/>
                <w:sz w:val="18"/>
                <w:szCs w:val="18"/>
              </w:rPr>
              <w:t>Saat:Dakika:Saniye-Saat:Dakika:Saniye</w:t>
            </w:r>
            <w:proofErr w:type="spellEnd"/>
            <w:r w:rsidR="001D3403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4533E1" w:rsidRPr="005528B5" w14:paraId="51046227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AFC06DE" w14:textId="77777777" w:rsidR="004533E1" w:rsidRPr="004C3904" w:rsidRDefault="004533E1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44552847" w14:textId="00E2B06B" w:rsidR="001D3403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D3403" w:rsidRPr="009118AE">
              <w:rPr>
                <w:rFonts w:cs="Gentium Plus"/>
                <w:sz w:val="18"/>
                <w:szCs w:val="18"/>
              </w:rPr>
              <w:t>Koca,</w:t>
            </w:r>
            <w:r w:rsidR="001C6572" w:rsidRPr="009118AE">
              <w:rPr>
                <w:rFonts w:cs="Gentium Plus"/>
                <w:sz w:val="18"/>
                <w:szCs w:val="18"/>
              </w:rPr>
              <w:t xml:space="preserve"> 2016,</w:t>
            </w:r>
            <w:r w:rsidR="00417E19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030B76" w:rsidRPr="009118AE">
              <w:rPr>
                <w:rFonts w:cs="Gentium Plus"/>
                <w:sz w:val="18"/>
                <w:szCs w:val="18"/>
              </w:rPr>
              <w:t>00:03:04-00:03:09</w:t>
            </w:r>
            <w:r w:rsidR="001D3403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11F70C3B" w14:textId="15700EBE" w:rsidR="001D3403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D3403" w:rsidRPr="009118AE">
              <w:rPr>
                <w:rFonts w:cs="Gentium Plus"/>
                <w:sz w:val="18"/>
                <w:szCs w:val="18"/>
              </w:rPr>
              <w:t xml:space="preserve">Jackson, </w:t>
            </w:r>
            <w:r w:rsidR="001C6572" w:rsidRPr="009118AE">
              <w:rPr>
                <w:rFonts w:cs="Gentium Plus"/>
                <w:sz w:val="18"/>
                <w:szCs w:val="18"/>
              </w:rPr>
              <w:t>2001,</w:t>
            </w:r>
            <w:r w:rsidR="001D3403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030B76" w:rsidRPr="009118AE">
              <w:rPr>
                <w:rFonts w:cs="Gentium Plus"/>
                <w:sz w:val="18"/>
                <w:szCs w:val="18"/>
              </w:rPr>
              <w:t>00:03:24-00:04:00</w:t>
            </w:r>
            <w:r w:rsidR="001D3403" w:rsidRPr="009118AE">
              <w:rPr>
                <w:rFonts w:cs="Gentium Plus"/>
                <w:sz w:val="18"/>
                <w:szCs w:val="18"/>
              </w:rPr>
              <w:t>).</w:t>
            </w:r>
          </w:p>
          <w:p w14:paraId="4D9CDE24" w14:textId="181A5CA9" w:rsidR="001D3403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1D3403" w:rsidRPr="009118AE">
              <w:rPr>
                <w:rFonts w:cs="Gentium Plus"/>
                <w:sz w:val="18"/>
                <w:szCs w:val="18"/>
              </w:rPr>
              <w:t xml:space="preserve">Biçer, </w:t>
            </w:r>
            <w:proofErr w:type="spellStart"/>
            <w:r w:rsidR="001C6572" w:rsidRPr="009118AE">
              <w:rPr>
                <w:rFonts w:cs="Gentium Plus"/>
                <w:sz w:val="18"/>
                <w:szCs w:val="18"/>
              </w:rPr>
              <w:t>ts</w:t>
            </w:r>
            <w:proofErr w:type="spellEnd"/>
            <w:r w:rsidR="001C6572" w:rsidRPr="009118AE">
              <w:rPr>
                <w:rFonts w:cs="Gentium Plus"/>
                <w:sz w:val="18"/>
                <w:szCs w:val="18"/>
              </w:rPr>
              <w:t xml:space="preserve">., </w:t>
            </w:r>
            <w:r w:rsidR="00417E19" w:rsidRPr="009118AE">
              <w:rPr>
                <w:rFonts w:cs="Gentium Plus"/>
                <w:sz w:val="18"/>
                <w:szCs w:val="18"/>
              </w:rPr>
              <w:t>00:04:08-00:04:40).</w:t>
            </w:r>
          </w:p>
          <w:p w14:paraId="1602F973" w14:textId="2503454B" w:rsidR="001D3403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1D3403" w:rsidRPr="009118AE">
              <w:rPr>
                <w:rFonts w:cs="Gentium Plus"/>
                <w:color w:val="000000" w:themeColor="text1"/>
                <w:sz w:val="18"/>
                <w:szCs w:val="18"/>
              </w:rPr>
              <w:t>Naina</w:t>
            </w:r>
            <w:proofErr w:type="spellEnd"/>
            <w:r w:rsidR="001D3403"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r w:rsidR="001C6572" w:rsidRPr="009118AE">
              <w:rPr>
                <w:rFonts w:cs="Gentium Plus"/>
                <w:sz w:val="18"/>
                <w:szCs w:val="18"/>
              </w:rPr>
              <w:t>1987,</w:t>
            </w:r>
            <w:r w:rsidR="001D3403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417E19" w:rsidRPr="009118AE">
              <w:rPr>
                <w:rFonts w:cs="Gentium Plus"/>
                <w:sz w:val="18"/>
                <w:szCs w:val="18"/>
              </w:rPr>
              <w:t>00:01:01-00:02:03).</w:t>
            </w:r>
          </w:p>
          <w:p w14:paraId="11A0630B" w14:textId="75394529" w:rsidR="00030B76" w:rsidRPr="009118AE" w:rsidRDefault="004D50C3" w:rsidP="009118AE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30757E" w:rsidRPr="009118AE">
              <w:rPr>
                <w:rFonts w:cs="Gentium Plus"/>
                <w:sz w:val="18"/>
                <w:szCs w:val="18"/>
              </w:rPr>
              <w:t>Şener</w:t>
            </w:r>
            <w:r w:rsidR="001D3403"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1C6572" w:rsidRPr="009118AE">
              <w:rPr>
                <w:rFonts w:cs="Gentium Plus"/>
                <w:sz w:val="18"/>
                <w:szCs w:val="18"/>
              </w:rPr>
              <w:t xml:space="preserve">1970, </w:t>
            </w:r>
            <w:r w:rsidR="00030B76" w:rsidRPr="009118AE">
              <w:rPr>
                <w:rFonts w:cs="Gentium Plus"/>
                <w:sz w:val="18"/>
                <w:szCs w:val="18"/>
              </w:rPr>
              <w:t xml:space="preserve">00:04:50-00:06:20). </w:t>
            </w:r>
          </w:p>
        </w:tc>
      </w:tr>
      <w:tr w:rsidR="0041343A" w:rsidRPr="00694F90" w14:paraId="543645D1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036651C" w14:textId="7C1DD1CF" w:rsidR="0041343A" w:rsidRPr="004C3904" w:rsidRDefault="004134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31D1AF13" w14:textId="297A59E3" w:rsidR="0041343A" w:rsidRPr="009118AE" w:rsidRDefault="0041343A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 xml:space="preserve">Soyadı, Adı. “Kayıt Adı”. </w:t>
            </w:r>
            <w:r w:rsidRPr="009118AE">
              <w:rPr>
                <w:rFonts w:cs="Gentium Plus"/>
                <w:i/>
                <w:iCs/>
                <w:sz w:val="18"/>
                <w:szCs w:val="18"/>
              </w:rPr>
              <w:t>Albüm/Yayıncı veya Arşiv Adı</w:t>
            </w:r>
            <w:r w:rsidR="00B26F41">
              <w:rPr>
                <w:rFonts w:cs="Gentium Plus"/>
                <w:sz w:val="18"/>
                <w:szCs w:val="18"/>
              </w:rPr>
              <w:t>, Yıl</w:t>
            </w:r>
            <w:r w:rsidRPr="009118AE">
              <w:rPr>
                <w:rFonts w:cs="Gentium Plus"/>
                <w:sz w:val="18"/>
                <w:szCs w:val="18"/>
              </w:rPr>
              <w:t>. Erişim Gün Ay Yıl. Erişim Adresi</w:t>
            </w:r>
          </w:p>
        </w:tc>
      </w:tr>
      <w:tr w:rsidR="0041343A" w:rsidRPr="00694F90" w14:paraId="489F5883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213B91" w14:textId="77777777" w:rsidR="0041343A" w:rsidRPr="004C3904" w:rsidRDefault="0041343A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3BDA82D" w14:textId="77777777" w:rsidR="00992A72" w:rsidRPr="009118AE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color w:val="000000" w:themeColor="text1"/>
                <w:sz w:val="17"/>
                <w:szCs w:val="17"/>
              </w:rPr>
            </w:pP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Biçer, İsmail. </w:t>
            </w:r>
            <w:r w:rsidRPr="004E2492">
              <w:rPr>
                <w:rFonts w:cs="Gentium Plus"/>
                <w:color w:val="000000" w:themeColor="text1"/>
                <w:sz w:val="17"/>
                <w:szCs w:val="17"/>
              </w:rPr>
              <w:t>“</w:t>
            </w:r>
            <w:r w:rsidRPr="004E2492">
              <w:rPr>
                <w:rFonts w:cs="Gentium Plus"/>
                <w:sz w:val="17"/>
                <w:szCs w:val="17"/>
              </w:rPr>
              <w:t xml:space="preserve">Bakara </w:t>
            </w:r>
            <w:proofErr w:type="spellStart"/>
            <w:r w:rsidRPr="004E2492">
              <w:rPr>
                <w:rFonts w:cs="Gentium Plus"/>
                <w:sz w:val="17"/>
                <w:szCs w:val="17"/>
              </w:rPr>
              <w:t>Sûresi</w:t>
            </w:r>
            <w:proofErr w:type="spellEnd"/>
            <w:r w:rsidRPr="004E2492">
              <w:rPr>
                <w:rFonts w:cs="Gentium Plus"/>
                <w:sz w:val="17"/>
                <w:szCs w:val="17"/>
              </w:rPr>
              <w:t>”</w:t>
            </w:r>
            <w:r w:rsidRPr="009118AE">
              <w:rPr>
                <w:rFonts w:cs="Gentium Plus"/>
                <w:sz w:val="17"/>
                <w:szCs w:val="17"/>
              </w:rPr>
              <w:t xml:space="preserve">. </w:t>
            </w:r>
            <w:r w:rsidRPr="009118AE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Seher Demir Özel Arşivi</w:t>
            </w: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, </w:t>
            </w:r>
            <w:proofErr w:type="spellStart"/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>ts</w:t>
            </w:r>
            <w:proofErr w:type="spellEnd"/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>.</w:t>
            </w:r>
          </w:p>
          <w:p w14:paraId="7DE9B8D6" w14:textId="2AD612D8" w:rsidR="00992A72" w:rsidRPr="00BC6C42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Style w:val="Kpr"/>
                <w:rFonts w:cs="Gentium Plus"/>
                <w:color w:val="auto"/>
                <w:sz w:val="17"/>
                <w:szCs w:val="17"/>
                <w:u w:val="none"/>
              </w:rPr>
            </w:pP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Jackson, Michael. </w:t>
            </w:r>
            <w:r w:rsidRPr="004E2492">
              <w:rPr>
                <w:rFonts w:cs="Gentium Plus"/>
                <w:color w:val="000000" w:themeColor="text1"/>
                <w:sz w:val="17"/>
                <w:szCs w:val="17"/>
              </w:rPr>
              <w:t>“</w:t>
            </w:r>
            <w:r w:rsidRPr="004E2492">
              <w:rPr>
                <w:rFonts w:cs="Gentium Plus"/>
                <w:sz w:val="17"/>
                <w:szCs w:val="17"/>
              </w:rPr>
              <w:t xml:space="preserve">Break of </w:t>
            </w:r>
            <w:proofErr w:type="spellStart"/>
            <w:r w:rsidRPr="004E2492">
              <w:rPr>
                <w:rFonts w:cs="Gentium Plus"/>
                <w:sz w:val="17"/>
                <w:szCs w:val="17"/>
              </w:rPr>
              <w:t>Dawn</w:t>
            </w:r>
            <w:proofErr w:type="spellEnd"/>
            <w:r w:rsidRPr="004E2492">
              <w:rPr>
                <w:rFonts w:cs="Gentium Plus"/>
                <w:sz w:val="17"/>
                <w:szCs w:val="17"/>
              </w:rPr>
              <w:t>”</w:t>
            </w:r>
            <w:r w:rsidRPr="009118AE">
              <w:rPr>
                <w:rFonts w:cs="Gentium Plus"/>
                <w:sz w:val="17"/>
                <w:szCs w:val="17"/>
              </w:rPr>
              <w:t xml:space="preserve">. </w:t>
            </w:r>
            <w:proofErr w:type="spellStart"/>
            <w:r w:rsidRPr="009118AE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Invincible</w:t>
            </w:r>
            <w:proofErr w:type="spellEnd"/>
            <w:r w:rsidR="00B26F41">
              <w:rPr>
                <w:rFonts w:cs="Gentium Plus"/>
                <w:color w:val="000000" w:themeColor="text1"/>
                <w:sz w:val="17"/>
                <w:szCs w:val="17"/>
              </w:rPr>
              <w:t>,</w:t>
            </w: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 2001. Erişim 12 Temmuz 2018</w:t>
            </w:r>
            <w:r w:rsidRPr="00BC6C42">
              <w:rPr>
                <w:rFonts w:cs="Gentium Plus"/>
                <w:sz w:val="17"/>
                <w:szCs w:val="17"/>
              </w:rPr>
              <w:t xml:space="preserve">. </w:t>
            </w:r>
            <w:hyperlink r:id="rId236" w:history="1">
              <w:r w:rsidRPr="00BC6C42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rateyourmusic.com/release/album/michael-jackson/invincible-10</w:t>
              </w:r>
            </w:hyperlink>
          </w:p>
          <w:p w14:paraId="0A64D891" w14:textId="77777777" w:rsidR="00992A72" w:rsidRPr="00BC6C42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r w:rsidRPr="00BC6C42">
              <w:rPr>
                <w:rFonts w:cs="Gentium Plus"/>
                <w:sz w:val="17"/>
                <w:szCs w:val="17"/>
              </w:rPr>
              <w:t xml:space="preserve">Koca, Fatih. “Hak Bir Gönül Verdi Bana”. </w:t>
            </w:r>
            <w:r w:rsidRPr="00BC6C42">
              <w:rPr>
                <w:rFonts w:cs="Gentium Plus"/>
                <w:i/>
                <w:iCs/>
                <w:sz w:val="17"/>
                <w:szCs w:val="17"/>
              </w:rPr>
              <w:t>Lâ Mekân</w:t>
            </w:r>
            <w:r w:rsidRPr="00BC6C42">
              <w:rPr>
                <w:rFonts w:cs="Gentium Plus"/>
                <w:sz w:val="17"/>
                <w:szCs w:val="17"/>
              </w:rPr>
              <w:t>, 2016.</w:t>
            </w:r>
          </w:p>
          <w:p w14:paraId="59D4D8AA" w14:textId="2EE16A2C" w:rsidR="00992A72" w:rsidRPr="00BC6C42" w:rsidRDefault="00992A72" w:rsidP="00170E5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7"/>
                <w:szCs w:val="17"/>
              </w:rPr>
            </w:pPr>
            <w:proofErr w:type="spellStart"/>
            <w:r w:rsidRPr="00BC6C42">
              <w:rPr>
                <w:rFonts w:cs="Gentium Plus"/>
                <w:sz w:val="17"/>
                <w:szCs w:val="17"/>
              </w:rPr>
              <w:t>Naina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, 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Ahmed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>. “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Sûrat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 Al-</w:t>
            </w:r>
            <w:proofErr w:type="spellStart"/>
            <w:r w:rsidRPr="00BC6C42">
              <w:rPr>
                <w:rFonts w:cs="Gentium Plus"/>
                <w:sz w:val="17"/>
                <w:szCs w:val="17"/>
              </w:rPr>
              <w:t>Fatihah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>”. al</w:t>
            </w:r>
            <w:r w:rsidRPr="00BC6C42">
              <w:rPr>
                <w:rFonts w:cs="Gentium Plus"/>
                <w:i/>
                <w:iCs/>
                <w:sz w:val="17"/>
                <w:szCs w:val="17"/>
              </w:rPr>
              <w:t>-Mushaf al-</w:t>
            </w:r>
            <w:proofErr w:type="spellStart"/>
            <w:r w:rsidRPr="00BC6C42">
              <w:rPr>
                <w:rFonts w:cs="Gentium Plus"/>
                <w:i/>
                <w:iCs/>
                <w:sz w:val="17"/>
                <w:szCs w:val="17"/>
              </w:rPr>
              <w:t>Mujawwad</w:t>
            </w:r>
            <w:proofErr w:type="spellEnd"/>
            <w:r w:rsidRPr="00BC6C42">
              <w:rPr>
                <w:rFonts w:cs="Gentium Plus"/>
                <w:sz w:val="17"/>
                <w:szCs w:val="17"/>
              </w:rPr>
              <w:t xml:space="preserve">, 1987. Erişim 14 Temmuz 2018. </w:t>
            </w:r>
            <w:hyperlink r:id="rId237" w:history="1">
              <w:r w:rsidRPr="00BC6C42">
                <w:rPr>
                  <w:rStyle w:val="Kpr"/>
                  <w:rFonts w:cs="Gentium Plus"/>
                  <w:color w:val="auto"/>
                  <w:sz w:val="17"/>
                  <w:szCs w:val="17"/>
                  <w:u w:val="none"/>
                </w:rPr>
                <w:t>https://en.islamway.net/collection/10935/al-mushaf-al-mujawwad</w:t>
              </w:r>
            </w:hyperlink>
          </w:p>
          <w:p w14:paraId="32F6FEF2" w14:textId="5588CF1E" w:rsidR="0041343A" w:rsidRPr="009118AE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>Şener, Taner. “</w:t>
            </w:r>
            <w:r w:rsidRPr="009118AE">
              <w:rPr>
                <w:rFonts w:cs="Gentium Plus"/>
                <w:i/>
                <w:iCs/>
                <w:sz w:val="17"/>
                <w:szCs w:val="17"/>
              </w:rPr>
              <w:t xml:space="preserve">Derman Kâr Eylemez”. </w:t>
            </w:r>
            <w:r w:rsidRPr="009118AE">
              <w:rPr>
                <w:rFonts w:cs="Gentium Plus"/>
                <w:i/>
                <w:iCs/>
                <w:color w:val="000000" w:themeColor="text1"/>
                <w:sz w:val="17"/>
                <w:szCs w:val="17"/>
              </w:rPr>
              <w:t>Gönül Plak,</w:t>
            </w:r>
            <w:r w:rsidRPr="009118AE">
              <w:rPr>
                <w:rFonts w:cs="Gentium Plus"/>
                <w:color w:val="000000" w:themeColor="text1"/>
                <w:sz w:val="17"/>
                <w:szCs w:val="17"/>
              </w:rPr>
              <w:t xml:space="preserve"> 1970. Erişim 18 Temmuz 2018.  </w:t>
            </w:r>
            <w:hyperlink r:id="rId238" w:history="1">
              <w:r w:rsidRPr="00170E53">
                <w:rPr>
                  <w:rStyle w:val="Kpr"/>
                  <w:rFonts w:cs="Gentium Plus"/>
                  <w:color w:val="000000" w:themeColor="text1"/>
                  <w:sz w:val="16"/>
                  <w:szCs w:val="16"/>
                  <w:u w:val="none"/>
                </w:rPr>
                <w:t>https://kasif.mkutup.gov.tr/SonucDetay.aspx?MakId=590311</w:t>
              </w:r>
            </w:hyperlink>
            <w:r w:rsidRPr="00170E53">
              <w:rPr>
                <w:rStyle w:val="Kpr"/>
                <w:rFonts w:cs="Gentium Plus"/>
                <w:color w:val="000000" w:themeColor="text1"/>
                <w:sz w:val="16"/>
                <w:szCs w:val="16"/>
                <w:u w:val="none"/>
              </w:rPr>
              <w:t>.</w:t>
            </w:r>
            <w:r w:rsidRPr="00170E53">
              <w:rPr>
                <w:rFonts w:cs="Gentium Plus"/>
                <w:color w:val="000000" w:themeColor="text1"/>
                <w:sz w:val="16"/>
                <w:szCs w:val="16"/>
              </w:rPr>
              <w:t xml:space="preserve"> </w:t>
            </w:r>
          </w:p>
        </w:tc>
      </w:tr>
    </w:tbl>
    <w:p w14:paraId="6E4D26B0" w14:textId="47FFC14B" w:rsidR="004C706F" w:rsidRPr="00694F90" w:rsidRDefault="004C706F" w:rsidP="003E02E1">
      <w:pPr>
        <w:pStyle w:val="Balk2"/>
        <w:numPr>
          <w:ilvl w:val="0"/>
          <w:numId w:val="62"/>
        </w:numPr>
      </w:pPr>
      <w:bookmarkStart w:id="492" w:name="_Toc37481029"/>
      <w:r w:rsidRPr="00694F90">
        <w:t>Nota K</w:t>
      </w:r>
      <w:r w:rsidR="00B44EC4">
        <w:t>â</w:t>
      </w:r>
      <w:r w:rsidRPr="00694F90">
        <w:t>ğıdı</w:t>
      </w:r>
      <w:bookmarkEnd w:id="49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4C706F" w:rsidRPr="00310FF9" w14:paraId="016D6013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A6673FA" w14:textId="77777777" w:rsidR="004C706F" w:rsidRPr="004C3904" w:rsidRDefault="004C706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681" w:type="dxa"/>
          </w:tcPr>
          <w:p w14:paraId="477C2A3E" w14:textId="13E160A0" w:rsidR="004C706F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C706F" w:rsidRPr="009118AE">
              <w:rPr>
                <w:rFonts w:cs="Gentium Plus"/>
                <w:sz w:val="18"/>
                <w:szCs w:val="18"/>
              </w:rPr>
              <w:t xml:space="preserve">Eser Adı, </w:t>
            </w:r>
            <w:r w:rsidR="00057E15" w:rsidRPr="009118AE">
              <w:rPr>
                <w:rFonts w:cs="Gentium Plus"/>
                <w:sz w:val="18"/>
                <w:szCs w:val="18"/>
              </w:rPr>
              <w:t>Nota</w:t>
            </w:r>
            <w:r w:rsidR="00DD4CB5" w:rsidRPr="009118AE">
              <w:rPr>
                <w:rFonts w:cs="Gentium Plus"/>
                <w:sz w:val="18"/>
                <w:szCs w:val="18"/>
              </w:rPr>
              <w:t xml:space="preserve"> Kâğıdı</w:t>
            </w:r>
            <w:r w:rsidR="00057E15"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4C706F" w:rsidRPr="009118AE">
              <w:rPr>
                <w:rFonts w:cs="Gentium Plus"/>
                <w:sz w:val="18"/>
                <w:szCs w:val="18"/>
              </w:rPr>
              <w:t>Yılı).</w:t>
            </w:r>
          </w:p>
        </w:tc>
      </w:tr>
      <w:tr w:rsidR="004C706F" w:rsidRPr="00310FF9" w14:paraId="5D8D5A3B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C0B5A52" w14:textId="77777777" w:rsidR="004C706F" w:rsidRPr="004C3904" w:rsidRDefault="004C706F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55E56CD7" w14:textId="095DBA18" w:rsidR="004C706F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4C706F" w:rsidRPr="009118AE">
              <w:rPr>
                <w:rFonts w:cs="Gentium Plus"/>
                <w:i/>
                <w:iCs/>
                <w:sz w:val="18"/>
                <w:szCs w:val="18"/>
              </w:rPr>
              <w:t xml:space="preserve">Hak’tan Doğarak Gönlüne </w:t>
            </w:r>
            <w:proofErr w:type="spellStart"/>
            <w:r w:rsidR="004C706F" w:rsidRPr="009118AE">
              <w:rPr>
                <w:rFonts w:cs="Gentium Plus"/>
                <w:i/>
                <w:iCs/>
                <w:sz w:val="18"/>
                <w:szCs w:val="18"/>
              </w:rPr>
              <w:t>İmân</w:t>
            </w:r>
            <w:proofErr w:type="spellEnd"/>
            <w:r w:rsidR="004C706F" w:rsidRPr="009118AE">
              <w:rPr>
                <w:rFonts w:cs="Gentium Plus"/>
                <w:i/>
                <w:iCs/>
                <w:sz w:val="18"/>
                <w:szCs w:val="18"/>
              </w:rPr>
              <w:t xml:space="preserve">-ı </w:t>
            </w:r>
            <w:proofErr w:type="spellStart"/>
            <w:r w:rsidR="004C706F" w:rsidRPr="009118AE">
              <w:rPr>
                <w:rFonts w:cs="Gentium Plus"/>
                <w:i/>
                <w:iCs/>
                <w:sz w:val="18"/>
                <w:szCs w:val="18"/>
              </w:rPr>
              <w:t>Mehâbet</w:t>
            </w:r>
            <w:proofErr w:type="spellEnd"/>
            <w:r w:rsidR="004C706F"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057E15" w:rsidRPr="009118AE">
              <w:rPr>
                <w:rFonts w:cs="Gentium Plus"/>
                <w:sz w:val="18"/>
                <w:szCs w:val="18"/>
              </w:rPr>
              <w:t>Nota</w:t>
            </w:r>
            <w:r w:rsidR="00DD4CB5" w:rsidRPr="009118AE">
              <w:rPr>
                <w:rFonts w:cs="Gentium Plus"/>
                <w:sz w:val="18"/>
                <w:szCs w:val="18"/>
              </w:rPr>
              <w:t xml:space="preserve"> Kâğıdı</w:t>
            </w:r>
            <w:r w:rsidR="00057E15" w:rsidRPr="009118AE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="004C706F" w:rsidRPr="009118AE">
              <w:rPr>
                <w:rFonts w:cs="Gentium Plus"/>
                <w:sz w:val="18"/>
                <w:szCs w:val="18"/>
              </w:rPr>
              <w:t>ts</w:t>
            </w:r>
            <w:proofErr w:type="spellEnd"/>
            <w:r w:rsidR="00DD4CB5" w:rsidRPr="009118AE">
              <w:rPr>
                <w:rFonts w:cs="Gentium Plus"/>
                <w:sz w:val="18"/>
                <w:szCs w:val="18"/>
              </w:rPr>
              <w:t>.</w:t>
            </w:r>
            <w:r w:rsidR="004C706F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DD4CB5" w:rsidRPr="00310FF9" w14:paraId="422E3295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2CB7961" w14:textId="77777777" w:rsidR="00DD4CB5" w:rsidRPr="004C3904" w:rsidRDefault="00DD4CB5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22FC3FF4" w14:textId="2F8146B5" w:rsidR="00DD4CB5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D4CB5" w:rsidRPr="009118AE">
              <w:rPr>
                <w:rFonts w:cs="Gentium Plus"/>
                <w:sz w:val="18"/>
                <w:szCs w:val="18"/>
              </w:rPr>
              <w:t>Eser Adı, Nota Kâğıdı, Yılı).</w:t>
            </w:r>
          </w:p>
        </w:tc>
      </w:tr>
      <w:tr w:rsidR="00DD4CB5" w:rsidRPr="00310FF9" w14:paraId="020B6C94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15747CA" w14:textId="77777777" w:rsidR="00DD4CB5" w:rsidRPr="004C3904" w:rsidRDefault="00DD4CB5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72A01325" w14:textId="5B7A2A2B" w:rsidR="00DD4CB5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D4CB5" w:rsidRPr="009118AE">
              <w:rPr>
                <w:rFonts w:cs="Gentium Plus"/>
                <w:i/>
                <w:iCs/>
                <w:sz w:val="18"/>
                <w:szCs w:val="18"/>
              </w:rPr>
              <w:t xml:space="preserve">Hak’tan Doğarak Gönlüne </w:t>
            </w:r>
            <w:proofErr w:type="spellStart"/>
            <w:r w:rsidR="00DD4CB5" w:rsidRPr="009118AE">
              <w:rPr>
                <w:rFonts w:cs="Gentium Plus"/>
                <w:i/>
                <w:iCs/>
                <w:sz w:val="18"/>
                <w:szCs w:val="18"/>
              </w:rPr>
              <w:t>İmân</w:t>
            </w:r>
            <w:proofErr w:type="spellEnd"/>
            <w:r w:rsidR="00DD4CB5" w:rsidRPr="009118AE">
              <w:rPr>
                <w:rFonts w:cs="Gentium Plus"/>
                <w:i/>
                <w:iCs/>
                <w:sz w:val="18"/>
                <w:szCs w:val="18"/>
              </w:rPr>
              <w:t xml:space="preserve">-ı </w:t>
            </w:r>
            <w:proofErr w:type="spellStart"/>
            <w:r w:rsidR="00DD4CB5" w:rsidRPr="009118AE">
              <w:rPr>
                <w:rFonts w:cs="Gentium Plus"/>
                <w:i/>
                <w:iCs/>
                <w:sz w:val="18"/>
                <w:szCs w:val="18"/>
              </w:rPr>
              <w:t>Mehâbet</w:t>
            </w:r>
            <w:proofErr w:type="spellEnd"/>
            <w:r w:rsidR="00DD4CB5" w:rsidRPr="009118AE">
              <w:rPr>
                <w:rFonts w:cs="Gentium Plus"/>
                <w:sz w:val="18"/>
                <w:szCs w:val="18"/>
              </w:rPr>
              <w:t xml:space="preserve">, Nota Kâğıdı, </w:t>
            </w:r>
            <w:proofErr w:type="spellStart"/>
            <w:r w:rsidR="00DD4CB5" w:rsidRPr="009118AE">
              <w:rPr>
                <w:rFonts w:cs="Gentium Plus"/>
                <w:sz w:val="18"/>
                <w:szCs w:val="18"/>
              </w:rPr>
              <w:t>ts</w:t>
            </w:r>
            <w:proofErr w:type="spellEnd"/>
            <w:r w:rsidR="00DD4CB5" w:rsidRPr="009118AE">
              <w:rPr>
                <w:rFonts w:cs="Gentium Plus"/>
                <w:sz w:val="18"/>
                <w:szCs w:val="18"/>
              </w:rPr>
              <w:t>.).</w:t>
            </w:r>
          </w:p>
        </w:tc>
      </w:tr>
      <w:tr w:rsidR="00DD4CB5" w:rsidRPr="00310FF9" w14:paraId="5D5DEB2C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B51203E" w14:textId="77777777" w:rsidR="00DD4CB5" w:rsidRPr="004C3904" w:rsidRDefault="00DD4CB5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424EA006" w14:textId="2CB3458D" w:rsidR="00DD4CB5" w:rsidRPr="009118AE" w:rsidRDefault="004D50C3" w:rsidP="00FA295F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D4CB5" w:rsidRPr="009118AE">
              <w:rPr>
                <w:rFonts w:cs="Gentium Plus"/>
                <w:sz w:val="18"/>
                <w:szCs w:val="18"/>
              </w:rPr>
              <w:t>Eser Adı, Nota Kâğıdı, Yılı).</w:t>
            </w:r>
          </w:p>
        </w:tc>
      </w:tr>
      <w:tr w:rsidR="00DD4CB5" w:rsidRPr="00310FF9" w14:paraId="7AB6B158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713E234" w14:textId="77777777" w:rsidR="00DD4CB5" w:rsidRPr="004C3904" w:rsidRDefault="00DD4CB5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23CC9682" w14:textId="6E3C206A" w:rsidR="00DD4CB5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DD4CB5" w:rsidRPr="009118AE">
              <w:rPr>
                <w:rFonts w:cs="Gentium Plus"/>
                <w:i/>
                <w:iCs/>
                <w:sz w:val="18"/>
                <w:szCs w:val="18"/>
              </w:rPr>
              <w:t xml:space="preserve">Hak’tan Doğarak Gönlüne </w:t>
            </w:r>
            <w:proofErr w:type="spellStart"/>
            <w:r w:rsidR="00DD4CB5" w:rsidRPr="009118AE">
              <w:rPr>
                <w:rFonts w:cs="Gentium Plus"/>
                <w:i/>
                <w:iCs/>
                <w:sz w:val="18"/>
                <w:szCs w:val="18"/>
              </w:rPr>
              <w:t>İmân</w:t>
            </w:r>
            <w:proofErr w:type="spellEnd"/>
            <w:r w:rsidR="00DD4CB5" w:rsidRPr="009118AE">
              <w:rPr>
                <w:rFonts w:cs="Gentium Plus"/>
                <w:i/>
                <w:iCs/>
                <w:sz w:val="18"/>
                <w:szCs w:val="18"/>
              </w:rPr>
              <w:t xml:space="preserve">-ı </w:t>
            </w:r>
            <w:proofErr w:type="spellStart"/>
            <w:r w:rsidR="00DD4CB5" w:rsidRPr="009118AE">
              <w:rPr>
                <w:rFonts w:cs="Gentium Plus"/>
                <w:i/>
                <w:iCs/>
                <w:sz w:val="18"/>
                <w:szCs w:val="18"/>
              </w:rPr>
              <w:t>Mehâbet</w:t>
            </w:r>
            <w:proofErr w:type="spellEnd"/>
            <w:r w:rsidR="00DD4CB5" w:rsidRPr="009118AE">
              <w:rPr>
                <w:rFonts w:cs="Gentium Plus"/>
                <w:sz w:val="18"/>
                <w:szCs w:val="18"/>
              </w:rPr>
              <w:t xml:space="preserve">, Nota Kâğıdı, </w:t>
            </w:r>
            <w:proofErr w:type="spellStart"/>
            <w:r w:rsidR="00DD4CB5" w:rsidRPr="009118AE">
              <w:rPr>
                <w:rFonts w:cs="Gentium Plus"/>
                <w:sz w:val="18"/>
                <w:szCs w:val="18"/>
              </w:rPr>
              <w:t>ts</w:t>
            </w:r>
            <w:proofErr w:type="spellEnd"/>
            <w:r w:rsidR="00DD4CB5" w:rsidRPr="009118AE">
              <w:rPr>
                <w:rFonts w:cs="Gentium Plus"/>
                <w:sz w:val="18"/>
                <w:szCs w:val="18"/>
              </w:rPr>
              <w:t>.).</w:t>
            </w:r>
          </w:p>
        </w:tc>
      </w:tr>
      <w:tr w:rsidR="00DD4CB5" w:rsidRPr="00310FF9" w14:paraId="0782A7B1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DBE7F0B" w14:textId="77777777" w:rsidR="00DD4CB5" w:rsidRPr="004C3904" w:rsidRDefault="00DD4CB5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201CAF6D" w14:textId="78C0B2C6" w:rsidR="00DD4CB5" w:rsidRPr="009118AE" w:rsidRDefault="00DD4CB5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i/>
                <w:iCs/>
                <w:sz w:val="18"/>
                <w:szCs w:val="18"/>
              </w:rPr>
              <w:t>Eserin Adı veya İlk Dizesi</w:t>
            </w:r>
            <w:r w:rsidRPr="009118AE">
              <w:rPr>
                <w:rFonts w:cs="Gentium Plus"/>
                <w:sz w:val="18"/>
                <w:szCs w:val="18"/>
              </w:rPr>
              <w:t xml:space="preserve"> (Nota Kâğıdı, Yılı). Kütüphane Adı, Koleksiyon Adı, No. Demirbaş Numarası. Kütüphane Erişim Adresi</w:t>
            </w:r>
          </w:p>
        </w:tc>
      </w:tr>
      <w:tr w:rsidR="00DD4CB5" w:rsidRPr="00310FF9" w14:paraId="79B8E917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A67E288" w14:textId="77777777" w:rsidR="00DD4CB5" w:rsidRPr="004C3904" w:rsidRDefault="00DD4CB5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2603C568" w14:textId="1EA32459" w:rsidR="00DD4CB5" w:rsidRPr="009118AE" w:rsidRDefault="00DD4CB5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i/>
                <w:iCs/>
                <w:sz w:val="18"/>
                <w:szCs w:val="18"/>
              </w:rPr>
              <w:t xml:space="preserve">Hak’tan Doğarak Gönlüne </w:t>
            </w:r>
            <w:proofErr w:type="spellStart"/>
            <w:r w:rsidRPr="009118AE">
              <w:rPr>
                <w:rFonts w:cs="Gentium Plus"/>
                <w:i/>
                <w:iCs/>
                <w:sz w:val="18"/>
                <w:szCs w:val="18"/>
              </w:rPr>
              <w:t>İmân</w:t>
            </w:r>
            <w:proofErr w:type="spellEnd"/>
            <w:r w:rsidRPr="009118AE">
              <w:rPr>
                <w:rFonts w:cs="Gentium Plus"/>
                <w:i/>
                <w:iCs/>
                <w:sz w:val="18"/>
                <w:szCs w:val="18"/>
              </w:rPr>
              <w:t xml:space="preserve">-ı </w:t>
            </w:r>
            <w:proofErr w:type="spellStart"/>
            <w:r w:rsidRPr="009118AE">
              <w:rPr>
                <w:rFonts w:cs="Gentium Plus"/>
                <w:i/>
                <w:iCs/>
                <w:sz w:val="18"/>
                <w:szCs w:val="18"/>
              </w:rPr>
              <w:t>Mehâbet</w:t>
            </w:r>
            <w:proofErr w:type="spellEnd"/>
            <w:r w:rsidRPr="009118AE">
              <w:rPr>
                <w:rFonts w:cs="Gentium Plus"/>
                <w:sz w:val="18"/>
                <w:szCs w:val="18"/>
              </w:rPr>
              <w:t xml:space="preserve"> (Nota Kâğıdı, </w:t>
            </w:r>
            <w:proofErr w:type="spellStart"/>
            <w:r w:rsidRPr="009118AE">
              <w:rPr>
                <w:rFonts w:cs="Gentium Plus"/>
                <w:sz w:val="18"/>
                <w:szCs w:val="18"/>
              </w:rPr>
              <w:t>ts</w:t>
            </w:r>
            <w:proofErr w:type="spellEnd"/>
            <w:r w:rsidRPr="009118AE">
              <w:rPr>
                <w:rFonts w:cs="Gentium Plus"/>
                <w:sz w:val="18"/>
                <w:szCs w:val="18"/>
              </w:rPr>
              <w:t>.). İSAM Kütü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phanesi (İstanbul/Türkiye), K</w:t>
            </w:r>
            <w:r w:rsidR="00D72213">
              <w:rPr>
                <w:rFonts w:cs="Gentium Plus"/>
                <w:color w:val="000000" w:themeColor="text1"/>
                <w:sz w:val="18"/>
                <w:szCs w:val="18"/>
              </w:rPr>
              <w:t xml:space="preserve">emal </w:t>
            </w:r>
            <w:proofErr w:type="spellStart"/>
            <w:r w:rsidR="00D72213">
              <w:rPr>
                <w:rFonts w:cs="Gentium Plus"/>
                <w:color w:val="000000" w:themeColor="text1"/>
                <w:sz w:val="18"/>
                <w:szCs w:val="18"/>
              </w:rPr>
              <w:t>Batanay</w:t>
            </w:r>
            <w:proofErr w:type="spellEnd"/>
            <w:r w:rsidR="00D72213">
              <w:rPr>
                <w:rFonts w:cs="Gentium Plus"/>
                <w:color w:val="000000" w:themeColor="text1"/>
                <w:sz w:val="18"/>
                <w:szCs w:val="18"/>
              </w:rPr>
              <w:t xml:space="preserve"> Müzik Arşivi, No. 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KB: 1-37-130. </w:t>
            </w:r>
            <w:hyperlink r:id="rId239" w:history="1">
              <w:r w:rsidRPr="009118AE">
                <w:rPr>
                  <w:rStyle w:val="Kpr"/>
                  <w:rFonts w:cs="Gentium Plus"/>
                  <w:color w:val="000000" w:themeColor="text1"/>
                  <w:sz w:val="18"/>
                  <w:szCs w:val="18"/>
                  <w:u w:val="none"/>
                </w:rPr>
                <w:t>http://isamveri.org</w:t>
              </w:r>
            </w:hyperlink>
          </w:p>
        </w:tc>
      </w:tr>
    </w:tbl>
    <w:p w14:paraId="6FCC3211" w14:textId="4792FA62" w:rsidR="009D55D8" w:rsidRPr="00694F90" w:rsidRDefault="009D55D8" w:rsidP="003E02E1">
      <w:pPr>
        <w:pStyle w:val="Balk2"/>
        <w:numPr>
          <w:ilvl w:val="0"/>
          <w:numId w:val="62"/>
        </w:numPr>
      </w:pPr>
      <w:bookmarkStart w:id="493" w:name="_Toc37481030"/>
      <w:r w:rsidRPr="00694F90">
        <w:t>Sınav Kâğıdı</w:t>
      </w:r>
      <w:bookmarkEnd w:id="493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9D55D8" w:rsidRPr="00457D47" w14:paraId="439093FA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A805024" w14:textId="77777777" w:rsidR="009D55D8" w:rsidRPr="004C3904" w:rsidRDefault="009D55D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681" w:type="dxa"/>
          </w:tcPr>
          <w:p w14:paraId="278F67DF" w14:textId="00224349" w:rsidR="009D55D8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D55D8" w:rsidRPr="009118AE">
              <w:rPr>
                <w:rFonts w:cs="Gentium Plus"/>
                <w:sz w:val="18"/>
                <w:szCs w:val="18"/>
              </w:rPr>
              <w:t>Ö</w:t>
            </w:r>
            <w:r w:rsidR="00E511B3" w:rsidRPr="009118AE">
              <w:rPr>
                <w:rFonts w:cs="Gentium Plus"/>
                <w:sz w:val="18"/>
                <w:szCs w:val="18"/>
              </w:rPr>
              <w:t>ğrenci x</w:t>
            </w:r>
            <w:r w:rsidR="009D55D8"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3E4D49" w:rsidRPr="009118AE">
              <w:rPr>
                <w:rFonts w:cs="Gentium Plus"/>
                <w:sz w:val="18"/>
                <w:szCs w:val="18"/>
              </w:rPr>
              <w:t xml:space="preserve">Sınav Kâğıdı, </w:t>
            </w:r>
            <w:r w:rsidR="009D55D8" w:rsidRPr="009118AE">
              <w:rPr>
                <w:rFonts w:cs="Gentium Plus"/>
                <w:sz w:val="18"/>
                <w:szCs w:val="18"/>
              </w:rPr>
              <w:t>Tarih).</w:t>
            </w:r>
          </w:p>
        </w:tc>
      </w:tr>
      <w:tr w:rsidR="009D55D8" w:rsidRPr="00457D47" w14:paraId="0F2C6F6F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C89BFFB" w14:textId="77777777" w:rsidR="009D55D8" w:rsidRPr="004C3904" w:rsidRDefault="009D55D8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06CEA815" w14:textId="07A258FD" w:rsidR="009D55D8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D55D8" w:rsidRPr="009118AE">
              <w:rPr>
                <w:rFonts w:cs="Gentium Plus"/>
                <w:sz w:val="18"/>
                <w:szCs w:val="18"/>
              </w:rPr>
              <w:t>Ö</w:t>
            </w:r>
            <w:r w:rsidR="00E511B3" w:rsidRPr="009118AE">
              <w:rPr>
                <w:rFonts w:cs="Gentium Plus"/>
                <w:sz w:val="18"/>
                <w:szCs w:val="18"/>
              </w:rPr>
              <w:t xml:space="preserve">ğrenci </w:t>
            </w:r>
            <w:r w:rsidR="009D55D8" w:rsidRPr="009118AE">
              <w:rPr>
                <w:rFonts w:cs="Gentium Plus"/>
                <w:sz w:val="18"/>
                <w:szCs w:val="18"/>
              </w:rPr>
              <w:t xml:space="preserve">1, </w:t>
            </w:r>
            <w:r w:rsidR="003E4D49" w:rsidRPr="009118AE">
              <w:rPr>
                <w:rFonts w:cs="Gentium Plus"/>
                <w:sz w:val="18"/>
                <w:szCs w:val="18"/>
              </w:rPr>
              <w:t xml:space="preserve">Sınav Kâğıdı, </w:t>
            </w:r>
            <w:r w:rsidR="009D55D8" w:rsidRPr="009118AE">
              <w:rPr>
                <w:rFonts w:cs="Gentium Plus"/>
                <w:sz w:val="18"/>
                <w:szCs w:val="18"/>
              </w:rPr>
              <w:t>20 Mart 2019).</w:t>
            </w:r>
          </w:p>
          <w:p w14:paraId="6B96B1B5" w14:textId="0CD09F13" w:rsidR="003E4D49" w:rsidRPr="009118AE" w:rsidRDefault="004D50C3" w:rsidP="001635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511B3" w:rsidRPr="009118AE">
              <w:rPr>
                <w:rFonts w:cs="Gentium Plus"/>
                <w:sz w:val="18"/>
                <w:szCs w:val="18"/>
              </w:rPr>
              <w:t>Öğrenci 2</w:t>
            </w:r>
            <w:r w:rsidR="009D55D8"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3E4D49" w:rsidRPr="009118AE">
              <w:rPr>
                <w:rFonts w:cs="Gentium Plus"/>
                <w:sz w:val="18"/>
                <w:szCs w:val="18"/>
              </w:rPr>
              <w:t xml:space="preserve">Sınav Kâğıdı, </w:t>
            </w:r>
            <w:r w:rsidR="00871027" w:rsidRPr="009118AE">
              <w:rPr>
                <w:rFonts w:cs="Gentium Plus"/>
                <w:sz w:val="18"/>
                <w:szCs w:val="18"/>
              </w:rPr>
              <w:t>12</w:t>
            </w:r>
            <w:r w:rsidR="009D55D8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871027" w:rsidRPr="009118AE">
              <w:rPr>
                <w:rFonts w:cs="Gentium Plus"/>
                <w:sz w:val="18"/>
                <w:szCs w:val="18"/>
              </w:rPr>
              <w:t xml:space="preserve">Nisan </w:t>
            </w:r>
            <w:r w:rsidR="009D55D8" w:rsidRPr="009118AE">
              <w:rPr>
                <w:rFonts w:cs="Gentium Plus"/>
                <w:sz w:val="18"/>
                <w:szCs w:val="18"/>
              </w:rPr>
              <w:t>2019</w:t>
            </w:r>
            <w:r w:rsidR="00E511B3" w:rsidRPr="009118AE">
              <w:rPr>
                <w:rFonts w:cs="Gentium Plus"/>
                <w:sz w:val="18"/>
                <w:szCs w:val="18"/>
              </w:rPr>
              <w:t>).</w:t>
            </w:r>
          </w:p>
        </w:tc>
      </w:tr>
      <w:tr w:rsidR="00E511B3" w:rsidRPr="00457D47" w14:paraId="0DF01B14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6BBA069" w14:textId="77777777" w:rsidR="00E511B3" w:rsidRPr="004C3904" w:rsidRDefault="00E511B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5705A0A1" w14:textId="3F380B62" w:rsidR="00E511B3" w:rsidRPr="009118AE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511B3" w:rsidRPr="009118AE">
              <w:rPr>
                <w:rFonts w:cs="Gentium Plus"/>
                <w:sz w:val="18"/>
                <w:szCs w:val="18"/>
              </w:rPr>
              <w:t>Öğrenci x, Sınav Kâğıdı, Tarih).</w:t>
            </w:r>
          </w:p>
        </w:tc>
      </w:tr>
      <w:tr w:rsidR="00E511B3" w:rsidRPr="00457D47" w14:paraId="74A68144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F4B98E5" w14:textId="77777777" w:rsidR="00E511B3" w:rsidRPr="004C3904" w:rsidRDefault="00E511B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355068F6" w14:textId="3A2BC537" w:rsidR="00E511B3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511B3" w:rsidRPr="009118AE">
              <w:rPr>
                <w:rFonts w:cs="Gentium Plus"/>
                <w:sz w:val="18"/>
                <w:szCs w:val="18"/>
              </w:rPr>
              <w:t>Öğrenci 1, Sınav Kâğıdı, 20 Mart 2019).</w:t>
            </w:r>
          </w:p>
          <w:p w14:paraId="22355FBC" w14:textId="09C6204D" w:rsidR="00E511B3" w:rsidRPr="009118AE" w:rsidRDefault="004D50C3" w:rsidP="001635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511B3" w:rsidRPr="009118AE">
              <w:rPr>
                <w:rFonts w:cs="Gentium Plus"/>
                <w:sz w:val="18"/>
                <w:szCs w:val="18"/>
              </w:rPr>
              <w:t>Öğrenci 2, Sınav Kâğıdı, 12 Nisan 2019).</w:t>
            </w:r>
          </w:p>
        </w:tc>
      </w:tr>
      <w:tr w:rsidR="00E511B3" w:rsidRPr="00457D47" w14:paraId="0A203BDE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2BA02F8" w14:textId="77777777" w:rsidR="00E511B3" w:rsidRPr="004C3904" w:rsidRDefault="00E511B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2510A1E9" w14:textId="27870DDD" w:rsidR="00E511B3" w:rsidRPr="009118AE" w:rsidRDefault="004D50C3" w:rsidP="00C26A07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511B3" w:rsidRPr="009118AE">
              <w:rPr>
                <w:rFonts w:cs="Gentium Plus"/>
                <w:sz w:val="18"/>
                <w:szCs w:val="18"/>
              </w:rPr>
              <w:t>Öğrenci x, Sınav Kâğıdı, Tarih).</w:t>
            </w:r>
          </w:p>
        </w:tc>
      </w:tr>
      <w:tr w:rsidR="00E511B3" w:rsidRPr="00457D47" w14:paraId="0DCFE3D1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1A56D6C" w14:textId="77777777" w:rsidR="00E511B3" w:rsidRPr="004C3904" w:rsidRDefault="00E511B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502AA5EA" w14:textId="0A0174FB" w:rsidR="00E511B3" w:rsidRPr="009118AE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511B3" w:rsidRPr="009118AE">
              <w:rPr>
                <w:rFonts w:cs="Gentium Plus"/>
                <w:sz w:val="18"/>
                <w:szCs w:val="18"/>
              </w:rPr>
              <w:t>Öğrenci 1, Sınav Kâğıdı, 20 Mart 2019).</w:t>
            </w:r>
          </w:p>
          <w:p w14:paraId="12637D70" w14:textId="6B75016A" w:rsidR="00E511B3" w:rsidRPr="009118AE" w:rsidRDefault="004D50C3" w:rsidP="00163591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E511B3" w:rsidRPr="009118AE">
              <w:rPr>
                <w:rFonts w:cs="Gentium Plus"/>
                <w:sz w:val="18"/>
                <w:szCs w:val="18"/>
              </w:rPr>
              <w:t>Öğrenci 2, Sınav Kâğıdı, 12 Nisan 2019).</w:t>
            </w:r>
          </w:p>
        </w:tc>
      </w:tr>
      <w:tr w:rsidR="00E511B3" w:rsidRPr="00457D47" w14:paraId="2485E1D9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B639041" w14:textId="77777777" w:rsidR="00E511B3" w:rsidRPr="004C3904" w:rsidRDefault="00E511B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35A20AD2" w14:textId="340A7F95" w:rsidR="00E511B3" w:rsidRPr="009118AE" w:rsidRDefault="00E511B3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 xml:space="preserve">Öğrenci. </w:t>
            </w:r>
            <w:r w:rsidRPr="009118AE">
              <w:rPr>
                <w:rFonts w:cs="Gentium Plus"/>
                <w:i/>
                <w:iCs/>
                <w:sz w:val="18"/>
                <w:szCs w:val="18"/>
              </w:rPr>
              <w:t>Dersin Adı Sınavın Adı</w:t>
            </w:r>
            <w:r w:rsidRPr="009118AE">
              <w:rPr>
                <w:rFonts w:cs="Gentium Plus"/>
                <w:sz w:val="18"/>
                <w:szCs w:val="18"/>
              </w:rPr>
              <w:t xml:space="preserve"> (Sınav Kâğıdı</w:t>
            </w:r>
            <w:r w:rsidR="0095580D">
              <w:rPr>
                <w:rFonts w:cs="Gentium Plus"/>
                <w:sz w:val="18"/>
                <w:szCs w:val="18"/>
              </w:rPr>
              <w:t>,</w:t>
            </w:r>
            <w:r w:rsidRPr="009118AE">
              <w:rPr>
                <w:rFonts w:cs="Gentium Plus"/>
                <w:sz w:val="18"/>
                <w:szCs w:val="18"/>
              </w:rPr>
              <w:t xml:space="preserve"> Sınav Günü Ayı Yılı</w:t>
            </w:r>
            <w:r w:rsidR="0095580D">
              <w:rPr>
                <w:rFonts w:cs="Gentium Plus"/>
                <w:sz w:val="18"/>
                <w:szCs w:val="18"/>
              </w:rPr>
              <w:t>).</w:t>
            </w:r>
            <w:r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636455">
              <w:rPr>
                <w:rFonts w:cs="Gentium Plus"/>
                <w:sz w:val="18"/>
                <w:szCs w:val="18"/>
              </w:rPr>
              <w:t>Kurum Adı, Öğretici</w:t>
            </w:r>
            <w:r w:rsidRPr="009118AE">
              <w:rPr>
                <w:rFonts w:cs="Gentium Plus"/>
                <w:sz w:val="18"/>
                <w:szCs w:val="18"/>
              </w:rPr>
              <w:t xml:space="preserve"> Adı Soyadı.</w:t>
            </w:r>
          </w:p>
        </w:tc>
      </w:tr>
      <w:tr w:rsidR="00E511B3" w:rsidRPr="00457D47" w14:paraId="51FB56C5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F360737" w14:textId="77777777" w:rsidR="00E511B3" w:rsidRPr="004C3904" w:rsidRDefault="00E511B3" w:rsidP="00B06B24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507D379E" w14:textId="2B8D2176" w:rsidR="00E511B3" w:rsidRPr="009118AE" w:rsidRDefault="00E511B3" w:rsidP="00FA295F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 xml:space="preserve">Öğrenci 1. </w:t>
            </w:r>
            <w:r w:rsidRPr="009118AE">
              <w:rPr>
                <w:rFonts w:cs="Gentium Plus"/>
                <w:i/>
                <w:iCs/>
                <w:sz w:val="18"/>
                <w:szCs w:val="18"/>
              </w:rPr>
              <w:t xml:space="preserve">İç Tasarıma Giriş Dersi Vize Sınavı </w:t>
            </w:r>
            <w:r w:rsidRPr="009118AE">
              <w:rPr>
                <w:rFonts w:cs="Gentium Plus"/>
                <w:sz w:val="18"/>
                <w:szCs w:val="18"/>
              </w:rPr>
              <w:t>(Sınav Kâğıdı, 20 Mart 2019). Sivas Cumhuriyet Üniversitesi</w:t>
            </w:r>
            <w:r w:rsidR="00636455">
              <w:rPr>
                <w:rFonts w:cs="Gentium Plus"/>
                <w:sz w:val="18"/>
                <w:szCs w:val="18"/>
              </w:rPr>
              <w:t>,</w:t>
            </w:r>
            <w:r w:rsidRPr="009118AE">
              <w:rPr>
                <w:rFonts w:cs="Gentium Plus"/>
                <w:sz w:val="18"/>
                <w:szCs w:val="18"/>
              </w:rPr>
              <w:t xml:space="preserve"> Mimarlık Fakültesi, Öğretici 1.</w:t>
            </w:r>
          </w:p>
          <w:p w14:paraId="16BFAA77" w14:textId="67B005CD" w:rsidR="00E511B3" w:rsidRPr="009118AE" w:rsidRDefault="00E511B3" w:rsidP="00163591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9118AE">
              <w:rPr>
                <w:rFonts w:cs="Gentium Plus"/>
                <w:sz w:val="18"/>
                <w:szCs w:val="18"/>
              </w:rPr>
              <w:t xml:space="preserve">Öğrenci 2. </w:t>
            </w:r>
            <w:r w:rsidRPr="009118AE">
              <w:rPr>
                <w:rFonts w:cs="Gentium Plus"/>
                <w:i/>
                <w:iCs/>
                <w:sz w:val="18"/>
                <w:szCs w:val="18"/>
              </w:rPr>
              <w:t xml:space="preserve">Uluslararası İlişkiler-I Dersi Final Sınavı </w:t>
            </w:r>
            <w:r w:rsidRPr="009118AE">
              <w:rPr>
                <w:rFonts w:cs="Gentium Plus"/>
                <w:sz w:val="18"/>
                <w:szCs w:val="18"/>
              </w:rPr>
              <w:t>(Sınav Kâğıdı, 12 Nisan 2019). Selçuk Üniversitesi, İktisadi İdari Bilimler Fakültesi, Öğretici 2.</w:t>
            </w:r>
          </w:p>
        </w:tc>
      </w:tr>
    </w:tbl>
    <w:p w14:paraId="12B647EB" w14:textId="7D64B9AE" w:rsidR="008F772D" w:rsidRDefault="00812C24" w:rsidP="003E02E1">
      <w:pPr>
        <w:pStyle w:val="Balk2"/>
        <w:numPr>
          <w:ilvl w:val="0"/>
          <w:numId w:val="62"/>
        </w:numPr>
      </w:pPr>
      <w:bookmarkStart w:id="494" w:name="_Toc37481031"/>
      <w:r w:rsidRPr="00694F90">
        <w:t xml:space="preserve">Sanat Eseri </w:t>
      </w:r>
      <w:r w:rsidR="00C6729E">
        <w:t>ve</w:t>
      </w:r>
      <w:r w:rsidRPr="00694F90">
        <w:t xml:space="preserve"> Tarihî Eser</w:t>
      </w:r>
      <w:bookmarkEnd w:id="494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5"/>
        <w:gridCol w:w="6860"/>
      </w:tblGrid>
      <w:tr w:rsidR="009118AE" w:rsidRPr="005528B5" w14:paraId="6FC41550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5" w:type="dxa"/>
          </w:tcPr>
          <w:p w14:paraId="4195A79D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6860" w:type="dxa"/>
          </w:tcPr>
          <w:p w14:paraId="254C00B6" w14:textId="2AB192FC" w:rsidR="009118AE" w:rsidRPr="009118AE" w:rsidRDefault="004D50C3" w:rsidP="0051465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Biliniyorsa Sanatkârın Soyadı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Nesne Adı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, Nesnenin Cinsi, Nesnenin Dönemi). </w:t>
            </w:r>
          </w:p>
        </w:tc>
      </w:tr>
      <w:tr w:rsidR="009118AE" w:rsidRPr="005528B5" w14:paraId="3E1FD2A4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5" w:type="dxa"/>
          </w:tcPr>
          <w:p w14:paraId="50729E0A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860" w:type="dxa"/>
          </w:tcPr>
          <w:p w14:paraId="5825C8C3" w14:textId="0B8C77F1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Halı Seccade, </w:t>
            </w:r>
            <w:r w:rsidR="009118AE" w:rsidRPr="009118AE">
              <w:rPr>
                <w:rFonts w:cs="Gentium Plus"/>
                <w:sz w:val="18"/>
                <w:szCs w:val="18"/>
              </w:rPr>
              <w:t>Halı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17-18. yüzyıl).</w:t>
            </w:r>
          </w:p>
          <w:p w14:paraId="3C93C698" w14:textId="4B38E017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Ud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sz w:val="18"/>
                <w:szCs w:val="18"/>
              </w:rPr>
              <w:t>Ahşap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20. yüzyıl).</w:t>
            </w:r>
          </w:p>
          <w:p w14:paraId="0C368253" w14:textId="09F938B3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Kapaklı Sahan, </w:t>
            </w:r>
            <w:r w:rsidR="009118AE" w:rsidRPr="009118AE">
              <w:rPr>
                <w:rFonts w:cs="Gentium Plus"/>
                <w:sz w:val="18"/>
                <w:szCs w:val="18"/>
              </w:rPr>
              <w:t>Porselen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sz w:val="18"/>
                <w:szCs w:val="18"/>
              </w:rPr>
              <w:t>19. yüzyıl).</w:t>
            </w:r>
          </w:p>
          <w:p w14:paraId="22325A1C" w14:textId="71E90695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sz w:val="18"/>
                <w:szCs w:val="18"/>
              </w:rPr>
              <w:t>Direnoğlu</w:t>
            </w:r>
            <w:proofErr w:type="spellEnd"/>
            <w:r w:rsidR="009118AE"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Alparslan Portresi</w:t>
            </w:r>
            <w:r w:rsidR="009118AE" w:rsidRPr="009118AE">
              <w:rPr>
                <w:rFonts w:cs="Gentium Plus"/>
                <w:sz w:val="18"/>
                <w:szCs w:val="18"/>
              </w:rPr>
              <w:t>, Yağlı Boya, 2003).</w:t>
            </w:r>
          </w:p>
          <w:p w14:paraId="00B7A13E" w14:textId="290FC586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Hoca Ali Rıza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Bursa 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Çekirge’de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Sultan Murat 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Hüdavendigâr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Camii</w:t>
            </w:r>
            <w:r w:rsidR="009118AE" w:rsidRPr="009118AE">
              <w:rPr>
                <w:rFonts w:cs="Gentium Plus"/>
                <w:sz w:val="18"/>
                <w:szCs w:val="18"/>
              </w:rPr>
              <w:t>, Karakalem, 1911).</w:t>
            </w:r>
          </w:p>
          <w:p w14:paraId="1FB17C6D" w14:textId="24A92F9B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Hayali Küçük Ali, </w:t>
            </w:r>
            <w:r w:rsidR="00596CBC">
              <w:rPr>
                <w:rFonts w:cs="Gentium Plus"/>
                <w:i/>
                <w:iCs/>
                <w:sz w:val="18"/>
                <w:szCs w:val="18"/>
              </w:rPr>
              <w:t xml:space="preserve">Abdal, </w:t>
            </w:r>
            <w:r w:rsidR="009118AE" w:rsidRPr="009118AE">
              <w:rPr>
                <w:rFonts w:cs="Gentium Plus"/>
                <w:sz w:val="18"/>
                <w:szCs w:val="18"/>
              </w:rPr>
              <w:t>Tasvir, 1957).</w:t>
            </w:r>
          </w:p>
          <w:p w14:paraId="76FF1E36" w14:textId="72FC4EAF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color w:val="000000" w:themeColor="text1"/>
                <w:sz w:val="18"/>
                <w:szCs w:val="18"/>
              </w:rPr>
              <w:t>Fréres</w:t>
            </w:r>
            <w:proofErr w:type="spellEnd"/>
            <w:r w:rsidR="009118AE"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proofErr w:type="spellStart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Istanbul</w:t>
            </w:r>
            <w:proofErr w:type="spellEnd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walls</w:t>
            </w:r>
            <w:proofErr w:type="spellEnd"/>
            <w:r w:rsidR="00472936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,</w:t>
            </w:r>
            <w:r w:rsidR="00472936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Fotoğraf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1880-1893).</w:t>
            </w:r>
          </w:p>
          <w:p w14:paraId="3437074D" w14:textId="1D88EF8F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Ahşap 82 ve El Sanatları Fuarı 15-27 Temmuz</w:t>
            </w:r>
            <w:r w:rsidR="009118AE" w:rsidRPr="009118AE">
              <w:rPr>
                <w:rFonts w:cs="Gentium Plus"/>
                <w:sz w:val="18"/>
                <w:szCs w:val="18"/>
              </w:rPr>
              <w:t>. Afiş, 1982).</w:t>
            </w:r>
          </w:p>
        </w:tc>
      </w:tr>
      <w:tr w:rsidR="009118AE" w:rsidRPr="005528B5" w14:paraId="3CB9996C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5" w:type="dxa"/>
          </w:tcPr>
          <w:p w14:paraId="65E0A3DC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6860" w:type="dxa"/>
          </w:tcPr>
          <w:p w14:paraId="75FB174B" w14:textId="2661D198" w:rsidR="009118AE" w:rsidRPr="009118AE" w:rsidRDefault="004D50C3" w:rsidP="0051465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Biliniyorsa Sanatkârın Soyadı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Nesne Adı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, Nesnenin Cinsi, Nesnenin Dönemi). </w:t>
            </w:r>
          </w:p>
        </w:tc>
      </w:tr>
      <w:tr w:rsidR="009118AE" w:rsidRPr="005528B5" w14:paraId="15A1E9FA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5" w:type="dxa"/>
          </w:tcPr>
          <w:p w14:paraId="373FA3C5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860" w:type="dxa"/>
          </w:tcPr>
          <w:p w14:paraId="1F7A86BF" w14:textId="04B3E42B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Halı Seccade, </w:t>
            </w:r>
            <w:r w:rsidR="009118AE" w:rsidRPr="009118AE">
              <w:rPr>
                <w:rFonts w:cs="Gentium Plus"/>
                <w:sz w:val="18"/>
                <w:szCs w:val="18"/>
              </w:rPr>
              <w:t>Halı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17-18. yüzyıl).</w:t>
            </w:r>
          </w:p>
          <w:p w14:paraId="3A90207C" w14:textId="634EDA2F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Ud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sz w:val="18"/>
                <w:szCs w:val="18"/>
              </w:rPr>
              <w:t>Ahşap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20. yüzyıl).</w:t>
            </w:r>
          </w:p>
          <w:p w14:paraId="463AF962" w14:textId="40A3210D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Kapaklı Sahan, </w:t>
            </w:r>
            <w:r w:rsidR="009118AE" w:rsidRPr="009118AE">
              <w:rPr>
                <w:rFonts w:cs="Gentium Plus"/>
                <w:sz w:val="18"/>
                <w:szCs w:val="18"/>
              </w:rPr>
              <w:t>Porselen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sz w:val="18"/>
                <w:szCs w:val="18"/>
              </w:rPr>
              <w:t>19. yüzyıl).</w:t>
            </w:r>
          </w:p>
          <w:p w14:paraId="5F7DF140" w14:textId="7105A1EE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sz w:val="18"/>
                <w:szCs w:val="18"/>
              </w:rPr>
              <w:t>Direnoğlu</w:t>
            </w:r>
            <w:proofErr w:type="spellEnd"/>
            <w:r w:rsidR="009118AE"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Alparslan Portresi</w:t>
            </w:r>
            <w:r w:rsidR="009118AE" w:rsidRPr="009118AE">
              <w:rPr>
                <w:rFonts w:cs="Gentium Plus"/>
                <w:sz w:val="18"/>
                <w:szCs w:val="18"/>
              </w:rPr>
              <w:t>, Yağlı Boya, 2003).</w:t>
            </w:r>
          </w:p>
          <w:p w14:paraId="7D9D1D7B" w14:textId="364A99AF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Hoca Ali Rıza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Bursa 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Çekirge’de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Sultan Murat 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Hüdavendigâr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Camii</w:t>
            </w:r>
            <w:r w:rsidR="009118AE" w:rsidRPr="009118AE">
              <w:rPr>
                <w:rFonts w:cs="Gentium Plus"/>
                <w:sz w:val="18"/>
                <w:szCs w:val="18"/>
              </w:rPr>
              <w:t>, Karakalem, 1911).</w:t>
            </w:r>
          </w:p>
          <w:p w14:paraId="0F80F3D8" w14:textId="245D44FC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Hayali Küçük Ali, </w:t>
            </w:r>
            <w:r w:rsidR="00472936">
              <w:rPr>
                <w:rFonts w:cs="Gentium Plus"/>
                <w:i/>
                <w:iCs/>
                <w:sz w:val="18"/>
                <w:szCs w:val="18"/>
              </w:rPr>
              <w:t xml:space="preserve">Abdal, </w:t>
            </w:r>
            <w:r w:rsidR="009118AE" w:rsidRPr="009118AE">
              <w:rPr>
                <w:rFonts w:cs="Gentium Plus"/>
                <w:sz w:val="18"/>
                <w:szCs w:val="18"/>
              </w:rPr>
              <w:t>Tasvir, 1957).</w:t>
            </w:r>
          </w:p>
          <w:p w14:paraId="61175832" w14:textId="6ABA6E0E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color w:val="000000" w:themeColor="text1"/>
                <w:sz w:val="18"/>
                <w:szCs w:val="18"/>
              </w:rPr>
              <w:t>Fréres</w:t>
            </w:r>
            <w:proofErr w:type="spellEnd"/>
            <w:r w:rsidR="009118AE"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proofErr w:type="spellStart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Istanbul</w:t>
            </w:r>
            <w:proofErr w:type="spellEnd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walls</w:t>
            </w:r>
            <w:proofErr w:type="spellEnd"/>
            <w:r w:rsidR="00472936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,</w:t>
            </w:r>
            <w:r w:rsidR="00472936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Fotoğraf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1880-1893).</w:t>
            </w:r>
          </w:p>
          <w:p w14:paraId="579F4EE1" w14:textId="29097046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Ahşap 82 ve El Sanatları Fuarı 15-27 Temmuz</w:t>
            </w:r>
            <w:r w:rsidR="009118AE" w:rsidRPr="009118AE">
              <w:rPr>
                <w:rFonts w:cs="Gentium Plus"/>
                <w:sz w:val="18"/>
                <w:szCs w:val="18"/>
              </w:rPr>
              <w:t>. Afiş, 1982).</w:t>
            </w:r>
          </w:p>
        </w:tc>
      </w:tr>
      <w:tr w:rsidR="009118AE" w:rsidRPr="005528B5" w14:paraId="77C8680D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5" w:type="dxa"/>
          </w:tcPr>
          <w:p w14:paraId="7F99E64C" w14:textId="4C4EEAD1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6860" w:type="dxa"/>
          </w:tcPr>
          <w:p w14:paraId="4E24E094" w14:textId="2447F0C8" w:rsidR="009118AE" w:rsidRPr="009118AE" w:rsidRDefault="004D50C3" w:rsidP="0051465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Biliniyorsa Sanatkârın Soyadı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Nesne Adı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, Nesnenin Cinsi, Nesnenin Dönemi). </w:t>
            </w:r>
          </w:p>
        </w:tc>
      </w:tr>
      <w:tr w:rsidR="009118AE" w:rsidRPr="005528B5" w14:paraId="43711AB9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5" w:type="dxa"/>
          </w:tcPr>
          <w:p w14:paraId="5E4CB634" w14:textId="14C9CDEA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860" w:type="dxa"/>
          </w:tcPr>
          <w:p w14:paraId="3FF6CFEB" w14:textId="7BBF683D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Halı Seccade, </w:t>
            </w:r>
            <w:r w:rsidR="009118AE" w:rsidRPr="009118AE">
              <w:rPr>
                <w:rFonts w:cs="Gentium Plus"/>
                <w:sz w:val="18"/>
                <w:szCs w:val="18"/>
              </w:rPr>
              <w:t>Halı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17-18. yüzyıl).</w:t>
            </w:r>
          </w:p>
          <w:p w14:paraId="7A933AD7" w14:textId="4C55001E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Ud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sz w:val="18"/>
                <w:szCs w:val="18"/>
              </w:rPr>
              <w:t>Ahşap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20. yüzyıl).</w:t>
            </w:r>
          </w:p>
          <w:p w14:paraId="7D454D74" w14:textId="351A8720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Kapaklı Sahan, </w:t>
            </w:r>
            <w:r w:rsidR="009118AE" w:rsidRPr="009118AE">
              <w:rPr>
                <w:rFonts w:cs="Gentium Plus"/>
                <w:sz w:val="18"/>
                <w:szCs w:val="18"/>
              </w:rPr>
              <w:t>Porselen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sz w:val="18"/>
                <w:szCs w:val="18"/>
              </w:rPr>
              <w:t>19. yüzyıl).</w:t>
            </w:r>
          </w:p>
          <w:p w14:paraId="66B94503" w14:textId="0BECC04A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sz w:val="18"/>
                <w:szCs w:val="18"/>
              </w:rPr>
              <w:t>Direnoğlu</w:t>
            </w:r>
            <w:proofErr w:type="spellEnd"/>
            <w:r w:rsidR="009118AE" w:rsidRPr="009118AE">
              <w:rPr>
                <w:rFonts w:cs="Gentium Plus"/>
                <w:sz w:val="18"/>
                <w:szCs w:val="18"/>
              </w:rPr>
              <w:t xml:space="preserve">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Alparslan Portresi</w:t>
            </w:r>
            <w:r w:rsidR="009118AE" w:rsidRPr="009118AE">
              <w:rPr>
                <w:rFonts w:cs="Gentium Plus"/>
                <w:sz w:val="18"/>
                <w:szCs w:val="18"/>
              </w:rPr>
              <w:t>, Yağlı Boya, 2003).</w:t>
            </w:r>
          </w:p>
          <w:p w14:paraId="6C997741" w14:textId="6374650A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Hoca Ali Rıza, 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Bursa 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Çekirge’de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Sultan Murat </w:t>
            </w:r>
            <w:proofErr w:type="spellStart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Hüdavendigâr</w:t>
            </w:r>
            <w:proofErr w:type="spellEnd"/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Camii</w:t>
            </w:r>
            <w:r w:rsidR="009118AE" w:rsidRPr="009118AE">
              <w:rPr>
                <w:rFonts w:cs="Gentium Plus"/>
                <w:sz w:val="18"/>
                <w:szCs w:val="18"/>
              </w:rPr>
              <w:t>, Karakalem, 1911).</w:t>
            </w:r>
          </w:p>
          <w:p w14:paraId="5680D96B" w14:textId="68BD08D7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sz w:val="18"/>
                <w:szCs w:val="18"/>
              </w:rPr>
              <w:t xml:space="preserve">Hayali Küçük Ali, </w:t>
            </w:r>
            <w:r w:rsidR="00472936">
              <w:rPr>
                <w:rFonts w:cs="Gentium Plus"/>
                <w:i/>
                <w:iCs/>
                <w:sz w:val="18"/>
                <w:szCs w:val="18"/>
              </w:rPr>
              <w:t xml:space="preserve">Abdal, </w:t>
            </w:r>
            <w:r w:rsidR="009118AE" w:rsidRPr="009118AE">
              <w:rPr>
                <w:rFonts w:cs="Gentium Plus"/>
                <w:sz w:val="18"/>
                <w:szCs w:val="18"/>
              </w:rPr>
              <w:t>Tasvir, 1957).</w:t>
            </w:r>
          </w:p>
          <w:p w14:paraId="2821D1C9" w14:textId="1B942184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proofErr w:type="spellStart"/>
            <w:r w:rsidR="009118AE" w:rsidRPr="009118AE">
              <w:rPr>
                <w:rFonts w:cs="Gentium Plus"/>
                <w:color w:val="000000" w:themeColor="text1"/>
                <w:sz w:val="18"/>
                <w:szCs w:val="18"/>
              </w:rPr>
              <w:t>Fréres</w:t>
            </w:r>
            <w:proofErr w:type="spellEnd"/>
            <w:r w:rsidR="009118AE"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</w:t>
            </w:r>
            <w:proofErr w:type="spellStart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Istanbul</w:t>
            </w:r>
            <w:proofErr w:type="spellEnd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="00472936"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walls</w:t>
            </w:r>
            <w:proofErr w:type="spellEnd"/>
            <w:r w:rsidR="00472936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,</w:t>
            </w:r>
            <w:r w:rsidR="00472936" w:rsidRPr="009118AE">
              <w:rPr>
                <w:rFonts w:cs="Gentium Plus"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Fotoğraf,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 xml:space="preserve"> </w:t>
            </w:r>
            <w:r w:rsidR="009118AE" w:rsidRPr="009118AE">
              <w:rPr>
                <w:rFonts w:cs="Gentium Plus"/>
                <w:sz w:val="18"/>
                <w:szCs w:val="18"/>
              </w:rPr>
              <w:t>1880-1893).</w:t>
            </w:r>
          </w:p>
          <w:p w14:paraId="3479E5C9" w14:textId="1E0F8B16" w:rsidR="009118AE" w:rsidRPr="009118AE" w:rsidRDefault="004D50C3" w:rsidP="0051465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>
              <w:rPr>
                <w:rFonts w:cs="Gentium Plus"/>
                <w:sz w:val="18"/>
                <w:szCs w:val="18"/>
              </w:rPr>
              <w:t>... (</w:t>
            </w:r>
            <w:r w:rsidR="009118AE" w:rsidRPr="009118AE">
              <w:rPr>
                <w:rFonts w:cs="Gentium Plus"/>
                <w:i/>
                <w:iCs/>
                <w:sz w:val="18"/>
                <w:szCs w:val="18"/>
              </w:rPr>
              <w:t>Ahşap 82 ve El Sanatları Fuarı 15-27 Temmuz</w:t>
            </w:r>
            <w:r w:rsidR="009118AE" w:rsidRPr="009118AE">
              <w:rPr>
                <w:rFonts w:cs="Gentium Plus"/>
                <w:sz w:val="18"/>
                <w:szCs w:val="18"/>
              </w:rPr>
              <w:t>. Afiş, 1982).</w:t>
            </w:r>
          </w:p>
        </w:tc>
      </w:tr>
      <w:tr w:rsidR="009118AE" w:rsidRPr="00046BD1" w14:paraId="4633A3F0" w14:textId="77777777" w:rsidTr="00D4319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5" w:type="dxa"/>
          </w:tcPr>
          <w:p w14:paraId="651B08B7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6860" w:type="dxa"/>
          </w:tcPr>
          <w:p w14:paraId="592A48B1" w14:textId="73DA4CC4" w:rsidR="009118AE" w:rsidRPr="009118AE" w:rsidRDefault="009118AE" w:rsidP="0051465D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color w:val="000000" w:themeColor="text1"/>
                <w:sz w:val="18"/>
                <w:szCs w:val="18"/>
              </w:rPr>
            </w:pP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Biliniyorsa Sanatkârın Soyadı, Adı.</w:t>
            </w:r>
            <w:r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Nesne Adı.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 Nesnenin Cinsi, Nesnenin Dönemi. </w:t>
            </w:r>
            <w:r w:rsidRPr="009118AE">
              <w:rPr>
                <w:rFonts w:cs="Gentium Plus"/>
                <w:sz w:val="18"/>
                <w:szCs w:val="18"/>
              </w:rPr>
              <w:t xml:space="preserve">Kütüphanenin Bulunduğu Şehir: </w:t>
            </w:r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Müze Adı, Koleksiyon Adı, No. Envanter Numarası. Müze Erişim Adresi</w:t>
            </w:r>
          </w:p>
        </w:tc>
      </w:tr>
      <w:tr w:rsidR="009118AE" w:rsidRPr="00046BD1" w14:paraId="72CA4AE1" w14:textId="77777777" w:rsidTr="00D43195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85" w:type="dxa"/>
          </w:tcPr>
          <w:p w14:paraId="46250EC5" w14:textId="77777777" w:rsidR="009118AE" w:rsidRPr="004C3904" w:rsidRDefault="009118AE" w:rsidP="0051465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6860" w:type="dxa"/>
          </w:tcPr>
          <w:p w14:paraId="075D45C3" w14:textId="77777777" w:rsidR="00992A72" w:rsidRPr="009118AE" w:rsidRDefault="00992A72" w:rsidP="0051465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 w:rsidRPr="009118AE">
              <w:rPr>
                <w:rFonts w:cs="Gentium Plus"/>
                <w:i/>
                <w:iCs/>
                <w:sz w:val="18"/>
                <w:szCs w:val="18"/>
              </w:rPr>
              <w:t xml:space="preserve">Ahşap 82 ve El Sanatları Fuarı 15-27 Temmuz. </w:t>
            </w:r>
            <w:r w:rsidRPr="009118AE">
              <w:rPr>
                <w:rFonts w:cs="Gentium Plus"/>
                <w:sz w:val="18"/>
                <w:szCs w:val="18"/>
              </w:rPr>
              <w:t>Afiş, 1982. Ankara: Milli Kütüphane, No. 1982 AFİŞ 52.</w:t>
            </w:r>
          </w:p>
          <w:p w14:paraId="2049F2D4" w14:textId="77777777" w:rsidR="00992A72" w:rsidRPr="009118AE" w:rsidRDefault="00992A72" w:rsidP="0051465D">
            <w:pPr>
              <w:pStyle w:val="NormalWeb"/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9118AE">
              <w:rPr>
                <w:rFonts w:cs="Gentium Plus"/>
                <w:sz w:val="18"/>
                <w:szCs w:val="18"/>
              </w:rPr>
              <w:t>Direnoğlu</w:t>
            </w:r>
            <w:proofErr w:type="spellEnd"/>
            <w:r w:rsidRPr="009118AE">
              <w:rPr>
                <w:rFonts w:cs="Gentium Plus"/>
                <w:sz w:val="18"/>
                <w:szCs w:val="18"/>
              </w:rPr>
              <w:t xml:space="preserve">, Şefik. </w:t>
            </w:r>
            <w:r w:rsidRPr="009118AE">
              <w:rPr>
                <w:rFonts w:cs="Gentium Plus"/>
                <w:i/>
                <w:iCs/>
                <w:sz w:val="18"/>
                <w:szCs w:val="18"/>
              </w:rPr>
              <w:t>Alparslan Portresi</w:t>
            </w:r>
            <w:r w:rsidRPr="009118AE">
              <w:rPr>
                <w:rFonts w:cs="Gentium Plus"/>
                <w:sz w:val="18"/>
                <w:szCs w:val="18"/>
              </w:rPr>
              <w:t>. Yağlı Boya, 2003. Ankara: Milli Kütüphane, No. 000511.</w:t>
            </w:r>
          </w:p>
          <w:p w14:paraId="4FF57034" w14:textId="25FAD5F0" w:rsidR="00992A72" w:rsidRPr="00BC6C42" w:rsidRDefault="00992A72" w:rsidP="0051465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proofErr w:type="spellStart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Fréres</w:t>
            </w:r>
            <w:proofErr w:type="spellEnd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, Abdullah. </w:t>
            </w:r>
            <w:proofErr w:type="spellStart"/>
            <w:r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Istanbul</w:t>
            </w:r>
            <w:proofErr w:type="spellEnd"/>
            <w:r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 xml:space="preserve"> </w:t>
            </w:r>
            <w:proofErr w:type="spellStart"/>
            <w:r w:rsidRPr="009118AE">
              <w:rPr>
                <w:rFonts w:cs="Gentium Plus"/>
                <w:i/>
                <w:iCs/>
                <w:color w:val="000000" w:themeColor="text1"/>
                <w:sz w:val="18"/>
                <w:szCs w:val="18"/>
              </w:rPr>
              <w:t>walls</w:t>
            </w:r>
            <w:proofErr w:type="spellEnd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 xml:space="preserve">. Fotoğraf, 1880-1893. Washington: Library of </w:t>
            </w:r>
            <w:proofErr w:type="spellStart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Congress</w:t>
            </w:r>
            <w:proofErr w:type="spellEnd"/>
            <w:r w:rsidRPr="009118AE">
              <w:rPr>
                <w:rFonts w:cs="Gentium Plus"/>
                <w:color w:val="000000" w:themeColor="text1"/>
                <w:sz w:val="18"/>
                <w:szCs w:val="18"/>
              </w:rPr>
              <w:t>, Abdul-Hamid II Collection, No. LOT 9528</w:t>
            </w:r>
            <w:r w:rsidRPr="00BC6C42">
              <w:rPr>
                <w:rFonts w:cs="Gentium Plus"/>
                <w:sz w:val="18"/>
                <w:szCs w:val="18"/>
              </w:rPr>
              <w:t xml:space="preserve">/12. </w:t>
            </w:r>
            <w:hyperlink r:id="rId240" w:history="1">
              <w:r w:rsidRPr="00BC6C42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lccn.loc.gov/2003663274</w:t>
              </w:r>
            </w:hyperlink>
          </w:p>
          <w:p w14:paraId="15DE55C8" w14:textId="77777777" w:rsidR="00992A72" w:rsidRPr="00BC6C42" w:rsidRDefault="00992A72" w:rsidP="0051465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C6C42">
              <w:rPr>
                <w:rFonts w:cs="Gentium Plus"/>
                <w:i/>
                <w:iCs/>
                <w:sz w:val="18"/>
                <w:szCs w:val="18"/>
              </w:rPr>
              <w:t xml:space="preserve">Halı Seccade. </w:t>
            </w:r>
            <w:r w:rsidRPr="00BC6C42">
              <w:rPr>
                <w:rFonts w:cs="Gentium Plus"/>
                <w:sz w:val="18"/>
                <w:szCs w:val="18"/>
              </w:rPr>
              <w:t>Halı, 17-18. yüzyıl. İstanbul: Türk ve İslâm Eserleri Müzesi, Halı Koleksiyonu, No. 420. http://www.tiem.gov.tr</w:t>
            </w:r>
          </w:p>
          <w:p w14:paraId="0D8D99CC" w14:textId="4A6B1C75" w:rsidR="00992A72" w:rsidRPr="00BC6C42" w:rsidRDefault="00992A72" w:rsidP="00170E5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r w:rsidRPr="00BC6C42">
              <w:rPr>
                <w:rFonts w:cs="Gentium Plus"/>
                <w:sz w:val="18"/>
                <w:szCs w:val="18"/>
              </w:rPr>
              <w:t xml:space="preserve">Hayali Küçük Ali. </w:t>
            </w:r>
            <w:r w:rsidRPr="00BC6C42">
              <w:rPr>
                <w:rFonts w:cs="Gentium Plus"/>
                <w:i/>
                <w:iCs/>
                <w:sz w:val="18"/>
                <w:szCs w:val="18"/>
              </w:rPr>
              <w:t>Abdal</w:t>
            </w:r>
            <w:r w:rsidRPr="00BC6C42">
              <w:rPr>
                <w:rFonts w:cs="Gentium Plus"/>
                <w:sz w:val="18"/>
                <w:szCs w:val="18"/>
              </w:rPr>
              <w:t xml:space="preserve">. Tasvir, 1957. Ankara: Milli Kütüphane, No. 000116. </w:t>
            </w:r>
            <w:hyperlink r:id="rId241" w:history="1">
              <w:r w:rsidRPr="00BC6C42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s://dijital-kutuphane.mkutup.gov.tr/tr/nonbookmaterials/catalog/details/78006</w:t>
              </w:r>
            </w:hyperlink>
          </w:p>
          <w:p w14:paraId="0C51ED2C" w14:textId="77777777" w:rsidR="00992A72" w:rsidRPr="00BC6C42" w:rsidRDefault="00992A72" w:rsidP="0051465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C6C42">
              <w:rPr>
                <w:rFonts w:cs="Gentium Plus"/>
                <w:sz w:val="18"/>
                <w:szCs w:val="18"/>
              </w:rPr>
              <w:t xml:space="preserve">Hoca Ali Rıza. </w:t>
            </w:r>
            <w:r w:rsidRPr="00BC6C42">
              <w:rPr>
                <w:rFonts w:cs="Gentium Plus"/>
                <w:i/>
                <w:iCs/>
                <w:sz w:val="18"/>
                <w:szCs w:val="18"/>
              </w:rPr>
              <w:t xml:space="preserve">Bursa </w:t>
            </w:r>
            <w:proofErr w:type="spellStart"/>
            <w:r w:rsidRPr="00BC6C42">
              <w:rPr>
                <w:rFonts w:cs="Gentium Plus"/>
                <w:i/>
                <w:iCs/>
                <w:sz w:val="18"/>
                <w:szCs w:val="18"/>
              </w:rPr>
              <w:t>Çekirge’de</w:t>
            </w:r>
            <w:proofErr w:type="spellEnd"/>
            <w:r w:rsidRPr="00BC6C42">
              <w:rPr>
                <w:rFonts w:cs="Gentium Plus"/>
                <w:i/>
                <w:iCs/>
                <w:sz w:val="18"/>
                <w:szCs w:val="18"/>
              </w:rPr>
              <w:t xml:space="preserve"> Sultan Murat </w:t>
            </w:r>
            <w:proofErr w:type="spellStart"/>
            <w:r w:rsidRPr="00BC6C42">
              <w:rPr>
                <w:rFonts w:cs="Gentium Plus"/>
                <w:i/>
                <w:iCs/>
                <w:sz w:val="18"/>
                <w:szCs w:val="18"/>
              </w:rPr>
              <w:t>Hüdavendigâr</w:t>
            </w:r>
            <w:proofErr w:type="spellEnd"/>
            <w:r w:rsidRPr="00BC6C42">
              <w:rPr>
                <w:rFonts w:cs="Gentium Plus"/>
                <w:i/>
                <w:iCs/>
                <w:sz w:val="18"/>
                <w:szCs w:val="18"/>
              </w:rPr>
              <w:t xml:space="preserve"> Camii</w:t>
            </w:r>
            <w:r w:rsidRPr="00BC6C42">
              <w:rPr>
                <w:rFonts w:cs="Gentium Plus"/>
                <w:sz w:val="18"/>
                <w:szCs w:val="18"/>
              </w:rPr>
              <w:t>. Karakalem, 1911. Ankara: Milli Kütüphane, No. 000311.</w:t>
            </w:r>
          </w:p>
          <w:p w14:paraId="3E045E17" w14:textId="1CEAB47F" w:rsidR="00992A72" w:rsidRPr="00BC6C42" w:rsidRDefault="00992A72" w:rsidP="0051465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8"/>
                <w:szCs w:val="18"/>
              </w:rPr>
            </w:pPr>
            <w:r w:rsidRPr="00BC6C42">
              <w:rPr>
                <w:rFonts w:cs="Gentium Plus"/>
                <w:i/>
                <w:iCs/>
                <w:sz w:val="18"/>
                <w:szCs w:val="18"/>
              </w:rPr>
              <w:t>Kapaklı Sahan</w:t>
            </w:r>
            <w:r w:rsidRPr="00BC6C42">
              <w:rPr>
                <w:rFonts w:cs="Gentium Plus"/>
                <w:sz w:val="18"/>
                <w:szCs w:val="18"/>
              </w:rPr>
              <w:t xml:space="preserve">. Porselen, 19. yüzyıl. İstanbul: Vehbi </w:t>
            </w:r>
            <w:proofErr w:type="spellStart"/>
            <w:r w:rsidRPr="00BC6C42">
              <w:rPr>
                <w:rFonts w:cs="Gentium Plus"/>
                <w:sz w:val="18"/>
                <w:szCs w:val="18"/>
              </w:rPr>
              <w:t>Koc</w:t>
            </w:r>
            <w:proofErr w:type="spellEnd"/>
            <w:r w:rsidRPr="00BC6C42">
              <w:rPr>
                <w:rFonts w:cs="Gentium Plus"/>
                <w:sz w:val="18"/>
                <w:szCs w:val="18"/>
              </w:rPr>
              <w:t xml:space="preserve">̧ Vakfı Sadberk Hanım </w:t>
            </w:r>
            <w:proofErr w:type="spellStart"/>
            <w:r w:rsidRPr="00BC6C42">
              <w:rPr>
                <w:rFonts w:cs="Gentium Plus"/>
                <w:sz w:val="18"/>
                <w:szCs w:val="18"/>
              </w:rPr>
              <w:t>Müzesi</w:t>
            </w:r>
            <w:proofErr w:type="spellEnd"/>
            <w:r w:rsidRPr="00BC6C42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Pr="00BC6C42">
              <w:rPr>
                <w:rFonts w:cs="Gentium Plus"/>
                <w:sz w:val="18"/>
                <w:szCs w:val="18"/>
              </w:rPr>
              <w:t>Türk-İslam</w:t>
            </w:r>
            <w:proofErr w:type="spellEnd"/>
            <w:r w:rsidRPr="00BC6C42">
              <w:rPr>
                <w:rFonts w:cs="Gentium Plus"/>
                <w:sz w:val="18"/>
                <w:szCs w:val="18"/>
              </w:rPr>
              <w:t xml:space="preserve"> Koleksiyonu, No. 120. </w:t>
            </w:r>
            <w:hyperlink r:id="rId242" w:history="1">
              <w:r w:rsidRPr="00BC6C42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www.sadberkhanimmuzesi.org.tr</w:t>
              </w:r>
            </w:hyperlink>
          </w:p>
          <w:p w14:paraId="7E3282A1" w14:textId="6F227579" w:rsidR="009118AE" w:rsidRPr="009118AE" w:rsidRDefault="00992A72" w:rsidP="00170E5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i/>
                <w:iCs/>
                <w:sz w:val="18"/>
                <w:szCs w:val="18"/>
              </w:rPr>
            </w:pPr>
            <w:proofErr w:type="spellStart"/>
            <w:r w:rsidRPr="00BC6C42">
              <w:rPr>
                <w:rFonts w:cs="Gentium Plus"/>
                <w:i/>
                <w:iCs/>
                <w:sz w:val="18"/>
                <w:szCs w:val="18"/>
              </w:rPr>
              <w:t>Ud</w:t>
            </w:r>
            <w:proofErr w:type="spellEnd"/>
            <w:r w:rsidRPr="00BC6C42">
              <w:rPr>
                <w:rFonts w:cs="Gentium Plus"/>
                <w:sz w:val="18"/>
                <w:szCs w:val="18"/>
              </w:rPr>
              <w:t xml:space="preserve">. Ahşap, 20. yüzyıl. İstanbul: Vehbi </w:t>
            </w:r>
            <w:proofErr w:type="spellStart"/>
            <w:r w:rsidRPr="00BC6C42">
              <w:rPr>
                <w:rFonts w:cs="Gentium Plus"/>
                <w:sz w:val="18"/>
                <w:szCs w:val="18"/>
              </w:rPr>
              <w:t>Koc</w:t>
            </w:r>
            <w:proofErr w:type="spellEnd"/>
            <w:r w:rsidRPr="00BC6C42">
              <w:rPr>
                <w:rFonts w:cs="Gentium Plus"/>
                <w:sz w:val="18"/>
                <w:szCs w:val="18"/>
              </w:rPr>
              <w:t xml:space="preserve">̧ Vakfı Sadberk Hanım </w:t>
            </w:r>
            <w:proofErr w:type="spellStart"/>
            <w:r w:rsidRPr="00BC6C42">
              <w:rPr>
                <w:rFonts w:cs="Gentium Plus"/>
                <w:sz w:val="18"/>
                <w:szCs w:val="18"/>
              </w:rPr>
              <w:t>Müzesi</w:t>
            </w:r>
            <w:proofErr w:type="spellEnd"/>
            <w:r w:rsidRPr="00BC6C42">
              <w:rPr>
                <w:rFonts w:cs="Gentium Plus"/>
                <w:sz w:val="18"/>
                <w:szCs w:val="18"/>
              </w:rPr>
              <w:t xml:space="preserve">, </w:t>
            </w:r>
            <w:proofErr w:type="spellStart"/>
            <w:r w:rsidRPr="00BC6C42">
              <w:rPr>
                <w:rFonts w:cs="Gentium Plus"/>
                <w:sz w:val="18"/>
                <w:szCs w:val="18"/>
              </w:rPr>
              <w:t>Türk-İslam</w:t>
            </w:r>
            <w:proofErr w:type="spellEnd"/>
            <w:r w:rsidRPr="00BC6C42">
              <w:rPr>
                <w:rFonts w:cs="Gentium Plus"/>
                <w:sz w:val="18"/>
                <w:szCs w:val="18"/>
              </w:rPr>
              <w:t xml:space="preserve"> Koleksiyonu, No. 18138. </w:t>
            </w:r>
            <w:hyperlink r:id="rId243" w:history="1">
              <w:r w:rsidRPr="00BC6C42">
                <w:rPr>
                  <w:rStyle w:val="Kpr"/>
                  <w:rFonts w:cs="Gentium Plus"/>
                  <w:color w:val="auto"/>
                  <w:sz w:val="18"/>
                  <w:szCs w:val="18"/>
                  <w:u w:val="none"/>
                </w:rPr>
                <w:t>http://www.sadberkhanimmuzesi.org.tr</w:t>
              </w:r>
            </w:hyperlink>
          </w:p>
        </w:tc>
      </w:tr>
    </w:tbl>
    <w:p w14:paraId="7C37B7DA" w14:textId="10C8E2EB" w:rsidR="0093506D" w:rsidRPr="00694F90" w:rsidRDefault="0093506D" w:rsidP="003E02E1">
      <w:pPr>
        <w:pStyle w:val="Balk2"/>
        <w:numPr>
          <w:ilvl w:val="0"/>
          <w:numId w:val="62"/>
        </w:numPr>
      </w:pPr>
      <w:bookmarkStart w:id="495" w:name="_Toc37481032"/>
      <w:r w:rsidRPr="00694F90">
        <w:t>Fotoğraf</w:t>
      </w:r>
      <w:r>
        <w:t>-Dijital</w:t>
      </w:r>
      <w:bookmarkEnd w:id="495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93506D" w:rsidRPr="0041343A" w14:paraId="16268F5E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0952A26" w14:textId="77777777" w:rsidR="0093506D" w:rsidRPr="00C26A07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C26A07">
              <w:rPr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681" w:type="dxa"/>
          </w:tcPr>
          <w:p w14:paraId="757EA255" w14:textId="00ACF17B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Fotoğrafçının Adı Soyadı, </w:t>
            </w:r>
            <w:r w:rsidR="001640B1">
              <w:rPr>
                <w:rFonts w:cs="Gentium Plus"/>
                <w:sz w:val="19"/>
                <w:szCs w:val="19"/>
              </w:rPr>
              <w:t xml:space="preserve">Fotoğraf, </w:t>
            </w:r>
            <w:r w:rsidR="0093506D" w:rsidRPr="00C26A07">
              <w:rPr>
                <w:rFonts w:cs="Gentium Plus"/>
                <w:sz w:val="19"/>
                <w:szCs w:val="19"/>
              </w:rPr>
              <w:t>Yılı)</w:t>
            </w:r>
          </w:p>
        </w:tc>
      </w:tr>
      <w:tr w:rsidR="0093506D" w:rsidRPr="0041343A" w14:paraId="6FED0549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056CB29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7CBCBEB4" w14:textId="05C0F73B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Pancar, </w:t>
            </w:r>
            <w:r w:rsidR="001640B1">
              <w:rPr>
                <w:rFonts w:cs="Gentium Plus"/>
                <w:sz w:val="19"/>
                <w:szCs w:val="19"/>
              </w:rPr>
              <w:t xml:space="preserve">Fotoğraf, </w:t>
            </w:r>
            <w:r w:rsidR="0093506D"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93506D" w:rsidRPr="0041343A" w14:paraId="60B612D0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2F0B222" w14:textId="77777777" w:rsidR="0093506D" w:rsidRPr="00C26A07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C26A07">
              <w:rPr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16EEC2DB" w14:textId="52DA14AB" w:rsidR="0093506D" w:rsidRPr="00C26A07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Fotoğrafçının Adı Soyadı, </w:t>
            </w:r>
            <w:r w:rsidR="001640B1">
              <w:rPr>
                <w:rFonts w:cs="Gentium Plus"/>
                <w:sz w:val="19"/>
                <w:szCs w:val="19"/>
              </w:rPr>
              <w:t xml:space="preserve">Fotoğraf, </w:t>
            </w:r>
            <w:r w:rsidR="0093506D" w:rsidRPr="00C26A07">
              <w:rPr>
                <w:rFonts w:cs="Gentium Plus"/>
                <w:sz w:val="19"/>
                <w:szCs w:val="19"/>
              </w:rPr>
              <w:t>Yılı)</w:t>
            </w:r>
          </w:p>
        </w:tc>
      </w:tr>
      <w:tr w:rsidR="0093506D" w:rsidRPr="0041343A" w14:paraId="7017F44E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3FCABCD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4F57A313" w14:textId="29814936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Pancar, </w:t>
            </w:r>
            <w:r w:rsidR="001640B1">
              <w:rPr>
                <w:rFonts w:cs="Gentium Plus"/>
                <w:sz w:val="19"/>
                <w:szCs w:val="19"/>
              </w:rPr>
              <w:t xml:space="preserve">Fotoğraf, </w:t>
            </w:r>
            <w:r w:rsidR="0093506D"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93506D" w:rsidRPr="0041343A" w14:paraId="15E648C6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2043D75" w14:textId="77777777" w:rsidR="0093506D" w:rsidRPr="00C26A07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C26A07">
              <w:rPr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57B6ABB6" w14:textId="1C164B65" w:rsidR="0093506D" w:rsidRPr="00C26A07" w:rsidRDefault="004D50C3" w:rsidP="006F0AD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C26A07">
              <w:rPr>
                <w:rFonts w:cs="Gentium Plus"/>
                <w:sz w:val="19"/>
                <w:szCs w:val="19"/>
              </w:rPr>
              <w:t xml:space="preserve">Fotoğrafçının Adı Soyadı, </w:t>
            </w:r>
            <w:r w:rsidR="001640B1">
              <w:rPr>
                <w:rFonts w:cs="Gentium Plus"/>
                <w:sz w:val="19"/>
                <w:szCs w:val="19"/>
              </w:rPr>
              <w:t xml:space="preserve">Fotoğraf, </w:t>
            </w:r>
            <w:r w:rsidR="0093506D" w:rsidRPr="00C26A07">
              <w:rPr>
                <w:rFonts w:cs="Gentium Plus"/>
                <w:sz w:val="19"/>
                <w:szCs w:val="19"/>
              </w:rPr>
              <w:t>Yılı)</w:t>
            </w:r>
          </w:p>
        </w:tc>
      </w:tr>
      <w:tr w:rsidR="0093506D" w:rsidRPr="0041343A" w14:paraId="34D7E8F3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E829DBC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33EA0BEA" w14:textId="639214D6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Pancar, </w:t>
            </w:r>
            <w:r w:rsidR="001640B1">
              <w:rPr>
                <w:rFonts w:cs="Gentium Plus"/>
                <w:sz w:val="19"/>
                <w:szCs w:val="19"/>
              </w:rPr>
              <w:t xml:space="preserve">Fotoğraf, </w:t>
            </w:r>
            <w:r w:rsidR="0093506D" w:rsidRPr="00D56461">
              <w:rPr>
                <w:rFonts w:cs="Gentium Plus"/>
                <w:sz w:val="19"/>
                <w:szCs w:val="19"/>
              </w:rPr>
              <w:t>2019).</w:t>
            </w:r>
          </w:p>
        </w:tc>
      </w:tr>
      <w:tr w:rsidR="0041343A" w:rsidRPr="0041343A" w14:paraId="4F5D9268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A107D0E" w14:textId="77777777" w:rsidR="0041343A" w:rsidRPr="00C26A07" w:rsidRDefault="0041343A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C26A07">
              <w:rPr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459A6691" w14:textId="7D9AEFFB" w:rsidR="0041343A" w:rsidRPr="00C26A07" w:rsidRDefault="0041343A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C26A07">
              <w:rPr>
                <w:rFonts w:cs="Gentium Plus"/>
                <w:sz w:val="19"/>
                <w:szCs w:val="19"/>
              </w:rPr>
              <w:t xml:space="preserve">Fotoğrafçının Soyadı, Adı. </w:t>
            </w:r>
            <w:r w:rsidRPr="00C26A07">
              <w:rPr>
                <w:rFonts w:cs="Gentium Plus"/>
                <w:i/>
                <w:iCs/>
                <w:sz w:val="19"/>
                <w:szCs w:val="19"/>
              </w:rPr>
              <w:t>Eser Adı</w:t>
            </w:r>
            <w:r w:rsidRPr="00C26A07">
              <w:rPr>
                <w:rFonts w:cs="Gentium Plus"/>
                <w:sz w:val="19"/>
                <w:szCs w:val="19"/>
              </w:rPr>
              <w:t xml:space="preserve"> (</w:t>
            </w:r>
            <w:r w:rsidR="00922794">
              <w:rPr>
                <w:rFonts w:cs="Gentium Plus"/>
                <w:sz w:val="19"/>
                <w:szCs w:val="19"/>
              </w:rPr>
              <w:t>Eser Türü</w:t>
            </w:r>
            <w:r w:rsidRPr="00C26A07">
              <w:rPr>
                <w:rFonts w:cs="Gentium Plus"/>
                <w:sz w:val="19"/>
                <w:szCs w:val="19"/>
              </w:rPr>
              <w:t>, Yılı). Web Sitesi Adı. Erişim Gün Ay Yıl. Erişim Adresi</w:t>
            </w:r>
          </w:p>
        </w:tc>
      </w:tr>
      <w:tr w:rsidR="0041343A" w:rsidRPr="0041343A" w14:paraId="67AD2C95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3C66F6E" w14:textId="77777777" w:rsidR="0041343A" w:rsidRPr="00A716AE" w:rsidRDefault="0041343A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7EADAC05" w14:textId="5539BC39" w:rsidR="0041343A" w:rsidRPr="00D56461" w:rsidRDefault="0041343A" w:rsidP="00170E53">
            <w:pPr>
              <w:spacing w:before="0"/>
              <w:ind w:left="567" w:hanging="567"/>
              <w:jc w:val="left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Pancar, Sezgin.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Mersin'deki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Yumuktepe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Höyüğü'nde</w:t>
            </w:r>
            <w:proofErr w:type="spellEnd"/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 Kazı Çalışmaları Sürüyor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(Fotoğraf, 2019). Anadolu Ajansı. Erişim 4 Nisan 2019. </w:t>
            </w:r>
            <w:hyperlink r:id="rId244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aa.com.tr/tr/pg/foto-galeri/mersindeki-yumuktepe-hoyugunde-kazi-calismalari-suruyor/13</w:t>
              </w:r>
            </w:hyperlink>
          </w:p>
        </w:tc>
      </w:tr>
    </w:tbl>
    <w:p w14:paraId="1C4D0A29" w14:textId="73F0CBD9" w:rsidR="0093506D" w:rsidRPr="00694F90" w:rsidRDefault="0093506D" w:rsidP="003E02E1">
      <w:pPr>
        <w:pStyle w:val="Balk2"/>
        <w:numPr>
          <w:ilvl w:val="0"/>
          <w:numId w:val="62"/>
        </w:numPr>
      </w:pPr>
      <w:bookmarkStart w:id="496" w:name="_Toc37481033"/>
      <w:r w:rsidRPr="00694F90">
        <w:t>Harita</w:t>
      </w:r>
      <w:bookmarkEnd w:id="496"/>
    </w:p>
    <w:p w14:paraId="528B999D" w14:textId="44EFC1A3" w:rsidR="0093506D" w:rsidRPr="00694F90" w:rsidRDefault="0093506D" w:rsidP="00DD1F64">
      <w:pPr>
        <w:pStyle w:val="Balk3indekilerdeGsterme"/>
        <w:numPr>
          <w:ilvl w:val="1"/>
          <w:numId w:val="62"/>
        </w:numPr>
      </w:pPr>
      <w:bookmarkStart w:id="497" w:name="_Toc19832464"/>
      <w:bookmarkStart w:id="498" w:name="_Toc19932677"/>
      <w:bookmarkStart w:id="499" w:name="_Toc20088190"/>
      <w:bookmarkStart w:id="500" w:name="_Toc20098471"/>
      <w:bookmarkStart w:id="501" w:name="_Toc20175560"/>
      <w:bookmarkStart w:id="502" w:name="_Toc20251886"/>
      <w:bookmarkStart w:id="503" w:name="_Toc20252405"/>
      <w:r w:rsidRPr="00694F90">
        <w:t>Harita-Matbu</w:t>
      </w:r>
      <w:bookmarkEnd w:id="497"/>
      <w:bookmarkEnd w:id="498"/>
      <w:bookmarkEnd w:id="499"/>
      <w:bookmarkEnd w:id="500"/>
      <w:bookmarkEnd w:id="501"/>
      <w:bookmarkEnd w:id="502"/>
      <w:bookmarkEnd w:id="503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93506D" w:rsidRPr="00694F90" w14:paraId="1A1C7C03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0910A41" w14:textId="77777777" w:rsidR="0093506D" w:rsidRPr="0034268F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İlk Geçtiği Yerde</w:t>
            </w:r>
          </w:p>
        </w:tc>
        <w:tc>
          <w:tcPr>
            <w:tcW w:w="4681" w:type="dxa"/>
          </w:tcPr>
          <w:p w14:paraId="674340DE" w14:textId="04D2696C" w:rsidR="0093506D" w:rsidRPr="0034268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34268F">
              <w:rPr>
                <w:rFonts w:cs="Gentium Plus"/>
                <w:sz w:val="19"/>
                <w:szCs w:val="19"/>
              </w:rPr>
              <w:t>Haritacı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93506D" w:rsidRPr="0034268F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694F90" w14:paraId="4261F39B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1CE4020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707EFEF0" w14:textId="341CD79D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Çeçen, 1977).</w:t>
            </w:r>
          </w:p>
          <w:p w14:paraId="53072BEE" w14:textId="77E62182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Pîrî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Reis, 1966).</w:t>
            </w:r>
          </w:p>
          <w:p w14:paraId="552D3548" w14:textId="0463F987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DN, </w:t>
            </w:r>
            <w:r w:rsidR="001640B1" w:rsidRPr="001640B1">
              <w:rPr>
                <w:rFonts w:cs="Gentium Plus"/>
                <w:sz w:val="19"/>
                <w:szCs w:val="19"/>
              </w:rPr>
              <w:t>1329/1913</w:t>
            </w:r>
            <w:r w:rsidR="0093506D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524C041F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2CB6317" w14:textId="77777777" w:rsidR="0093506D" w:rsidRPr="0034268F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0FA544C5" w14:textId="37E20CA6" w:rsidR="0093506D" w:rsidRPr="0034268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34268F">
              <w:rPr>
                <w:rFonts w:cs="Gentium Plus"/>
                <w:sz w:val="19"/>
                <w:szCs w:val="19"/>
              </w:rPr>
              <w:t>Haritacı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93506D" w:rsidRPr="0034268F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694F90" w14:paraId="533CFB5F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946E8D6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405F2FD6" w14:textId="46B21285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Çeçen, 1977).</w:t>
            </w:r>
          </w:p>
          <w:p w14:paraId="1EBAF345" w14:textId="3D43BD7E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Pîrî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Reis, 1966).</w:t>
            </w:r>
          </w:p>
          <w:p w14:paraId="05135F55" w14:textId="0F43988A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DN, </w:t>
            </w:r>
            <w:r w:rsidR="001640B1" w:rsidRPr="001640B1">
              <w:rPr>
                <w:rFonts w:cs="Gentium Plus"/>
                <w:sz w:val="19"/>
                <w:szCs w:val="19"/>
              </w:rPr>
              <w:t>1329/1913</w:t>
            </w:r>
            <w:r w:rsidR="0093506D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4D639A13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844DE4" w14:textId="77777777" w:rsidR="0093506D" w:rsidRPr="0034268F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1FAD10A0" w14:textId="799A2901" w:rsidR="0093506D" w:rsidRPr="0034268F" w:rsidRDefault="004D50C3" w:rsidP="006F0AD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34268F">
              <w:rPr>
                <w:rFonts w:cs="Gentium Plus"/>
                <w:sz w:val="19"/>
                <w:szCs w:val="19"/>
              </w:rPr>
              <w:t>Haritacı Soyadı</w:t>
            </w:r>
            <w:r w:rsidR="00ED2DC3">
              <w:rPr>
                <w:rFonts w:cs="Gentium Plus"/>
                <w:sz w:val="19"/>
                <w:szCs w:val="19"/>
              </w:rPr>
              <w:t>, Basım Yılı)</w:t>
            </w:r>
            <w:r w:rsidR="0093506D" w:rsidRPr="0034268F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93506D" w:rsidRPr="00694F90" w14:paraId="04E6511C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11A9D7A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75180B3D" w14:textId="42C2EF06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Çeçen, 1977).</w:t>
            </w:r>
          </w:p>
          <w:p w14:paraId="36740CA9" w14:textId="21A805FF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Pîrî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Reis, 1966).</w:t>
            </w:r>
          </w:p>
          <w:p w14:paraId="1D168B2F" w14:textId="10778760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DN, </w:t>
            </w:r>
            <w:r w:rsidR="001640B1" w:rsidRPr="001640B1">
              <w:rPr>
                <w:rFonts w:cs="Gentium Plus"/>
                <w:sz w:val="19"/>
                <w:szCs w:val="19"/>
              </w:rPr>
              <w:t>1329/1913</w:t>
            </w:r>
            <w:r w:rsidR="0093506D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93506D" w:rsidRPr="00694F90" w14:paraId="02C75C48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2C25A25" w14:textId="77777777" w:rsidR="0093506D" w:rsidRPr="0034268F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4508EF0B" w14:textId="370E6FE0" w:rsidR="0093506D" w:rsidRPr="0034268F" w:rsidRDefault="0093506D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34268F">
              <w:rPr>
                <w:rFonts w:cs="Gentium Plus"/>
                <w:sz w:val="19"/>
                <w:szCs w:val="19"/>
              </w:rPr>
              <w:t xml:space="preserve">Haritacı Soyadı, Adı. </w:t>
            </w:r>
            <w:r w:rsidRPr="0034268F">
              <w:rPr>
                <w:rFonts w:cs="Gentium Plus"/>
                <w:i/>
                <w:iCs/>
                <w:sz w:val="19"/>
                <w:szCs w:val="19"/>
              </w:rPr>
              <w:t>Harita Adı</w:t>
            </w:r>
            <w:r w:rsidRPr="0034268F">
              <w:rPr>
                <w:rFonts w:cs="Gentium Plus"/>
                <w:sz w:val="19"/>
                <w:szCs w:val="19"/>
              </w:rPr>
              <w:t>.</w:t>
            </w:r>
            <w:r w:rsidRPr="0034268F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B66F97" w:rsidRPr="0034268F">
              <w:rPr>
                <w:rFonts w:cs="Gentium Plus"/>
                <w:sz w:val="19"/>
                <w:szCs w:val="19"/>
              </w:rPr>
              <w:t>Basım</w:t>
            </w:r>
            <w:r w:rsidRPr="0034268F">
              <w:rPr>
                <w:rFonts w:cs="Gentium Plus"/>
                <w:sz w:val="19"/>
                <w:szCs w:val="19"/>
              </w:rPr>
              <w:t xml:space="preserve"> Yeri: Yayıncı</w:t>
            </w:r>
            <w:r w:rsidR="00ED2DC3">
              <w:rPr>
                <w:rFonts w:cs="Gentium Plus"/>
                <w:sz w:val="19"/>
                <w:szCs w:val="19"/>
              </w:rPr>
              <w:t>, Basım Yılı.</w:t>
            </w:r>
            <w:r w:rsidRPr="0034268F">
              <w:rPr>
                <w:rFonts w:cs="Gentium Plus"/>
                <w:sz w:val="19"/>
                <w:szCs w:val="19"/>
              </w:rPr>
              <w:t xml:space="preserve"> Varsa Kütüphane Adı, Koleksiyon Adı, No. Demirbaş Numarası</w:t>
            </w:r>
            <w:r w:rsidR="000D4F2D" w:rsidRPr="0034268F">
              <w:rPr>
                <w:rFonts w:cs="Gentium Plus"/>
                <w:sz w:val="19"/>
                <w:szCs w:val="19"/>
              </w:rPr>
              <w:t>.</w:t>
            </w:r>
            <w:r w:rsidRPr="0034268F">
              <w:rPr>
                <w:rFonts w:cs="Gentium Plus"/>
                <w:sz w:val="19"/>
                <w:szCs w:val="19"/>
              </w:rPr>
              <w:t xml:space="preserve"> Erişim Adresi</w:t>
            </w:r>
          </w:p>
        </w:tc>
      </w:tr>
      <w:tr w:rsidR="0093506D" w:rsidRPr="00694F90" w14:paraId="54F597A3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352BDD1F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71A8B9A6" w14:textId="77777777" w:rsidR="00992A72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Çeçen, M. Kazım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I. Bayezid Suyolu</w:t>
            </w:r>
            <w:r w:rsidRPr="00D56461">
              <w:rPr>
                <w:rFonts w:eastAsiaTheme="majorEastAsia" w:cs="Gentium Plus"/>
                <w:i/>
                <w:iCs/>
                <w:sz w:val="19"/>
                <w:szCs w:val="19"/>
              </w:rPr>
              <w:t> 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Haritaları</w:t>
            </w:r>
            <w:r w:rsidRPr="00D56461">
              <w:rPr>
                <w:rFonts w:cs="Gentium Plus"/>
                <w:sz w:val="19"/>
                <w:szCs w:val="19"/>
              </w:rPr>
              <w:t>.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>İstanbul: İSKİ Yayınları, 1977.</w:t>
            </w:r>
          </w:p>
          <w:p w14:paraId="70E70D1D" w14:textId="77777777" w:rsidR="00992A72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5B6A64">
              <w:rPr>
                <w:rFonts w:cs="Gentium Plus"/>
                <w:color w:val="000000" w:themeColor="text1"/>
                <w:sz w:val="19"/>
                <w:szCs w:val="19"/>
              </w:rPr>
              <w:t>DN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 xml:space="preserve">,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Dahiliye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Nezâreti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color w:val="000000" w:themeColor="text1"/>
                <w:sz w:val="19"/>
                <w:szCs w:val="19"/>
              </w:rPr>
              <w:t>Vilayet Yolları Haritasıdır</w:t>
            </w:r>
            <w:r w:rsidRPr="00D56461">
              <w:rPr>
                <w:rFonts w:cs="Gentium Plus"/>
                <w:sz w:val="19"/>
                <w:szCs w:val="19"/>
              </w:rPr>
              <w:t>.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İstanbul: Dahiliye </w:t>
            </w:r>
            <w:proofErr w:type="spellStart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>Nezâreti</w:t>
            </w:r>
            <w:proofErr w:type="spellEnd"/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 Umur-i Mahalliye Vilayet Müdüriyeti, 1329/1913. İstanbul Büyükşehir Belediyesi Atatürk Kitaplığı, No. 23589. </w:t>
            </w:r>
            <w:hyperlink r:id="rId245" w:history="1">
              <w:r w:rsidRPr="00D56461">
                <w:rPr>
                  <w:rStyle w:val="Kpr"/>
                  <w:rFonts w:eastAsiaTheme="majorEastAsia" w:cs="Gentium Plus"/>
                  <w:color w:val="000000" w:themeColor="text1"/>
                  <w:sz w:val="19"/>
                  <w:szCs w:val="19"/>
                  <w:u w:val="none"/>
                </w:rPr>
                <w:t>http://ataturkkitapligi.ibb.gov.tr</w:t>
              </w:r>
            </w:hyperlink>
          </w:p>
          <w:p w14:paraId="33BF8246" w14:textId="6AEEFC75" w:rsidR="0093506D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D56461">
              <w:rPr>
                <w:rFonts w:cs="Gentium Plus"/>
                <w:sz w:val="19"/>
                <w:szCs w:val="19"/>
              </w:rPr>
              <w:t>Pîrî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Reis,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Muhyiddin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b. Hacı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Mehmed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Piri Reis</w:t>
            </w:r>
            <w:r w:rsidRPr="00D56461">
              <w:rPr>
                <w:rFonts w:eastAsiaTheme="majorEastAsia" w:cs="Gentium Plus"/>
                <w:i/>
                <w:iCs/>
                <w:sz w:val="19"/>
                <w:szCs w:val="19"/>
              </w:rPr>
              <w:t> 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Haritası</w:t>
            </w:r>
            <w:r w:rsidRPr="00D56461">
              <w:rPr>
                <w:rFonts w:cs="Gentium Plus"/>
                <w:sz w:val="19"/>
                <w:szCs w:val="19"/>
              </w:rPr>
              <w:t>.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D56461">
              <w:rPr>
                <w:rFonts w:cs="Gentium Plus"/>
                <w:sz w:val="19"/>
                <w:szCs w:val="19"/>
              </w:rPr>
              <w:t>İstanbul: Deniz Kuvvetleri Komutanlığı Hidrografi Neşriyatı, 1966. İstanbul Büyükşehir Belediyesi A</w:t>
            </w:r>
            <w:r w:rsidRPr="00D56461">
              <w:rPr>
                <w:rFonts w:cs="Gentium Plus"/>
                <w:color w:val="000000" w:themeColor="text1"/>
                <w:sz w:val="19"/>
                <w:szCs w:val="19"/>
              </w:rPr>
              <w:t xml:space="preserve">tatürk Kitaplığı, No. Bel_Osm_B.00038. </w:t>
            </w:r>
            <w:hyperlink r:id="rId246" w:history="1">
              <w:r w:rsidRPr="00D56461">
                <w:rPr>
                  <w:rStyle w:val="Kpr"/>
                  <w:rFonts w:eastAsiaTheme="majorEastAsia" w:cs="Gentium Plus"/>
                  <w:color w:val="000000" w:themeColor="text1"/>
                  <w:sz w:val="19"/>
                  <w:szCs w:val="19"/>
                  <w:u w:val="none"/>
                </w:rPr>
                <w:t>http://ataturkkitapligi.ibb.gov.tr</w:t>
              </w:r>
            </w:hyperlink>
          </w:p>
        </w:tc>
      </w:tr>
    </w:tbl>
    <w:p w14:paraId="42DF7C45" w14:textId="1E2859CF" w:rsidR="0093506D" w:rsidRPr="00694F90" w:rsidRDefault="0093506D" w:rsidP="00DD1F64">
      <w:pPr>
        <w:pStyle w:val="Balk3indekilerdeGsterme"/>
        <w:numPr>
          <w:ilvl w:val="1"/>
          <w:numId w:val="62"/>
        </w:numPr>
      </w:pPr>
      <w:bookmarkStart w:id="504" w:name="_Toc19832465"/>
      <w:bookmarkStart w:id="505" w:name="_Toc19932678"/>
      <w:bookmarkStart w:id="506" w:name="_Toc20088191"/>
      <w:bookmarkStart w:id="507" w:name="_Toc20098472"/>
      <w:bookmarkStart w:id="508" w:name="_Toc20175561"/>
      <w:bookmarkStart w:id="509" w:name="_Toc20251887"/>
      <w:bookmarkStart w:id="510" w:name="_Toc20252406"/>
      <w:r w:rsidRPr="00694F90">
        <w:t>Harita-Web</w:t>
      </w:r>
      <w:bookmarkEnd w:id="504"/>
      <w:bookmarkEnd w:id="505"/>
      <w:bookmarkEnd w:id="506"/>
      <w:bookmarkEnd w:id="507"/>
      <w:bookmarkEnd w:id="508"/>
      <w:bookmarkEnd w:id="509"/>
      <w:bookmarkEnd w:id="510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93506D" w:rsidRPr="0041343A" w14:paraId="2DF1ACE3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522A016" w14:textId="77777777" w:rsidR="0093506D" w:rsidRPr="0034268F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681" w:type="dxa"/>
          </w:tcPr>
          <w:p w14:paraId="7C644681" w14:textId="4DD91C41" w:rsidR="0093506D" w:rsidRPr="0034268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34268F">
              <w:rPr>
                <w:rFonts w:cs="Gentium Plus"/>
                <w:sz w:val="19"/>
                <w:szCs w:val="19"/>
              </w:rPr>
              <w:t>Yayıncı Adı, Gün Ay Yıl).</w:t>
            </w:r>
          </w:p>
        </w:tc>
      </w:tr>
      <w:tr w:rsidR="0093506D" w:rsidRPr="0041343A" w14:paraId="285F82CF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B825B34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42F1B275" w14:textId="1AD45FD3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David 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Rumsey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Map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Collection, 19 Eylül 2019).</w:t>
            </w:r>
          </w:p>
          <w:p w14:paraId="4D5800CE" w14:textId="49674E1A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Google, 12 Ocak 2019).</w:t>
            </w:r>
          </w:p>
          <w:p w14:paraId="4423B18F" w14:textId="043F4E72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Harita </w:t>
            </w:r>
            <w:r w:rsidR="007E03C5" w:rsidRPr="00D56461">
              <w:rPr>
                <w:rFonts w:cs="Gentium Plus"/>
                <w:sz w:val="19"/>
                <w:szCs w:val="19"/>
              </w:rPr>
              <w:t xml:space="preserve">Genel </w:t>
            </w:r>
            <w:r w:rsidR="0093506D" w:rsidRPr="00D56461">
              <w:rPr>
                <w:rFonts w:cs="Gentium Plus"/>
                <w:sz w:val="19"/>
                <w:szCs w:val="19"/>
              </w:rPr>
              <w:t>Müdürlüğü, 19 Eylül 2018).</w:t>
            </w:r>
          </w:p>
        </w:tc>
      </w:tr>
      <w:tr w:rsidR="0093506D" w:rsidRPr="0041343A" w14:paraId="4F3BC2F5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329FA17" w14:textId="77777777" w:rsidR="0093506D" w:rsidRPr="0034268F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2C6C3BB8" w14:textId="26E66C63" w:rsidR="0093506D" w:rsidRPr="0034268F" w:rsidRDefault="004D50C3" w:rsidP="00B06B24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34268F">
              <w:rPr>
                <w:rFonts w:cs="Gentium Plus"/>
                <w:sz w:val="19"/>
                <w:szCs w:val="19"/>
              </w:rPr>
              <w:t>Yayıncı Adı, Gün Ay Yıl).</w:t>
            </w:r>
          </w:p>
        </w:tc>
      </w:tr>
      <w:tr w:rsidR="0093506D" w:rsidRPr="0041343A" w14:paraId="193A9AE5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2B304EC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8D0BC5B" w14:textId="4AAA88BA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David 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Rumsey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Map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Collection, 19 Eylül 2019).</w:t>
            </w:r>
          </w:p>
          <w:p w14:paraId="2AD6DB1B" w14:textId="024E8EF5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Google, 12 Ocak 2019).</w:t>
            </w:r>
          </w:p>
          <w:p w14:paraId="0FA071CE" w14:textId="14C4E42B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Harita </w:t>
            </w:r>
            <w:r w:rsidR="007E03C5" w:rsidRPr="00D56461">
              <w:rPr>
                <w:rFonts w:cs="Gentium Plus"/>
                <w:sz w:val="19"/>
                <w:szCs w:val="19"/>
              </w:rPr>
              <w:t xml:space="preserve">Genel </w:t>
            </w:r>
            <w:r w:rsidR="0093506D" w:rsidRPr="00D56461">
              <w:rPr>
                <w:rFonts w:cs="Gentium Plus"/>
                <w:sz w:val="19"/>
                <w:szCs w:val="19"/>
              </w:rPr>
              <w:t>Müdürlüğü, 19 Eylül 2018).</w:t>
            </w:r>
          </w:p>
        </w:tc>
      </w:tr>
      <w:tr w:rsidR="0093506D" w:rsidRPr="0041343A" w14:paraId="6D225C59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854F95D" w14:textId="77777777" w:rsidR="0093506D" w:rsidRPr="0034268F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6EEF4B22" w14:textId="10681A81" w:rsidR="0093506D" w:rsidRPr="0034268F" w:rsidRDefault="004D50C3" w:rsidP="006F0AD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34268F">
              <w:rPr>
                <w:rFonts w:cs="Gentium Plus"/>
                <w:sz w:val="19"/>
                <w:szCs w:val="19"/>
              </w:rPr>
              <w:t>Yayıncı Adı, Gün Ay Yıl).</w:t>
            </w:r>
          </w:p>
        </w:tc>
      </w:tr>
      <w:tr w:rsidR="0093506D" w:rsidRPr="0041343A" w14:paraId="52752D0C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A3DAC0E" w14:textId="77777777" w:rsidR="0093506D" w:rsidRPr="00A716AE" w:rsidRDefault="0093506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0AFE7A51" w14:textId="5D8CE2BA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David 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Rumsey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="0093506D" w:rsidRPr="00D56461">
              <w:rPr>
                <w:rFonts w:cs="Gentium Plus"/>
                <w:sz w:val="19"/>
                <w:szCs w:val="19"/>
              </w:rPr>
              <w:t>Map</w:t>
            </w:r>
            <w:proofErr w:type="spellEnd"/>
            <w:r w:rsidR="0093506D" w:rsidRPr="00D56461">
              <w:rPr>
                <w:rFonts w:cs="Gentium Plus"/>
                <w:sz w:val="19"/>
                <w:szCs w:val="19"/>
              </w:rPr>
              <w:t xml:space="preserve"> Collection, 19 Eylül 2019).</w:t>
            </w:r>
          </w:p>
          <w:p w14:paraId="5FA7381C" w14:textId="1C8CAA03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>Google, 12 Ocak 2019).</w:t>
            </w:r>
          </w:p>
          <w:p w14:paraId="2D207D57" w14:textId="7EFC2344" w:rsidR="0093506D" w:rsidRPr="00D56461" w:rsidRDefault="004D50C3" w:rsidP="00B06B24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93506D" w:rsidRPr="00D56461">
              <w:rPr>
                <w:rFonts w:cs="Gentium Plus"/>
                <w:sz w:val="19"/>
                <w:szCs w:val="19"/>
              </w:rPr>
              <w:t xml:space="preserve">Harita </w:t>
            </w:r>
            <w:r w:rsidR="007E03C5" w:rsidRPr="00D56461">
              <w:rPr>
                <w:rFonts w:cs="Gentium Plus"/>
                <w:sz w:val="19"/>
                <w:szCs w:val="19"/>
              </w:rPr>
              <w:t xml:space="preserve">Genel </w:t>
            </w:r>
            <w:r w:rsidR="0093506D" w:rsidRPr="00D56461">
              <w:rPr>
                <w:rFonts w:cs="Gentium Plus"/>
                <w:sz w:val="19"/>
                <w:szCs w:val="19"/>
              </w:rPr>
              <w:t>Müdürlüğü, 19 Eylül 2018).</w:t>
            </w:r>
          </w:p>
        </w:tc>
      </w:tr>
      <w:tr w:rsidR="0041343A" w:rsidRPr="0041343A" w14:paraId="0A3F8505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44E1945" w14:textId="77777777" w:rsidR="0041343A" w:rsidRPr="0034268F" w:rsidRDefault="0041343A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732C6C31" w14:textId="00145209" w:rsidR="0041343A" w:rsidRPr="0034268F" w:rsidRDefault="0041343A" w:rsidP="00FA295F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34268F">
              <w:rPr>
                <w:rFonts w:cs="Gentium Plus"/>
                <w:sz w:val="19"/>
                <w:szCs w:val="19"/>
              </w:rPr>
              <w:t xml:space="preserve">Yayıncı Adı. </w:t>
            </w:r>
            <w:r w:rsidRPr="0034268F">
              <w:rPr>
                <w:rFonts w:cs="Gentium Plus"/>
                <w:i/>
                <w:iCs/>
                <w:sz w:val="19"/>
                <w:szCs w:val="19"/>
              </w:rPr>
              <w:t xml:space="preserve">Harita Adı. </w:t>
            </w:r>
            <w:r w:rsidRPr="0034268F">
              <w:rPr>
                <w:rFonts w:cs="Gentium Plus"/>
                <w:sz w:val="19"/>
                <w:szCs w:val="19"/>
              </w:rPr>
              <w:t>Gün Ay Yıl. Erişim Gün Ay Yıl. Erişim Adresi</w:t>
            </w:r>
          </w:p>
        </w:tc>
      </w:tr>
      <w:tr w:rsidR="0041343A" w:rsidRPr="0041343A" w14:paraId="5B534803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1DED5FA" w14:textId="77777777" w:rsidR="0041343A" w:rsidRPr="00A716AE" w:rsidRDefault="0041343A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463805F5" w14:textId="08A083E4" w:rsidR="00992A72" w:rsidRPr="00BC6C42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David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Rumsey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</w:t>
            </w:r>
            <w:proofErr w:type="spellStart"/>
            <w:r w:rsidRPr="00D56461">
              <w:rPr>
                <w:rFonts w:cs="Gentium Plus"/>
                <w:sz w:val="19"/>
                <w:szCs w:val="19"/>
              </w:rPr>
              <w:t>Map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 xml:space="preserve"> Collection.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Ista</w:t>
            </w:r>
            <w:r w:rsidR="00A6748D">
              <w:rPr>
                <w:rFonts w:cs="Gentium Plus"/>
                <w:i/>
                <w:iCs/>
                <w:sz w:val="19"/>
                <w:szCs w:val="19"/>
              </w:rPr>
              <w:t>n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bul</w:t>
            </w:r>
            <w:proofErr w:type="spellEnd"/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 Vilayeti.</w:t>
            </w:r>
            <w:r w:rsidRPr="00D56461">
              <w:rPr>
                <w:rFonts w:cs="Gentium Plus"/>
                <w:sz w:val="19"/>
                <w:szCs w:val="19"/>
              </w:rPr>
              <w:t xml:space="preserve"> 19 Eylül 2019. </w:t>
            </w:r>
            <w:hyperlink r:id="rId247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davidrumsey.com</w:t>
              </w:r>
            </w:hyperlink>
          </w:p>
          <w:p w14:paraId="6E495541" w14:textId="62A5D527" w:rsidR="00992A72" w:rsidRPr="00BC6C42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6C42">
              <w:rPr>
                <w:rFonts w:cs="Gentium Plus"/>
                <w:sz w:val="19"/>
                <w:szCs w:val="19"/>
              </w:rPr>
              <w:t xml:space="preserve">Google. </w:t>
            </w:r>
            <w:r w:rsidRPr="00BC6C42">
              <w:rPr>
                <w:rFonts w:cs="Gentium Plus"/>
                <w:i/>
                <w:iCs/>
                <w:sz w:val="19"/>
                <w:szCs w:val="19"/>
              </w:rPr>
              <w:t xml:space="preserve">Google </w:t>
            </w:r>
            <w:proofErr w:type="spellStart"/>
            <w:r w:rsidRPr="00BC6C42">
              <w:rPr>
                <w:rFonts w:cs="Gentium Plus"/>
                <w:i/>
                <w:iCs/>
                <w:sz w:val="19"/>
                <w:szCs w:val="19"/>
              </w:rPr>
              <w:t>Maps</w:t>
            </w:r>
            <w:proofErr w:type="spellEnd"/>
            <w:r w:rsidRPr="00BC6C42">
              <w:rPr>
                <w:rFonts w:cs="Gentium Plus"/>
                <w:i/>
                <w:iCs/>
                <w:sz w:val="19"/>
                <w:szCs w:val="19"/>
              </w:rPr>
              <w:t xml:space="preserve">. </w:t>
            </w:r>
            <w:r w:rsidRPr="00BC6C42">
              <w:rPr>
                <w:rFonts w:cs="Gentium Plus"/>
                <w:sz w:val="19"/>
                <w:szCs w:val="19"/>
              </w:rPr>
              <w:t>Erişim</w:t>
            </w:r>
            <w:r w:rsidRPr="00BC6C42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Pr="00BC6C42">
              <w:rPr>
                <w:rFonts w:cs="Gentium Plus"/>
                <w:sz w:val="19"/>
                <w:szCs w:val="19"/>
              </w:rPr>
              <w:t xml:space="preserve">12 Ocak 2019. </w:t>
            </w:r>
            <w:hyperlink r:id="rId248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www.google.com/maps</w:t>
              </w:r>
            </w:hyperlink>
          </w:p>
          <w:p w14:paraId="010C98EC" w14:textId="65447195" w:rsidR="0041343A" w:rsidRPr="00D56461" w:rsidRDefault="00992A72" w:rsidP="00FA295F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C6C42">
              <w:rPr>
                <w:rFonts w:cs="Gentium Plus"/>
                <w:sz w:val="19"/>
                <w:szCs w:val="19"/>
              </w:rPr>
              <w:t xml:space="preserve">Harita Genel Müdürlüğü. </w:t>
            </w:r>
            <w:r w:rsidRPr="00BC6C42">
              <w:rPr>
                <w:rFonts w:cs="Gentium Plus"/>
                <w:i/>
                <w:iCs/>
                <w:sz w:val="19"/>
                <w:szCs w:val="19"/>
              </w:rPr>
              <w:t xml:space="preserve">Atlas. </w:t>
            </w:r>
            <w:r w:rsidRPr="00BC6C42">
              <w:rPr>
                <w:rFonts w:cs="Gentium Plus"/>
                <w:sz w:val="19"/>
                <w:szCs w:val="19"/>
              </w:rPr>
              <w:t xml:space="preserve">Erişim 19 Eylül 2018. </w:t>
            </w:r>
            <w:hyperlink r:id="rId249" w:history="1">
              <w:r w:rsidRPr="00BC6C42">
                <w:rPr>
                  <w:rStyle w:val="Kpr"/>
                  <w:rFonts w:cs="Gentium Plus"/>
                  <w:color w:val="auto"/>
                  <w:sz w:val="19"/>
                  <w:szCs w:val="19"/>
                  <w:u w:val="none"/>
                </w:rPr>
                <w:t>https://atlas.harita.gov.tr</w:t>
              </w:r>
            </w:hyperlink>
          </w:p>
        </w:tc>
      </w:tr>
    </w:tbl>
    <w:p w14:paraId="7D266515" w14:textId="6D4C42C8" w:rsidR="008F772D" w:rsidRPr="00310FF9" w:rsidRDefault="008F772D" w:rsidP="003E02E1">
      <w:pPr>
        <w:pStyle w:val="Balk2"/>
        <w:numPr>
          <w:ilvl w:val="0"/>
          <w:numId w:val="62"/>
        </w:numPr>
      </w:pPr>
      <w:bookmarkStart w:id="511" w:name="_Toc37481034"/>
      <w:r w:rsidRPr="00310FF9">
        <w:t>E-Posta</w:t>
      </w:r>
      <w:bookmarkEnd w:id="511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8F772D" w:rsidRPr="00310FF9" w14:paraId="532F2630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500D09D" w14:textId="77777777" w:rsidR="008F772D" w:rsidRPr="0034268F" w:rsidRDefault="008F772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İlk Geçtiği Yerde</w:t>
            </w:r>
          </w:p>
        </w:tc>
        <w:tc>
          <w:tcPr>
            <w:tcW w:w="4681" w:type="dxa"/>
          </w:tcPr>
          <w:p w14:paraId="4B4FE5C9" w14:textId="586B398B" w:rsidR="008F772D" w:rsidRPr="0034268F" w:rsidRDefault="004D50C3" w:rsidP="00AE542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F772D" w:rsidRPr="0034268F">
              <w:rPr>
                <w:rFonts w:cs="Gentium Plus"/>
                <w:sz w:val="19"/>
                <w:szCs w:val="19"/>
              </w:rPr>
              <w:t xml:space="preserve">Gönderici Soyadı, </w:t>
            </w:r>
            <w:r w:rsidR="0044471B" w:rsidRPr="0034268F">
              <w:rPr>
                <w:rFonts w:cs="Gentium Plus"/>
                <w:sz w:val="19"/>
                <w:szCs w:val="19"/>
              </w:rPr>
              <w:t>Gün Ay Yıl</w:t>
            </w:r>
            <w:r w:rsidR="008F772D" w:rsidRPr="0034268F">
              <w:rPr>
                <w:rFonts w:cs="Gentium Plus"/>
                <w:sz w:val="19"/>
                <w:szCs w:val="19"/>
              </w:rPr>
              <w:t>)</w:t>
            </w:r>
          </w:p>
        </w:tc>
      </w:tr>
      <w:tr w:rsidR="008F772D" w:rsidRPr="00310FF9" w14:paraId="7D8592F5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52D8D4EE" w14:textId="77777777" w:rsidR="008F772D" w:rsidRPr="00A716AE" w:rsidRDefault="008F772D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36D91F7" w14:textId="1631A098" w:rsidR="008F772D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F772D" w:rsidRPr="00D56461">
              <w:rPr>
                <w:rFonts w:cs="Gentium Plus"/>
                <w:sz w:val="19"/>
                <w:szCs w:val="19"/>
              </w:rPr>
              <w:t>Demir,</w:t>
            </w:r>
            <w:r w:rsidR="008F772D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8F772D" w:rsidRPr="00D56461">
              <w:rPr>
                <w:rFonts w:cs="Gentium Plus"/>
                <w:sz w:val="19"/>
                <w:szCs w:val="19"/>
              </w:rPr>
              <w:t>2 Eylül 2019).</w:t>
            </w:r>
          </w:p>
        </w:tc>
      </w:tr>
      <w:tr w:rsidR="00E64E1F" w:rsidRPr="00310FF9" w14:paraId="1DC9D6E8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863C63B" w14:textId="77777777" w:rsidR="00E64E1F" w:rsidRPr="0034268F" w:rsidRDefault="00E64E1F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76B87768" w14:textId="2B405035" w:rsidR="00E64E1F" w:rsidRPr="0034268F" w:rsidRDefault="004D50C3" w:rsidP="00AE542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64E1F" w:rsidRPr="0034268F">
              <w:rPr>
                <w:rFonts w:cs="Gentium Plus"/>
                <w:sz w:val="19"/>
                <w:szCs w:val="19"/>
              </w:rPr>
              <w:t>Gönderici Soyadı, Gün Ay Yıl)</w:t>
            </w:r>
          </w:p>
        </w:tc>
      </w:tr>
      <w:tr w:rsidR="00E64E1F" w:rsidRPr="00310FF9" w14:paraId="0730C453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3463B26" w14:textId="77777777" w:rsidR="00E64E1F" w:rsidRPr="00A716AE" w:rsidRDefault="00E64E1F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18581BD7" w14:textId="279FA148" w:rsidR="00E64E1F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64E1F" w:rsidRPr="00D56461">
              <w:rPr>
                <w:rFonts w:cs="Gentium Plus"/>
                <w:sz w:val="19"/>
                <w:szCs w:val="19"/>
              </w:rPr>
              <w:t>Demir,</w:t>
            </w:r>
            <w:r w:rsidR="00E64E1F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E64E1F" w:rsidRPr="00D56461">
              <w:rPr>
                <w:rFonts w:cs="Gentium Plus"/>
                <w:sz w:val="19"/>
                <w:szCs w:val="19"/>
              </w:rPr>
              <w:t>2 Eylül 2019).</w:t>
            </w:r>
          </w:p>
        </w:tc>
      </w:tr>
      <w:tr w:rsidR="00E64E1F" w:rsidRPr="00310FF9" w14:paraId="7D7502F1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74E866FC" w14:textId="77777777" w:rsidR="00E64E1F" w:rsidRPr="0034268F" w:rsidRDefault="00E64E1F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12C3D2A7" w14:textId="078A26B4" w:rsidR="00E64E1F" w:rsidRPr="0034268F" w:rsidRDefault="004D50C3" w:rsidP="006F0AD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64E1F" w:rsidRPr="0034268F">
              <w:rPr>
                <w:rFonts w:cs="Gentium Plus"/>
                <w:sz w:val="19"/>
                <w:szCs w:val="19"/>
              </w:rPr>
              <w:t>Gönderici Soyadı, Gün Ay Yıl)</w:t>
            </w:r>
          </w:p>
        </w:tc>
      </w:tr>
      <w:tr w:rsidR="00E64E1F" w:rsidRPr="00310FF9" w14:paraId="2672F4D2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0CFED330" w14:textId="77777777" w:rsidR="00E64E1F" w:rsidRPr="00A716AE" w:rsidRDefault="00E64E1F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26F880D3" w14:textId="20FB78EF" w:rsidR="00E64E1F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E64E1F" w:rsidRPr="00D56461">
              <w:rPr>
                <w:rFonts w:cs="Gentium Plus"/>
                <w:sz w:val="19"/>
                <w:szCs w:val="19"/>
              </w:rPr>
              <w:t>Demir,</w:t>
            </w:r>
            <w:r w:rsidR="00E64E1F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E64E1F" w:rsidRPr="00D56461">
              <w:rPr>
                <w:rFonts w:cs="Gentium Plus"/>
                <w:sz w:val="19"/>
                <w:szCs w:val="19"/>
              </w:rPr>
              <w:t>2 Eylül 2019).</w:t>
            </w:r>
          </w:p>
        </w:tc>
      </w:tr>
      <w:tr w:rsidR="00E64E1F" w:rsidRPr="00310FF9" w14:paraId="7ECD2C1F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326F1C9" w14:textId="77777777" w:rsidR="00E64E1F" w:rsidRPr="0034268F" w:rsidRDefault="00E64E1F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34268F">
              <w:rPr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2816692A" w14:textId="5C7AC343" w:rsidR="00E64E1F" w:rsidRPr="0034268F" w:rsidRDefault="00E64E1F" w:rsidP="005B6A64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34268F">
              <w:rPr>
                <w:rFonts w:cs="Gentium Plus"/>
                <w:sz w:val="19"/>
                <w:szCs w:val="19"/>
              </w:rPr>
              <w:t xml:space="preserve">Gönderici Soyadı, Adı. </w:t>
            </w:r>
            <w:r w:rsidRPr="0034268F">
              <w:rPr>
                <w:rFonts w:cs="Gentium Plus"/>
                <w:i/>
                <w:iCs/>
                <w:sz w:val="19"/>
                <w:szCs w:val="19"/>
              </w:rPr>
              <w:t>Konu</w:t>
            </w:r>
            <w:r w:rsidRPr="0034268F">
              <w:rPr>
                <w:rFonts w:cs="Gentium Plus"/>
                <w:sz w:val="19"/>
                <w:szCs w:val="19"/>
              </w:rPr>
              <w:t>. E-Posta Gün Ay Yıl, Alıcı Adı Soyadı.</w:t>
            </w:r>
          </w:p>
        </w:tc>
      </w:tr>
      <w:tr w:rsidR="00E64E1F" w:rsidRPr="00310FF9" w14:paraId="4976A4B9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22A67D" w14:textId="77777777" w:rsidR="00E64E1F" w:rsidRPr="00A716AE" w:rsidRDefault="00E64E1F" w:rsidP="00A716AE">
            <w:pPr>
              <w:pStyle w:val="RenkliMetin"/>
              <w:spacing w:before="0"/>
              <w:ind w:left="227" w:hanging="227"/>
              <w:rPr>
                <w:sz w:val="18"/>
                <w:szCs w:val="18"/>
              </w:rPr>
            </w:pPr>
            <w:r w:rsidRPr="00A716AE">
              <w:rPr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C59BB63" w14:textId="76027933" w:rsidR="00E64E1F" w:rsidRPr="00D56461" w:rsidRDefault="00E64E1F" w:rsidP="005B6A64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Demir, Abdullah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>İSNAD Atıf Sistemi 2. Edisyon Taslağı</w:t>
            </w:r>
            <w:r w:rsidR="00F522C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proofErr w:type="spellStart"/>
            <w:r w:rsidR="00F522C1">
              <w:rPr>
                <w:rFonts w:cs="Gentium Plus"/>
                <w:i/>
                <w:iCs/>
                <w:sz w:val="19"/>
                <w:szCs w:val="19"/>
              </w:rPr>
              <w:t>hk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 E-Posta 2 Eylül 2019, Alıcı Emrah Kaya.</w:t>
            </w:r>
          </w:p>
        </w:tc>
      </w:tr>
    </w:tbl>
    <w:p w14:paraId="4BA674AB" w14:textId="643725AC" w:rsidR="00643E97" w:rsidRPr="00310FF9" w:rsidRDefault="00643E97" w:rsidP="003E02E1">
      <w:pPr>
        <w:pStyle w:val="Balk2"/>
        <w:numPr>
          <w:ilvl w:val="0"/>
          <w:numId w:val="62"/>
        </w:numPr>
      </w:pPr>
      <w:bookmarkStart w:id="512" w:name="_Toc37481035"/>
      <w:r w:rsidRPr="00310FF9">
        <w:t>Kısa Mesaj</w:t>
      </w:r>
      <w:bookmarkEnd w:id="512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643E97" w:rsidRPr="00310FF9" w14:paraId="1F3372F2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67D55C73" w14:textId="77777777" w:rsidR="00643E97" w:rsidRPr="004C3904" w:rsidRDefault="00643E97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İlk Geçtiği Yerde</w:t>
            </w:r>
          </w:p>
        </w:tc>
        <w:tc>
          <w:tcPr>
            <w:tcW w:w="4681" w:type="dxa"/>
          </w:tcPr>
          <w:p w14:paraId="7F489971" w14:textId="3A19FE1F" w:rsidR="00643E97" w:rsidRPr="0034268F" w:rsidRDefault="004D50C3" w:rsidP="00AE542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C3748">
              <w:rPr>
                <w:rFonts w:cs="Gentium Plus"/>
                <w:sz w:val="19"/>
                <w:szCs w:val="19"/>
              </w:rPr>
              <w:t>Gönderen</w:t>
            </w:r>
            <w:r w:rsidR="008C3748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643E97" w:rsidRPr="0034268F">
              <w:rPr>
                <w:rFonts w:cs="Gentium Plus"/>
                <w:sz w:val="19"/>
                <w:szCs w:val="19"/>
              </w:rPr>
              <w:t xml:space="preserve">Soyadı, </w:t>
            </w:r>
            <w:r w:rsidR="007E78CA" w:rsidRPr="0034268F">
              <w:rPr>
                <w:rFonts w:cs="Gentium Plus"/>
                <w:sz w:val="19"/>
                <w:szCs w:val="19"/>
              </w:rPr>
              <w:t>Gün Ay Yıl</w:t>
            </w:r>
            <w:r w:rsidR="00643E97" w:rsidRPr="0034268F">
              <w:rPr>
                <w:rFonts w:cs="Gentium Plus"/>
                <w:sz w:val="19"/>
                <w:szCs w:val="19"/>
              </w:rPr>
              <w:t>)</w:t>
            </w:r>
            <w:r w:rsidR="007E78CA" w:rsidRPr="0034268F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643E97" w:rsidRPr="00310FF9" w14:paraId="45383A08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3CD812A" w14:textId="77777777" w:rsidR="00643E97" w:rsidRPr="004C3904" w:rsidRDefault="00643E97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4DE0D42A" w14:textId="61D4D665" w:rsidR="00643E97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43E97" w:rsidRPr="00D56461">
              <w:rPr>
                <w:rFonts w:cs="Gentium Plus"/>
                <w:sz w:val="19"/>
                <w:szCs w:val="19"/>
              </w:rPr>
              <w:t>Doğan,</w:t>
            </w:r>
            <w:r w:rsidR="007E78CA" w:rsidRPr="00D56461">
              <w:rPr>
                <w:rFonts w:cs="Gentium Plus"/>
                <w:sz w:val="19"/>
                <w:szCs w:val="19"/>
              </w:rPr>
              <w:t xml:space="preserve"> </w:t>
            </w:r>
            <w:r w:rsidR="00643E97" w:rsidRPr="00D56461">
              <w:rPr>
                <w:rFonts w:cs="Gentium Plus"/>
                <w:sz w:val="19"/>
                <w:szCs w:val="19"/>
              </w:rPr>
              <w:t>2 Eylül 2019).</w:t>
            </w:r>
          </w:p>
        </w:tc>
      </w:tr>
      <w:tr w:rsidR="00694F90" w:rsidRPr="00310FF9" w14:paraId="055B5EEB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9171887" w14:textId="77777777" w:rsidR="00694F90" w:rsidRPr="004C3904" w:rsidRDefault="00694F90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681" w:type="dxa"/>
          </w:tcPr>
          <w:p w14:paraId="2614C1CB" w14:textId="28499D05" w:rsidR="00694F90" w:rsidRPr="0034268F" w:rsidRDefault="004D50C3" w:rsidP="00AE542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C3748">
              <w:rPr>
                <w:rFonts w:cs="Gentium Plus"/>
                <w:sz w:val="19"/>
                <w:szCs w:val="19"/>
              </w:rPr>
              <w:t>Gönderen</w:t>
            </w:r>
            <w:r w:rsidR="008C3748" w:rsidRPr="00B94BD6">
              <w:rPr>
                <w:rFonts w:cs="Gentium Plus"/>
                <w:sz w:val="19"/>
                <w:szCs w:val="19"/>
              </w:rPr>
              <w:t xml:space="preserve"> </w:t>
            </w:r>
            <w:r w:rsidR="00694F90" w:rsidRPr="0034268F">
              <w:rPr>
                <w:rFonts w:cs="Gentium Plus"/>
                <w:sz w:val="19"/>
                <w:szCs w:val="19"/>
              </w:rPr>
              <w:t>Soyadı, Gün Ay Yıl).</w:t>
            </w:r>
          </w:p>
        </w:tc>
      </w:tr>
      <w:tr w:rsidR="00694F90" w:rsidRPr="00310FF9" w14:paraId="7E01FE97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D550C81" w14:textId="77777777" w:rsidR="00694F90" w:rsidRPr="004C3904" w:rsidRDefault="00694F90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62CD6E01" w14:textId="795F7FD9" w:rsidR="00694F90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94F90" w:rsidRPr="00D56461">
              <w:rPr>
                <w:rFonts w:cs="Gentium Plus"/>
                <w:sz w:val="19"/>
                <w:szCs w:val="19"/>
              </w:rPr>
              <w:t>Doğan, 2 Eylül 2019).</w:t>
            </w:r>
          </w:p>
        </w:tc>
      </w:tr>
      <w:tr w:rsidR="00694F90" w:rsidRPr="00310FF9" w14:paraId="22D48112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D90EC14" w14:textId="77777777" w:rsidR="00694F90" w:rsidRPr="004C3904" w:rsidRDefault="00694F90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681" w:type="dxa"/>
          </w:tcPr>
          <w:p w14:paraId="2BBD939C" w14:textId="4904FF2C" w:rsidR="00694F90" w:rsidRPr="0034268F" w:rsidRDefault="004D50C3" w:rsidP="006F0AD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94F90" w:rsidRPr="0034268F">
              <w:rPr>
                <w:rFonts w:cs="Gentium Plus"/>
                <w:sz w:val="19"/>
                <w:szCs w:val="19"/>
              </w:rPr>
              <w:t>Gönderici Soyadı, Gün Ay Yıl).</w:t>
            </w:r>
          </w:p>
        </w:tc>
      </w:tr>
      <w:tr w:rsidR="00694F90" w:rsidRPr="00310FF9" w14:paraId="5168135C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4D684842" w14:textId="77777777" w:rsidR="00694F90" w:rsidRPr="004C3904" w:rsidRDefault="00694F90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34A8F913" w14:textId="1BBB829C" w:rsidR="00694F90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694F90" w:rsidRPr="00D56461">
              <w:rPr>
                <w:rFonts w:cs="Gentium Plus"/>
                <w:sz w:val="19"/>
                <w:szCs w:val="19"/>
              </w:rPr>
              <w:t>Doğan, 2 Eylül 2019).</w:t>
            </w:r>
          </w:p>
        </w:tc>
      </w:tr>
      <w:tr w:rsidR="00694F90" w:rsidRPr="00310FF9" w14:paraId="74C73B28" w14:textId="77777777" w:rsidTr="00E341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20BB98E0" w14:textId="77777777" w:rsidR="00694F90" w:rsidRPr="004C3904" w:rsidRDefault="00694F90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681" w:type="dxa"/>
          </w:tcPr>
          <w:p w14:paraId="57E484CB" w14:textId="7D2B071C" w:rsidR="00694F90" w:rsidRPr="0034268F" w:rsidRDefault="00694F90" w:rsidP="005B6A64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34268F">
              <w:rPr>
                <w:rFonts w:cs="Gentium Plus"/>
                <w:sz w:val="19"/>
                <w:szCs w:val="19"/>
              </w:rPr>
              <w:t xml:space="preserve">Gönderici Soyadı, Adı. </w:t>
            </w:r>
            <w:r w:rsidRPr="0034268F">
              <w:rPr>
                <w:rFonts w:cs="Gentium Plus"/>
                <w:i/>
                <w:iCs/>
                <w:sz w:val="19"/>
                <w:szCs w:val="19"/>
              </w:rPr>
              <w:t>Konu</w:t>
            </w:r>
            <w:r w:rsidRPr="0034268F">
              <w:rPr>
                <w:rFonts w:cs="Gentium Plus"/>
                <w:sz w:val="19"/>
                <w:szCs w:val="19"/>
              </w:rPr>
              <w:t>. Kısa Mesaj Gün Ay Yıl, Alıcı Adı Soyadı.</w:t>
            </w:r>
          </w:p>
        </w:tc>
      </w:tr>
      <w:tr w:rsidR="00694F90" w:rsidRPr="00310FF9" w14:paraId="06F5FFAA" w14:textId="77777777" w:rsidTr="00E341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5" w:type="dxa"/>
          </w:tcPr>
          <w:p w14:paraId="1A355E73" w14:textId="77777777" w:rsidR="00694F90" w:rsidRPr="004C3904" w:rsidRDefault="00694F90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681" w:type="dxa"/>
          </w:tcPr>
          <w:p w14:paraId="0C75316E" w14:textId="00800592" w:rsidR="00694F90" w:rsidRPr="00D56461" w:rsidRDefault="00694F90" w:rsidP="005B6A64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D56461">
              <w:rPr>
                <w:rFonts w:cs="Gentium Plus"/>
                <w:sz w:val="19"/>
                <w:szCs w:val="19"/>
              </w:rPr>
              <w:t xml:space="preserve">Doğan, Yusuf. </w:t>
            </w:r>
            <w:r w:rsidRPr="00D56461">
              <w:rPr>
                <w:rFonts w:cs="Gentium Plus"/>
                <w:i/>
                <w:iCs/>
                <w:sz w:val="19"/>
                <w:szCs w:val="19"/>
              </w:rPr>
              <w:t xml:space="preserve">İlahiyat Atıf Dizini </w:t>
            </w:r>
            <w:proofErr w:type="spellStart"/>
            <w:r w:rsidRPr="00D56461">
              <w:rPr>
                <w:rFonts w:cs="Gentium Plus"/>
                <w:i/>
                <w:iCs/>
                <w:sz w:val="19"/>
                <w:szCs w:val="19"/>
              </w:rPr>
              <w:t>hk</w:t>
            </w:r>
            <w:proofErr w:type="spellEnd"/>
            <w:r w:rsidRPr="00D56461">
              <w:rPr>
                <w:rFonts w:cs="Gentium Plus"/>
                <w:sz w:val="19"/>
                <w:szCs w:val="19"/>
              </w:rPr>
              <w:t>. Kısa Mesaj 2 Eylül 2019, Alıcı Sami Şahin.</w:t>
            </w:r>
          </w:p>
        </w:tc>
      </w:tr>
    </w:tbl>
    <w:p w14:paraId="3820F366" w14:textId="53E1A39A" w:rsidR="008F772D" w:rsidRPr="00694F90" w:rsidRDefault="008F772D" w:rsidP="003E02E1">
      <w:pPr>
        <w:pStyle w:val="Balk2"/>
        <w:numPr>
          <w:ilvl w:val="0"/>
          <w:numId w:val="62"/>
        </w:numPr>
      </w:pPr>
      <w:bookmarkStart w:id="513" w:name="_Toc37481036"/>
      <w:r w:rsidRPr="00694F90">
        <w:t>Ambalaj</w:t>
      </w:r>
      <w:bookmarkEnd w:id="513"/>
    </w:p>
    <w:tbl>
      <w:tblPr>
        <w:tblStyle w:val="ISNADrnekTAblo"/>
        <w:tblW w:w="5000" w:type="pct"/>
        <w:tblLayout w:type="fixed"/>
        <w:tblLook w:val="04A0" w:firstRow="1" w:lastRow="0" w:firstColumn="1" w:lastColumn="0" w:noHBand="0" w:noVBand="1"/>
      </w:tblPr>
      <w:tblGrid>
        <w:gridCol w:w="2484"/>
        <w:gridCol w:w="6861"/>
      </w:tblGrid>
      <w:tr w:rsidR="008F772D" w:rsidRPr="00310FF9" w14:paraId="74C9A0FD" w14:textId="77777777" w:rsidTr="009D2F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6" w:type="dxa"/>
          </w:tcPr>
          <w:p w14:paraId="6326567C" w14:textId="77777777" w:rsidR="008F772D" w:rsidRPr="004C3904" w:rsidRDefault="008F772D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lastRenderedPageBreak/>
              <w:t>İlk Geçtiği Yerde</w:t>
            </w:r>
          </w:p>
        </w:tc>
        <w:tc>
          <w:tcPr>
            <w:tcW w:w="4988" w:type="dxa"/>
          </w:tcPr>
          <w:p w14:paraId="50D0C95C" w14:textId="06E86781" w:rsidR="008F772D" w:rsidRPr="0034268F" w:rsidRDefault="004D50C3" w:rsidP="00AE542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8F772D" w:rsidRPr="0034268F">
              <w:rPr>
                <w:rFonts w:cs="Gentium Plus"/>
                <w:sz w:val="19"/>
                <w:szCs w:val="19"/>
              </w:rPr>
              <w:t xml:space="preserve">Ürünün Adı, </w:t>
            </w:r>
            <w:r w:rsidR="00C4197A" w:rsidRPr="0034268F">
              <w:rPr>
                <w:rFonts w:cs="Gentium Plus"/>
                <w:sz w:val="19"/>
                <w:szCs w:val="19"/>
              </w:rPr>
              <w:t xml:space="preserve">Malzeme Adı, </w:t>
            </w:r>
            <w:r w:rsidR="008F772D" w:rsidRPr="0034268F">
              <w:rPr>
                <w:rFonts w:cs="Gentium Plus"/>
                <w:sz w:val="19"/>
                <w:szCs w:val="19"/>
              </w:rPr>
              <w:t>2019)</w:t>
            </w:r>
            <w:r w:rsidR="00C4197A" w:rsidRPr="0034268F">
              <w:rPr>
                <w:rFonts w:cs="Gentium Plus"/>
                <w:sz w:val="19"/>
                <w:szCs w:val="19"/>
              </w:rPr>
              <w:t>.</w:t>
            </w:r>
          </w:p>
        </w:tc>
      </w:tr>
      <w:tr w:rsidR="008F772D" w:rsidRPr="00310FF9" w14:paraId="3CE35930" w14:textId="77777777" w:rsidTr="009D2FA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6" w:type="dxa"/>
          </w:tcPr>
          <w:p w14:paraId="7632108E" w14:textId="77777777" w:rsidR="008F772D" w:rsidRPr="004C3904" w:rsidRDefault="008F772D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88" w:type="dxa"/>
          </w:tcPr>
          <w:p w14:paraId="79B20128" w14:textId="10C3FE88" w:rsidR="008F772D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8F772D" w:rsidRPr="00D56461">
              <w:rPr>
                <w:rFonts w:cs="Gentium Plus"/>
                <w:i/>
                <w:iCs/>
                <w:sz w:val="19"/>
                <w:szCs w:val="19"/>
              </w:rPr>
              <w:t>Kırınkıl</w:t>
            </w:r>
            <w:proofErr w:type="spellEnd"/>
            <w:r w:rsidR="008F772D" w:rsidRPr="00D56461">
              <w:rPr>
                <w:rFonts w:cs="Gentium Plus"/>
                <w:i/>
                <w:iCs/>
                <w:sz w:val="19"/>
                <w:szCs w:val="19"/>
              </w:rPr>
              <w:t xml:space="preserve"> Çubuk Kraker 150 gr.,</w:t>
            </w:r>
            <w:r w:rsidR="00C4197A" w:rsidRPr="00D56461">
              <w:rPr>
                <w:rFonts w:cs="Gentium Plus"/>
                <w:i/>
                <w:iCs/>
                <w:sz w:val="19"/>
                <w:szCs w:val="19"/>
              </w:rPr>
              <w:t xml:space="preserve"> </w:t>
            </w:r>
            <w:r w:rsidR="008F772D" w:rsidRPr="00D56461">
              <w:rPr>
                <w:rFonts w:cs="Gentium Plus"/>
                <w:sz w:val="19"/>
                <w:szCs w:val="19"/>
              </w:rPr>
              <w:t>Plastik Ambalaj</w:t>
            </w:r>
            <w:r w:rsidR="00C4197A" w:rsidRPr="00D56461">
              <w:rPr>
                <w:rFonts w:cs="Gentium Plus"/>
                <w:sz w:val="19"/>
                <w:szCs w:val="19"/>
              </w:rPr>
              <w:t>, 2019</w:t>
            </w:r>
            <w:r w:rsidR="008F772D" w:rsidRPr="00D56461">
              <w:rPr>
                <w:rFonts w:cs="Gentium Plus"/>
                <w:sz w:val="19"/>
                <w:szCs w:val="19"/>
              </w:rPr>
              <w:t>).</w:t>
            </w:r>
          </w:p>
        </w:tc>
      </w:tr>
      <w:tr w:rsidR="00C4197A" w:rsidRPr="00310FF9" w14:paraId="1060A946" w14:textId="77777777" w:rsidTr="009D2F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6" w:type="dxa"/>
          </w:tcPr>
          <w:p w14:paraId="78E15170" w14:textId="77777777" w:rsidR="00C4197A" w:rsidRPr="004C3904" w:rsidRDefault="00C4197A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Sonraki Geçtiği Yerde</w:t>
            </w:r>
          </w:p>
        </w:tc>
        <w:tc>
          <w:tcPr>
            <w:tcW w:w="4988" w:type="dxa"/>
          </w:tcPr>
          <w:p w14:paraId="76FE2F11" w14:textId="3CD88A2E" w:rsidR="00C4197A" w:rsidRPr="0034268F" w:rsidRDefault="004D50C3" w:rsidP="00AE542D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4197A" w:rsidRPr="0034268F">
              <w:rPr>
                <w:rFonts w:cs="Gentium Plus"/>
                <w:sz w:val="19"/>
                <w:szCs w:val="19"/>
              </w:rPr>
              <w:t>Ürünün Adı, Malzeme Adı, 2019).</w:t>
            </w:r>
          </w:p>
        </w:tc>
      </w:tr>
      <w:tr w:rsidR="00C4197A" w:rsidRPr="00310FF9" w14:paraId="2F26E527" w14:textId="77777777" w:rsidTr="009D2FA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6" w:type="dxa"/>
          </w:tcPr>
          <w:p w14:paraId="674A8CE9" w14:textId="77777777" w:rsidR="00C4197A" w:rsidRPr="004C3904" w:rsidRDefault="00C4197A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88" w:type="dxa"/>
          </w:tcPr>
          <w:p w14:paraId="320CC679" w14:textId="793D34D5" w:rsidR="00C4197A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4197A" w:rsidRPr="00D56461">
              <w:rPr>
                <w:rFonts w:cs="Gentium Plus"/>
                <w:i/>
                <w:iCs/>
                <w:sz w:val="19"/>
                <w:szCs w:val="19"/>
              </w:rPr>
              <w:t>Kırınkıl</w:t>
            </w:r>
            <w:proofErr w:type="spellEnd"/>
            <w:r w:rsidR="00C4197A" w:rsidRPr="00D56461">
              <w:rPr>
                <w:rFonts w:cs="Gentium Plus"/>
                <w:i/>
                <w:iCs/>
                <w:sz w:val="19"/>
                <w:szCs w:val="19"/>
              </w:rPr>
              <w:t xml:space="preserve"> Çubuk Kraker 150 gr., </w:t>
            </w:r>
            <w:r w:rsidR="00C4197A" w:rsidRPr="00D56461">
              <w:rPr>
                <w:rFonts w:cs="Gentium Plus"/>
                <w:sz w:val="19"/>
                <w:szCs w:val="19"/>
              </w:rPr>
              <w:t>Plastik Ambalaj, 2019).</w:t>
            </w:r>
          </w:p>
        </w:tc>
      </w:tr>
      <w:tr w:rsidR="00C4197A" w:rsidRPr="00310FF9" w14:paraId="1F3FC005" w14:textId="77777777" w:rsidTr="009D2F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6" w:type="dxa"/>
          </w:tcPr>
          <w:p w14:paraId="0231D0CE" w14:textId="77777777" w:rsidR="00C4197A" w:rsidRPr="004C3904" w:rsidRDefault="00C4197A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Doğrudan Alıntı</w:t>
            </w:r>
          </w:p>
        </w:tc>
        <w:tc>
          <w:tcPr>
            <w:tcW w:w="4988" w:type="dxa"/>
          </w:tcPr>
          <w:p w14:paraId="4C2414D3" w14:textId="4F7B1376" w:rsidR="00C4197A" w:rsidRPr="0034268F" w:rsidRDefault="004D50C3" w:rsidP="006F0ADA">
            <w:pPr>
              <w:spacing w:before="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i/>
                <w:iCs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r w:rsidR="00C4197A" w:rsidRPr="0034268F">
              <w:rPr>
                <w:rFonts w:cs="Gentium Plus"/>
                <w:sz w:val="19"/>
                <w:szCs w:val="19"/>
              </w:rPr>
              <w:t>Ürünün Adı, Malzeme Adı, 2019).</w:t>
            </w:r>
          </w:p>
        </w:tc>
      </w:tr>
      <w:tr w:rsidR="00C4197A" w:rsidRPr="00310FF9" w14:paraId="5AFC1019" w14:textId="77777777" w:rsidTr="009D2FA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6" w:type="dxa"/>
          </w:tcPr>
          <w:p w14:paraId="6BB6305E" w14:textId="77777777" w:rsidR="00C4197A" w:rsidRPr="004C3904" w:rsidRDefault="00C4197A" w:rsidP="00AE542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88" w:type="dxa"/>
          </w:tcPr>
          <w:p w14:paraId="476A7AF6" w14:textId="713D4BB9" w:rsidR="00C4197A" w:rsidRPr="00D56461" w:rsidRDefault="004D50C3" w:rsidP="00AE542D">
            <w:pPr>
              <w:spacing w:before="0"/>
              <w:ind w:firstLine="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>
              <w:rPr>
                <w:rFonts w:cs="Gentium Plus"/>
                <w:sz w:val="19"/>
                <w:szCs w:val="19"/>
              </w:rPr>
              <w:t>... (</w:t>
            </w:r>
            <w:proofErr w:type="spellStart"/>
            <w:r w:rsidR="00C4197A" w:rsidRPr="00D56461">
              <w:rPr>
                <w:rFonts w:cs="Gentium Plus"/>
                <w:i/>
                <w:iCs/>
                <w:sz w:val="19"/>
                <w:szCs w:val="19"/>
              </w:rPr>
              <w:t>Kırınkıl</w:t>
            </w:r>
            <w:proofErr w:type="spellEnd"/>
            <w:r w:rsidR="00C4197A" w:rsidRPr="00D56461">
              <w:rPr>
                <w:rFonts w:cs="Gentium Plus"/>
                <w:i/>
                <w:iCs/>
                <w:sz w:val="19"/>
                <w:szCs w:val="19"/>
              </w:rPr>
              <w:t xml:space="preserve"> Çubuk Kraker 150 gr., </w:t>
            </w:r>
            <w:r w:rsidR="00C4197A" w:rsidRPr="00D56461">
              <w:rPr>
                <w:rFonts w:cs="Gentium Plus"/>
                <w:sz w:val="19"/>
                <w:szCs w:val="19"/>
              </w:rPr>
              <w:t>Plastik Ambalaj, 2019).</w:t>
            </w:r>
          </w:p>
        </w:tc>
      </w:tr>
      <w:tr w:rsidR="009D2FAD" w:rsidRPr="00310FF9" w14:paraId="4666A44A" w14:textId="77777777" w:rsidTr="009D2F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6" w:type="dxa"/>
          </w:tcPr>
          <w:p w14:paraId="13027C08" w14:textId="77777777" w:rsidR="009D2FAD" w:rsidRPr="004C3904" w:rsidRDefault="009D2FAD" w:rsidP="009D2FA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Kaynakçada</w:t>
            </w:r>
          </w:p>
        </w:tc>
        <w:tc>
          <w:tcPr>
            <w:tcW w:w="4988" w:type="dxa"/>
          </w:tcPr>
          <w:p w14:paraId="615CF66D" w14:textId="56EDC721" w:rsidR="009D2FAD" w:rsidRPr="0034268F" w:rsidRDefault="009D2FAD" w:rsidP="009D2FAD">
            <w:pPr>
              <w:spacing w:before="0"/>
              <w:ind w:left="567" w:hanging="56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r w:rsidRPr="00B94BD6">
              <w:rPr>
                <w:rFonts w:cs="Gentium Plus"/>
                <w:i/>
                <w:iCs/>
                <w:sz w:val="19"/>
                <w:szCs w:val="19"/>
              </w:rPr>
              <w:t>Ürünün Adı</w:t>
            </w:r>
            <w:r w:rsidRPr="00B94BD6">
              <w:rPr>
                <w:rFonts w:cs="Gentium Plus"/>
                <w:sz w:val="19"/>
                <w:szCs w:val="19"/>
              </w:rPr>
              <w:t xml:space="preserve"> (Malzeme Adı</w:t>
            </w:r>
            <w:r>
              <w:rPr>
                <w:rFonts w:cs="Gentium Plus"/>
                <w:sz w:val="19"/>
                <w:szCs w:val="19"/>
              </w:rPr>
              <w:t>,</w:t>
            </w:r>
            <w:r w:rsidRPr="00B94BD6">
              <w:rPr>
                <w:rFonts w:cs="Gentium Plus"/>
                <w:sz w:val="19"/>
                <w:szCs w:val="19"/>
              </w:rPr>
              <w:t xml:space="preserve"> Üretim Tarihi). Üretim Yeri: Piyasaya Süren Firma Adı, Seri No: Seri Numarası, Barkod No. Barkod Numarası.</w:t>
            </w:r>
          </w:p>
        </w:tc>
      </w:tr>
      <w:tr w:rsidR="009D2FAD" w:rsidRPr="00310FF9" w14:paraId="15E90CA2" w14:textId="77777777" w:rsidTr="009D2FAD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6" w:type="dxa"/>
          </w:tcPr>
          <w:p w14:paraId="6AB98BEA" w14:textId="77777777" w:rsidR="009D2FAD" w:rsidRPr="004C3904" w:rsidRDefault="009D2FAD" w:rsidP="009D2FAD">
            <w:pPr>
              <w:pStyle w:val="RenkliMetin"/>
              <w:spacing w:before="0"/>
              <w:ind w:firstLine="0"/>
              <w:rPr>
                <w:b w:val="0"/>
                <w:bCs/>
                <w:sz w:val="18"/>
                <w:szCs w:val="18"/>
              </w:rPr>
            </w:pPr>
            <w:r w:rsidRPr="004C3904">
              <w:rPr>
                <w:bCs/>
                <w:sz w:val="18"/>
                <w:szCs w:val="18"/>
              </w:rPr>
              <w:t>Örnek</w:t>
            </w:r>
          </w:p>
        </w:tc>
        <w:tc>
          <w:tcPr>
            <w:tcW w:w="4988" w:type="dxa"/>
          </w:tcPr>
          <w:p w14:paraId="6B397276" w14:textId="5CCE78C0" w:rsidR="009D2FAD" w:rsidRPr="00D56461" w:rsidRDefault="009D2FAD" w:rsidP="009D2FAD">
            <w:pPr>
              <w:spacing w:before="0"/>
              <w:ind w:left="567" w:hanging="567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Gentium Plus"/>
                <w:sz w:val="19"/>
                <w:szCs w:val="19"/>
              </w:rPr>
            </w:pPr>
            <w:proofErr w:type="spellStart"/>
            <w:r w:rsidRPr="00B94BD6">
              <w:rPr>
                <w:rFonts w:cs="Gentium Plus"/>
                <w:i/>
                <w:iCs/>
                <w:sz w:val="19"/>
                <w:szCs w:val="19"/>
              </w:rPr>
              <w:t>Kırınkıl</w:t>
            </w:r>
            <w:proofErr w:type="spellEnd"/>
            <w:r w:rsidRPr="00B94BD6">
              <w:rPr>
                <w:rFonts w:cs="Gentium Plus"/>
                <w:i/>
                <w:iCs/>
                <w:sz w:val="19"/>
                <w:szCs w:val="19"/>
              </w:rPr>
              <w:t xml:space="preserve"> Çubuk Kraker 150 gr. </w:t>
            </w:r>
            <w:r w:rsidRPr="00B94BD6">
              <w:rPr>
                <w:rFonts w:cs="Gentium Plus"/>
                <w:sz w:val="19"/>
                <w:szCs w:val="19"/>
              </w:rPr>
              <w:t>(Plastik Ambalaj</w:t>
            </w:r>
            <w:r>
              <w:rPr>
                <w:rFonts w:cs="Gentium Plus"/>
                <w:sz w:val="19"/>
                <w:szCs w:val="19"/>
              </w:rPr>
              <w:t xml:space="preserve">, </w:t>
            </w:r>
            <w:r w:rsidRPr="00B94BD6">
              <w:rPr>
                <w:rFonts w:cs="Gentium Plus"/>
                <w:sz w:val="19"/>
                <w:szCs w:val="19"/>
              </w:rPr>
              <w:t>Ağustos 2019). İstanbul: BİM, Seri No. 291, Barkod No. 8695077001153.</w:t>
            </w:r>
          </w:p>
        </w:tc>
      </w:tr>
    </w:tbl>
    <w:p w14:paraId="68E43C60" w14:textId="67123B8F" w:rsidR="004154CC" w:rsidRPr="00D43195" w:rsidRDefault="004154CC" w:rsidP="00D43195"/>
    <w:sectPr w:rsidR="004154CC" w:rsidRPr="00D43195" w:rsidSect="00FE2312">
      <w:headerReference w:type="default" r:id="rId250"/>
      <w:headerReference w:type="first" r:id="rId251"/>
      <w:footnotePr>
        <w:numRestart w:val="eachSect"/>
      </w:footnotePr>
      <w:type w:val="oddPage"/>
      <w:pgSz w:w="11907" w:h="16840" w:code="9"/>
      <w:pgMar w:top="1418" w:right="1134" w:bottom="1134" w:left="1418" w:header="851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0EA365" w14:textId="77777777" w:rsidR="0004440D" w:rsidRDefault="0004440D" w:rsidP="00E16B46">
      <w:r>
        <w:separator/>
      </w:r>
    </w:p>
  </w:endnote>
  <w:endnote w:type="continuationSeparator" w:id="0">
    <w:p w14:paraId="3D6B21F9" w14:textId="77777777" w:rsidR="0004440D" w:rsidRDefault="0004440D" w:rsidP="00E16B46">
      <w:r>
        <w:continuationSeparator/>
      </w:r>
    </w:p>
  </w:endnote>
  <w:endnote w:type="continuationNotice" w:id="1">
    <w:p w14:paraId="5BDC993D" w14:textId="77777777" w:rsidR="0004440D" w:rsidRDefault="0004440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  <w:embedRegular r:id="rId1" w:subsetted="1" w:fontKey="{3BD3E009-B054-4C46-A752-E66B901B4A8C}"/>
    <w:embedBold r:id="rId2" w:subsetted="1" w:fontKey="{00A27E4C-87FD-4991-BCE7-1695B5372056}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ISNAD Font">
    <w:altName w:val="Calibri"/>
    <w:panose1 w:val="02000503060000020004"/>
    <w:charset w:val="A2"/>
    <w:family w:val="auto"/>
    <w:pitch w:val="variable"/>
    <w:sig w:usb0="E00022FF" w:usb1="5200E1FB" w:usb2="02000029" w:usb3="00000000" w:csb0="000001DF" w:csb1="00000000"/>
    <w:embedRegular r:id="rId3" w:fontKey="{D2ED1C5D-8000-4660-B079-C5D853E734B6}"/>
    <w:embedBold r:id="rId4" w:fontKey="{2000FA6A-729B-419A-A553-1D439E4984B5}"/>
    <w:embedItalic r:id="rId5" w:fontKey="{51B47C27-60FA-460D-9D68-3611ED569FF5}"/>
    <w:embedBoldItalic r:id="rId6" w:fontKey="{7D4985CD-3D9D-4EE9-A901-00106DCF624E}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Font Awesome 5 Free Solid">
    <w:altName w:val="Calibri"/>
    <w:panose1 w:val="02000503000000000000"/>
    <w:charset w:val="00"/>
    <w:family w:val="modern"/>
    <w:notTrueType/>
    <w:pitch w:val="variable"/>
    <w:sig w:usb0="00000003" w:usb1="00000000" w:usb2="00000000" w:usb3="00000000" w:csb0="00000001" w:csb1="00000000"/>
  </w:font>
  <w:font w:name="Sakkal Majalla">
    <w:panose1 w:val="02000000000000000000"/>
    <w:charset w:val="00"/>
    <w:family w:val="auto"/>
    <w:pitch w:val="variable"/>
    <w:sig w:usb0="A0002027" w:usb1="80000000" w:usb2="00000108" w:usb3="00000000" w:csb0="000000D3" w:csb1="00000000"/>
    <w:embedRegular r:id="rId7" w:subsetted="1" w:fontKey="{4DC17851-88DE-444F-9443-9B379375E3AC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E59597" w14:textId="77777777" w:rsidR="0004440D" w:rsidRDefault="0004440D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EE89EA" w14:textId="77777777" w:rsidR="0004440D" w:rsidRDefault="0004440D">
    <w:pPr>
      <w:pStyle w:val="AltBilgi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F01945" w14:textId="77777777" w:rsidR="0004440D" w:rsidRDefault="0004440D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AEC78F" w14:textId="77777777" w:rsidR="0004440D" w:rsidRPr="00493598" w:rsidRDefault="0004440D" w:rsidP="00C96E42">
      <w:pPr>
        <w:ind w:firstLine="0"/>
        <w:rPr>
          <w:szCs w:val="20"/>
        </w:rPr>
      </w:pPr>
      <w:r w:rsidRPr="00493598">
        <w:rPr>
          <w:szCs w:val="20"/>
        </w:rPr>
        <w:separator/>
      </w:r>
    </w:p>
  </w:footnote>
  <w:footnote w:type="continuationSeparator" w:id="0">
    <w:p w14:paraId="242F878B" w14:textId="77777777" w:rsidR="0004440D" w:rsidRDefault="0004440D" w:rsidP="00C96E42">
      <w:pPr>
        <w:ind w:firstLine="0"/>
      </w:pPr>
      <w:r>
        <w:continuationSeparator/>
      </w:r>
    </w:p>
  </w:footnote>
  <w:footnote w:type="continuationNotice" w:id="1">
    <w:p w14:paraId="2A29475D" w14:textId="77777777" w:rsidR="0004440D" w:rsidRDefault="0004440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D679EE" w14:textId="77777777" w:rsidR="0004440D" w:rsidRDefault="0004440D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015A04" w14:textId="77777777" w:rsidR="0004440D" w:rsidRDefault="0004440D">
    <w:pPr>
      <w:pStyle w:val="stBilgi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B790B7" w14:textId="6F409E7B" w:rsidR="0004440D" w:rsidRPr="00D841F9" w:rsidRDefault="0004440D" w:rsidP="00D841F9">
    <w:pPr>
      <w:pStyle w:val="stBilgi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2879B2" w14:textId="7F265AD2" w:rsidR="0004440D" w:rsidRPr="00D43195" w:rsidRDefault="0004440D" w:rsidP="00D43195">
    <w:pPr>
      <w:pStyle w:val="stBilgi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AA50D1" w14:textId="34D1FD54" w:rsidR="0004440D" w:rsidRPr="00A92988" w:rsidRDefault="0004440D" w:rsidP="00A92988">
    <w:pPr>
      <w:pStyle w:val="stBilgi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A66DE7"/>
    <w:multiLevelType w:val="hybridMultilevel"/>
    <w:tmpl w:val="2398F05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57934DE"/>
    <w:multiLevelType w:val="hybridMultilevel"/>
    <w:tmpl w:val="C68C7E2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6E373F7"/>
    <w:multiLevelType w:val="hybridMultilevel"/>
    <w:tmpl w:val="49A465B0"/>
    <w:lvl w:ilvl="0" w:tplc="041F0017">
      <w:start w:val="1"/>
      <w:numFmt w:val="lowerLetter"/>
      <w:lvlText w:val="%1)"/>
      <w:lvlJc w:val="left"/>
      <w:pPr>
        <w:ind w:left="1068" w:hanging="360"/>
      </w:pPr>
      <w:rPr>
        <w:rFonts w:hint="default"/>
      </w:rPr>
    </w:lvl>
    <w:lvl w:ilvl="1" w:tplc="041F000F">
      <w:start w:val="1"/>
      <w:numFmt w:val="decimal"/>
      <w:lvlText w:val="%2."/>
      <w:lvlJc w:val="left"/>
      <w:pPr>
        <w:ind w:left="1788" w:hanging="360"/>
      </w:pPr>
    </w:lvl>
    <w:lvl w:ilvl="2" w:tplc="041F001B">
      <w:start w:val="1"/>
      <w:numFmt w:val="lowerRoman"/>
      <w:lvlText w:val="%3."/>
      <w:lvlJc w:val="right"/>
      <w:pPr>
        <w:ind w:left="2508" w:hanging="180"/>
      </w:pPr>
    </w:lvl>
    <w:lvl w:ilvl="3" w:tplc="041F000F" w:tentative="1">
      <w:start w:val="1"/>
      <w:numFmt w:val="decimal"/>
      <w:lvlText w:val="%4."/>
      <w:lvlJc w:val="left"/>
      <w:pPr>
        <w:ind w:left="3228" w:hanging="360"/>
      </w:pPr>
    </w:lvl>
    <w:lvl w:ilvl="4" w:tplc="041F0019" w:tentative="1">
      <w:start w:val="1"/>
      <w:numFmt w:val="lowerLetter"/>
      <w:lvlText w:val="%5."/>
      <w:lvlJc w:val="left"/>
      <w:pPr>
        <w:ind w:left="3948" w:hanging="360"/>
      </w:pPr>
    </w:lvl>
    <w:lvl w:ilvl="5" w:tplc="041F001B" w:tentative="1">
      <w:start w:val="1"/>
      <w:numFmt w:val="lowerRoman"/>
      <w:lvlText w:val="%6."/>
      <w:lvlJc w:val="right"/>
      <w:pPr>
        <w:ind w:left="4668" w:hanging="180"/>
      </w:pPr>
    </w:lvl>
    <w:lvl w:ilvl="6" w:tplc="041F000F" w:tentative="1">
      <w:start w:val="1"/>
      <w:numFmt w:val="decimal"/>
      <w:lvlText w:val="%7."/>
      <w:lvlJc w:val="left"/>
      <w:pPr>
        <w:ind w:left="5388" w:hanging="360"/>
      </w:pPr>
    </w:lvl>
    <w:lvl w:ilvl="7" w:tplc="041F0019" w:tentative="1">
      <w:start w:val="1"/>
      <w:numFmt w:val="lowerLetter"/>
      <w:lvlText w:val="%8."/>
      <w:lvlJc w:val="left"/>
      <w:pPr>
        <w:ind w:left="6108" w:hanging="360"/>
      </w:pPr>
    </w:lvl>
    <w:lvl w:ilvl="8" w:tplc="041F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3" w15:restartNumberingAfterBreak="0">
    <w:nsid w:val="0858468D"/>
    <w:multiLevelType w:val="hybridMultilevel"/>
    <w:tmpl w:val="C94AB2A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AB74B28"/>
    <w:multiLevelType w:val="hybridMultilevel"/>
    <w:tmpl w:val="261C7092"/>
    <w:lvl w:ilvl="0" w:tplc="F79CD000">
      <w:start w:val="1"/>
      <w:numFmt w:val="decimal"/>
      <w:lvlText w:val="%1."/>
      <w:lvlJc w:val="left"/>
      <w:pPr>
        <w:ind w:left="360" w:hanging="360"/>
      </w:pPr>
      <w:rPr>
        <w:rFonts w:ascii="Gentium Plus" w:eastAsia="Times New Roman" w:hAnsi="Gentium Plus" w:cs="Gentium Plus"/>
        <w:b/>
        <w:bCs/>
        <w:color w:val="252525"/>
        <w:sz w:val="16"/>
        <w:szCs w:val="16"/>
      </w:rPr>
    </w:lvl>
    <w:lvl w:ilvl="1" w:tplc="D2BAD4AC">
      <w:start w:val="1"/>
      <w:numFmt w:val="lowerLetter"/>
      <w:lvlText w:val="%2."/>
      <w:lvlJc w:val="left"/>
      <w:pPr>
        <w:ind w:left="1080" w:hanging="360"/>
      </w:pPr>
      <w:rPr>
        <w:b/>
        <w:bCs/>
      </w:r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E724D86"/>
    <w:multiLevelType w:val="hybridMultilevel"/>
    <w:tmpl w:val="BC5EE1D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F2F42BC"/>
    <w:multiLevelType w:val="multilevel"/>
    <w:tmpl w:val="87761E1A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7" w15:restartNumberingAfterBreak="0">
    <w:nsid w:val="14C162BC"/>
    <w:multiLevelType w:val="hybridMultilevel"/>
    <w:tmpl w:val="BB7C389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577269C"/>
    <w:multiLevelType w:val="hybridMultilevel"/>
    <w:tmpl w:val="E93C5F0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6A575C7"/>
    <w:multiLevelType w:val="hybridMultilevel"/>
    <w:tmpl w:val="615EE0B0"/>
    <w:lvl w:ilvl="0" w:tplc="69FED61A">
      <w:start w:val="1"/>
      <w:numFmt w:val="decimal"/>
      <w:pStyle w:val="ListeParagraf"/>
      <w:lvlText w:val="%1"/>
      <w:lvlJc w:val="left"/>
      <w:pPr>
        <w:ind w:left="360" w:hanging="360"/>
      </w:pPr>
      <w:rPr>
        <w:rFonts w:hint="default"/>
        <w:b w:val="0"/>
        <w:bCs w:val="0"/>
        <w:caps w:val="0"/>
        <w:strike w:val="0"/>
        <w:dstrike w:val="0"/>
        <w:vanish w:val="0"/>
      </w:rPr>
    </w:lvl>
    <w:lvl w:ilvl="1" w:tplc="041F0019" w:tentative="1">
      <w:start w:val="1"/>
      <w:numFmt w:val="lowerLetter"/>
      <w:lvlText w:val="%2."/>
      <w:lvlJc w:val="left"/>
      <w:pPr>
        <w:ind w:left="1080" w:hanging="360"/>
      </w:p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B0367CA"/>
    <w:multiLevelType w:val="hybridMultilevel"/>
    <w:tmpl w:val="AD80B32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CC739CE"/>
    <w:multiLevelType w:val="hybridMultilevel"/>
    <w:tmpl w:val="646C1A98"/>
    <w:lvl w:ilvl="0" w:tplc="984C1416">
      <w:start w:val="1"/>
      <w:numFmt w:val="decimal"/>
      <w:lvlText w:val="%1."/>
      <w:lvlJc w:val="left"/>
      <w:pPr>
        <w:ind w:left="360" w:hanging="360"/>
      </w:pPr>
      <w:rPr>
        <w:rFonts w:ascii="Gentium Plus" w:hAnsi="Gentium Plus" w:hint="default"/>
        <w:b/>
        <w:bCs/>
        <w:color w:val="252525"/>
        <w:sz w:val="16"/>
        <w:szCs w:val="16"/>
      </w:rPr>
    </w:lvl>
    <w:lvl w:ilvl="1" w:tplc="D2BAD4AC">
      <w:start w:val="1"/>
      <w:numFmt w:val="lowerLetter"/>
      <w:lvlText w:val="%2."/>
      <w:lvlJc w:val="left"/>
      <w:pPr>
        <w:ind w:left="1080" w:hanging="360"/>
      </w:pPr>
      <w:rPr>
        <w:b/>
        <w:bCs/>
      </w:rPr>
    </w:lvl>
    <w:lvl w:ilvl="2" w:tplc="041F001B" w:tentative="1">
      <w:start w:val="1"/>
      <w:numFmt w:val="lowerRoman"/>
      <w:lvlText w:val="%3."/>
      <w:lvlJc w:val="right"/>
      <w:pPr>
        <w:ind w:left="1800" w:hanging="180"/>
      </w:pPr>
    </w:lvl>
    <w:lvl w:ilvl="3" w:tplc="041F000F" w:tentative="1">
      <w:start w:val="1"/>
      <w:numFmt w:val="decimal"/>
      <w:lvlText w:val="%4."/>
      <w:lvlJc w:val="left"/>
      <w:pPr>
        <w:ind w:left="2520" w:hanging="360"/>
      </w:pPr>
    </w:lvl>
    <w:lvl w:ilvl="4" w:tplc="041F0019" w:tentative="1">
      <w:start w:val="1"/>
      <w:numFmt w:val="lowerLetter"/>
      <w:lvlText w:val="%5."/>
      <w:lvlJc w:val="left"/>
      <w:pPr>
        <w:ind w:left="3240" w:hanging="360"/>
      </w:pPr>
    </w:lvl>
    <w:lvl w:ilvl="5" w:tplc="041F001B" w:tentative="1">
      <w:start w:val="1"/>
      <w:numFmt w:val="lowerRoman"/>
      <w:lvlText w:val="%6."/>
      <w:lvlJc w:val="right"/>
      <w:pPr>
        <w:ind w:left="3960" w:hanging="180"/>
      </w:pPr>
    </w:lvl>
    <w:lvl w:ilvl="6" w:tplc="041F000F" w:tentative="1">
      <w:start w:val="1"/>
      <w:numFmt w:val="decimal"/>
      <w:lvlText w:val="%7."/>
      <w:lvlJc w:val="left"/>
      <w:pPr>
        <w:ind w:left="4680" w:hanging="360"/>
      </w:pPr>
    </w:lvl>
    <w:lvl w:ilvl="7" w:tplc="041F0019" w:tentative="1">
      <w:start w:val="1"/>
      <w:numFmt w:val="lowerLetter"/>
      <w:lvlText w:val="%8."/>
      <w:lvlJc w:val="left"/>
      <w:pPr>
        <w:ind w:left="5400" w:hanging="360"/>
      </w:pPr>
    </w:lvl>
    <w:lvl w:ilvl="8" w:tplc="041F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1DB4346A"/>
    <w:multiLevelType w:val="hybridMultilevel"/>
    <w:tmpl w:val="968AB164"/>
    <w:lvl w:ilvl="0" w:tplc="DD1C0EF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3D27636"/>
    <w:multiLevelType w:val="hybridMultilevel"/>
    <w:tmpl w:val="28DAAC28"/>
    <w:lvl w:ilvl="0" w:tplc="E84A0B58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  <w:color w:val="33CCCC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5A264FD"/>
    <w:multiLevelType w:val="hybridMultilevel"/>
    <w:tmpl w:val="2908708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91014F7"/>
    <w:multiLevelType w:val="hybridMultilevel"/>
    <w:tmpl w:val="E60AB36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2A63561F"/>
    <w:multiLevelType w:val="hybridMultilevel"/>
    <w:tmpl w:val="446C512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AD44DE0"/>
    <w:multiLevelType w:val="hybridMultilevel"/>
    <w:tmpl w:val="6E7A9F6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2AD67EB7"/>
    <w:multiLevelType w:val="hybridMultilevel"/>
    <w:tmpl w:val="07FEDED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2D915573"/>
    <w:multiLevelType w:val="hybridMultilevel"/>
    <w:tmpl w:val="B6A458C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2F17397"/>
    <w:multiLevelType w:val="hybridMultilevel"/>
    <w:tmpl w:val="5D3AE36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64E7C67"/>
    <w:multiLevelType w:val="hybridMultilevel"/>
    <w:tmpl w:val="B3B82AE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6680154"/>
    <w:multiLevelType w:val="hybridMultilevel"/>
    <w:tmpl w:val="BC5E00C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E940F6B2">
      <w:numFmt w:val="bullet"/>
      <w:lvlText w:val=""/>
      <w:lvlJc w:val="left"/>
      <w:pPr>
        <w:ind w:left="1080" w:hanging="360"/>
      </w:pPr>
      <w:rPr>
        <w:rFonts w:ascii="Symbol" w:eastAsia="Times New Roman" w:hAnsi="Symbol" w:cs="Gentium Plus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37794E5D"/>
    <w:multiLevelType w:val="hybridMultilevel"/>
    <w:tmpl w:val="1D3CF00A"/>
    <w:lvl w:ilvl="0" w:tplc="2FF2B95C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38CC1884"/>
    <w:multiLevelType w:val="hybridMultilevel"/>
    <w:tmpl w:val="6F78E2C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38FA0716"/>
    <w:multiLevelType w:val="hybridMultilevel"/>
    <w:tmpl w:val="6434761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3A202396"/>
    <w:multiLevelType w:val="hybridMultilevel"/>
    <w:tmpl w:val="BF861120"/>
    <w:lvl w:ilvl="0" w:tplc="651A19E4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3E976864"/>
    <w:multiLevelType w:val="multilevel"/>
    <w:tmpl w:val="453EA672"/>
    <w:lvl w:ilvl="0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7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475" w:hanging="36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35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4245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4950" w:hanging="72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6015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72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7425" w:hanging="1080"/>
      </w:pPr>
      <w:rPr>
        <w:rFonts w:hint="default"/>
      </w:rPr>
    </w:lvl>
  </w:abstractNum>
  <w:abstractNum w:abstractNumId="28" w15:restartNumberingAfterBreak="0">
    <w:nsid w:val="3EE10155"/>
    <w:multiLevelType w:val="hybridMultilevel"/>
    <w:tmpl w:val="AC06F00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43490C03"/>
    <w:multiLevelType w:val="hybridMultilevel"/>
    <w:tmpl w:val="E60CFA3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44165421"/>
    <w:multiLevelType w:val="hybridMultilevel"/>
    <w:tmpl w:val="CBF074C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45503DEB"/>
    <w:multiLevelType w:val="multilevel"/>
    <w:tmpl w:val="64B01E30"/>
    <w:lvl w:ilvl="0">
      <w:start w:val="1"/>
      <w:numFmt w:val="decimal"/>
      <w:suff w:val="space"/>
      <w:lvlText w:val="%1."/>
      <w:lvlJc w:val="left"/>
      <w:pPr>
        <w:ind w:left="1068" w:hanging="360"/>
      </w:pPr>
      <w:rPr>
        <w:rFonts w:hint="default"/>
        <w:b/>
        <w:bCs/>
      </w:rPr>
    </w:lvl>
    <w:lvl w:ilvl="1">
      <w:start w:val="1"/>
      <w:numFmt w:val="decimal"/>
      <w:suff w:val="space"/>
      <w:lvlText w:val="%1.%2."/>
      <w:lvlJc w:val="left"/>
      <w:pPr>
        <w:ind w:left="1500" w:hanging="432"/>
      </w:pPr>
      <w:rPr>
        <w:rFonts w:hint="default"/>
        <w:b/>
        <w:bCs/>
      </w:rPr>
    </w:lvl>
    <w:lvl w:ilvl="2">
      <w:start w:val="1"/>
      <w:numFmt w:val="decimal"/>
      <w:suff w:val="space"/>
      <w:lvlText w:val="%1.%2.%3."/>
      <w:lvlJc w:val="left"/>
      <w:pPr>
        <w:ind w:left="1932" w:hanging="504"/>
      </w:pPr>
      <w:rPr>
        <w:rFonts w:hint="default"/>
        <w:b/>
        <w:bCs/>
      </w:rPr>
    </w:lvl>
    <w:lvl w:ilvl="3">
      <w:start w:val="1"/>
      <w:numFmt w:val="decimal"/>
      <w:lvlText w:val="%1.%2.%3.%4."/>
      <w:lvlJc w:val="left"/>
      <w:pPr>
        <w:ind w:left="2436" w:hanging="648"/>
      </w:pPr>
      <w:rPr>
        <w:rFonts w:hint="default"/>
        <w:b/>
        <w:bCs/>
      </w:rPr>
    </w:lvl>
    <w:lvl w:ilvl="4">
      <w:start w:val="1"/>
      <w:numFmt w:val="decimal"/>
      <w:lvlText w:val="%1.%2.%3.%4.%5."/>
      <w:lvlJc w:val="left"/>
      <w:pPr>
        <w:ind w:left="2940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444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48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52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028" w:hanging="1440"/>
      </w:pPr>
      <w:rPr>
        <w:rFonts w:hint="default"/>
      </w:rPr>
    </w:lvl>
  </w:abstractNum>
  <w:abstractNum w:abstractNumId="32" w15:restartNumberingAfterBreak="0">
    <w:nsid w:val="459A7341"/>
    <w:multiLevelType w:val="hybridMultilevel"/>
    <w:tmpl w:val="BC3CE670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48883CED"/>
    <w:multiLevelType w:val="hybridMultilevel"/>
    <w:tmpl w:val="36FE21F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4BB066CD"/>
    <w:multiLevelType w:val="hybridMultilevel"/>
    <w:tmpl w:val="1700A2D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503250B3"/>
    <w:multiLevelType w:val="hybridMultilevel"/>
    <w:tmpl w:val="6B0C41F0"/>
    <w:lvl w:ilvl="0" w:tplc="041F0009">
      <w:start w:val="1"/>
      <w:numFmt w:val="bullet"/>
      <w:lvlText w:val=""/>
      <w:lvlJc w:val="left"/>
      <w:pPr>
        <w:ind w:left="502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36" w15:restartNumberingAfterBreak="0">
    <w:nsid w:val="519052C1"/>
    <w:multiLevelType w:val="hybridMultilevel"/>
    <w:tmpl w:val="8C062EE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 w15:restartNumberingAfterBreak="0">
    <w:nsid w:val="526F244E"/>
    <w:multiLevelType w:val="hybridMultilevel"/>
    <w:tmpl w:val="664E3D2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557D53D6"/>
    <w:multiLevelType w:val="hybridMultilevel"/>
    <w:tmpl w:val="F5123F2A"/>
    <w:lvl w:ilvl="0" w:tplc="D370F046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575071DA"/>
    <w:multiLevelType w:val="multilevel"/>
    <w:tmpl w:val="1E04FAC8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40" w15:restartNumberingAfterBreak="0">
    <w:nsid w:val="59CB112E"/>
    <w:multiLevelType w:val="hybridMultilevel"/>
    <w:tmpl w:val="5674145C"/>
    <w:lvl w:ilvl="0" w:tplc="041F0017">
      <w:start w:val="1"/>
      <w:numFmt w:val="lowerLetter"/>
      <w:lvlText w:val="%1)"/>
      <w:lvlJc w:val="left"/>
      <w:pPr>
        <w:ind w:left="1068" w:hanging="360"/>
      </w:pPr>
      <w:rPr>
        <w:rFonts w:hint="default"/>
      </w:rPr>
    </w:lvl>
    <w:lvl w:ilvl="1" w:tplc="041F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1" w15:restartNumberingAfterBreak="0">
    <w:nsid w:val="59FF4906"/>
    <w:multiLevelType w:val="hybridMultilevel"/>
    <w:tmpl w:val="94946C3E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5A5E00E6"/>
    <w:multiLevelType w:val="hybridMultilevel"/>
    <w:tmpl w:val="5CFA48A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5E9A73CA"/>
    <w:multiLevelType w:val="hybridMultilevel"/>
    <w:tmpl w:val="C78CBF3C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 w15:restartNumberingAfterBreak="0">
    <w:nsid w:val="5F615039"/>
    <w:multiLevelType w:val="hybridMultilevel"/>
    <w:tmpl w:val="2A54536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64072006"/>
    <w:multiLevelType w:val="multilevel"/>
    <w:tmpl w:val="87761E1A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46" w15:restartNumberingAfterBreak="0">
    <w:nsid w:val="647C3531"/>
    <w:multiLevelType w:val="hybridMultilevel"/>
    <w:tmpl w:val="AE28A1C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 w15:restartNumberingAfterBreak="0">
    <w:nsid w:val="648519F7"/>
    <w:multiLevelType w:val="hybridMultilevel"/>
    <w:tmpl w:val="D1F2AD00"/>
    <w:lvl w:ilvl="0" w:tplc="041F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97539C"/>
    <w:multiLevelType w:val="hybridMultilevel"/>
    <w:tmpl w:val="55E47334"/>
    <w:lvl w:ilvl="0" w:tplc="041F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89A19B1"/>
    <w:multiLevelType w:val="hybridMultilevel"/>
    <w:tmpl w:val="BF4C6D0E"/>
    <w:lvl w:ilvl="0" w:tplc="041F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68A25F19"/>
    <w:multiLevelType w:val="hybridMultilevel"/>
    <w:tmpl w:val="3AE008B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 w15:restartNumberingAfterBreak="0">
    <w:nsid w:val="696C34C1"/>
    <w:multiLevelType w:val="hybridMultilevel"/>
    <w:tmpl w:val="1AD8211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2" w15:restartNumberingAfterBreak="0">
    <w:nsid w:val="69B77108"/>
    <w:multiLevelType w:val="multilevel"/>
    <w:tmpl w:val="5C3859AE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53" w15:restartNumberingAfterBreak="0">
    <w:nsid w:val="69D73777"/>
    <w:multiLevelType w:val="hybridMultilevel"/>
    <w:tmpl w:val="232EE97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4" w15:restartNumberingAfterBreak="0">
    <w:nsid w:val="6A1030C2"/>
    <w:multiLevelType w:val="hybridMultilevel"/>
    <w:tmpl w:val="F488CAF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5" w15:restartNumberingAfterBreak="0">
    <w:nsid w:val="6C7C1090"/>
    <w:multiLevelType w:val="hybridMultilevel"/>
    <w:tmpl w:val="54F6F7E4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6" w15:restartNumberingAfterBreak="0">
    <w:nsid w:val="6D594A69"/>
    <w:multiLevelType w:val="hybridMultilevel"/>
    <w:tmpl w:val="B20E5A5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7" w15:restartNumberingAfterBreak="0">
    <w:nsid w:val="6DD308ED"/>
    <w:multiLevelType w:val="hybridMultilevel"/>
    <w:tmpl w:val="19BA6932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8" w15:restartNumberingAfterBreak="0">
    <w:nsid w:val="70BD5DE7"/>
    <w:multiLevelType w:val="hybridMultilevel"/>
    <w:tmpl w:val="B6B497B0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9" w15:restartNumberingAfterBreak="0">
    <w:nsid w:val="72451704"/>
    <w:multiLevelType w:val="hybridMultilevel"/>
    <w:tmpl w:val="75D01A8A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0" w15:restartNumberingAfterBreak="0">
    <w:nsid w:val="78756E3D"/>
    <w:multiLevelType w:val="hybridMultilevel"/>
    <w:tmpl w:val="521ED588"/>
    <w:lvl w:ilvl="0" w:tplc="D370F046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78C32BBF"/>
    <w:multiLevelType w:val="multilevel"/>
    <w:tmpl w:val="87761E1A"/>
    <w:lvl w:ilvl="0">
      <w:start w:val="1"/>
      <w:numFmt w:val="decimal"/>
      <w:suff w:val="space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suff w:val="space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3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62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3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55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982" w:hanging="1440"/>
      </w:pPr>
      <w:rPr>
        <w:rFonts w:hint="default"/>
      </w:rPr>
    </w:lvl>
  </w:abstractNum>
  <w:abstractNum w:abstractNumId="62" w15:restartNumberingAfterBreak="0">
    <w:nsid w:val="79B60EE9"/>
    <w:multiLevelType w:val="hybridMultilevel"/>
    <w:tmpl w:val="2E68C206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3" w15:restartNumberingAfterBreak="0">
    <w:nsid w:val="7CA63A66"/>
    <w:multiLevelType w:val="hybridMultilevel"/>
    <w:tmpl w:val="4636F5D8"/>
    <w:lvl w:ilvl="0" w:tplc="041F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  <w:color w:val="1ABAC8"/>
      </w:rPr>
    </w:lvl>
    <w:lvl w:ilvl="1" w:tplc="041F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4" w15:restartNumberingAfterBreak="0">
    <w:nsid w:val="7ED45049"/>
    <w:multiLevelType w:val="multilevel"/>
    <w:tmpl w:val="581A69A4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4"/>
  </w:num>
  <w:num w:numId="2">
    <w:abstractNumId w:val="31"/>
  </w:num>
  <w:num w:numId="3">
    <w:abstractNumId w:val="60"/>
  </w:num>
  <w:num w:numId="4">
    <w:abstractNumId w:val="9"/>
  </w:num>
  <w:num w:numId="5">
    <w:abstractNumId w:val="12"/>
  </w:num>
  <w:num w:numId="6">
    <w:abstractNumId w:val="2"/>
  </w:num>
  <w:num w:numId="7">
    <w:abstractNumId w:val="13"/>
  </w:num>
  <w:num w:numId="8">
    <w:abstractNumId w:val="11"/>
  </w:num>
  <w:num w:numId="9">
    <w:abstractNumId w:val="40"/>
  </w:num>
  <w:num w:numId="10">
    <w:abstractNumId w:val="63"/>
  </w:num>
  <w:num w:numId="11">
    <w:abstractNumId w:val="34"/>
  </w:num>
  <w:num w:numId="12">
    <w:abstractNumId w:val="0"/>
  </w:num>
  <w:num w:numId="13">
    <w:abstractNumId w:val="23"/>
  </w:num>
  <w:num w:numId="14">
    <w:abstractNumId w:val="26"/>
  </w:num>
  <w:num w:numId="15">
    <w:abstractNumId w:val="19"/>
  </w:num>
  <w:num w:numId="16">
    <w:abstractNumId w:val="3"/>
  </w:num>
  <w:num w:numId="17">
    <w:abstractNumId w:val="43"/>
  </w:num>
  <w:num w:numId="18">
    <w:abstractNumId w:val="59"/>
  </w:num>
  <w:num w:numId="19">
    <w:abstractNumId w:val="14"/>
  </w:num>
  <w:num w:numId="20">
    <w:abstractNumId w:val="22"/>
  </w:num>
  <w:num w:numId="21">
    <w:abstractNumId w:val="47"/>
  </w:num>
  <w:num w:numId="22">
    <w:abstractNumId w:val="53"/>
  </w:num>
  <w:num w:numId="23">
    <w:abstractNumId w:val="24"/>
  </w:num>
  <w:num w:numId="24">
    <w:abstractNumId w:val="7"/>
  </w:num>
  <w:num w:numId="25">
    <w:abstractNumId w:val="36"/>
  </w:num>
  <w:num w:numId="26">
    <w:abstractNumId w:val="62"/>
  </w:num>
  <w:num w:numId="27">
    <w:abstractNumId w:val="8"/>
  </w:num>
  <w:num w:numId="28">
    <w:abstractNumId w:val="51"/>
  </w:num>
  <w:num w:numId="29">
    <w:abstractNumId w:val="32"/>
  </w:num>
  <w:num w:numId="30">
    <w:abstractNumId w:val="49"/>
  </w:num>
  <w:num w:numId="31">
    <w:abstractNumId w:val="15"/>
  </w:num>
  <w:num w:numId="32">
    <w:abstractNumId w:val="16"/>
  </w:num>
  <w:num w:numId="33">
    <w:abstractNumId w:val="57"/>
  </w:num>
  <w:num w:numId="34">
    <w:abstractNumId w:val="1"/>
  </w:num>
  <w:num w:numId="35">
    <w:abstractNumId w:val="46"/>
  </w:num>
  <w:num w:numId="36">
    <w:abstractNumId w:val="18"/>
  </w:num>
  <w:num w:numId="37">
    <w:abstractNumId w:val="20"/>
  </w:num>
  <w:num w:numId="38">
    <w:abstractNumId w:val="29"/>
  </w:num>
  <w:num w:numId="39">
    <w:abstractNumId w:val="33"/>
  </w:num>
  <w:num w:numId="40">
    <w:abstractNumId w:val="37"/>
  </w:num>
  <w:num w:numId="41">
    <w:abstractNumId w:val="17"/>
  </w:num>
  <w:num w:numId="42">
    <w:abstractNumId w:val="25"/>
  </w:num>
  <w:num w:numId="43">
    <w:abstractNumId w:val="41"/>
  </w:num>
  <w:num w:numId="44">
    <w:abstractNumId w:val="56"/>
  </w:num>
  <w:num w:numId="45">
    <w:abstractNumId w:val="21"/>
  </w:num>
  <w:num w:numId="46">
    <w:abstractNumId w:val="42"/>
  </w:num>
  <w:num w:numId="47">
    <w:abstractNumId w:val="50"/>
  </w:num>
  <w:num w:numId="48">
    <w:abstractNumId w:val="54"/>
  </w:num>
  <w:num w:numId="49">
    <w:abstractNumId w:val="10"/>
  </w:num>
  <w:num w:numId="50">
    <w:abstractNumId w:val="30"/>
  </w:num>
  <w:num w:numId="51">
    <w:abstractNumId w:val="58"/>
  </w:num>
  <w:num w:numId="52">
    <w:abstractNumId w:val="55"/>
  </w:num>
  <w:num w:numId="53">
    <w:abstractNumId w:val="5"/>
  </w:num>
  <w:num w:numId="54">
    <w:abstractNumId w:val="35"/>
  </w:num>
  <w:num w:numId="55">
    <w:abstractNumId w:val="48"/>
  </w:num>
  <w:num w:numId="56">
    <w:abstractNumId w:val="44"/>
  </w:num>
  <w:num w:numId="57">
    <w:abstractNumId w:val="28"/>
  </w:num>
  <w:num w:numId="58">
    <w:abstractNumId w:val="38"/>
  </w:num>
  <w:num w:numId="59">
    <w:abstractNumId w:val="39"/>
  </w:num>
  <w:num w:numId="60">
    <w:abstractNumId w:val="52"/>
  </w:num>
  <w:num w:numId="61">
    <w:abstractNumId w:val="45"/>
  </w:num>
  <w:num w:numId="62">
    <w:abstractNumId w:val="6"/>
  </w:num>
  <w:num w:numId="63">
    <w:abstractNumId w:val="64"/>
  </w:num>
  <w:num w:numId="64">
    <w:abstractNumId w:val="27"/>
  </w:num>
  <w:num w:numId="65">
    <w:abstractNumId w:val="61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embedTrueTypeFonts/>
  <w:saveSubsetFonts/>
  <w:hideSpellingErrors/>
  <w:activeWritingStyle w:appName="MSWord" w:lang="tr-TR" w:vendorID="64" w:dllVersion="4096" w:nlCheck="1" w:checkStyle="0"/>
  <w:activeWritingStyle w:appName="MSWord" w:lang="tr-TR" w:vendorID="64" w:dllVersion="0" w:nlCheck="1" w:checkStyle="0"/>
  <w:activeWritingStyle w:appName="MSWord" w:lang="en-US" w:vendorID="64" w:dllVersion="0" w:nlCheck="1" w:checkStyle="0"/>
  <w:activeWritingStyle w:appName="MSWord" w:lang="de-DE" w:vendorID="64" w:dllVersion="0" w:nlCheck="1" w:checkStyle="0"/>
  <w:activeWritingStyle w:appName="MSWord" w:lang="ar-SA" w:vendorID="64" w:dllVersion="0" w:nlCheck="1" w:checkStyle="0"/>
  <w:activeWritingStyle w:appName="MSWord" w:lang="en-US" w:vendorID="64" w:dllVersion="4096" w:nlCheck="1" w:checkStyle="0"/>
  <w:activeWritingStyle w:appName="MSWord" w:lang="ar-SA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6" w:nlCheck="1" w:checkStyle="1"/>
  <w:activeWritingStyle w:appName="MSWord" w:lang="de-DE" w:vendorID="64" w:dllVersion="6" w:nlCheck="1" w:checkStyle="0"/>
  <w:proofState w:spelling="clean"/>
  <w:defaultTabStop w:val="708"/>
  <w:hyphenationZone w:val="425"/>
  <w:evenAndOddHeaders/>
  <w:characterSpacingControl w:val="doNotCompress"/>
  <w:hdrShapeDefaults>
    <o:shapedefaults v:ext="edit" spidmax="1044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G0MLU0NzC3MDE3MzJV0lEKTi0uzszPAykwqgUA7pHCQ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SNAD-Dipnotlu&lt;/Style&gt;&lt;LeftDelim&gt;{&lt;/LeftDelim&gt;&lt;RightDelim&gt;}&lt;/RightDelim&gt;&lt;FontName&gt;Gentium Plus&lt;/FontName&gt;&lt;FontSize&gt;11&lt;/FontSize&gt;&lt;ReflistTitle&gt;&lt;style face=&quot;bold&quot; size=&quot;12&quot;&gt;KAYNAKÇA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5wwwvzoe9ztlewf085zvepradwedr52dfs&quot;&gt;ADemir_EndNote_Library&lt;record-ids&gt;&lt;item&gt;656&lt;/item&gt;&lt;item&gt;1748&lt;/item&gt;&lt;item&gt;1749&lt;/item&gt;&lt;/record-ids&gt;&lt;/item&gt;&lt;/Libraries&gt;"/>
  </w:docVars>
  <w:rsids>
    <w:rsidRoot w:val="00AA3E3E"/>
    <w:rsid w:val="00000DB2"/>
    <w:rsid w:val="00000EE4"/>
    <w:rsid w:val="00001874"/>
    <w:rsid w:val="00001E05"/>
    <w:rsid w:val="00001F5F"/>
    <w:rsid w:val="00001FF1"/>
    <w:rsid w:val="00002368"/>
    <w:rsid w:val="00002908"/>
    <w:rsid w:val="00002AA9"/>
    <w:rsid w:val="00002C03"/>
    <w:rsid w:val="00003074"/>
    <w:rsid w:val="000030C8"/>
    <w:rsid w:val="00003427"/>
    <w:rsid w:val="00003585"/>
    <w:rsid w:val="00003A98"/>
    <w:rsid w:val="000053A7"/>
    <w:rsid w:val="00005E17"/>
    <w:rsid w:val="00005E9E"/>
    <w:rsid w:val="00005EBA"/>
    <w:rsid w:val="000061A5"/>
    <w:rsid w:val="00006C9E"/>
    <w:rsid w:val="00006CD3"/>
    <w:rsid w:val="00006F36"/>
    <w:rsid w:val="00007011"/>
    <w:rsid w:val="00007316"/>
    <w:rsid w:val="00010304"/>
    <w:rsid w:val="00010BCD"/>
    <w:rsid w:val="000110EB"/>
    <w:rsid w:val="000118A4"/>
    <w:rsid w:val="00011969"/>
    <w:rsid w:val="0001268F"/>
    <w:rsid w:val="000131DC"/>
    <w:rsid w:val="00013241"/>
    <w:rsid w:val="000133E7"/>
    <w:rsid w:val="000135EF"/>
    <w:rsid w:val="0001365A"/>
    <w:rsid w:val="000139DB"/>
    <w:rsid w:val="00014156"/>
    <w:rsid w:val="00014380"/>
    <w:rsid w:val="00015282"/>
    <w:rsid w:val="000154D6"/>
    <w:rsid w:val="0001583A"/>
    <w:rsid w:val="00015C0D"/>
    <w:rsid w:val="00016C29"/>
    <w:rsid w:val="00016D26"/>
    <w:rsid w:val="00017015"/>
    <w:rsid w:val="000172FA"/>
    <w:rsid w:val="00017403"/>
    <w:rsid w:val="0001765D"/>
    <w:rsid w:val="00017689"/>
    <w:rsid w:val="00020068"/>
    <w:rsid w:val="00020168"/>
    <w:rsid w:val="00020814"/>
    <w:rsid w:val="0002085A"/>
    <w:rsid w:val="00020D9E"/>
    <w:rsid w:val="00021476"/>
    <w:rsid w:val="000214EC"/>
    <w:rsid w:val="00021522"/>
    <w:rsid w:val="00021814"/>
    <w:rsid w:val="00021B98"/>
    <w:rsid w:val="00021BA1"/>
    <w:rsid w:val="00021C8D"/>
    <w:rsid w:val="0002221C"/>
    <w:rsid w:val="000225CA"/>
    <w:rsid w:val="00022AB8"/>
    <w:rsid w:val="00022E25"/>
    <w:rsid w:val="000238B4"/>
    <w:rsid w:val="00023E88"/>
    <w:rsid w:val="0002406F"/>
    <w:rsid w:val="000241FE"/>
    <w:rsid w:val="0002474D"/>
    <w:rsid w:val="00024C77"/>
    <w:rsid w:val="00025B96"/>
    <w:rsid w:val="0002652A"/>
    <w:rsid w:val="00026CAF"/>
    <w:rsid w:val="00026EC5"/>
    <w:rsid w:val="00027196"/>
    <w:rsid w:val="00027768"/>
    <w:rsid w:val="00027B80"/>
    <w:rsid w:val="00027B88"/>
    <w:rsid w:val="00027CFE"/>
    <w:rsid w:val="00027EF6"/>
    <w:rsid w:val="00030072"/>
    <w:rsid w:val="0003055F"/>
    <w:rsid w:val="000309CB"/>
    <w:rsid w:val="00030AF4"/>
    <w:rsid w:val="00030B76"/>
    <w:rsid w:val="00030E79"/>
    <w:rsid w:val="000313F5"/>
    <w:rsid w:val="00031753"/>
    <w:rsid w:val="0003188D"/>
    <w:rsid w:val="0003229B"/>
    <w:rsid w:val="00032660"/>
    <w:rsid w:val="000326E1"/>
    <w:rsid w:val="00032C6C"/>
    <w:rsid w:val="00033323"/>
    <w:rsid w:val="00033740"/>
    <w:rsid w:val="00034B59"/>
    <w:rsid w:val="00034D40"/>
    <w:rsid w:val="00036020"/>
    <w:rsid w:val="00036635"/>
    <w:rsid w:val="000369E0"/>
    <w:rsid w:val="0003716E"/>
    <w:rsid w:val="0003743B"/>
    <w:rsid w:val="00037487"/>
    <w:rsid w:val="000377F8"/>
    <w:rsid w:val="0004049C"/>
    <w:rsid w:val="00040C0C"/>
    <w:rsid w:val="00041297"/>
    <w:rsid w:val="000413C5"/>
    <w:rsid w:val="000414F3"/>
    <w:rsid w:val="00041DEC"/>
    <w:rsid w:val="00041FFC"/>
    <w:rsid w:val="0004256F"/>
    <w:rsid w:val="00042BA3"/>
    <w:rsid w:val="00042DA9"/>
    <w:rsid w:val="00043200"/>
    <w:rsid w:val="000432F0"/>
    <w:rsid w:val="0004440D"/>
    <w:rsid w:val="00044454"/>
    <w:rsid w:val="0004451D"/>
    <w:rsid w:val="00044737"/>
    <w:rsid w:val="00044A35"/>
    <w:rsid w:val="0004511A"/>
    <w:rsid w:val="000454D0"/>
    <w:rsid w:val="000454DA"/>
    <w:rsid w:val="00045EA8"/>
    <w:rsid w:val="0004622B"/>
    <w:rsid w:val="00046393"/>
    <w:rsid w:val="000463D5"/>
    <w:rsid w:val="000466E0"/>
    <w:rsid w:val="00046BD1"/>
    <w:rsid w:val="00046CE2"/>
    <w:rsid w:val="00046F9E"/>
    <w:rsid w:val="000471F7"/>
    <w:rsid w:val="00050431"/>
    <w:rsid w:val="0005055F"/>
    <w:rsid w:val="000506A9"/>
    <w:rsid w:val="000508EC"/>
    <w:rsid w:val="00050942"/>
    <w:rsid w:val="00050C90"/>
    <w:rsid w:val="0005148B"/>
    <w:rsid w:val="0005192F"/>
    <w:rsid w:val="000519E8"/>
    <w:rsid w:val="00051B5F"/>
    <w:rsid w:val="00051C7C"/>
    <w:rsid w:val="00051E5F"/>
    <w:rsid w:val="0005236F"/>
    <w:rsid w:val="000527FA"/>
    <w:rsid w:val="0005312E"/>
    <w:rsid w:val="0005315E"/>
    <w:rsid w:val="000533E3"/>
    <w:rsid w:val="00053B9A"/>
    <w:rsid w:val="00053D75"/>
    <w:rsid w:val="00053F7E"/>
    <w:rsid w:val="00054956"/>
    <w:rsid w:val="00054A8C"/>
    <w:rsid w:val="00054EE6"/>
    <w:rsid w:val="00055433"/>
    <w:rsid w:val="00055967"/>
    <w:rsid w:val="00055A96"/>
    <w:rsid w:val="00055C5C"/>
    <w:rsid w:val="00056D60"/>
    <w:rsid w:val="00057385"/>
    <w:rsid w:val="00057572"/>
    <w:rsid w:val="00057E15"/>
    <w:rsid w:val="00060D9C"/>
    <w:rsid w:val="00060DC7"/>
    <w:rsid w:val="000619D2"/>
    <w:rsid w:val="00061B6E"/>
    <w:rsid w:val="00062378"/>
    <w:rsid w:val="00062F66"/>
    <w:rsid w:val="0006370E"/>
    <w:rsid w:val="00063AE6"/>
    <w:rsid w:val="00064050"/>
    <w:rsid w:val="000640B5"/>
    <w:rsid w:val="00064472"/>
    <w:rsid w:val="00064BA2"/>
    <w:rsid w:val="00064C2D"/>
    <w:rsid w:val="000650E6"/>
    <w:rsid w:val="0006619F"/>
    <w:rsid w:val="000666D7"/>
    <w:rsid w:val="0006691C"/>
    <w:rsid w:val="0006693D"/>
    <w:rsid w:val="00066B1E"/>
    <w:rsid w:val="00067102"/>
    <w:rsid w:val="00067555"/>
    <w:rsid w:val="00067803"/>
    <w:rsid w:val="00070083"/>
    <w:rsid w:val="00070616"/>
    <w:rsid w:val="000715AF"/>
    <w:rsid w:val="00071ABE"/>
    <w:rsid w:val="00071F9F"/>
    <w:rsid w:val="00071FEC"/>
    <w:rsid w:val="00072142"/>
    <w:rsid w:val="000725B8"/>
    <w:rsid w:val="00072D10"/>
    <w:rsid w:val="0007327F"/>
    <w:rsid w:val="00073C73"/>
    <w:rsid w:val="00073CEA"/>
    <w:rsid w:val="00073D3D"/>
    <w:rsid w:val="00074C6F"/>
    <w:rsid w:val="0007514D"/>
    <w:rsid w:val="0007548F"/>
    <w:rsid w:val="000761DB"/>
    <w:rsid w:val="00076710"/>
    <w:rsid w:val="00076AF4"/>
    <w:rsid w:val="000776DF"/>
    <w:rsid w:val="00080D72"/>
    <w:rsid w:val="000810AA"/>
    <w:rsid w:val="0008126F"/>
    <w:rsid w:val="000812AB"/>
    <w:rsid w:val="0008186D"/>
    <w:rsid w:val="00081A3A"/>
    <w:rsid w:val="0008271B"/>
    <w:rsid w:val="000827D1"/>
    <w:rsid w:val="00082945"/>
    <w:rsid w:val="000830D6"/>
    <w:rsid w:val="0008383E"/>
    <w:rsid w:val="00083920"/>
    <w:rsid w:val="00083AAA"/>
    <w:rsid w:val="00083EC4"/>
    <w:rsid w:val="00084002"/>
    <w:rsid w:val="00084D19"/>
    <w:rsid w:val="00084F25"/>
    <w:rsid w:val="00085087"/>
    <w:rsid w:val="000852FC"/>
    <w:rsid w:val="0008563A"/>
    <w:rsid w:val="00085931"/>
    <w:rsid w:val="00085B51"/>
    <w:rsid w:val="000866E2"/>
    <w:rsid w:val="00087D86"/>
    <w:rsid w:val="00087E4F"/>
    <w:rsid w:val="000900AF"/>
    <w:rsid w:val="000900BB"/>
    <w:rsid w:val="000900DE"/>
    <w:rsid w:val="0009030A"/>
    <w:rsid w:val="00090595"/>
    <w:rsid w:val="00091642"/>
    <w:rsid w:val="000924D5"/>
    <w:rsid w:val="00092BE1"/>
    <w:rsid w:val="00092C70"/>
    <w:rsid w:val="00093050"/>
    <w:rsid w:val="000930AE"/>
    <w:rsid w:val="000938CD"/>
    <w:rsid w:val="00094208"/>
    <w:rsid w:val="000944F9"/>
    <w:rsid w:val="0009485B"/>
    <w:rsid w:val="0009517B"/>
    <w:rsid w:val="000952DD"/>
    <w:rsid w:val="0009545E"/>
    <w:rsid w:val="00095A5A"/>
    <w:rsid w:val="00095C22"/>
    <w:rsid w:val="000964D4"/>
    <w:rsid w:val="00096598"/>
    <w:rsid w:val="00096FBD"/>
    <w:rsid w:val="000976AF"/>
    <w:rsid w:val="00097731"/>
    <w:rsid w:val="00097EF9"/>
    <w:rsid w:val="000A0639"/>
    <w:rsid w:val="000A0FDE"/>
    <w:rsid w:val="000A0FE7"/>
    <w:rsid w:val="000A1C00"/>
    <w:rsid w:val="000A2030"/>
    <w:rsid w:val="000A23C6"/>
    <w:rsid w:val="000A2736"/>
    <w:rsid w:val="000A29BD"/>
    <w:rsid w:val="000A2B04"/>
    <w:rsid w:val="000A2E94"/>
    <w:rsid w:val="000A3043"/>
    <w:rsid w:val="000A3DB6"/>
    <w:rsid w:val="000A49BA"/>
    <w:rsid w:val="000A4EA4"/>
    <w:rsid w:val="000A4EE6"/>
    <w:rsid w:val="000A694A"/>
    <w:rsid w:val="000A6AF3"/>
    <w:rsid w:val="000A6D16"/>
    <w:rsid w:val="000A794D"/>
    <w:rsid w:val="000A7C27"/>
    <w:rsid w:val="000A7C6D"/>
    <w:rsid w:val="000B0FD2"/>
    <w:rsid w:val="000B1350"/>
    <w:rsid w:val="000B1A32"/>
    <w:rsid w:val="000B1F6A"/>
    <w:rsid w:val="000B1F87"/>
    <w:rsid w:val="000B2104"/>
    <w:rsid w:val="000B28B7"/>
    <w:rsid w:val="000B30A8"/>
    <w:rsid w:val="000B327C"/>
    <w:rsid w:val="000B38D7"/>
    <w:rsid w:val="000B3C10"/>
    <w:rsid w:val="000B3E1A"/>
    <w:rsid w:val="000B3FC1"/>
    <w:rsid w:val="000B4451"/>
    <w:rsid w:val="000B4452"/>
    <w:rsid w:val="000B456D"/>
    <w:rsid w:val="000B4D64"/>
    <w:rsid w:val="000B4E46"/>
    <w:rsid w:val="000B4FCC"/>
    <w:rsid w:val="000B706E"/>
    <w:rsid w:val="000B7211"/>
    <w:rsid w:val="000B78A8"/>
    <w:rsid w:val="000B7CB3"/>
    <w:rsid w:val="000C0174"/>
    <w:rsid w:val="000C02ED"/>
    <w:rsid w:val="000C121E"/>
    <w:rsid w:val="000C140E"/>
    <w:rsid w:val="000C1F5F"/>
    <w:rsid w:val="000C2103"/>
    <w:rsid w:val="000C21D2"/>
    <w:rsid w:val="000C22D7"/>
    <w:rsid w:val="000C286E"/>
    <w:rsid w:val="000C2E7D"/>
    <w:rsid w:val="000C3BAF"/>
    <w:rsid w:val="000C3F5B"/>
    <w:rsid w:val="000C480D"/>
    <w:rsid w:val="000C54CA"/>
    <w:rsid w:val="000C55A8"/>
    <w:rsid w:val="000C57CA"/>
    <w:rsid w:val="000C5F7E"/>
    <w:rsid w:val="000C5FF1"/>
    <w:rsid w:val="000C647C"/>
    <w:rsid w:val="000C6DEF"/>
    <w:rsid w:val="000C7352"/>
    <w:rsid w:val="000C78F8"/>
    <w:rsid w:val="000C792B"/>
    <w:rsid w:val="000D006B"/>
    <w:rsid w:val="000D0222"/>
    <w:rsid w:val="000D02B5"/>
    <w:rsid w:val="000D07B3"/>
    <w:rsid w:val="000D087E"/>
    <w:rsid w:val="000D09C3"/>
    <w:rsid w:val="000D0AA3"/>
    <w:rsid w:val="000D22B4"/>
    <w:rsid w:val="000D232E"/>
    <w:rsid w:val="000D240A"/>
    <w:rsid w:val="000D2826"/>
    <w:rsid w:val="000D2D2D"/>
    <w:rsid w:val="000D3248"/>
    <w:rsid w:val="000D3B09"/>
    <w:rsid w:val="000D4B4A"/>
    <w:rsid w:val="000D4EA2"/>
    <w:rsid w:val="000D4EAD"/>
    <w:rsid w:val="000D4F2D"/>
    <w:rsid w:val="000D51F0"/>
    <w:rsid w:val="000D5201"/>
    <w:rsid w:val="000D5601"/>
    <w:rsid w:val="000D5C33"/>
    <w:rsid w:val="000D5E5D"/>
    <w:rsid w:val="000D6AD8"/>
    <w:rsid w:val="000D77FE"/>
    <w:rsid w:val="000E01B9"/>
    <w:rsid w:val="000E033A"/>
    <w:rsid w:val="000E073F"/>
    <w:rsid w:val="000E0B34"/>
    <w:rsid w:val="000E1800"/>
    <w:rsid w:val="000E182E"/>
    <w:rsid w:val="000E1AC3"/>
    <w:rsid w:val="000E1CBA"/>
    <w:rsid w:val="000E1D2E"/>
    <w:rsid w:val="000E23E2"/>
    <w:rsid w:val="000E2530"/>
    <w:rsid w:val="000E2867"/>
    <w:rsid w:val="000E2E80"/>
    <w:rsid w:val="000E381A"/>
    <w:rsid w:val="000E3A0A"/>
    <w:rsid w:val="000E3A5B"/>
    <w:rsid w:val="000E3B0B"/>
    <w:rsid w:val="000E3B77"/>
    <w:rsid w:val="000E3CD6"/>
    <w:rsid w:val="000E3D1B"/>
    <w:rsid w:val="000E3E6D"/>
    <w:rsid w:val="000E4050"/>
    <w:rsid w:val="000E4A87"/>
    <w:rsid w:val="000E5F81"/>
    <w:rsid w:val="000E5FC2"/>
    <w:rsid w:val="000E6B99"/>
    <w:rsid w:val="000E6D52"/>
    <w:rsid w:val="000E6FA4"/>
    <w:rsid w:val="000E70A1"/>
    <w:rsid w:val="000E7731"/>
    <w:rsid w:val="000F028B"/>
    <w:rsid w:val="000F10FD"/>
    <w:rsid w:val="000F1178"/>
    <w:rsid w:val="000F1392"/>
    <w:rsid w:val="000F1CB5"/>
    <w:rsid w:val="000F2109"/>
    <w:rsid w:val="000F22AD"/>
    <w:rsid w:val="000F2433"/>
    <w:rsid w:val="000F27B7"/>
    <w:rsid w:val="000F312E"/>
    <w:rsid w:val="000F3534"/>
    <w:rsid w:val="000F35AD"/>
    <w:rsid w:val="000F39B4"/>
    <w:rsid w:val="000F39E2"/>
    <w:rsid w:val="000F40F2"/>
    <w:rsid w:val="000F413F"/>
    <w:rsid w:val="000F49BB"/>
    <w:rsid w:val="000F5A55"/>
    <w:rsid w:val="000F5BE2"/>
    <w:rsid w:val="000F5D92"/>
    <w:rsid w:val="000F647E"/>
    <w:rsid w:val="000F6814"/>
    <w:rsid w:val="000F6C62"/>
    <w:rsid w:val="000F73A2"/>
    <w:rsid w:val="000F762E"/>
    <w:rsid w:val="000F789A"/>
    <w:rsid w:val="000F7D90"/>
    <w:rsid w:val="000F7E3B"/>
    <w:rsid w:val="000F7F06"/>
    <w:rsid w:val="00100050"/>
    <w:rsid w:val="0010022D"/>
    <w:rsid w:val="0010024B"/>
    <w:rsid w:val="00100550"/>
    <w:rsid w:val="0010182D"/>
    <w:rsid w:val="001018A6"/>
    <w:rsid w:val="00101C66"/>
    <w:rsid w:val="0010211B"/>
    <w:rsid w:val="00103792"/>
    <w:rsid w:val="001037C3"/>
    <w:rsid w:val="00103D2F"/>
    <w:rsid w:val="00103F8F"/>
    <w:rsid w:val="001042B2"/>
    <w:rsid w:val="00104675"/>
    <w:rsid w:val="00104852"/>
    <w:rsid w:val="00104A6B"/>
    <w:rsid w:val="00104AB6"/>
    <w:rsid w:val="00104D41"/>
    <w:rsid w:val="001054CE"/>
    <w:rsid w:val="00105E66"/>
    <w:rsid w:val="001066BC"/>
    <w:rsid w:val="00106DC2"/>
    <w:rsid w:val="00106FF0"/>
    <w:rsid w:val="001079C2"/>
    <w:rsid w:val="00107AC4"/>
    <w:rsid w:val="00107CDE"/>
    <w:rsid w:val="00107F34"/>
    <w:rsid w:val="00110E95"/>
    <w:rsid w:val="00112061"/>
    <w:rsid w:val="00112785"/>
    <w:rsid w:val="00112AAA"/>
    <w:rsid w:val="00112E55"/>
    <w:rsid w:val="0011309F"/>
    <w:rsid w:val="0011365B"/>
    <w:rsid w:val="0011388A"/>
    <w:rsid w:val="0011391A"/>
    <w:rsid w:val="00114290"/>
    <w:rsid w:val="00115BF1"/>
    <w:rsid w:val="00116057"/>
    <w:rsid w:val="0011615F"/>
    <w:rsid w:val="00116BB7"/>
    <w:rsid w:val="00116FBA"/>
    <w:rsid w:val="001177AA"/>
    <w:rsid w:val="00117BD8"/>
    <w:rsid w:val="0012039F"/>
    <w:rsid w:val="0012088D"/>
    <w:rsid w:val="00121C24"/>
    <w:rsid w:val="001221AC"/>
    <w:rsid w:val="001226C4"/>
    <w:rsid w:val="00122DB2"/>
    <w:rsid w:val="0012346B"/>
    <w:rsid w:val="0012380D"/>
    <w:rsid w:val="001239C9"/>
    <w:rsid w:val="00123AB6"/>
    <w:rsid w:val="00123ECF"/>
    <w:rsid w:val="00124050"/>
    <w:rsid w:val="0012427C"/>
    <w:rsid w:val="00124963"/>
    <w:rsid w:val="00124B38"/>
    <w:rsid w:val="00125D20"/>
    <w:rsid w:val="00126830"/>
    <w:rsid w:val="00126B8A"/>
    <w:rsid w:val="00126DB6"/>
    <w:rsid w:val="00126E11"/>
    <w:rsid w:val="00127210"/>
    <w:rsid w:val="00127577"/>
    <w:rsid w:val="00130250"/>
    <w:rsid w:val="00130399"/>
    <w:rsid w:val="0013069B"/>
    <w:rsid w:val="00131DBF"/>
    <w:rsid w:val="00132B9B"/>
    <w:rsid w:val="00132E18"/>
    <w:rsid w:val="00133163"/>
    <w:rsid w:val="0013319F"/>
    <w:rsid w:val="0013346A"/>
    <w:rsid w:val="00133619"/>
    <w:rsid w:val="001338E7"/>
    <w:rsid w:val="00133C28"/>
    <w:rsid w:val="00133FAA"/>
    <w:rsid w:val="0013405E"/>
    <w:rsid w:val="00134A12"/>
    <w:rsid w:val="00134DA4"/>
    <w:rsid w:val="00135F5C"/>
    <w:rsid w:val="0013601B"/>
    <w:rsid w:val="001362D9"/>
    <w:rsid w:val="001368CB"/>
    <w:rsid w:val="00136EDA"/>
    <w:rsid w:val="001373E0"/>
    <w:rsid w:val="00137A4F"/>
    <w:rsid w:val="00137ADC"/>
    <w:rsid w:val="00137E06"/>
    <w:rsid w:val="00137E85"/>
    <w:rsid w:val="00140851"/>
    <w:rsid w:val="00141173"/>
    <w:rsid w:val="00141738"/>
    <w:rsid w:val="00141FE1"/>
    <w:rsid w:val="00141FE9"/>
    <w:rsid w:val="001428DF"/>
    <w:rsid w:val="00142AAE"/>
    <w:rsid w:val="00142C53"/>
    <w:rsid w:val="00142F49"/>
    <w:rsid w:val="00143482"/>
    <w:rsid w:val="0014356E"/>
    <w:rsid w:val="00143BEF"/>
    <w:rsid w:val="001443BD"/>
    <w:rsid w:val="00144498"/>
    <w:rsid w:val="0014458D"/>
    <w:rsid w:val="0014460A"/>
    <w:rsid w:val="001462AC"/>
    <w:rsid w:val="0014646D"/>
    <w:rsid w:val="001466D6"/>
    <w:rsid w:val="00147404"/>
    <w:rsid w:val="001474FA"/>
    <w:rsid w:val="00147DEB"/>
    <w:rsid w:val="0015011A"/>
    <w:rsid w:val="00150173"/>
    <w:rsid w:val="0015042A"/>
    <w:rsid w:val="001505E4"/>
    <w:rsid w:val="00150D52"/>
    <w:rsid w:val="001511CA"/>
    <w:rsid w:val="00151A34"/>
    <w:rsid w:val="00151DCC"/>
    <w:rsid w:val="00151EB0"/>
    <w:rsid w:val="0015209E"/>
    <w:rsid w:val="00152601"/>
    <w:rsid w:val="00152805"/>
    <w:rsid w:val="00152C37"/>
    <w:rsid w:val="00152D9A"/>
    <w:rsid w:val="0015304D"/>
    <w:rsid w:val="00153051"/>
    <w:rsid w:val="001535DB"/>
    <w:rsid w:val="001535E5"/>
    <w:rsid w:val="00153762"/>
    <w:rsid w:val="00153B28"/>
    <w:rsid w:val="0015414B"/>
    <w:rsid w:val="00154279"/>
    <w:rsid w:val="001543D6"/>
    <w:rsid w:val="00154627"/>
    <w:rsid w:val="001549C8"/>
    <w:rsid w:val="00155374"/>
    <w:rsid w:val="00155D07"/>
    <w:rsid w:val="00155D0D"/>
    <w:rsid w:val="001563C5"/>
    <w:rsid w:val="001565AD"/>
    <w:rsid w:val="00156757"/>
    <w:rsid w:val="00156BD1"/>
    <w:rsid w:val="001571F7"/>
    <w:rsid w:val="00157281"/>
    <w:rsid w:val="001576FA"/>
    <w:rsid w:val="001578ED"/>
    <w:rsid w:val="00157FA9"/>
    <w:rsid w:val="0016064B"/>
    <w:rsid w:val="00160A18"/>
    <w:rsid w:val="00160F50"/>
    <w:rsid w:val="0016143A"/>
    <w:rsid w:val="00162677"/>
    <w:rsid w:val="00163440"/>
    <w:rsid w:val="00163591"/>
    <w:rsid w:val="00163691"/>
    <w:rsid w:val="001638B7"/>
    <w:rsid w:val="00163BB8"/>
    <w:rsid w:val="001640B1"/>
    <w:rsid w:val="00164334"/>
    <w:rsid w:val="00165181"/>
    <w:rsid w:val="00165272"/>
    <w:rsid w:val="00165A13"/>
    <w:rsid w:val="00166332"/>
    <w:rsid w:val="001666A5"/>
    <w:rsid w:val="00166885"/>
    <w:rsid w:val="00166956"/>
    <w:rsid w:val="0016702F"/>
    <w:rsid w:val="00167240"/>
    <w:rsid w:val="001672DE"/>
    <w:rsid w:val="00167642"/>
    <w:rsid w:val="00167660"/>
    <w:rsid w:val="00170C48"/>
    <w:rsid w:val="00170E53"/>
    <w:rsid w:val="00171C84"/>
    <w:rsid w:val="00171E55"/>
    <w:rsid w:val="0017209D"/>
    <w:rsid w:val="001722C0"/>
    <w:rsid w:val="001723E0"/>
    <w:rsid w:val="00172509"/>
    <w:rsid w:val="0017276B"/>
    <w:rsid w:val="00172F72"/>
    <w:rsid w:val="001734C5"/>
    <w:rsid w:val="001737D4"/>
    <w:rsid w:val="00173933"/>
    <w:rsid w:val="00173E3A"/>
    <w:rsid w:val="001740A9"/>
    <w:rsid w:val="0017427D"/>
    <w:rsid w:val="0017474B"/>
    <w:rsid w:val="00174DA7"/>
    <w:rsid w:val="00174DFE"/>
    <w:rsid w:val="001755ED"/>
    <w:rsid w:val="001755F8"/>
    <w:rsid w:val="00175B9C"/>
    <w:rsid w:val="00175FDC"/>
    <w:rsid w:val="001766D5"/>
    <w:rsid w:val="0017674B"/>
    <w:rsid w:val="001767EB"/>
    <w:rsid w:val="00176A2E"/>
    <w:rsid w:val="00176F68"/>
    <w:rsid w:val="001772E2"/>
    <w:rsid w:val="001775CD"/>
    <w:rsid w:val="0017793F"/>
    <w:rsid w:val="001779A0"/>
    <w:rsid w:val="00177BC0"/>
    <w:rsid w:val="00177F7B"/>
    <w:rsid w:val="00180C38"/>
    <w:rsid w:val="00180C4C"/>
    <w:rsid w:val="001815F5"/>
    <w:rsid w:val="001818B6"/>
    <w:rsid w:val="0018192E"/>
    <w:rsid w:val="00182099"/>
    <w:rsid w:val="00182589"/>
    <w:rsid w:val="001825E4"/>
    <w:rsid w:val="00182C78"/>
    <w:rsid w:val="001832AB"/>
    <w:rsid w:val="001833CE"/>
    <w:rsid w:val="001837BD"/>
    <w:rsid w:val="00183B50"/>
    <w:rsid w:val="00184B43"/>
    <w:rsid w:val="00184DE2"/>
    <w:rsid w:val="00185356"/>
    <w:rsid w:val="00185509"/>
    <w:rsid w:val="0018570A"/>
    <w:rsid w:val="001864F2"/>
    <w:rsid w:val="00187078"/>
    <w:rsid w:val="001873A3"/>
    <w:rsid w:val="001876AB"/>
    <w:rsid w:val="00187E0A"/>
    <w:rsid w:val="00187E6B"/>
    <w:rsid w:val="00187F90"/>
    <w:rsid w:val="0019065E"/>
    <w:rsid w:val="0019101A"/>
    <w:rsid w:val="001911F2"/>
    <w:rsid w:val="001912AD"/>
    <w:rsid w:val="00191AE7"/>
    <w:rsid w:val="00191BD9"/>
    <w:rsid w:val="00192269"/>
    <w:rsid w:val="0019287E"/>
    <w:rsid w:val="00192D26"/>
    <w:rsid w:val="00193491"/>
    <w:rsid w:val="00193595"/>
    <w:rsid w:val="001936C2"/>
    <w:rsid w:val="0019412D"/>
    <w:rsid w:val="001941D9"/>
    <w:rsid w:val="0019483C"/>
    <w:rsid w:val="00194A60"/>
    <w:rsid w:val="00194DFC"/>
    <w:rsid w:val="001959E4"/>
    <w:rsid w:val="00195BB0"/>
    <w:rsid w:val="00196349"/>
    <w:rsid w:val="00196E27"/>
    <w:rsid w:val="001970BA"/>
    <w:rsid w:val="00197270"/>
    <w:rsid w:val="00197304"/>
    <w:rsid w:val="0019762C"/>
    <w:rsid w:val="001976D0"/>
    <w:rsid w:val="00197840"/>
    <w:rsid w:val="001A0203"/>
    <w:rsid w:val="001A1A40"/>
    <w:rsid w:val="001A1E2A"/>
    <w:rsid w:val="001A2094"/>
    <w:rsid w:val="001A28F9"/>
    <w:rsid w:val="001A3906"/>
    <w:rsid w:val="001A3E7A"/>
    <w:rsid w:val="001A4374"/>
    <w:rsid w:val="001A5391"/>
    <w:rsid w:val="001A56AF"/>
    <w:rsid w:val="001A5F74"/>
    <w:rsid w:val="001A62CD"/>
    <w:rsid w:val="001A634B"/>
    <w:rsid w:val="001A65B2"/>
    <w:rsid w:val="001A6731"/>
    <w:rsid w:val="001A67C1"/>
    <w:rsid w:val="001A6959"/>
    <w:rsid w:val="001A6C86"/>
    <w:rsid w:val="001A6D31"/>
    <w:rsid w:val="001A6DBF"/>
    <w:rsid w:val="001A6E21"/>
    <w:rsid w:val="001A7094"/>
    <w:rsid w:val="001A723D"/>
    <w:rsid w:val="001A7721"/>
    <w:rsid w:val="001A7779"/>
    <w:rsid w:val="001A78AB"/>
    <w:rsid w:val="001A7B5D"/>
    <w:rsid w:val="001B014A"/>
    <w:rsid w:val="001B039B"/>
    <w:rsid w:val="001B0529"/>
    <w:rsid w:val="001B052A"/>
    <w:rsid w:val="001B07A4"/>
    <w:rsid w:val="001B0E69"/>
    <w:rsid w:val="001B0F07"/>
    <w:rsid w:val="001B14AD"/>
    <w:rsid w:val="001B1637"/>
    <w:rsid w:val="001B1875"/>
    <w:rsid w:val="001B1B6F"/>
    <w:rsid w:val="001B2D6B"/>
    <w:rsid w:val="001B2F44"/>
    <w:rsid w:val="001B3615"/>
    <w:rsid w:val="001B3C82"/>
    <w:rsid w:val="001B3D01"/>
    <w:rsid w:val="001B457F"/>
    <w:rsid w:val="001B4CBF"/>
    <w:rsid w:val="001B586E"/>
    <w:rsid w:val="001B58DE"/>
    <w:rsid w:val="001B5E72"/>
    <w:rsid w:val="001B652F"/>
    <w:rsid w:val="001B6582"/>
    <w:rsid w:val="001B696B"/>
    <w:rsid w:val="001B6A3B"/>
    <w:rsid w:val="001B71AC"/>
    <w:rsid w:val="001B72E1"/>
    <w:rsid w:val="001B7413"/>
    <w:rsid w:val="001B74A1"/>
    <w:rsid w:val="001C01D7"/>
    <w:rsid w:val="001C01F1"/>
    <w:rsid w:val="001C08CA"/>
    <w:rsid w:val="001C108E"/>
    <w:rsid w:val="001C11A0"/>
    <w:rsid w:val="001C13D7"/>
    <w:rsid w:val="001C1678"/>
    <w:rsid w:val="001C1831"/>
    <w:rsid w:val="001C234A"/>
    <w:rsid w:val="001C2377"/>
    <w:rsid w:val="001C23A0"/>
    <w:rsid w:val="001C2D44"/>
    <w:rsid w:val="001C2EFE"/>
    <w:rsid w:val="001C3848"/>
    <w:rsid w:val="001C4232"/>
    <w:rsid w:val="001C4A27"/>
    <w:rsid w:val="001C4B3E"/>
    <w:rsid w:val="001C590C"/>
    <w:rsid w:val="001C59F3"/>
    <w:rsid w:val="001C5B77"/>
    <w:rsid w:val="001C6572"/>
    <w:rsid w:val="001C706F"/>
    <w:rsid w:val="001C7271"/>
    <w:rsid w:val="001D0038"/>
    <w:rsid w:val="001D06A7"/>
    <w:rsid w:val="001D0A17"/>
    <w:rsid w:val="001D1773"/>
    <w:rsid w:val="001D1788"/>
    <w:rsid w:val="001D2F08"/>
    <w:rsid w:val="001D3403"/>
    <w:rsid w:val="001D3444"/>
    <w:rsid w:val="001D3A9C"/>
    <w:rsid w:val="001D3E7D"/>
    <w:rsid w:val="001D4873"/>
    <w:rsid w:val="001D4ACB"/>
    <w:rsid w:val="001D4B6E"/>
    <w:rsid w:val="001D5A87"/>
    <w:rsid w:val="001D657F"/>
    <w:rsid w:val="001D6642"/>
    <w:rsid w:val="001D692F"/>
    <w:rsid w:val="001D71D0"/>
    <w:rsid w:val="001D751B"/>
    <w:rsid w:val="001D792F"/>
    <w:rsid w:val="001D7A0D"/>
    <w:rsid w:val="001D7A27"/>
    <w:rsid w:val="001E02D9"/>
    <w:rsid w:val="001E03BD"/>
    <w:rsid w:val="001E0424"/>
    <w:rsid w:val="001E066E"/>
    <w:rsid w:val="001E0AC3"/>
    <w:rsid w:val="001E0B93"/>
    <w:rsid w:val="001E108C"/>
    <w:rsid w:val="001E16B7"/>
    <w:rsid w:val="001E1729"/>
    <w:rsid w:val="001E2256"/>
    <w:rsid w:val="001E242D"/>
    <w:rsid w:val="001E2450"/>
    <w:rsid w:val="001E2B66"/>
    <w:rsid w:val="001E2C69"/>
    <w:rsid w:val="001E30FF"/>
    <w:rsid w:val="001E3C26"/>
    <w:rsid w:val="001E3C34"/>
    <w:rsid w:val="001E3E61"/>
    <w:rsid w:val="001E3FAA"/>
    <w:rsid w:val="001E46BE"/>
    <w:rsid w:val="001E4809"/>
    <w:rsid w:val="001E4872"/>
    <w:rsid w:val="001E490C"/>
    <w:rsid w:val="001E5604"/>
    <w:rsid w:val="001E5CDC"/>
    <w:rsid w:val="001E5DCE"/>
    <w:rsid w:val="001E6CA5"/>
    <w:rsid w:val="001E73AB"/>
    <w:rsid w:val="001E7412"/>
    <w:rsid w:val="001E74C1"/>
    <w:rsid w:val="001E79C4"/>
    <w:rsid w:val="001F07F3"/>
    <w:rsid w:val="001F0E80"/>
    <w:rsid w:val="001F0FD7"/>
    <w:rsid w:val="001F19B0"/>
    <w:rsid w:val="001F1B40"/>
    <w:rsid w:val="001F20D1"/>
    <w:rsid w:val="001F2575"/>
    <w:rsid w:val="001F2A1E"/>
    <w:rsid w:val="001F2DBA"/>
    <w:rsid w:val="001F2E7E"/>
    <w:rsid w:val="001F31AD"/>
    <w:rsid w:val="001F326D"/>
    <w:rsid w:val="001F3550"/>
    <w:rsid w:val="001F3C0D"/>
    <w:rsid w:val="001F4309"/>
    <w:rsid w:val="001F43AE"/>
    <w:rsid w:val="001F4CBE"/>
    <w:rsid w:val="001F4D7A"/>
    <w:rsid w:val="001F4D87"/>
    <w:rsid w:val="001F4DEF"/>
    <w:rsid w:val="001F4EF7"/>
    <w:rsid w:val="001F5147"/>
    <w:rsid w:val="001F5338"/>
    <w:rsid w:val="001F63E6"/>
    <w:rsid w:val="001F6A88"/>
    <w:rsid w:val="001F73C6"/>
    <w:rsid w:val="001F74B5"/>
    <w:rsid w:val="001F7D1F"/>
    <w:rsid w:val="0020014F"/>
    <w:rsid w:val="002004E4"/>
    <w:rsid w:val="002005AE"/>
    <w:rsid w:val="00200D7B"/>
    <w:rsid w:val="00200D9B"/>
    <w:rsid w:val="00201096"/>
    <w:rsid w:val="002014ED"/>
    <w:rsid w:val="0020156B"/>
    <w:rsid w:val="002016F0"/>
    <w:rsid w:val="00201EBB"/>
    <w:rsid w:val="002020A0"/>
    <w:rsid w:val="00202575"/>
    <w:rsid w:val="0020285F"/>
    <w:rsid w:val="00202D72"/>
    <w:rsid w:val="0020300B"/>
    <w:rsid w:val="00203011"/>
    <w:rsid w:val="002031D9"/>
    <w:rsid w:val="0020335C"/>
    <w:rsid w:val="0020345C"/>
    <w:rsid w:val="00203845"/>
    <w:rsid w:val="00203945"/>
    <w:rsid w:val="00204A5A"/>
    <w:rsid w:val="00204B76"/>
    <w:rsid w:val="00204BE8"/>
    <w:rsid w:val="002061C8"/>
    <w:rsid w:val="0020626A"/>
    <w:rsid w:val="00206C33"/>
    <w:rsid w:val="00206D3A"/>
    <w:rsid w:val="00206E65"/>
    <w:rsid w:val="00207484"/>
    <w:rsid w:val="0020770A"/>
    <w:rsid w:val="002100CA"/>
    <w:rsid w:val="0021015B"/>
    <w:rsid w:val="002108C6"/>
    <w:rsid w:val="0021093D"/>
    <w:rsid w:val="00210A9F"/>
    <w:rsid w:val="00210E20"/>
    <w:rsid w:val="00210EAC"/>
    <w:rsid w:val="00210FBE"/>
    <w:rsid w:val="002114A1"/>
    <w:rsid w:val="00211640"/>
    <w:rsid w:val="00211670"/>
    <w:rsid w:val="00212AA1"/>
    <w:rsid w:val="00212AC9"/>
    <w:rsid w:val="00212B28"/>
    <w:rsid w:val="00212E90"/>
    <w:rsid w:val="00213309"/>
    <w:rsid w:val="00213525"/>
    <w:rsid w:val="00213596"/>
    <w:rsid w:val="00213612"/>
    <w:rsid w:val="00213CCB"/>
    <w:rsid w:val="00213EDE"/>
    <w:rsid w:val="00213F37"/>
    <w:rsid w:val="002140A8"/>
    <w:rsid w:val="002143CC"/>
    <w:rsid w:val="0021499D"/>
    <w:rsid w:val="002154EC"/>
    <w:rsid w:val="002162EF"/>
    <w:rsid w:val="00216A37"/>
    <w:rsid w:val="00216F42"/>
    <w:rsid w:val="002173A9"/>
    <w:rsid w:val="00217E76"/>
    <w:rsid w:val="00217FDB"/>
    <w:rsid w:val="002201A2"/>
    <w:rsid w:val="0022050C"/>
    <w:rsid w:val="00220AF7"/>
    <w:rsid w:val="00220CBC"/>
    <w:rsid w:val="00220EC3"/>
    <w:rsid w:val="00220F3C"/>
    <w:rsid w:val="00221747"/>
    <w:rsid w:val="00221EC8"/>
    <w:rsid w:val="00222700"/>
    <w:rsid w:val="00222A70"/>
    <w:rsid w:val="00222A7E"/>
    <w:rsid w:val="00222D7B"/>
    <w:rsid w:val="00223783"/>
    <w:rsid w:val="0022393D"/>
    <w:rsid w:val="00223B6A"/>
    <w:rsid w:val="002240E4"/>
    <w:rsid w:val="00224643"/>
    <w:rsid w:val="00224D97"/>
    <w:rsid w:val="00224F3E"/>
    <w:rsid w:val="002263FA"/>
    <w:rsid w:val="00227346"/>
    <w:rsid w:val="002273FC"/>
    <w:rsid w:val="00227D49"/>
    <w:rsid w:val="002303BB"/>
    <w:rsid w:val="002304FE"/>
    <w:rsid w:val="00230C0C"/>
    <w:rsid w:val="00230D93"/>
    <w:rsid w:val="00232083"/>
    <w:rsid w:val="002321AF"/>
    <w:rsid w:val="00232673"/>
    <w:rsid w:val="002339BF"/>
    <w:rsid w:val="0023419A"/>
    <w:rsid w:val="00234A1F"/>
    <w:rsid w:val="00234FFA"/>
    <w:rsid w:val="002355AF"/>
    <w:rsid w:val="00235659"/>
    <w:rsid w:val="00235AAE"/>
    <w:rsid w:val="00235ACE"/>
    <w:rsid w:val="00236221"/>
    <w:rsid w:val="002364AB"/>
    <w:rsid w:val="002365BD"/>
    <w:rsid w:val="00236716"/>
    <w:rsid w:val="00236ADD"/>
    <w:rsid w:val="00236AEE"/>
    <w:rsid w:val="00236CBA"/>
    <w:rsid w:val="002370D8"/>
    <w:rsid w:val="0023723B"/>
    <w:rsid w:val="00237373"/>
    <w:rsid w:val="002378F9"/>
    <w:rsid w:val="00237940"/>
    <w:rsid w:val="002409BA"/>
    <w:rsid w:val="00240D04"/>
    <w:rsid w:val="002415E7"/>
    <w:rsid w:val="0024174D"/>
    <w:rsid w:val="00241F5C"/>
    <w:rsid w:val="00242085"/>
    <w:rsid w:val="00242302"/>
    <w:rsid w:val="00242370"/>
    <w:rsid w:val="002425A9"/>
    <w:rsid w:val="00242834"/>
    <w:rsid w:val="002438B5"/>
    <w:rsid w:val="00243ACA"/>
    <w:rsid w:val="00243E47"/>
    <w:rsid w:val="00243F64"/>
    <w:rsid w:val="00244069"/>
    <w:rsid w:val="00244212"/>
    <w:rsid w:val="0024429F"/>
    <w:rsid w:val="00244415"/>
    <w:rsid w:val="00244BD2"/>
    <w:rsid w:val="00244C6E"/>
    <w:rsid w:val="002451FE"/>
    <w:rsid w:val="00245353"/>
    <w:rsid w:val="002454FE"/>
    <w:rsid w:val="00245B03"/>
    <w:rsid w:val="00245B28"/>
    <w:rsid w:val="00245DCD"/>
    <w:rsid w:val="002463C9"/>
    <w:rsid w:val="00246421"/>
    <w:rsid w:val="002478C9"/>
    <w:rsid w:val="0025043A"/>
    <w:rsid w:val="00250804"/>
    <w:rsid w:val="00250A0E"/>
    <w:rsid w:val="00250D0A"/>
    <w:rsid w:val="00250D87"/>
    <w:rsid w:val="0025128A"/>
    <w:rsid w:val="002514D6"/>
    <w:rsid w:val="00251802"/>
    <w:rsid w:val="00251BDB"/>
    <w:rsid w:val="0025266A"/>
    <w:rsid w:val="0025268F"/>
    <w:rsid w:val="002530D4"/>
    <w:rsid w:val="0025347E"/>
    <w:rsid w:val="002538E8"/>
    <w:rsid w:val="00253AC7"/>
    <w:rsid w:val="00254057"/>
    <w:rsid w:val="0025442E"/>
    <w:rsid w:val="00254581"/>
    <w:rsid w:val="0025478E"/>
    <w:rsid w:val="00254C7D"/>
    <w:rsid w:val="00255385"/>
    <w:rsid w:val="002556BF"/>
    <w:rsid w:val="002560D3"/>
    <w:rsid w:val="002560FF"/>
    <w:rsid w:val="00256565"/>
    <w:rsid w:val="002566F3"/>
    <w:rsid w:val="00256977"/>
    <w:rsid w:val="00256DF0"/>
    <w:rsid w:val="00256F5A"/>
    <w:rsid w:val="00257B2B"/>
    <w:rsid w:val="00260101"/>
    <w:rsid w:val="0026041E"/>
    <w:rsid w:val="0026047A"/>
    <w:rsid w:val="00260B63"/>
    <w:rsid w:val="00261C40"/>
    <w:rsid w:val="00262466"/>
    <w:rsid w:val="002625EA"/>
    <w:rsid w:val="002630B8"/>
    <w:rsid w:val="0026334D"/>
    <w:rsid w:val="00263616"/>
    <w:rsid w:val="00264977"/>
    <w:rsid w:val="0026533E"/>
    <w:rsid w:val="00265365"/>
    <w:rsid w:val="00265E3C"/>
    <w:rsid w:val="00266588"/>
    <w:rsid w:val="002673B0"/>
    <w:rsid w:val="002679A1"/>
    <w:rsid w:val="002679DB"/>
    <w:rsid w:val="00267A73"/>
    <w:rsid w:val="0027023C"/>
    <w:rsid w:val="00270246"/>
    <w:rsid w:val="00270381"/>
    <w:rsid w:val="0027067E"/>
    <w:rsid w:val="00270849"/>
    <w:rsid w:val="00270B85"/>
    <w:rsid w:val="00270C44"/>
    <w:rsid w:val="002714CC"/>
    <w:rsid w:val="00271547"/>
    <w:rsid w:val="00271A91"/>
    <w:rsid w:val="002723AC"/>
    <w:rsid w:val="0027249C"/>
    <w:rsid w:val="002726C3"/>
    <w:rsid w:val="00272AD9"/>
    <w:rsid w:val="0027374D"/>
    <w:rsid w:val="0027379F"/>
    <w:rsid w:val="002737DF"/>
    <w:rsid w:val="00273B80"/>
    <w:rsid w:val="00273F97"/>
    <w:rsid w:val="0027451B"/>
    <w:rsid w:val="002746B3"/>
    <w:rsid w:val="0027483B"/>
    <w:rsid w:val="00274845"/>
    <w:rsid w:val="00274878"/>
    <w:rsid w:val="002748DE"/>
    <w:rsid w:val="00274943"/>
    <w:rsid w:val="00274C7F"/>
    <w:rsid w:val="00274D7D"/>
    <w:rsid w:val="00274D84"/>
    <w:rsid w:val="00275343"/>
    <w:rsid w:val="0027536C"/>
    <w:rsid w:val="002757CB"/>
    <w:rsid w:val="00275C55"/>
    <w:rsid w:val="00275DDE"/>
    <w:rsid w:val="00276712"/>
    <w:rsid w:val="002768E1"/>
    <w:rsid w:val="00276E38"/>
    <w:rsid w:val="002771E2"/>
    <w:rsid w:val="00277A1D"/>
    <w:rsid w:val="00280EB7"/>
    <w:rsid w:val="002814CC"/>
    <w:rsid w:val="00281B78"/>
    <w:rsid w:val="00281D15"/>
    <w:rsid w:val="0028205D"/>
    <w:rsid w:val="002822D8"/>
    <w:rsid w:val="00282313"/>
    <w:rsid w:val="002836AE"/>
    <w:rsid w:val="002837C2"/>
    <w:rsid w:val="00284179"/>
    <w:rsid w:val="00284451"/>
    <w:rsid w:val="00284829"/>
    <w:rsid w:val="00284955"/>
    <w:rsid w:val="00284F0F"/>
    <w:rsid w:val="00285179"/>
    <w:rsid w:val="00285692"/>
    <w:rsid w:val="002856C9"/>
    <w:rsid w:val="0028573C"/>
    <w:rsid w:val="002868F2"/>
    <w:rsid w:val="002868FF"/>
    <w:rsid w:val="00286E5E"/>
    <w:rsid w:val="00287002"/>
    <w:rsid w:val="002873FB"/>
    <w:rsid w:val="0028768A"/>
    <w:rsid w:val="00287A9F"/>
    <w:rsid w:val="0029015D"/>
    <w:rsid w:val="002903E8"/>
    <w:rsid w:val="002904F4"/>
    <w:rsid w:val="00291196"/>
    <w:rsid w:val="002912A2"/>
    <w:rsid w:val="00291B1D"/>
    <w:rsid w:val="00291D66"/>
    <w:rsid w:val="0029208D"/>
    <w:rsid w:val="00292433"/>
    <w:rsid w:val="0029254C"/>
    <w:rsid w:val="0029258F"/>
    <w:rsid w:val="0029266F"/>
    <w:rsid w:val="002927FF"/>
    <w:rsid w:val="00292AE6"/>
    <w:rsid w:val="00292B89"/>
    <w:rsid w:val="00292E8D"/>
    <w:rsid w:val="00292F9F"/>
    <w:rsid w:val="002930DB"/>
    <w:rsid w:val="002937B7"/>
    <w:rsid w:val="002939F8"/>
    <w:rsid w:val="002943E4"/>
    <w:rsid w:val="00294680"/>
    <w:rsid w:val="002946C2"/>
    <w:rsid w:val="00295B0E"/>
    <w:rsid w:val="00295B85"/>
    <w:rsid w:val="00295D96"/>
    <w:rsid w:val="00295E9B"/>
    <w:rsid w:val="00295F54"/>
    <w:rsid w:val="00295FA1"/>
    <w:rsid w:val="0029663F"/>
    <w:rsid w:val="00297037"/>
    <w:rsid w:val="00297535"/>
    <w:rsid w:val="00297AFC"/>
    <w:rsid w:val="00297ECB"/>
    <w:rsid w:val="00297FBC"/>
    <w:rsid w:val="002A07D3"/>
    <w:rsid w:val="002A0CE9"/>
    <w:rsid w:val="002A1613"/>
    <w:rsid w:val="002A17FE"/>
    <w:rsid w:val="002A19A6"/>
    <w:rsid w:val="002A1B98"/>
    <w:rsid w:val="002A1DB1"/>
    <w:rsid w:val="002A25BA"/>
    <w:rsid w:val="002A27EE"/>
    <w:rsid w:val="002A29E2"/>
    <w:rsid w:val="002A3039"/>
    <w:rsid w:val="002A3349"/>
    <w:rsid w:val="002A362E"/>
    <w:rsid w:val="002A3FFE"/>
    <w:rsid w:val="002A425F"/>
    <w:rsid w:val="002A463A"/>
    <w:rsid w:val="002A6C8B"/>
    <w:rsid w:val="002A6CF5"/>
    <w:rsid w:val="002A7833"/>
    <w:rsid w:val="002A7A91"/>
    <w:rsid w:val="002B03E5"/>
    <w:rsid w:val="002B0563"/>
    <w:rsid w:val="002B0721"/>
    <w:rsid w:val="002B080F"/>
    <w:rsid w:val="002B0B34"/>
    <w:rsid w:val="002B1846"/>
    <w:rsid w:val="002B18C3"/>
    <w:rsid w:val="002B1C12"/>
    <w:rsid w:val="002B1D83"/>
    <w:rsid w:val="002B1F33"/>
    <w:rsid w:val="002B1FAE"/>
    <w:rsid w:val="002B2A73"/>
    <w:rsid w:val="002B2F45"/>
    <w:rsid w:val="002B3302"/>
    <w:rsid w:val="002B33DF"/>
    <w:rsid w:val="002B362A"/>
    <w:rsid w:val="002B37D0"/>
    <w:rsid w:val="002B3876"/>
    <w:rsid w:val="002B3A28"/>
    <w:rsid w:val="002B4326"/>
    <w:rsid w:val="002B4D8A"/>
    <w:rsid w:val="002B51DD"/>
    <w:rsid w:val="002B5AA8"/>
    <w:rsid w:val="002B61DC"/>
    <w:rsid w:val="002B68DE"/>
    <w:rsid w:val="002B6A91"/>
    <w:rsid w:val="002B7D0E"/>
    <w:rsid w:val="002B7FA3"/>
    <w:rsid w:val="002C0397"/>
    <w:rsid w:val="002C08EA"/>
    <w:rsid w:val="002C1571"/>
    <w:rsid w:val="002C1DA7"/>
    <w:rsid w:val="002C1E61"/>
    <w:rsid w:val="002C2E03"/>
    <w:rsid w:val="002C312E"/>
    <w:rsid w:val="002C3353"/>
    <w:rsid w:val="002C336D"/>
    <w:rsid w:val="002C3BA5"/>
    <w:rsid w:val="002C3F73"/>
    <w:rsid w:val="002C448B"/>
    <w:rsid w:val="002C480E"/>
    <w:rsid w:val="002C4D0F"/>
    <w:rsid w:val="002C5504"/>
    <w:rsid w:val="002C5593"/>
    <w:rsid w:val="002C57BA"/>
    <w:rsid w:val="002C57F0"/>
    <w:rsid w:val="002C5971"/>
    <w:rsid w:val="002C6800"/>
    <w:rsid w:val="002C6D6B"/>
    <w:rsid w:val="002C72BA"/>
    <w:rsid w:val="002C7541"/>
    <w:rsid w:val="002C7579"/>
    <w:rsid w:val="002C76E0"/>
    <w:rsid w:val="002C7828"/>
    <w:rsid w:val="002C7EB1"/>
    <w:rsid w:val="002D1715"/>
    <w:rsid w:val="002D21EC"/>
    <w:rsid w:val="002D26C0"/>
    <w:rsid w:val="002D2A5E"/>
    <w:rsid w:val="002D2E4C"/>
    <w:rsid w:val="002D39FE"/>
    <w:rsid w:val="002D3B3A"/>
    <w:rsid w:val="002D3CDE"/>
    <w:rsid w:val="002D3DC7"/>
    <w:rsid w:val="002D4375"/>
    <w:rsid w:val="002D48E3"/>
    <w:rsid w:val="002D4B1D"/>
    <w:rsid w:val="002D4C34"/>
    <w:rsid w:val="002D513C"/>
    <w:rsid w:val="002D53D5"/>
    <w:rsid w:val="002D5482"/>
    <w:rsid w:val="002D54CA"/>
    <w:rsid w:val="002D55CC"/>
    <w:rsid w:val="002D57E1"/>
    <w:rsid w:val="002D5960"/>
    <w:rsid w:val="002D5E4C"/>
    <w:rsid w:val="002D5EA3"/>
    <w:rsid w:val="002D6872"/>
    <w:rsid w:val="002D69AA"/>
    <w:rsid w:val="002D6B3F"/>
    <w:rsid w:val="002D6CF9"/>
    <w:rsid w:val="002E1804"/>
    <w:rsid w:val="002E1C65"/>
    <w:rsid w:val="002E1DF6"/>
    <w:rsid w:val="002E21BD"/>
    <w:rsid w:val="002E225C"/>
    <w:rsid w:val="002E2B04"/>
    <w:rsid w:val="002E2B1C"/>
    <w:rsid w:val="002E30B9"/>
    <w:rsid w:val="002E3797"/>
    <w:rsid w:val="002E3A79"/>
    <w:rsid w:val="002E3EEE"/>
    <w:rsid w:val="002E4057"/>
    <w:rsid w:val="002E4366"/>
    <w:rsid w:val="002E44D8"/>
    <w:rsid w:val="002E45B5"/>
    <w:rsid w:val="002E49D1"/>
    <w:rsid w:val="002E4E5E"/>
    <w:rsid w:val="002E5A32"/>
    <w:rsid w:val="002E5AC2"/>
    <w:rsid w:val="002E5B41"/>
    <w:rsid w:val="002E62C2"/>
    <w:rsid w:val="002E69A7"/>
    <w:rsid w:val="002E69AE"/>
    <w:rsid w:val="002E6E89"/>
    <w:rsid w:val="002E72B6"/>
    <w:rsid w:val="002E7549"/>
    <w:rsid w:val="002E754C"/>
    <w:rsid w:val="002F0254"/>
    <w:rsid w:val="002F02A6"/>
    <w:rsid w:val="002F02AB"/>
    <w:rsid w:val="002F0F68"/>
    <w:rsid w:val="002F1595"/>
    <w:rsid w:val="002F1B21"/>
    <w:rsid w:val="002F1B74"/>
    <w:rsid w:val="002F1F26"/>
    <w:rsid w:val="002F23B2"/>
    <w:rsid w:val="002F29B4"/>
    <w:rsid w:val="002F3076"/>
    <w:rsid w:val="002F3106"/>
    <w:rsid w:val="002F35A7"/>
    <w:rsid w:val="002F3863"/>
    <w:rsid w:val="002F49FC"/>
    <w:rsid w:val="002F4C69"/>
    <w:rsid w:val="002F4C80"/>
    <w:rsid w:val="002F4F83"/>
    <w:rsid w:val="002F59E5"/>
    <w:rsid w:val="002F5C3A"/>
    <w:rsid w:val="002F5D7D"/>
    <w:rsid w:val="002F6269"/>
    <w:rsid w:val="002F6D85"/>
    <w:rsid w:val="002F7D27"/>
    <w:rsid w:val="002F7DE8"/>
    <w:rsid w:val="00300BE2"/>
    <w:rsid w:val="00300F57"/>
    <w:rsid w:val="00301178"/>
    <w:rsid w:val="003017FA"/>
    <w:rsid w:val="003018D1"/>
    <w:rsid w:val="00301A17"/>
    <w:rsid w:val="00301E11"/>
    <w:rsid w:val="0030225C"/>
    <w:rsid w:val="00302AC9"/>
    <w:rsid w:val="003031B7"/>
    <w:rsid w:val="00303495"/>
    <w:rsid w:val="00303734"/>
    <w:rsid w:val="00304873"/>
    <w:rsid w:val="00304D4E"/>
    <w:rsid w:val="00304F80"/>
    <w:rsid w:val="00305502"/>
    <w:rsid w:val="00305517"/>
    <w:rsid w:val="00307019"/>
    <w:rsid w:val="00307277"/>
    <w:rsid w:val="00307400"/>
    <w:rsid w:val="0030757E"/>
    <w:rsid w:val="003076FF"/>
    <w:rsid w:val="003077D0"/>
    <w:rsid w:val="003078A0"/>
    <w:rsid w:val="0030796B"/>
    <w:rsid w:val="00310781"/>
    <w:rsid w:val="00310867"/>
    <w:rsid w:val="00310FF9"/>
    <w:rsid w:val="003118F2"/>
    <w:rsid w:val="00312757"/>
    <w:rsid w:val="003127C8"/>
    <w:rsid w:val="0031415F"/>
    <w:rsid w:val="0031439E"/>
    <w:rsid w:val="00314993"/>
    <w:rsid w:val="00314B56"/>
    <w:rsid w:val="0031505A"/>
    <w:rsid w:val="00315494"/>
    <w:rsid w:val="003157B0"/>
    <w:rsid w:val="00315940"/>
    <w:rsid w:val="00315F80"/>
    <w:rsid w:val="003160A4"/>
    <w:rsid w:val="00316185"/>
    <w:rsid w:val="00316AFB"/>
    <w:rsid w:val="00316CEC"/>
    <w:rsid w:val="00316FDC"/>
    <w:rsid w:val="00317124"/>
    <w:rsid w:val="003171F1"/>
    <w:rsid w:val="00317B2E"/>
    <w:rsid w:val="00317D20"/>
    <w:rsid w:val="0032037D"/>
    <w:rsid w:val="003204D8"/>
    <w:rsid w:val="00320DB5"/>
    <w:rsid w:val="00320E4F"/>
    <w:rsid w:val="0032147D"/>
    <w:rsid w:val="0032179A"/>
    <w:rsid w:val="00321DCD"/>
    <w:rsid w:val="00321FF6"/>
    <w:rsid w:val="003220D8"/>
    <w:rsid w:val="00322141"/>
    <w:rsid w:val="003225B7"/>
    <w:rsid w:val="0032262D"/>
    <w:rsid w:val="003231A3"/>
    <w:rsid w:val="003237E9"/>
    <w:rsid w:val="003246C7"/>
    <w:rsid w:val="00324BA7"/>
    <w:rsid w:val="00324C03"/>
    <w:rsid w:val="00325018"/>
    <w:rsid w:val="003251DB"/>
    <w:rsid w:val="00325378"/>
    <w:rsid w:val="0032551B"/>
    <w:rsid w:val="00325A65"/>
    <w:rsid w:val="00325B70"/>
    <w:rsid w:val="00325F2C"/>
    <w:rsid w:val="003260EB"/>
    <w:rsid w:val="00326539"/>
    <w:rsid w:val="00327779"/>
    <w:rsid w:val="00327B33"/>
    <w:rsid w:val="0033016C"/>
    <w:rsid w:val="00330BFF"/>
    <w:rsid w:val="00330D25"/>
    <w:rsid w:val="00330F17"/>
    <w:rsid w:val="0033110B"/>
    <w:rsid w:val="00331132"/>
    <w:rsid w:val="00331D1C"/>
    <w:rsid w:val="00331DF9"/>
    <w:rsid w:val="00331EA4"/>
    <w:rsid w:val="003322BB"/>
    <w:rsid w:val="003325E6"/>
    <w:rsid w:val="003325EB"/>
    <w:rsid w:val="003326D3"/>
    <w:rsid w:val="00332736"/>
    <w:rsid w:val="00332D10"/>
    <w:rsid w:val="003335BC"/>
    <w:rsid w:val="00334C82"/>
    <w:rsid w:val="00334EB9"/>
    <w:rsid w:val="00335262"/>
    <w:rsid w:val="003352AF"/>
    <w:rsid w:val="003354AB"/>
    <w:rsid w:val="003354AC"/>
    <w:rsid w:val="00335D16"/>
    <w:rsid w:val="003362C2"/>
    <w:rsid w:val="00336308"/>
    <w:rsid w:val="003368A9"/>
    <w:rsid w:val="0033698C"/>
    <w:rsid w:val="00336C23"/>
    <w:rsid w:val="00336CD8"/>
    <w:rsid w:val="00337354"/>
    <w:rsid w:val="003374F0"/>
    <w:rsid w:val="00337FC0"/>
    <w:rsid w:val="003405E6"/>
    <w:rsid w:val="0034066B"/>
    <w:rsid w:val="003407E9"/>
    <w:rsid w:val="00340BF6"/>
    <w:rsid w:val="00340D6B"/>
    <w:rsid w:val="00341678"/>
    <w:rsid w:val="00341805"/>
    <w:rsid w:val="003418C5"/>
    <w:rsid w:val="0034199F"/>
    <w:rsid w:val="00341C45"/>
    <w:rsid w:val="0034268F"/>
    <w:rsid w:val="00342969"/>
    <w:rsid w:val="00342A26"/>
    <w:rsid w:val="0034315B"/>
    <w:rsid w:val="00343383"/>
    <w:rsid w:val="003434B1"/>
    <w:rsid w:val="00343900"/>
    <w:rsid w:val="00344143"/>
    <w:rsid w:val="00344A08"/>
    <w:rsid w:val="00344B20"/>
    <w:rsid w:val="00344E83"/>
    <w:rsid w:val="00344F83"/>
    <w:rsid w:val="0034572A"/>
    <w:rsid w:val="003458B6"/>
    <w:rsid w:val="0034601C"/>
    <w:rsid w:val="003466F5"/>
    <w:rsid w:val="00346918"/>
    <w:rsid w:val="00346B76"/>
    <w:rsid w:val="00346C2E"/>
    <w:rsid w:val="003470C5"/>
    <w:rsid w:val="0034737F"/>
    <w:rsid w:val="00347628"/>
    <w:rsid w:val="003477AD"/>
    <w:rsid w:val="00347B60"/>
    <w:rsid w:val="00350C44"/>
    <w:rsid w:val="00350E42"/>
    <w:rsid w:val="003514B6"/>
    <w:rsid w:val="00351D68"/>
    <w:rsid w:val="003525A1"/>
    <w:rsid w:val="00352989"/>
    <w:rsid w:val="00352E18"/>
    <w:rsid w:val="003531D3"/>
    <w:rsid w:val="003532DD"/>
    <w:rsid w:val="00353497"/>
    <w:rsid w:val="003536AE"/>
    <w:rsid w:val="0035377F"/>
    <w:rsid w:val="00353FB7"/>
    <w:rsid w:val="00354244"/>
    <w:rsid w:val="0035462A"/>
    <w:rsid w:val="0035476D"/>
    <w:rsid w:val="00354EB6"/>
    <w:rsid w:val="00354F09"/>
    <w:rsid w:val="00355116"/>
    <w:rsid w:val="0035598C"/>
    <w:rsid w:val="00355E6D"/>
    <w:rsid w:val="0035697D"/>
    <w:rsid w:val="00356A90"/>
    <w:rsid w:val="00356A9A"/>
    <w:rsid w:val="00356C78"/>
    <w:rsid w:val="00356D32"/>
    <w:rsid w:val="00357258"/>
    <w:rsid w:val="0035787C"/>
    <w:rsid w:val="00357913"/>
    <w:rsid w:val="00357BC0"/>
    <w:rsid w:val="00361A92"/>
    <w:rsid w:val="00362422"/>
    <w:rsid w:val="00362B66"/>
    <w:rsid w:val="0036373B"/>
    <w:rsid w:val="00363DB6"/>
    <w:rsid w:val="00364648"/>
    <w:rsid w:val="003646A5"/>
    <w:rsid w:val="00364A85"/>
    <w:rsid w:val="003654B4"/>
    <w:rsid w:val="00365832"/>
    <w:rsid w:val="00365959"/>
    <w:rsid w:val="00365B34"/>
    <w:rsid w:val="00365B86"/>
    <w:rsid w:val="003664FE"/>
    <w:rsid w:val="003666B1"/>
    <w:rsid w:val="003666DB"/>
    <w:rsid w:val="0036679D"/>
    <w:rsid w:val="0036767D"/>
    <w:rsid w:val="00370A26"/>
    <w:rsid w:val="0037178C"/>
    <w:rsid w:val="00371A77"/>
    <w:rsid w:val="00371B9F"/>
    <w:rsid w:val="00371DC7"/>
    <w:rsid w:val="00371DD6"/>
    <w:rsid w:val="00371E5C"/>
    <w:rsid w:val="00372B24"/>
    <w:rsid w:val="00373D56"/>
    <w:rsid w:val="00374191"/>
    <w:rsid w:val="00374624"/>
    <w:rsid w:val="003747AD"/>
    <w:rsid w:val="003748B0"/>
    <w:rsid w:val="003748FF"/>
    <w:rsid w:val="00374A6F"/>
    <w:rsid w:val="00374A93"/>
    <w:rsid w:val="00374E87"/>
    <w:rsid w:val="00375019"/>
    <w:rsid w:val="003758CD"/>
    <w:rsid w:val="00376408"/>
    <w:rsid w:val="003765C9"/>
    <w:rsid w:val="00376C21"/>
    <w:rsid w:val="00376DF3"/>
    <w:rsid w:val="003771A8"/>
    <w:rsid w:val="00377777"/>
    <w:rsid w:val="00377F37"/>
    <w:rsid w:val="003803DF"/>
    <w:rsid w:val="00380632"/>
    <w:rsid w:val="00380702"/>
    <w:rsid w:val="0038071B"/>
    <w:rsid w:val="00380C73"/>
    <w:rsid w:val="00380CC7"/>
    <w:rsid w:val="00380D6A"/>
    <w:rsid w:val="00380F07"/>
    <w:rsid w:val="0038130D"/>
    <w:rsid w:val="003817AF"/>
    <w:rsid w:val="003818B5"/>
    <w:rsid w:val="00381BBF"/>
    <w:rsid w:val="00381BC4"/>
    <w:rsid w:val="003839AB"/>
    <w:rsid w:val="00383B14"/>
    <w:rsid w:val="00383C1C"/>
    <w:rsid w:val="00384056"/>
    <w:rsid w:val="0038452E"/>
    <w:rsid w:val="00384953"/>
    <w:rsid w:val="00384AC7"/>
    <w:rsid w:val="00384ADC"/>
    <w:rsid w:val="00384B17"/>
    <w:rsid w:val="00384F2E"/>
    <w:rsid w:val="003853EF"/>
    <w:rsid w:val="0038547B"/>
    <w:rsid w:val="00385CA3"/>
    <w:rsid w:val="0038696E"/>
    <w:rsid w:val="00387090"/>
    <w:rsid w:val="00387527"/>
    <w:rsid w:val="0038769C"/>
    <w:rsid w:val="00387926"/>
    <w:rsid w:val="003879AA"/>
    <w:rsid w:val="00387F71"/>
    <w:rsid w:val="003905F0"/>
    <w:rsid w:val="003907C8"/>
    <w:rsid w:val="0039086E"/>
    <w:rsid w:val="00390F1D"/>
    <w:rsid w:val="003915C0"/>
    <w:rsid w:val="00391E05"/>
    <w:rsid w:val="0039208A"/>
    <w:rsid w:val="00392325"/>
    <w:rsid w:val="003928C7"/>
    <w:rsid w:val="00392BDB"/>
    <w:rsid w:val="00392C42"/>
    <w:rsid w:val="0039314C"/>
    <w:rsid w:val="00393505"/>
    <w:rsid w:val="003939D6"/>
    <w:rsid w:val="00393BCF"/>
    <w:rsid w:val="00393CCA"/>
    <w:rsid w:val="003944AF"/>
    <w:rsid w:val="00394660"/>
    <w:rsid w:val="0039495B"/>
    <w:rsid w:val="00394A0A"/>
    <w:rsid w:val="00394E9F"/>
    <w:rsid w:val="00395079"/>
    <w:rsid w:val="0039530B"/>
    <w:rsid w:val="00396151"/>
    <w:rsid w:val="00396C12"/>
    <w:rsid w:val="0039772B"/>
    <w:rsid w:val="00397E0F"/>
    <w:rsid w:val="003A031E"/>
    <w:rsid w:val="003A06D7"/>
    <w:rsid w:val="003A0A80"/>
    <w:rsid w:val="003A17C0"/>
    <w:rsid w:val="003A1DEC"/>
    <w:rsid w:val="003A25EC"/>
    <w:rsid w:val="003A2930"/>
    <w:rsid w:val="003A33BC"/>
    <w:rsid w:val="003A39B7"/>
    <w:rsid w:val="003A3B54"/>
    <w:rsid w:val="003A41F9"/>
    <w:rsid w:val="003A4862"/>
    <w:rsid w:val="003A49E8"/>
    <w:rsid w:val="003A4D91"/>
    <w:rsid w:val="003A4E66"/>
    <w:rsid w:val="003A513B"/>
    <w:rsid w:val="003A58F5"/>
    <w:rsid w:val="003A6102"/>
    <w:rsid w:val="003A646A"/>
    <w:rsid w:val="003A6859"/>
    <w:rsid w:val="003A6EE2"/>
    <w:rsid w:val="003A71EF"/>
    <w:rsid w:val="003A7C39"/>
    <w:rsid w:val="003A7EA5"/>
    <w:rsid w:val="003B04DF"/>
    <w:rsid w:val="003B0D9E"/>
    <w:rsid w:val="003B0E96"/>
    <w:rsid w:val="003B0EFF"/>
    <w:rsid w:val="003B1D6A"/>
    <w:rsid w:val="003B29F5"/>
    <w:rsid w:val="003B2ADE"/>
    <w:rsid w:val="003B3287"/>
    <w:rsid w:val="003B334A"/>
    <w:rsid w:val="003B3729"/>
    <w:rsid w:val="003B37A1"/>
    <w:rsid w:val="003B3A32"/>
    <w:rsid w:val="003B410A"/>
    <w:rsid w:val="003B42F1"/>
    <w:rsid w:val="003B4739"/>
    <w:rsid w:val="003B482E"/>
    <w:rsid w:val="003B4C89"/>
    <w:rsid w:val="003B4D01"/>
    <w:rsid w:val="003B4F39"/>
    <w:rsid w:val="003B5061"/>
    <w:rsid w:val="003B53AA"/>
    <w:rsid w:val="003B55F8"/>
    <w:rsid w:val="003B57EF"/>
    <w:rsid w:val="003B601B"/>
    <w:rsid w:val="003B6914"/>
    <w:rsid w:val="003B71A9"/>
    <w:rsid w:val="003B74D5"/>
    <w:rsid w:val="003B7887"/>
    <w:rsid w:val="003B7ABB"/>
    <w:rsid w:val="003B7BB2"/>
    <w:rsid w:val="003B7D23"/>
    <w:rsid w:val="003B7E71"/>
    <w:rsid w:val="003C013D"/>
    <w:rsid w:val="003C021D"/>
    <w:rsid w:val="003C0ACA"/>
    <w:rsid w:val="003C0EAE"/>
    <w:rsid w:val="003C1220"/>
    <w:rsid w:val="003C1A14"/>
    <w:rsid w:val="003C1A7F"/>
    <w:rsid w:val="003C1A92"/>
    <w:rsid w:val="003C1CCC"/>
    <w:rsid w:val="003C2035"/>
    <w:rsid w:val="003C208E"/>
    <w:rsid w:val="003C25CB"/>
    <w:rsid w:val="003C280B"/>
    <w:rsid w:val="003C2B9C"/>
    <w:rsid w:val="003C3041"/>
    <w:rsid w:val="003C3219"/>
    <w:rsid w:val="003C38A5"/>
    <w:rsid w:val="003C418F"/>
    <w:rsid w:val="003C4AC0"/>
    <w:rsid w:val="003C4EFD"/>
    <w:rsid w:val="003C4FDC"/>
    <w:rsid w:val="003C53BB"/>
    <w:rsid w:val="003C5E39"/>
    <w:rsid w:val="003C6147"/>
    <w:rsid w:val="003C61E7"/>
    <w:rsid w:val="003C67E1"/>
    <w:rsid w:val="003C6C6C"/>
    <w:rsid w:val="003C76BB"/>
    <w:rsid w:val="003C799B"/>
    <w:rsid w:val="003C7BCC"/>
    <w:rsid w:val="003C7FB6"/>
    <w:rsid w:val="003D08E6"/>
    <w:rsid w:val="003D1396"/>
    <w:rsid w:val="003D1AF3"/>
    <w:rsid w:val="003D2186"/>
    <w:rsid w:val="003D22F1"/>
    <w:rsid w:val="003D2462"/>
    <w:rsid w:val="003D2501"/>
    <w:rsid w:val="003D26E4"/>
    <w:rsid w:val="003D33BE"/>
    <w:rsid w:val="003D3DC9"/>
    <w:rsid w:val="003D41E2"/>
    <w:rsid w:val="003D4B9E"/>
    <w:rsid w:val="003D4D8F"/>
    <w:rsid w:val="003D53A9"/>
    <w:rsid w:val="003D55CF"/>
    <w:rsid w:val="003D5731"/>
    <w:rsid w:val="003D5929"/>
    <w:rsid w:val="003D59EF"/>
    <w:rsid w:val="003D5BD1"/>
    <w:rsid w:val="003D5C33"/>
    <w:rsid w:val="003D6229"/>
    <w:rsid w:val="003D6233"/>
    <w:rsid w:val="003D6586"/>
    <w:rsid w:val="003D670B"/>
    <w:rsid w:val="003D694F"/>
    <w:rsid w:val="003D6E1F"/>
    <w:rsid w:val="003D749F"/>
    <w:rsid w:val="003D7D50"/>
    <w:rsid w:val="003D7D93"/>
    <w:rsid w:val="003E02E1"/>
    <w:rsid w:val="003E0737"/>
    <w:rsid w:val="003E0D61"/>
    <w:rsid w:val="003E0F6F"/>
    <w:rsid w:val="003E11B6"/>
    <w:rsid w:val="003E1246"/>
    <w:rsid w:val="003E19F0"/>
    <w:rsid w:val="003E1DD3"/>
    <w:rsid w:val="003E1EEE"/>
    <w:rsid w:val="003E270D"/>
    <w:rsid w:val="003E2826"/>
    <w:rsid w:val="003E282E"/>
    <w:rsid w:val="003E2899"/>
    <w:rsid w:val="003E39DB"/>
    <w:rsid w:val="003E3EEA"/>
    <w:rsid w:val="003E4718"/>
    <w:rsid w:val="003E4D49"/>
    <w:rsid w:val="003E5755"/>
    <w:rsid w:val="003E5A21"/>
    <w:rsid w:val="003E5D87"/>
    <w:rsid w:val="003E5E27"/>
    <w:rsid w:val="003E5F48"/>
    <w:rsid w:val="003E67FF"/>
    <w:rsid w:val="003E690C"/>
    <w:rsid w:val="003F0042"/>
    <w:rsid w:val="003F0121"/>
    <w:rsid w:val="003F012D"/>
    <w:rsid w:val="003F0D13"/>
    <w:rsid w:val="003F176B"/>
    <w:rsid w:val="003F19FD"/>
    <w:rsid w:val="003F1A05"/>
    <w:rsid w:val="003F1FBD"/>
    <w:rsid w:val="003F2344"/>
    <w:rsid w:val="003F24D7"/>
    <w:rsid w:val="003F25A7"/>
    <w:rsid w:val="003F317A"/>
    <w:rsid w:val="003F3CCD"/>
    <w:rsid w:val="003F3E4A"/>
    <w:rsid w:val="003F3EAC"/>
    <w:rsid w:val="003F42CD"/>
    <w:rsid w:val="003F44EA"/>
    <w:rsid w:val="003F4D2C"/>
    <w:rsid w:val="003F4D87"/>
    <w:rsid w:val="003F4EE6"/>
    <w:rsid w:val="003F6162"/>
    <w:rsid w:val="003F635C"/>
    <w:rsid w:val="003F657C"/>
    <w:rsid w:val="003F71AB"/>
    <w:rsid w:val="003F74B1"/>
    <w:rsid w:val="003F779F"/>
    <w:rsid w:val="0040057F"/>
    <w:rsid w:val="00400B41"/>
    <w:rsid w:val="00400E51"/>
    <w:rsid w:val="00400F4B"/>
    <w:rsid w:val="00401099"/>
    <w:rsid w:val="004013C7"/>
    <w:rsid w:val="00401DB1"/>
    <w:rsid w:val="00401EF9"/>
    <w:rsid w:val="004027E3"/>
    <w:rsid w:val="0040287B"/>
    <w:rsid w:val="00402FA6"/>
    <w:rsid w:val="0040318A"/>
    <w:rsid w:val="004033BF"/>
    <w:rsid w:val="004033C7"/>
    <w:rsid w:val="00403AE1"/>
    <w:rsid w:val="00403B46"/>
    <w:rsid w:val="00403DF8"/>
    <w:rsid w:val="00403FA6"/>
    <w:rsid w:val="0040430F"/>
    <w:rsid w:val="00404605"/>
    <w:rsid w:val="00404D3B"/>
    <w:rsid w:val="00404FD6"/>
    <w:rsid w:val="004053C1"/>
    <w:rsid w:val="00405699"/>
    <w:rsid w:val="00405DB2"/>
    <w:rsid w:val="00405EAC"/>
    <w:rsid w:val="00406926"/>
    <w:rsid w:val="004070B9"/>
    <w:rsid w:val="00407992"/>
    <w:rsid w:val="00407B8C"/>
    <w:rsid w:val="00407BF6"/>
    <w:rsid w:val="00407E0E"/>
    <w:rsid w:val="00410240"/>
    <w:rsid w:val="0041035B"/>
    <w:rsid w:val="0041064E"/>
    <w:rsid w:val="00410BDA"/>
    <w:rsid w:val="00411209"/>
    <w:rsid w:val="004112BD"/>
    <w:rsid w:val="00411C5C"/>
    <w:rsid w:val="0041297A"/>
    <w:rsid w:val="0041343A"/>
    <w:rsid w:val="00413BC1"/>
    <w:rsid w:val="00413BF3"/>
    <w:rsid w:val="00414652"/>
    <w:rsid w:val="0041473B"/>
    <w:rsid w:val="004154CC"/>
    <w:rsid w:val="004156ED"/>
    <w:rsid w:val="00415F1D"/>
    <w:rsid w:val="0041633D"/>
    <w:rsid w:val="00416A2A"/>
    <w:rsid w:val="00416D4D"/>
    <w:rsid w:val="00417326"/>
    <w:rsid w:val="0041798D"/>
    <w:rsid w:val="00417C9F"/>
    <w:rsid w:val="00417CDE"/>
    <w:rsid w:val="00417E19"/>
    <w:rsid w:val="0042072C"/>
    <w:rsid w:val="00421326"/>
    <w:rsid w:val="00421458"/>
    <w:rsid w:val="00421628"/>
    <w:rsid w:val="0042261B"/>
    <w:rsid w:val="00422C87"/>
    <w:rsid w:val="004238EB"/>
    <w:rsid w:val="00423E26"/>
    <w:rsid w:val="00423ED6"/>
    <w:rsid w:val="004242AC"/>
    <w:rsid w:val="0042449F"/>
    <w:rsid w:val="00425671"/>
    <w:rsid w:val="004256C1"/>
    <w:rsid w:val="004256E1"/>
    <w:rsid w:val="00425AF5"/>
    <w:rsid w:val="0042727F"/>
    <w:rsid w:val="0042728D"/>
    <w:rsid w:val="004273D2"/>
    <w:rsid w:val="00427900"/>
    <w:rsid w:val="004301E1"/>
    <w:rsid w:val="00430A41"/>
    <w:rsid w:val="00430B64"/>
    <w:rsid w:val="00430B6C"/>
    <w:rsid w:val="0043124C"/>
    <w:rsid w:val="00431334"/>
    <w:rsid w:val="004320E7"/>
    <w:rsid w:val="0043259B"/>
    <w:rsid w:val="00432698"/>
    <w:rsid w:val="0043298F"/>
    <w:rsid w:val="00432D65"/>
    <w:rsid w:val="004331C3"/>
    <w:rsid w:val="00433346"/>
    <w:rsid w:val="004333CF"/>
    <w:rsid w:val="00433478"/>
    <w:rsid w:val="0043379B"/>
    <w:rsid w:val="00434900"/>
    <w:rsid w:val="00434BA6"/>
    <w:rsid w:val="00434FE2"/>
    <w:rsid w:val="004358FD"/>
    <w:rsid w:val="00435B72"/>
    <w:rsid w:val="00435DD4"/>
    <w:rsid w:val="00436272"/>
    <w:rsid w:val="00436716"/>
    <w:rsid w:val="00436931"/>
    <w:rsid w:val="00437126"/>
    <w:rsid w:val="004373C4"/>
    <w:rsid w:val="00437A56"/>
    <w:rsid w:val="00437BD9"/>
    <w:rsid w:val="00437BF4"/>
    <w:rsid w:val="00440040"/>
    <w:rsid w:val="0044056B"/>
    <w:rsid w:val="0044082E"/>
    <w:rsid w:val="00441EBE"/>
    <w:rsid w:val="00442968"/>
    <w:rsid w:val="00442974"/>
    <w:rsid w:val="00442BE6"/>
    <w:rsid w:val="00442D1C"/>
    <w:rsid w:val="00442EE8"/>
    <w:rsid w:val="0044327C"/>
    <w:rsid w:val="004435B4"/>
    <w:rsid w:val="004437D4"/>
    <w:rsid w:val="00443A36"/>
    <w:rsid w:val="00444185"/>
    <w:rsid w:val="00444327"/>
    <w:rsid w:val="0044471B"/>
    <w:rsid w:val="00444C41"/>
    <w:rsid w:val="004454A8"/>
    <w:rsid w:val="0044554D"/>
    <w:rsid w:val="0044597A"/>
    <w:rsid w:val="00445B0C"/>
    <w:rsid w:val="00445B4A"/>
    <w:rsid w:val="004461B9"/>
    <w:rsid w:val="0044690C"/>
    <w:rsid w:val="00446C7A"/>
    <w:rsid w:val="00447607"/>
    <w:rsid w:val="00450462"/>
    <w:rsid w:val="00450547"/>
    <w:rsid w:val="0045078E"/>
    <w:rsid w:val="00450869"/>
    <w:rsid w:val="0045139D"/>
    <w:rsid w:val="00451F4A"/>
    <w:rsid w:val="004521D1"/>
    <w:rsid w:val="00452BBC"/>
    <w:rsid w:val="00452DD9"/>
    <w:rsid w:val="004530DB"/>
    <w:rsid w:val="004531AC"/>
    <w:rsid w:val="004533E1"/>
    <w:rsid w:val="00453AD6"/>
    <w:rsid w:val="00453E29"/>
    <w:rsid w:val="00453E3F"/>
    <w:rsid w:val="004547BB"/>
    <w:rsid w:val="00455118"/>
    <w:rsid w:val="0045579F"/>
    <w:rsid w:val="00455A62"/>
    <w:rsid w:val="004563D8"/>
    <w:rsid w:val="00456CA0"/>
    <w:rsid w:val="004571C2"/>
    <w:rsid w:val="00457453"/>
    <w:rsid w:val="00457641"/>
    <w:rsid w:val="0045767E"/>
    <w:rsid w:val="00457779"/>
    <w:rsid w:val="00457D47"/>
    <w:rsid w:val="00457EA3"/>
    <w:rsid w:val="00457FBF"/>
    <w:rsid w:val="004605EF"/>
    <w:rsid w:val="0046106A"/>
    <w:rsid w:val="00461DAF"/>
    <w:rsid w:val="00462F6C"/>
    <w:rsid w:val="00463865"/>
    <w:rsid w:val="00463A13"/>
    <w:rsid w:val="00463C5E"/>
    <w:rsid w:val="004642E5"/>
    <w:rsid w:val="004644C0"/>
    <w:rsid w:val="0046497A"/>
    <w:rsid w:val="00464DC8"/>
    <w:rsid w:val="00464F54"/>
    <w:rsid w:val="004652B4"/>
    <w:rsid w:val="0046531D"/>
    <w:rsid w:val="004653AF"/>
    <w:rsid w:val="00466781"/>
    <w:rsid w:val="00466834"/>
    <w:rsid w:val="004673F0"/>
    <w:rsid w:val="00467437"/>
    <w:rsid w:val="00467C80"/>
    <w:rsid w:val="00467E66"/>
    <w:rsid w:val="00470A67"/>
    <w:rsid w:val="00470FE9"/>
    <w:rsid w:val="00471074"/>
    <w:rsid w:val="004717F1"/>
    <w:rsid w:val="00471805"/>
    <w:rsid w:val="00471B09"/>
    <w:rsid w:val="0047246D"/>
    <w:rsid w:val="004725CA"/>
    <w:rsid w:val="00472936"/>
    <w:rsid w:val="00472BAB"/>
    <w:rsid w:val="00472C65"/>
    <w:rsid w:val="00472E67"/>
    <w:rsid w:val="00472F15"/>
    <w:rsid w:val="00473483"/>
    <w:rsid w:val="0047350B"/>
    <w:rsid w:val="00473BA2"/>
    <w:rsid w:val="00473C5B"/>
    <w:rsid w:val="00473F5F"/>
    <w:rsid w:val="00473FB0"/>
    <w:rsid w:val="004743EC"/>
    <w:rsid w:val="0047447A"/>
    <w:rsid w:val="0047475F"/>
    <w:rsid w:val="00474D54"/>
    <w:rsid w:val="00475B2A"/>
    <w:rsid w:val="00476020"/>
    <w:rsid w:val="0047627B"/>
    <w:rsid w:val="00476752"/>
    <w:rsid w:val="004768F6"/>
    <w:rsid w:val="00476DCB"/>
    <w:rsid w:val="00476E24"/>
    <w:rsid w:val="0047778E"/>
    <w:rsid w:val="00480212"/>
    <w:rsid w:val="00481018"/>
    <w:rsid w:val="004814BE"/>
    <w:rsid w:val="00481586"/>
    <w:rsid w:val="00481613"/>
    <w:rsid w:val="00481761"/>
    <w:rsid w:val="004818BE"/>
    <w:rsid w:val="004819C6"/>
    <w:rsid w:val="00481E2E"/>
    <w:rsid w:val="00481E3C"/>
    <w:rsid w:val="004821BC"/>
    <w:rsid w:val="00482EF7"/>
    <w:rsid w:val="00483533"/>
    <w:rsid w:val="004835C5"/>
    <w:rsid w:val="00483967"/>
    <w:rsid w:val="00483DC3"/>
    <w:rsid w:val="00484276"/>
    <w:rsid w:val="00484604"/>
    <w:rsid w:val="0048577F"/>
    <w:rsid w:val="00486294"/>
    <w:rsid w:val="0048634D"/>
    <w:rsid w:val="004866BA"/>
    <w:rsid w:val="00486884"/>
    <w:rsid w:val="00486EDF"/>
    <w:rsid w:val="00487721"/>
    <w:rsid w:val="004877DD"/>
    <w:rsid w:val="0048782D"/>
    <w:rsid w:val="00487875"/>
    <w:rsid w:val="00487EEC"/>
    <w:rsid w:val="00487FEB"/>
    <w:rsid w:val="0049009A"/>
    <w:rsid w:val="004908DD"/>
    <w:rsid w:val="00490EF2"/>
    <w:rsid w:val="004910BF"/>
    <w:rsid w:val="004917E2"/>
    <w:rsid w:val="00492697"/>
    <w:rsid w:val="00492B0A"/>
    <w:rsid w:val="00492B0C"/>
    <w:rsid w:val="00492B99"/>
    <w:rsid w:val="00492BDB"/>
    <w:rsid w:val="00492FAC"/>
    <w:rsid w:val="0049302E"/>
    <w:rsid w:val="00493598"/>
    <w:rsid w:val="00493BF1"/>
    <w:rsid w:val="00493C91"/>
    <w:rsid w:val="00493CC5"/>
    <w:rsid w:val="00493FBD"/>
    <w:rsid w:val="00494868"/>
    <w:rsid w:val="00494DD6"/>
    <w:rsid w:val="00494F67"/>
    <w:rsid w:val="004950B4"/>
    <w:rsid w:val="00495984"/>
    <w:rsid w:val="00495AAB"/>
    <w:rsid w:val="00495D5E"/>
    <w:rsid w:val="00495E66"/>
    <w:rsid w:val="004979A5"/>
    <w:rsid w:val="00497F2A"/>
    <w:rsid w:val="00497FF7"/>
    <w:rsid w:val="004A0905"/>
    <w:rsid w:val="004A0DEE"/>
    <w:rsid w:val="004A0E82"/>
    <w:rsid w:val="004A1909"/>
    <w:rsid w:val="004A1D3E"/>
    <w:rsid w:val="004A210C"/>
    <w:rsid w:val="004A252B"/>
    <w:rsid w:val="004A26BE"/>
    <w:rsid w:val="004A36C4"/>
    <w:rsid w:val="004A37EF"/>
    <w:rsid w:val="004A3C3D"/>
    <w:rsid w:val="004A537C"/>
    <w:rsid w:val="004A6F2E"/>
    <w:rsid w:val="004A73A5"/>
    <w:rsid w:val="004A758E"/>
    <w:rsid w:val="004B02F0"/>
    <w:rsid w:val="004B0B94"/>
    <w:rsid w:val="004B1074"/>
    <w:rsid w:val="004B111A"/>
    <w:rsid w:val="004B1822"/>
    <w:rsid w:val="004B1913"/>
    <w:rsid w:val="004B1B9A"/>
    <w:rsid w:val="004B1E7D"/>
    <w:rsid w:val="004B25FA"/>
    <w:rsid w:val="004B2CD0"/>
    <w:rsid w:val="004B3644"/>
    <w:rsid w:val="004B3966"/>
    <w:rsid w:val="004B39B7"/>
    <w:rsid w:val="004B3E30"/>
    <w:rsid w:val="004B3E87"/>
    <w:rsid w:val="004B43C9"/>
    <w:rsid w:val="004B466D"/>
    <w:rsid w:val="004B4744"/>
    <w:rsid w:val="004B47F4"/>
    <w:rsid w:val="004B4E9F"/>
    <w:rsid w:val="004B4FA5"/>
    <w:rsid w:val="004B5137"/>
    <w:rsid w:val="004B51DA"/>
    <w:rsid w:val="004B5E9D"/>
    <w:rsid w:val="004B63D2"/>
    <w:rsid w:val="004B6C88"/>
    <w:rsid w:val="004B7643"/>
    <w:rsid w:val="004B7781"/>
    <w:rsid w:val="004B7C41"/>
    <w:rsid w:val="004C00F9"/>
    <w:rsid w:val="004C08FE"/>
    <w:rsid w:val="004C0A80"/>
    <w:rsid w:val="004C0B4F"/>
    <w:rsid w:val="004C1433"/>
    <w:rsid w:val="004C1650"/>
    <w:rsid w:val="004C1A4E"/>
    <w:rsid w:val="004C1D27"/>
    <w:rsid w:val="004C37B7"/>
    <w:rsid w:val="004C3904"/>
    <w:rsid w:val="004C3D6F"/>
    <w:rsid w:val="004C3ED6"/>
    <w:rsid w:val="004C40F2"/>
    <w:rsid w:val="004C4266"/>
    <w:rsid w:val="004C4304"/>
    <w:rsid w:val="004C455E"/>
    <w:rsid w:val="004C4C1F"/>
    <w:rsid w:val="004C4C26"/>
    <w:rsid w:val="004C4EBB"/>
    <w:rsid w:val="004C56FD"/>
    <w:rsid w:val="004C5A62"/>
    <w:rsid w:val="004C63EC"/>
    <w:rsid w:val="004C706F"/>
    <w:rsid w:val="004C70D5"/>
    <w:rsid w:val="004C73A0"/>
    <w:rsid w:val="004C7FD3"/>
    <w:rsid w:val="004D0F2E"/>
    <w:rsid w:val="004D11DD"/>
    <w:rsid w:val="004D123A"/>
    <w:rsid w:val="004D1819"/>
    <w:rsid w:val="004D1AC2"/>
    <w:rsid w:val="004D1ACA"/>
    <w:rsid w:val="004D1FD3"/>
    <w:rsid w:val="004D24A0"/>
    <w:rsid w:val="004D2C0E"/>
    <w:rsid w:val="004D35ED"/>
    <w:rsid w:val="004D3664"/>
    <w:rsid w:val="004D4DC9"/>
    <w:rsid w:val="004D50C3"/>
    <w:rsid w:val="004D5B57"/>
    <w:rsid w:val="004D5DCB"/>
    <w:rsid w:val="004D5F0E"/>
    <w:rsid w:val="004D6246"/>
    <w:rsid w:val="004D6602"/>
    <w:rsid w:val="004D6B7C"/>
    <w:rsid w:val="004D6CE8"/>
    <w:rsid w:val="004D6DD9"/>
    <w:rsid w:val="004D7421"/>
    <w:rsid w:val="004D76AC"/>
    <w:rsid w:val="004D7AC6"/>
    <w:rsid w:val="004D7C2E"/>
    <w:rsid w:val="004D7D6A"/>
    <w:rsid w:val="004E0021"/>
    <w:rsid w:val="004E00AC"/>
    <w:rsid w:val="004E010F"/>
    <w:rsid w:val="004E0132"/>
    <w:rsid w:val="004E1212"/>
    <w:rsid w:val="004E125D"/>
    <w:rsid w:val="004E1282"/>
    <w:rsid w:val="004E14F0"/>
    <w:rsid w:val="004E1530"/>
    <w:rsid w:val="004E23E0"/>
    <w:rsid w:val="004E2492"/>
    <w:rsid w:val="004E2E9F"/>
    <w:rsid w:val="004E370D"/>
    <w:rsid w:val="004E3AF3"/>
    <w:rsid w:val="004E404C"/>
    <w:rsid w:val="004E41D1"/>
    <w:rsid w:val="004E4209"/>
    <w:rsid w:val="004E4C82"/>
    <w:rsid w:val="004E4EAB"/>
    <w:rsid w:val="004E52E8"/>
    <w:rsid w:val="004E54F0"/>
    <w:rsid w:val="004E563E"/>
    <w:rsid w:val="004E573A"/>
    <w:rsid w:val="004E5756"/>
    <w:rsid w:val="004E5B7A"/>
    <w:rsid w:val="004E5D34"/>
    <w:rsid w:val="004E6355"/>
    <w:rsid w:val="004E6892"/>
    <w:rsid w:val="004E69F8"/>
    <w:rsid w:val="004E6BD5"/>
    <w:rsid w:val="004E72CE"/>
    <w:rsid w:val="004E7CB7"/>
    <w:rsid w:val="004F0127"/>
    <w:rsid w:val="004F0237"/>
    <w:rsid w:val="004F045D"/>
    <w:rsid w:val="004F078C"/>
    <w:rsid w:val="004F0CCF"/>
    <w:rsid w:val="004F10CB"/>
    <w:rsid w:val="004F15EE"/>
    <w:rsid w:val="004F27FD"/>
    <w:rsid w:val="004F2876"/>
    <w:rsid w:val="004F3A7B"/>
    <w:rsid w:val="004F4040"/>
    <w:rsid w:val="004F45A8"/>
    <w:rsid w:val="004F45D2"/>
    <w:rsid w:val="004F49D3"/>
    <w:rsid w:val="004F4F3D"/>
    <w:rsid w:val="004F5108"/>
    <w:rsid w:val="004F5197"/>
    <w:rsid w:val="004F51E1"/>
    <w:rsid w:val="004F6173"/>
    <w:rsid w:val="004F672A"/>
    <w:rsid w:val="004F6B00"/>
    <w:rsid w:val="004F74E1"/>
    <w:rsid w:val="00500077"/>
    <w:rsid w:val="00500732"/>
    <w:rsid w:val="00500A54"/>
    <w:rsid w:val="00500F04"/>
    <w:rsid w:val="00500F0A"/>
    <w:rsid w:val="00500F39"/>
    <w:rsid w:val="00501065"/>
    <w:rsid w:val="00501476"/>
    <w:rsid w:val="00501502"/>
    <w:rsid w:val="005027D1"/>
    <w:rsid w:val="00502AA3"/>
    <w:rsid w:val="00502F11"/>
    <w:rsid w:val="00502F1C"/>
    <w:rsid w:val="00502FFE"/>
    <w:rsid w:val="00503756"/>
    <w:rsid w:val="00503C74"/>
    <w:rsid w:val="00503E3E"/>
    <w:rsid w:val="005041AE"/>
    <w:rsid w:val="00504501"/>
    <w:rsid w:val="0050590A"/>
    <w:rsid w:val="00505953"/>
    <w:rsid w:val="00505ADD"/>
    <w:rsid w:val="00505DBE"/>
    <w:rsid w:val="0050638F"/>
    <w:rsid w:val="005065E8"/>
    <w:rsid w:val="00506642"/>
    <w:rsid w:val="00506D2A"/>
    <w:rsid w:val="00506D5B"/>
    <w:rsid w:val="00507078"/>
    <w:rsid w:val="00507476"/>
    <w:rsid w:val="00510028"/>
    <w:rsid w:val="0051117C"/>
    <w:rsid w:val="00511A8A"/>
    <w:rsid w:val="00511AA6"/>
    <w:rsid w:val="00511E3C"/>
    <w:rsid w:val="00512149"/>
    <w:rsid w:val="0051223C"/>
    <w:rsid w:val="0051252D"/>
    <w:rsid w:val="00512987"/>
    <w:rsid w:val="00512A64"/>
    <w:rsid w:val="00512FF8"/>
    <w:rsid w:val="00514044"/>
    <w:rsid w:val="0051465D"/>
    <w:rsid w:val="00514826"/>
    <w:rsid w:val="00514941"/>
    <w:rsid w:val="00514DC5"/>
    <w:rsid w:val="0051522B"/>
    <w:rsid w:val="00515302"/>
    <w:rsid w:val="00515401"/>
    <w:rsid w:val="005156E2"/>
    <w:rsid w:val="00515FC6"/>
    <w:rsid w:val="00516BF7"/>
    <w:rsid w:val="00517609"/>
    <w:rsid w:val="00517A0E"/>
    <w:rsid w:val="00517E3E"/>
    <w:rsid w:val="0052033F"/>
    <w:rsid w:val="00520751"/>
    <w:rsid w:val="005209C8"/>
    <w:rsid w:val="00520AD7"/>
    <w:rsid w:val="00520C9F"/>
    <w:rsid w:val="00521681"/>
    <w:rsid w:val="005219BF"/>
    <w:rsid w:val="00521A90"/>
    <w:rsid w:val="00522744"/>
    <w:rsid w:val="00522916"/>
    <w:rsid w:val="00522D73"/>
    <w:rsid w:val="00523116"/>
    <w:rsid w:val="00523776"/>
    <w:rsid w:val="0052383E"/>
    <w:rsid w:val="0052422E"/>
    <w:rsid w:val="00524EE3"/>
    <w:rsid w:val="005250E5"/>
    <w:rsid w:val="005255EE"/>
    <w:rsid w:val="00525704"/>
    <w:rsid w:val="00525E3D"/>
    <w:rsid w:val="0052622B"/>
    <w:rsid w:val="00527028"/>
    <w:rsid w:val="00527D61"/>
    <w:rsid w:val="00527D92"/>
    <w:rsid w:val="00530355"/>
    <w:rsid w:val="0053045B"/>
    <w:rsid w:val="005310D9"/>
    <w:rsid w:val="0053136C"/>
    <w:rsid w:val="00531745"/>
    <w:rsid w:val="005317CF"/>
    <w:rsid w:val="00531830"/>
    <w:rsid w:val="00532395"/>
    <w:rsid w:val="005326E9"/>
    <w:rsid w:val="00532B9B"/>
    <w:rsid w:val="00532F9F"/>
    <w:rsid w:val="005334FB"/>
    <w:rsid w:val="005336AF"/>
    <w:rsid w:val="00533DE4"/>
    <w:rsid w:val="005341CD"/>
    <w:rsid w:val="0053457C"/>
    <w:rsid w:val="00534589"/>
    <w:rsid w:val="00535A21"/>
    <w:rsid w:val="0053626C"/>
    <w:rsid w:val="00536463"/>
    <w:rsid w:val="0053649C"/>
    <w:rsid w:val="0053656E"/>
    <w:rsid w:val="00536827"/>
    <w:rsid w:val="005368ED"/>
    <w:rsid w:val="0053710F"/>
    <w:rsid w:val="005372A8"/>
    <w:rsid w:val="0053752B"/>
    <w:rsid w:val="0053758F"/>
    <w:rsid w:val="00537A20"/>
    <w:rsid w:val="00537A9A"/>
    <w:rsid w:val="00537AFA"/>
    <w:rsid w:val="00537E7D"/>
    <w:rsid w:val="00540C71"/>
    <w:rsid w:val="00540D51"/>
    <w:rsid w:val="0054116C"/>
    <w:rsid w:val="0054150B"/>
    <w:rsid w:val="005416DE"/>
    <w:rsid w:val="00541A9E"/>
    <w:rsid w:val="005422BF"/>
    <w:rsid w:val="0054241E"/>
    <w:rsid w:val="00542A83"/>
    <w:rsid w:val="00542D38"/>
    <w:rsid w:val="00543134"/>
    <w:rsid w:val="0054329B"/>
    <w:rsid w:val="0054335D"/>
    <w:rsid w:val="00543798"/>
    <w:rsid w:val="00543C7A"/>
    <w:rsid w:val="00543E02"/>
    <w:rsid w:val="00544203"/>
    <w:rsid w:val="00544A75"/>
    <w:rsid w:val="00544F00"/>
    <w:rsid w:val="00545022"/>
    <w:rsid w:val="005452E1"/>
    <w:rsid w:val="00545D91"/>
    <w:rsid w:val="00545D98"/>
    <w:rsid w:val="00545F68"/>
    <w:rsid w:val="00546430"/>
    <w:rsid w:val="005464FC"/>
    <w:rsid w:val="00546918"/>
    <w:rsid w:val="00546C87"/>
    <w:rsid w:val="00547C73"/>
    <w:rsid w:val="0055042F"/>
    <w:rsid w:val="005504B3"/>
    <w:rsid w:val="005505A5"/>
    <w:rsid w:val="00550625"/>
    <w:rsid w:val="00550719"/>
    <w:rsid w:val="00550761"/>
    <w:rsid w:val="00550A24"/>
    <w:rsid w:val="00550D87"/>
    <w:rsid w:val="00551319"/>
    <w:rsid w:val="00551418"/>
    <w:rsid w:val="0055241E"/>
    <w:rsid w:val="00552852"/>
    <w:rsid w:val="005528B5"/>
    <w:rsid w:val="005528DC"/>
    <w:rsid w:val="00553251"/>
    <w:rsid w:val="005536AD"/>
    <w:rsid w:val="005537EC"/>
    <w:rsid w:val="00553FCB"/>
    <w:rsid w:val="00554118"/>
    <w:rsid w:val="005542E9"/>
    <w:rsid w:val="005546AA"/>
    <w:rsid w:val="005547A4"/>
    <w:rsid w:val="005553A2"/>
    <w:rsid w:val="0055596B"/>
    <w:rsid w:val="00555A69"/>
    <w:rsid w:val="00555FB3"/>
    <w:rsid w:val="005564C9"/>
    <w:rsid w:val="00556CAF"/>
    <w:rsid w:val="00557121"/>
    <w:rsid w:val="0055728F"/>
    <w:rsid w:val="005577E8"/>
    <w:rsid w:val="005577F5"/>
    <w:rsid w:val="00557FB3"/>
    <w:rsid w:val="00560032"/>
    <w:rsid w:val="00560359"/>
    <w:rsid w:val="005609AF"/>
    <w:rsid w:val="00560AF2"/>
    <w:rsid w:val="00561404"/>
    <w:rsid w:val="00561515"/>
    <w:rsid w:val="005619F8"/>
    <w:rsid w:val="00561BDE"/>
    <w:rsid w:val="00561BF6"/>
    <w:rsid w:val="00562350"/>
    <w:rsid w:val="005628B3"/>
    <w:rsid w:val="00562C2E"/>
    <w:rsid w:val="005631FE"/>
    <w:rsid w:val="00563277"/>
    <w:rsid w:val="0056394C"/>
    <w:rsid w:val="005641B6"/>
    <w:rsid w:val="0056466B"/>
    <w:rsid w:val="00564749"/>
    <w:rsid w:val="0056552C"/>
    <w:rsid w:val="00565ACF"/>
    <w:rsid w:val="00565EDB"/>
    <w:rsid w:val="00566282"/>
    <w:rsid w:val="0056696B"/>
    <w:rsid w:val="00567391"/>
    <w:rsid w:val="005675AA"/>
    <w:rsid w:val="00567A17"/>
    <w:rsid w:val="00567CE5"/>
    <w:rsid w:val="00567E70"/>
    <w:rsid w:val="0057037A"/>
    <w:rsid w:val="00570734"/>
    <w:rsid w:val="0057192B"/>
    <w:rsid w:val="00571D3E"/>
    <w:rsid w:val="005723C4"/>
    <w:rsid w:val="00572483"/>
    <w:rsid w:val="00572F52"/>
    <w:rsid w:val="00573451"/>
    <w:rsid w:val="00573E4B"/>
    <w:rsid w:val="00573E8B"/>
    <w:rsid w:val="0057482E"/>
    <w:rsid w:val="00574B69"/>
    <w:rsid w:val="005750A4"/>
    <w:rsid w:val="005751DB"/>
    <w:rsid w:val="005752BA"/>
    <w:rsid w:val="00575B3D"/>
    <w:rsid w:val="00576139"/>
    <w:rsid w:val="00576334"/>
    <w:rsid w:val="00576553"/>
    <w:rsid w:val="005766A3"/>
    <w:rsid w:val="005766FA"/>
    <w:rsid w:val="00577129"/>
    <w:rsid w:val="005772A3"/>
    <w:rsid w:val="0057732B"/>
    <w:rsid w:val="005773CF"/>
    <w:rsid w:val="00577791"/>
    <w:rsid w:val="00577908"/>
    <w:rsid w:val="00577B94"/>
    <w:rsid w:val="00577B9A"/>
    <w:rsid w:val="00577DEC"/>
    <w:rsid w:val="005805DF"/>
    <w:rsid w:val="00580640"/>
    <w:rsid w:val="005806F7"/>
    <w:rsid w:val="0058216F"/>
    <w:rsid w:val="005823D6"/>
    <w:rsid w:val="00582420"/>
    <w:rsid w:val="00582A99"/>
    <w:rsid w:val="00582D4B"/>
    <w:rsid w:val="00582D72"/>
    <w:rsid w:val="00582EB7"/>
    <w:rsid w:val="005830D5"/>
    <w:rsid w:val="0058373A"/>
    <w:rsid w:val="0058374D"/>
    <w:rsid w:val="00583E05"/>
    <w:rsid w:val="005840D3"/>
    <w:rsid w:val="00584118"/>
    <w:rsid w:val="00584276"/>
    <w:rsid w:val="005843F9"/>
    <w:rsid w:val="005854F7"/>
    <w:rsid w:val="00585FDE"/>
    <w:rsid w:val="005863FD"/>
    <w:rsid w:val="005875FE"/>
    <w:rsid w:val="005876DE"/>
    <w:rsid w:val="0058776A"/>
    <w:rsid w:val="0059051E"/>
    <w:rsid w:val="00590586"/>
    <w:rsid w:val="00590643"/>
    <w:rsid w:val="00590684"/>
    <w:rsid w:val="0059082C"/>
    <w:rsid w:val="005908B7"/>
    <w:rsid w:val="00590D0A"/>
    <w:rsid w:val="005910A3"/>
    <w:rsid w:val="00591634"/>
    <w:rsid w:val="00591A68"/>
    <w:rsid w:val="00591D60"/>
    <w:rsid w:val="00592139"/>
    <w:rsid w:val="00592230"/>
    <w:rsid w:val="005924D9"/>
    <w:rsid w:val="00592A69"/>
    <w:rsid w:val="00593BE7"/>
    <w:rsid w:val="0059442F"/>
    <w:rsid w:val="005945A5"/>
    <w:rsid w:val="005947D5"/>
    <w:rsid w:val="0059483A"/>
    <w:rsid w:val="005950F8"/>
    <w:rsid w:val="005955C8"/>
    <w:rsid w:val="005963F0"/>
    <w:rsid w:val="00596551"/>
    <w:rsid w:val="0059670C"/>
    <w:rsid w:val="00596C9E"/>
    <w:rsid w:val="00596CBC"/>
    <w:rsid w:val="00596F4A"/>
    <w:rsid w:val="005974C5"/>
    <w:rsid w:val="005976C6"/>
    <w:rsid w:val="005A01BF"/>
    <w:rsid w:val="005A02AE"/>
    <w:rsid w:val="005A0888"/>
    <w:rsid w:val="005A095D"/>
    <w:rsid w:val="005A0B99"/>
    <w:rsid w:val="005A0DC2"/>
    <w:rsid w:val="005A15B8"/>
    <w:rsid w:val="005A1BE4"/>
    <w:rsid w:val="005A267A"/>
    <w:rsid w:val="005A2E99"/>
    <w:rsid w:val="005A3582"/>
    <w:rsid w:val="005A389E"/>
    <w:rsid w:val="005A3FBF"/>
    <w:rsid w:val="005A4787"/>
    <w:rsid w:val="005A5152"/>
    <w:rsid w:val="005A582D"/>
    <w:rsid w:val="005A5AE6"/>
    <w:rsid w:val="005A5BC6"/>
    <w:rsid w:val="005A6230"/>
    <w:rsid w:val="005A64F9"/>
    <w:rsid w:val="005A67F0"/>
    <w:rsid w:val="005A69E7"/>
    <w:rsid w:val="005A768A"/>
    <w:rsid w:val="005A792C"/>
    <w:rsid w:val="005A7A08"/>
    <w:rsid w:val="005A7BC9"/>
    <w:rsid w:val="005B0D43"/>
    <w:rsid w:val="005B1252"/>
    <w:rsid w:val="005B169E"/>
    <w:rsid w:val="005B19DF"/>
    <w:rsid w:val="005B1D32"/>
    <w:rsid w:val="005B2750"/>
    <w:rsid w:val="005B2893"/>
    <w:rsid w:val="005B2B79"/>
    <w:rsid w:val="005B2BF6"/>
    <w:rsid w:val="005B338F"/>
    <w:rsid w:val="005B3549"/>
    <w:rsid w:val="005B3551"/>
    <w:rsid w:val="005B37E8"/>
    <w:rsid w:val="005B3869"/>
    <w:rsid w:val="005B3E2F"/>
    <w:rsid w:val="005B517F"/>
    <w:rsid w:val="005B51D7"/>
    <w:rsid w:val="005B5764"/>
    <w:rsid w:val="005B582C"/>
    <w:rsid w:val="005B5B23"/>
    <w:rsid w:val="005B5F19"/>
    <w:rsid w:val="005B644A"/>
    <w:rsid w:val="005B6661"/>
    <w:rsid w:val="005B6799"/>
    <w:rsid w:val="005B6947"/>
    <w:rsid w:val="005B6A64"/>
    <w:rsid w:val="005B70F3"/>
    <w:rsid w:val="005B717B"/>
    <w:rsid w:val="005B7896"/>
    <w:rsid w:val="005C065B"/>
    <w:rsid w:val="005C0A85"/>
    <w:rsid w:val="005C16C9"/>
    <w:rsid w:val="005C1A60"/>
    <w:rsid w:val="005C2033"/>
    <w:rsid w:val="005C26E3"/>
    <w:rsid w:val="005C2B36"/>
    <w:rsid w:val="005C2FA8"/>
    <w:rsid w:val="005C3101"/>
    <w:rsid w:val="005C312A"/>
    <w:rsid w:val="005C31B2"/>
    <w:rsid w:val="005C457F"/>
    <w:rsid w:val="005C48FB"/>
    <w:rsid w:val="005C49B3"/>
    <w:rsid w:val="005C4CAD"/>
    <w:rsid w:val="005C589B"/>
    <w:rsid w:val="005C6448"/>
    <w:rsid w:val="005C665E"/>
    <w:rsid w:val="005C66E5"/>
    <w:rsid w:val="005C6917"/>
    <w:rsid w:val="005C6A2B"/>
    <w:rsid w:val="005C6BFC"/>
    <w:rsid w:val="005C6C42"/>
    <w:rsid w:val="005C6D70"/>
    <w:rsid w:val="005C71DA"/>
    <w:rsid w:val="005C750D"/>
    <w:rsid w:val="005C761C"/>
    <w:rsid w:val="005C79CD"/>
    <w:rsid w:val="005D0390"/>
    <w:rsid w:val="005D03AE"/>
    <w:rsid w:val="005D066B"/>
    <w:rsid w:val="005D0EEB"/>
    <w:rsid w:val="005D103F"/>
    <w:rsid w:val="005D1DBE"/>
    <w:rsid w:val="005D2128"/>
    <w:rsid w:val="005D2DDF"/>
    <w:rsid w:val="005D3072"/>
    <w:rsid w:val="005D4B1F"/>
    <w:rsid w:val="005D4C4B"/>
    <w:rsid w:val="005D5492"/>
    <w:rsid w:val="005D5977"/>
    <w:rsid w:val="005D5AC7"/>
    <w:rsid w:val="005D5D03"/>
    <w:rsid w:val="005D5D55"/>
    <w:rsid w:val="005D6360"/>
    <w:rsid w:val="005D66F7"/>
    <w:rsid w:val="005D6B5A"/>
    <w:rsid w:val="005D6CB5"/>
    <w:rsid w:val="005D6CB8"/>
    <w:rsid w:val="005D6ECA"/>
    <w:rsid w:val="005D75C5"/>
    <w:rsid w:val="005D7E29"/>
    <w:rsid w:val="005E0058"/>
    <w:rsid w:val="005E039A"/>
    <w:rsid w:val="005E0515"/>
    <w:rsid w:val="005E0896"/>
    <w:rsid w:val="005E0A32"/>
    <w:rsid w:val="005E13AA"/>
    <w:rsid w:val="005E17F0"/>
    <w:rsid w:val="005E1995"/>
    <w:rsid w:val="005E2542"/>
    <w:rsid w:val="005E2CD6"/>
    <w:rsid w:val="005E2F0E"/>
    <w:rsid w:val="005E3C55"/>
    <w:rsid w:val="005E3C97"/>
    <w:rsid w:val="005E4118"/>
    <w:rsid w:val="005E4DBE"/>
    <w:rsid w:val="005E509E"/>
    <w:rsid w:val="005E5C64"/>
    <w:rsid w:val="005E624C"/>
    <w:rsid w:val="005E6326"/>
    <w:rsid w:val="005E6452"/>
    <w:rsid w:val="005E6AEF"/>
    <w:rsid w:val="005E6E36"/>
    <w:rsid w:val="005E7A4A"/>
    <w:rsid w:val="005E7D10"/>
    <w:rsid w:val="005E7D34"/>
    <w:rsid w:val="005E7F95"/>
    <w:rsid w:val="005F030C"/>
    <w:rsid w:val="005F0459"/>
    <w:rsid w:val="005F089D"/>
    <w:rsid w:val="005F0A11"/>
    <w:rsid w:val="005F0CC8"/>
    <w:rsid w:val="005F108D"/>
    <w:rsid w:val="005F1798"/>
    <w:rsid w:val="005F1B25"/>
    <w:rsid w:val="005F1B79"/>
    <w:rsid w:val="005F1E0F"/>
    <w:rsid w:val="005F28B4"/>
    <w:rsid w:val="005F304A"/>
    <w:rsid w:val="005F385A"/>
    <w:rsid w:val="005F454C"/>
    <w:rsid w:val="005F49AD"/>
    <w:rsid w:val="005F49FC"/>
    <w:rsid w:val="005F4F61"/>
    <w:rsid w:val="005F5819"/>
    <w:rsid w:val="005F6345"/>
    <w:rsid w:val="005F64DB"/>
    <w:rsid w:val="005F746F"/>
    <w:rsid w:val="005F7933"/>
    <w:rsid w:val="005F7F4B"/>
    <w:rsid w:val="00600314"/>
    <w:rsid w:val="006004F2"/>
    <w:rsid w:val="0060055C"/>
    <w:rsid w:val="00600929"/>
    <w:rsid w:val="00600B45"/>
    <w:rsid w:val="00600BBA"/>
    <w:rsid w:val="00600D2A"/>
    <w:rsid w:val="00601FE2"/>
    <w:rsid w:val="00602366"/>
    <w:rsid w:val="0060357D"/>
    <w:rsid w:val="006037E8"/>
    <w:rsid w:val="00603EF6"/>
    <w:rsid w:val="00605EE0"/>
    <w:rsid w:val="00606027"/>
    <w:rsid w:val="006062EA"/>
    <w:rsid w:val="0060638A"/>
    <w:rsid w:val="00606B2F"/>
    <w:rsid w:val="00606BA7"/>
    <w:rsid w:val="00606DA6"/>
    <w:rsid w:val="00607E7C"/>
    <w:rsid w:val="00607FDF"/>
    <w:rsid w:val="00610E14"/>
    <w:rsid w:val="00610EAF"/>
    <w:rsid w:val="00611241"/>
    <w:rsid w:val="006113A0"/>
    <w:rsid w:val="00611A54"/>
    <w:rsid w:val="00611B85"/>
    <w:rsid w:val="00611CF2"/>
    <w:rsid w:val="00611DF4"/>
    <w:rsid w:val="006129D9"/>
    <w:rsid w:val="006131AD"/>
    <w:rsid w:val="00613B50"/>
    <w:rsid w:val="00614277"/>
    <w:rsid w:val="00615010"/>
    <w:rsid w:val="00615162"/>
    <w:rsid w:val="00615242"/>
    <w:rsid w:val="00615253"/>
    <w:rsid w:val="00615392"/>
    <w:rsid w:val="00615533"/>
    <w:rsid w:val="006158B2"/>
    <w:rsid w:val="0061605C"/>
    <w:rsid w:val="0061626C"/>
    <w:rsid w:val="0061636D"/>
    <w:rsid w:val="00616B8A"/>
    <w:rsid w:val="006170DC"/>
    <w:rsid w:val="006179C6"/>
    <w:rsid w:val="00617B63"/>
    <w:rsid w:val="00617FF7"/>
    <w:rsid w:val="00620441"/>
    <w:rsid w:val="0062045D"/>
    <w:rsid w:val="006204F6"/>
    <w:rsid w:val="00620E4E"/>
    <w:rsid w:val="00621233"/>
    <w:rsid w:val="006212E2"/>
    <w:rsid w:val="00622394"/>
    <w:rsid w:val="00622A57"/>
    <w:rsid w:val="00622BB5"/>
    <w:rsid w:val="00623071"/>
    <w:rsid w:val="006236F0"/>
    <w:rsid w:val="00623976"/>
    <w:rsid w:val="00623CEC"/>
    <w:rsid w:val="00623D85"/>
    <w:rsid w:val="00623EF7"/>
    <w:rsid w:val="006249FA"/>
    <w:rsid w:val="00624C17"/>
    <w:rsid w:val="006261B8"/>
    <w:rsid w:val="006262E1"/>
    <w:rsid w:val="00627090"/>
    <w:rsid w:val="0062760C"/>
    <w:rsid w:val="006278B5"/>
    <w:rsid w:val="00627E3B"/>
    <w:rsid w:val="0063017F"/>
    <w:rsid w:val="00630F85"/>
    <w:rsid w:val="0063106E"/>
    <w:rsid w:val="0063177A"/>
    <w:rsid w:val="00631850"/>
    <w:rsid w:val="00631CB3"/>
    <w:rsid w:val="00632110"/>
    <w:rsid w:val="00632258"/>
    <w:rsid w:val="0063250D"/>
    <w:rsid w:val="006325E6"/>
    <w:rsid w:val="0063265E"/>
    <w:rsid w:val="0063299F"/>
    <w:rsid w:val="00632C20"/>
    <w:rsid w:val="00632D40"/>
    <w:rsid w:val="006331A4"/>
    <w:rsid w:val="0063321C"/>
    <w:rsid w:val="00633802"/>
    <w:rsid w:val="00633A95"/>
    <w:rsid w:val="00633CBB"/>
    <w:rsid w:val="00633DFA"/>
    <w:rsid w:val="00633FBE"/>
    <w:rsid w:val="006344C2"/>
    <w:rsid w:val="00634A7F"/>
    <w:rsid w:val="00634E03"/>
    <w:rsid w:val="006351F2"/>
    <w:rsid w:val="00635205"/>
    <w:rsid w:val="0063571F"/>
    <w:rsid w:val="006360CB"/>
    <w:rsid w:val="00636455"/>
    <w:rsid w:val="00636D3D"/>
    <w:rsid w:val="00636F5F"/>
    <w:rsid w:val="0063720A"/>
    <w:rsid w:val="0063772B"/>
    <w:rsid w:val="00640019"/>
    <w:rsid w:val="00640025"/>
    <w:rsid w:val="00640050"/>
    <w:rsid w:val="006400AD"/>
    <w:rsid w:val="006402E5"/>
    <w:rsid w:val="00640367"/>
    <w:rsid w:val="006407EE"/>
    <w:rsid w:val="006408E4"/>
    <w:rsid w:val="00640DBB"/>
    <w:rsid w:val="00641A02"/>
    <w:rsid w:val="00641AFF"/>
    <w:rsid w:val="00641B4F"/>
    <w:rsid w:val="00641F81"/>
    <w:rsid w:val="00641FB3"/>
    <w:rsid w:val="006423F8"/>
    <w:rsid w:val="00642749"/>
    <w:rsid w:val="006429B4"/>
    <w:rsid w:val="0064350A"/>
    <w:rsid w:val="006436D7"/>
    <w:rsid w:val="00643E97"/>
    <w:rsid w:val="0064425C"/>
    <w:rsid w:val="006443D7"/>
    <w:rsid w:val="00644CCF"/>
    <w:rsid w:val="00645129"/>
    <w:rsid w:val="00645141"/>
    <w:rsid w:val="00645417"/>
    <w:rsid w:val="00645486"/>
    <w:rsid w:val="00645D95"/>
    <w:rsid w:val="00645F72"/>
    <w:rsid w:val="00645FD2"/>
    <w:rsid w:val="006461BC"/>
    <w:rsid w:val="006461EE"/>
    <w:rsid w:val="0064624E"/>
    <w:rsid w:val="0064626A"/>
    <w:rsid w:val="0064640F"/>
    <w:rsid w:val="006473B9"/>
    <w:rsid w:val="006476D9"/>
    <w:rsid w:val="006477A5"/>
    <w:rsid w:val="00647B5E"/>
    <w:rsid w:val="0065068E"/>
    <w:rsid w:val="006506F1"/>
    <w:rsid w:val="00650AAE"/>
    <w:rsid w:val="00650D4C"/>
    <w:rsid w:val="00651082"/>
    <w:rsid w:val="006515FC"/>
    <w:rsid w:val="006517FA"/>
    <w:rsid w:val="00651C7F"/>
    <w:rsid w:val="00651E42"/>
    <w:rsid w:val="006520AC"/>
    <w:rsid w:val="006522FF"/>
    <w:rsid w:val="006525D4"/>
    <w:rsid w:val="006528DA"/>
    <w:rsid w:val="00652D88"/>
    <w:rsid w:val="00652F3B"/>
    <w:rsid w:val="00653485"/>
    <w:rsid w:val="0065361C"/>
    <w:rsid w:val="006538B4"/>
    <w:rsid w:val="00653C20"/>
    <w:rsid w:val="00653E08"/>
    <w:rsid w:val="00653F17"/>
    <w:rsid w:val="00653F63"/>
    <w:rsid w:val="00654121"/>
    <w:rsid w:val="00654472"/>
    <w:rsid w:val="00654712"/>
    <w:rsid w:val="006548C1"/>
    <w:rsid w:val="00654CFC"/>
    <w:rsid w:val="00654F4B"/>
    <w:rsid w:val="0065508E"/>
    <w:rsid w:val="0065516F"/>
    <w:rsid w:val="006551B6"/>
    <w:rsid w:val="006552B6"/>
    <w:rsid w:val="006552E7"/>
    <w:rsid w:val="00655387"/>
    <w:rsid w:val="00655AB3"/>
    <w:rsid w:val="00655DDF"/>
    <w:rsid w:val="00655FDC"/>
    <w:rsid w:val="00656389"/>
    <w:rsid w:val="0065690F"/>
    <w:rsid w:val="00656CA3"/>
    <w:rsid w:val="00656D13"/>
    <w:rsid w:val="006600A8"/>
    <w:rsid w:val="00660B39"/>
    <w:rsid w:val="00661A4E"/>
    <w:rsid w:val="00661F7D"/>
    <w:rsid w:val="00662301"/>
    <w:rsid w:val="00662693"/>
    <w:rsid w:val="00662767"/>
    <w:rsid w:val="00663770"/>
    <w:rsid w:val="00663A8A"/>
    <w:rsid w:val="00663D5A"/>
    <w:rsid w:val="006640D8"/>
    <w:rsid w:val="00664257"/>
    <w:rsid w:val="00664436"/>
    <w:rsid w:val="00664639"/>
    <w:rsid w:val="0066518C"/>
    <w:rsid w:val="0066585C"/>
    <w:rsid w:val="00665F80"/>
    <w:rsid w:val="00666BA3"/>
    <w:rsid w:val="006670FD"/>
    <w:rsid w:val="00667399"/>
    <w:rsid w:val="006677DD"/>
    <w:rsid w:val="00670052"/>
    <w:rsid w:val="006707B8"/>
    <w:rsid w:val="00670D45"/>
    <w:rsid w:val="00671BB9"/>
    <w:rsid w:val="00671EB4"/>
    <w:rsid w:val="006722FE"/>
    <w:rsid w:val="00672314"/>
    <w:rsid w:val="006723B5"/>
    <w:rsid w:val="00673005"/>
    <w:rsid w:val="00673F31"/>
    <w:rsid w:val="00674368"/>
    <w:rsid w:val="00674B65"/>
    <w:rsid w:val="00675408"/>
    <w:rsid w:val="006764CF"/>
    <w:rsid w:val="00676A0C"/>
    <w:rsid w:val="00676A56"/>
    <w:rsid w:val="00676CAD"/>
    <w:rsid w:val="00676E02"/>
    <w:rsid w:val="006774A7"/>
    <w:rsid w:val="00677C9C"/>
    <w:rsid w:val="00677FA7"/>
    <w:rsid w:val="006808A7"/>
    <w:rsid w:val="0068107D"/>
    <w:rsid w:val="0068191C"/>
    <w:rsid w:val="00681AE4"/>
    <w:rsid w:val="00681E02"/>
    <w:rsid w:val="006822D7"/>
    <w:rsid w:val="00682341"/>
    <w:rsid w:val="006828A1"/>
    <w:rsid w:val="00682BD4"/>
    <w:rsid w:val="006830E6"/>
    <w:rsid w:val="00683106"/>
    <w:rsid w:val="00683154"/>
    <w:rsid w:val="006843E8"/>
    <w:rsid w:val="00684560"/>
    <w:rsid w:val="00684819"/>
    <w:rsid w:val="00684B30"/>
    <w:rsid w:val="006857F5"/>
    <w:rsid w:val="006862C7"/>
    <w:rsid w:val="00686630"/>
    <w:rsid w:val="006867E9"/>
    <w:rsid w:val="00686839"/>
    <w:rsid w:val="006868EA"/>
    <w:rsid w:val="0068692A"/>
    <w:rsid w:val="00686E6F"/>
    <w:rsid w:val="00687D02"/>
    <w:rsid w:val="0069002F"/>
    <w:rsid w:val="0069004E"/>
    <w:rsid w:val="0069122B"/>
    <w:rsid w:val="00691267"/>
    <w:rsid w:val="006919BB"/>
    <w:rsid w:val="00691CF9"/>
    <w:rsid w:val="00692899"/>
    <w:rsid w:val="006929AD"/>
    <w:rsid w:val="00692ACF"/>
    <w:rsid w:val="00692C9E"/>
    <w:rsid w:val="00692F84"/>
    <w:rsid w:val="0069330C"/>
    <w:rsid w:val="00693479"/>
    <w:rsid w:val="00694548"/>
    <w:rsid w:val="006946D3"/>
    <w:rsid w:val="0069484F"/>
    <w:rsid w:val="00694895"/>
    <w:rsid w:val="0069490D"/>
    <w:rsid w:val="006949C1"/>
    <w:rsid w:val="00694A2F"/>
    <w:rsid w:val="00694B79"/>
    <w:rsid w:val="00694D6B"/>
    <w:rsid w:val="00694E97"/>
    <w:rsid w:val="00694F90"/>
    <w:rsid w:val="0069510A"/>
    <w:rsid w:val="00695555"/>
    <w:rsid w:val="00695810"/>
    <w:rsid w:val="00695BB9"/>
    <w:rsid w:val="00695E2D"/>
    <w:rsid w:val="00696192"/>
    <w:rsid w:val="006964E8"/>
    <w:rsid w:val="006968C2"/>
    <w:rsid w:val="00697798"/>
    <w:rsid w:val="00697955"/>
    <w:rsid w:val="006A00C0"/>
    <w:rsid w:val="006A028B"/>
    <w:rsid w:val="006A0515"/>
    <w:rsid w:val="006A0925"/>
    <w:rsid w:val="006A0AE1"/>
    <w:rsid w:val="006A0C73"/>
    <w:rsid w:val="006A1DE7"/>
    <w:rsid w:val="006A24DE"/>
    <w:rsid w:val="006A2549"/>
    <w:rsid w:val="006A270B"/>
    <w:rsid w:val="006A2850"/>
    <w:rsid w:val="006A30AD"/>
    <w:rsid w:val="006A316A"/>
    <w:rsid w:val="006A344F"/>
    <w:rsid w:val="006A3BAB"/>
    <w:rsid w:val="006A3DEE"/>
    <w:rsid w:val="006A44B2"/>
    <w:rsid w:val="006A4D31"/>
    <w:rsid w:val="006A5112"/>
    <w:rsid w:val="006A5313"/>
    <w:rsid w:val="006A5A2F"/>
    <w:rsid w:val="006A5E4F"/>
    <w:rsid w:val="006A61BE"/>
    <w:rsid w:val="006A6451"/>
    <w:rsid w:val="006A73AD"/>
    <w:rsid w:val="006A7404"/>
    <w:rsid w:val="006A78AB"/>
    <w:rsid w:val="006A7A42"/>
    <w:rsid w:val="006A7C98"/>
    <w:rsid w:val="006A7DEE"/>
    <w:rsid w:val="006B0372"/>
    <w:rsid w:val="006B06FF"/>
    <w:rsid w:val="006B0CD6"/>
    <w:rsid w:val="006B189C"/>
    <w:rsid w:val="006B1B64"/>
    <w:rsid w:val="006B2376"/>
    <w:rsid w:val="006B29B4"/>
    <w:rsid w:val="006B2CAC"/>
    <w:rsid w:val="006B302D"/>
    <w:rsid w:val="006B3044"/>
    <w:rsid w:val="006B323D"/>
    <w:rsid w:val="006B340A"/>
    <w:rsid w:val="006B3521"/>
    <w:rsid w:val="006B3609"/>
    <w:rsid w:val="006B3BD8"/>
    <w:rsid w:val="006B4542"/>
    <w:rsid w:val="006B45FF"/>
    <w:rsid w:val="006B47AC"/>
    <w:rsid w:val="006B4B83"/>
    <w:rsid w:val="006B5714"/>
    <w:rsid w:val="006B5C41"/>
    <w:rsid w:val="006B5EE0"/>
    <w:rsid w:val="006B61B9"/>
    <w:rsid w:val="006B624F"/>
    <w:rsid w:val="006B63BA"/>
    <w:rsid w:val="006B6D1F"/>
    <w:rsid w:val="006B7084"/>
    <w:rsid w:val="006B79D1"/>
    <w:rsid w:val="006C0726"/>
    <w:rsid w:val="006C110B"/>
    <w:rsid w:val="006C152A"/>
    <w:rsid w:val="006C1CB1"/>
    <w:rsid w:val="006C20D2"/>
    <w:rsid w:val="006C21CE"/>
    <w:rsid w:val="006C23DC"/>
    <w:rsid w:val="006C27AF"/>
    <w:rsid w:val="006C27C3"/>
    <w:rsid w:val="006C34F6"/>
    <w:rsid w:val="006C3EEB"/>
    <w:rsid w:val="006C440B"/>
    <w:rsid w:val="006C48BD"/>
    <w:rsid w:val="006C4F15"/>
    <w:rsid w:val="006C4F34"/>
    <w:rsid w:val="006C5192"/>
    <w:rsid w:val="006C52DD"/>
    <w:rsid w:val="006C54F8"/>
    <w:rsid w:val="006C5FC0"/>
    <w:rsid w:val="006C6723"/>
    <w:rsid w:val="006C6DE6"/>
    <w:rsid w:val="006C7A36"/>
    <w:rsid w:val="006C7B46"/>
    <w:rsid w:val="006D0619"/>
    <w:rsid w:val="006D0C0B"/>
    <w:rsid w:val="006D0EA1"/>
    <w:rsid w:val="006D0FB8"/>
    <w:rsid w:val="006D133F"/>
    <w:rsid w:val="006D14C7"/>
    <w:rsid w:val="006D16FA"/>
    <w:rsid w:val="006D18E7"/>
    <w:rsid w:val="006D1F62"/>
    <w:rsid w:val="006D20EB"/>
    <w:rsid w:val="006D217E"/>
    <w:rsid w:val="006D2D19"/>
    <w:rsid w:val="006D32BD"/>
    <w:rsid w:val="006D3E5F"/>
    <w:rsid w:val="006D40F7"/>
    <w:rsid w:val="006D4115"/>
    <w:rsid w:val="006D44E9"/>
    <w:rsid w:val="006D450C"/>
    <w:rsid w:val="006D4894"/>
    <w:rsid w:val="006D519C"/>
    <w:rsid w:val="006D5655"/>
    <w:rsid w:val="006D579F"/>
    <w:rsid w:val="006D59E4"/>
    <w:rsid w:val="006D5D34"/>
    <w:rsid w:val="006D6C66"/>
    <w:rsid w:val="006D6C6B"/>
    <w:rsid w:val="006D7126"/>
    <w:rsid w:val="006D7192"/>
    <w:rsid w:val="006D725B"/>
    <w:rsid w:val="006D72B6"/>
    <w:rsid w:val="006D72B7"/>
    <w:rsid w:val="006D737B"/>
    <w:rsid w:val="006D7649"/>
    <w:rsid w:val="006D788B"/>
    <w:rsid w:val="006D7974"/>
    <w:rsid w:val="006D7979"/>
    <w:rsid w:val="006D7B08"/>
    <w:rsid w:val="006E0ABC"/>
    <w:rsid w:val="006E0FF7"/>
    <w:rsid w:val="006E103B"/>
    <w:rsid w:val="006E1088"/>
    <w:rsid w:val="006E1259"/>
    <w:rsid w:val="006E1458"/>
    <w:rsid w:val="006E1639"/>
    <w:rsid w:val="006E1841"/>
    <w:rsid w:val="006E18DF"/>
    <w:rsid w:val="006E1B2B"/>
    <w:rsid w:val="006E1BF7"/>
    <w:rsid w:val="006E1E02"/>
    <w:rsid w:val="006E2C7E"/>
    <w:rsid w:val="006E2F86"/>
    <w:rsid w:val="006E31BA"/>
    <w:rsid w:val="006E429E"/>
    <w:rsid w:val="006E49ED"/>
    <w:rsid w:val="006E4EF4"/>
    <w:rsid w:val="006E4EF6"/>
    <w:rsid w:val="006E4EFA"/>
    <w:rsid w:val="006E5702"/>
    <w:rsid w:val="006E57A6"/>
    <w:rsid w:val="006E593D"/>
    <w:rsid w:val="006E612A"/>
    <w:rsid w:val="006E615F"/>
    <w:rsid w:val="006E6795"/>
    <w:rsid w:val="006E68B6"/>
    <w:rsid w:val="006E7C25"/>
    <w:rsid w:val="006E7F0A"/>
    <w:rsid w:val="006E7F50"/>
    <w:rsid w:val="006F014C"/>
    <w:rsid w:val="006F0781"/>
    <w:rsid w:val="006F0ADA"/>
    <w:rsid w:val="006F1174"/>
    <w:rsid w:val="006F1740"/>
    <w:rsid w:val="006F186A"/>
    <w:rsid w:val="006F1B0F"/>
    <w:rsid w:val="006F1C24"/>
    <w:rsid w:val="006F1F14"/>
    <w:rsid w:val="006F23FB"/>
    <w:rsid w:val="006F2C9E"/>
    <w:rsid w:val="006F2FE5"/>
    <w:rsid w:val="006F3194"/>
    <w:rsid w:val="006F3AA2"/>
    <w:rsid w:val="006F3D8B"/>
    <w:rsid w:val="006F44B8"/>
    <w:rsid w:val="006F47C2"/>
    <w:rsid w:val="006F4832"/>
    <w:rsid w:val="006F4B45"/>
    <w:rsid w:val="006F53E0"/>
    <w:rsid w:val="006F57C8"/>
    <w:rsid w:val="006F5B49"/>
    <w:rsid w:val="006F6271"/>
    <w:rsid w:val="006F64CB"/>
    <w:rsid w:val="006F66B9"/>
    <w:rsid w:val="006F693F"/>
    <w:rsid w:val="006F70A0"/>
    <w:rsid w:val="006F78BE"/>
    <w:rsid w:val="006F7BE4"/>
    <w:rsid w:val="006F7EF2"/>
    <w:rsid w:val="007007B2"/>
    <w:rsid w:val="00701566"/>
    <w:rsid w:val="007016CF"/>
    <w:rsid w:val="007018A9"/>
    <w:rsid w:val="00701A98"/>
    <w:rsid w:val="00701DD9"/>
    <w:rsid w:val="00701FD6"/>
    <w:rsid w:val="0070221C"/>
    <w:rsid w:val="0070234D"/>
    <w:rsid w:val="0070248A"/>
    <w:rsid w:val="007024DC"/>
    <w:rsid w:val="00702D5B"/>
    <w:rsid w:val="00703ACE"/>
    <w:rsid w:val="00703CDD"/>
    <w:rsid w:val="00703D5F"/>
    <w:rsid w:val="00703E3E"/>
    <w:rsid w:val="007047D6"/>
    <w:rsid w:val="00704F30"/>
    <w:rsid w:val="007053A8"/>
    <w:rsid w:val="00705418"/>
    <w:rsid w:val="00705CCE"/>
    <w:rsid w:val="00706873"/>
    <w:rsid w:val="007100B7"/>
    <w:rsid w:val="007104E0"/>
    <w:rsid w:val="00710D8C"/>
    <w:rsid w:val="0071126E"/>
    <w:rsid w:val="00711417"/>
    <w:rsid w:val="00711533"/>
    <w:rsid w:val="00711725"/>
    <w:rsid w:val="00712796"/>
    <w:rsid w:val="007127C3"/>
    <w:rsid w:val="007128EA"/>
    <w:rsid w:val="00713BFE"/>
    <w:rsid w:val="0071416C"/>
    <w:rsid w:val="00714496"/>
    <w:rsid w:val="0071458D"/>
    <w:rsid w:val="00714649"/>
    <w:rsid w:val="0071493A"/>
    <w:rsid w:val="00714B52"/>
    <w:rsid w:val="00714B75"/>
    <w:rsid w:val="00714C1F"/>
    <w:rsid w:val="00714F63"/>
    <w:rsid w:val="00715530"/>
    <w:rsid w:val="00715A76"/>
    <w:rsid w:val="00715B9E"/>
    <w:rsid w:val="00716068"/>
    <w:rsid w:val="00716B14"/>
    <w:rsid w:val="00716DF9"/>
    <w:rsid w:val="007175DC"/>
    <w:rsid w:val="00717AC1"/>
    <w:rsid w:val="00720022"/>
    <w:rsid w:val="007203CF"/>
    <w:rsid w:val="007204C8"/>
    <w:rsid w:val="00720787"/>
    <w:rsid w:val="00720CBD"/>
    <w:rsid w:val="007211A8"/>
    <w:rsid w:val="007212B5"/>
    <w:rsid w:val="0072151D"/>
    <w:rsid w:val="007222FE"/>
    <w:rsid w:val="007223D6"/>
    <w:rsid w:val="00722522"/>
    <w:rsid w:val="0072271A"/>
    <w:rsid w:val="007229E3"/>
    <w:rsid w:val="00722C06"/>
    <w:rsid w:val="00722EFF"/>
    <w:rsid w:val="00723F8E"/>
    <w:rsid w:val="0072400E"/>
    <w:rsid w:val="00724D12"/>
    <w:rsid w:val="00724E9D"/>
    <w:rsid w:val="007252C3"/>
    <w:rsid w:val="007257A4"/>
    <w:rsid w:val="007272A9"/>
    <w:rsid w:val="007275B4"/>
    <w:rsid w:val="00727B13"/>
    <w:rsid w:val="00727B67"/>
    <w:rsid w:val="00730456"/>
    <w:rsid w:val="00730992"/>
    <w:rsid w:val="007309D5"/>
    <w:rsid w:val="00730A19"/>
    <w:rsid w:val="00730BBA"/>
    <w:rsid w:val="00730C68"/>
    <w:rsid w:val="0073155C"/>
    <w:rsid w:val="00731C84"/>
    <w:rsid w:val="00731D63"/>
    <w:rsid w:val="00731DB3"/>
    <w:rsid w:val="00731EE8"/>
    <w:rsid w:val="00731F94"/>
    <w:rsid w:val="00732171"/>
    <w:rsid w:val="00732433"/>
    <w:rsid w:val="0073250A"/>
    <w:rsid w:val="00732902"/>
    <w:rsid w:val="00732CDA"/>
    <w:rsid w:val="00732FFC"/>
    <w:rsid w:val="00733D06"/>
    <w:rsid w:val="0073528D"/>
    <w:rsid w:val="007363F5"/>
    <w:rsid w:val="00736426"/>
    <w:rsid w:val="0073657C"/>
    <w:rsid w:val="00736CFB"/>
    <w:rsid w:val="00736F8C"/>
    <w:rsid w:val="007370FB"/>
    <w:rsid w:val="007371DF"/>
    <w:rsid w:val="00737909"/>
    <w:rsid w:val="00737934"/>
    <w:rsid w:val="0074033C"/>
    <w:rsid w:val="00740400"/>
    <w:rsid w:val="0074041C"/>
    <w:rsid w:val="00740643"/>
    <w:rsid w:val="007409F1"/>
    <w:rsid w:val="007409F8"/>
    <w:rsid w:val="00740E84"/>
    <w:rsid w:val="00741130"/>
    <w:rsid w:val="00741267"/>
    <w:rsid w:val="007414C5"/>
    <w:rsid w:val="00741525"/>
    <w:rsid w:val="007422DF"/>
    <w:rsid w:val="00742DFF"/>
    <w:rsid w:val="0074374E"/>
    <w:rsid w:val="00743A95"/>
    <w:rsid w:val="00743C94"/>
    <w:rsid w:val="00744253"/>
    <w:rsid w:val="00744569"/>
    <w:rsid w:val="007445E6"/>
    <w:rsid w:val="00745198"/>
    <w:rsid w:val="0074597B"/>
    <w:rsid w:val="00745B07"/>
    <w:rsid w:val="00745B6C"/>
    <w:rsid w:val="00745E07"/>
    <w:rsid w:val="00745FF7"/>
    <w:rsid w:val="00746098"/>
    <w:rsid w:val="007464EB"/>
    <w:rsid w:val="0074698B"/>
    <w:rsid w:val="00746D3E"/>
    <w:rsid w:val="007470A5"/>
    <w:rsid w:val="007474DA"/>
    <w:rsid w:val="00747C4B"/>
    <w:rsid w:val="00747C91"/>
    <w:rsid w:val="00750239"/>
    <w:rsid w:val="007504F7"/>
    <w:rsid w:val="007508AB"/>
    <w:rsid w:val="0075094B"/>
    <w:rsid w:val="00750BC7"/>
    <w:rsid w:val="00750FE3"/>
    <w:rsid w:val="0075137E"/>
    <w:rsid w:val="0075151D"/>
    <w:rsid w:val="007515E5"/>
    <w:rsid w:val="00751AC2"/>
    <w:rsid w:val="00751DC6"/>
    <w:rsid w:val="007520EF"/>
    <w:rsid w:val="0075211A"/>
    <w:rsid w:val="0075247A"/>
    <w:rsid w:val="00752637"/>
    <w:rsid w:val="00752664"/>
    <w:rsid w:val="007528AE"/>
    <w:rsid w:val="00753814"/>
    <w:rsid w:val="00753B4C"/>
    <w:rsid w:val="00753C33"/>
    <w:rsid w:val="00753FF1"/>
    <w:rsid w:val="0075418E"/>
    <w:rsid w:val="00754890"/>
    <w:rsid w:val="007549E3"/>
    <w:rsid w:val="00754E41"/>
    <w:rsid w:val="0075540D"/>
    <w:rsid w:val="00755588"/>
    <w:rsid w:val="007556C0"/>
    <w:rsid w:val="00755710"/>
    <w:rsid w:val="00755741"/>
    <w:rsid w:val="007568DA"/>
    <w:rsid w:val="00756C17"/>
    <w:rsid w:val="007574A4"/>
    <w:rsid w:val="0075796F"/>
    <w:rsid w:val="00757CF7"/>
    <w:rsid w:val="00760066"/>
    <w:rsid w:val="007610C4"/>
    <w:rsid w:val="007612B0"/>
    <w:rsid w:val="007613CA"/>
    <w:rsid w:val="00761D8E"/>
    <w:rsid w:val="00761F2C"/>
    <w:rsid w:val="00762028"/>
    <w:rsid w:val="00762043"/>
    <w:rsid w:val="00762243"/>
    <w:rsid w:val="007623E6"/>
    <w:rsid w:val="007629B0"/>
    <w:rsid w:val="0076369C"/>
    <w:rsid w:val="007638F4"/>
    <w:rsid w:val="00763F0B"/>
    <w:rsid w:val="00764457"/>
    <w:rsid w:val="00764A7A"/>
    <w:rsid w:val="00764B64"/>
    <w:rsid w:val="00764C11"/>
    <w:rsid w:val="0076511C"/>
    <w:rsid w:val="007651C4"/>
    <w:rsid w:val="0076553F"/>
    <w:rsid w:val="00765887"/>
    <w:rsid w:val="00765D33"/>
    <w:rsid w:val="00765DE8"/>
    <w:rsid w:val="007663CA"/>
    <w:rsid w:val="00766547"/>
    <w:rsid w:val="007673C5"/>
    <w:rsid w:val="00770736"/>
    <w:rsid w:val="00770AEA"/>
    <w:rsid w:val="00770C33"/>
    <w:rsid w:val="00770EE6"/>
    <w:rsid w:val="00771012"/>
    <w:rsid w:val="0077134F"/>
    <w:rsid w:val="00771DC9"/>
    <w:rsid w:val="00772BD7"/>
    <w:rsid w:val="00772CAB"/>
    <w:rsid w:val="00773679"/>
    <w:rsid w:val="00773DFE"/>
    <w:rsid w:val="00773F99"/>
    <w:rsid w:val="00774BD5"/>
    <w:rsid w:val="00774D7A"/>
    <w:rsid w:val="00775778"/>
    <w:rsid w:val="00776ECF"/>
    <w:rsid w:val="00776F3C"/>
    <w:rsid w:val="00780044"/>
    <w:rsid w:val="0078007B"/>
    <w:rsid w:val="00780EA9"/>
    <w:rsid w:val="00781631"/>
    <w:rsid w:val="00781794"/>
    <w:rsid w:val="00781C5F"/>
    <w:rsid w:val="00781EB1"/>
    <w:rsid w:val="00782C3A"/>
    <w:rsid w:val="00783944"/>
    <w:rsid w:val="0078401D"/>
    <w:rsid w:val="00784250"/>
    <w:rsid w:val="00784301"/>
    <w:rsid w:val="00784515"/>
    <w:rsid w:val="007852E1"/>
    <w:rsid w:val="00785A49"/>
    <w:rsid w:val="007869E9"/>
    <w:rsid w:val="00786B2E"/>
    <w:rsid w:val="00786C90"/>
    <w:rsid w:val="00786F3C"/>
    <w:rsid w:val="007870A1"/>
    <w:rsid w:val="0078718D"/>
    <w:rsid w:val="0078719A"/>
    <w:rsid w:val="00787C92"/>
    <w:rsid w:val="00787F0B"/>
    <w:rsid w:val="00790470"/>
    <w:rsid w:val="007904A7"/>
    <w:rsid w:val="00790700"/>
    <w:rsid w:val="007907FB"/>
    <w:rsid w:val="00790D95"/>
    <w:rsid w:val="00790F9E"/>
    <w:rsid w:val="00791519"/>
    <w:rsid w:val="00791542"/>
    <w:rsid w:val="00791566"/>
    <w:rsid w:val="007915BD"/>
    <w:rsid w:val="00791AFC"/>
    <w:rsid w:val="007921B0"/>
    <w:rsid w:val="00792F13"/>
    <w:rsid w:val="00793822"/>
    <w:rsid w:val="007938F5"/>
    <w:rsid w:val="00794701"/>
    <w:rsid w:val="00794B46"/>
    <w:rsid w:val="00794FB2"/>
    <w:rsid w:val="00795463"/>
    <w:rsid w:val="0079560E"/>
    <w:rsid w:val="007956F7"/>
    <w:rsid w:val="00795B0B"/>
    <w:rsid w:val="00795BEE"/>
    <w:rsid w:val="00795C46"/>
    <w:rsid w:val="0079646A"/>
    <w:rsid w:val="007965B0"/>
    <w:rsid w:val="0079662D"/>
    <w:rsid w:val="00797664"/>
    <w:rsid w:val="00797709"/>
    <w:rsid w:val="00797FAD"/>
    <w:rsid w:val="007A014E"/>
    <w:rsid w:val="007A0222"/>
    <w:rsid w:val="007A0276"/>
    <w:rsid w:val="007A065D"/>
    <w:rsid w:val="007A086F"/>
    <w:rsid w:val="007A0924"/>
    <w:rsid w:val="007A0B66"/>
    <w:rsid w:val="007A0BCF"/>
    <w:rsid w:val="007A0C61"/>
    <w:rsid w:val="007A0D4E"/>
    <w:rsid w:val="007A0E60"/>
    <w:rsid w:val="007A15C3"/>
    <w:rsid w:val="007A1830"/>
    <w:rsid w:val="007A19CF"/>
    <w:rsid w:val="007A1B52"/>
    <w:rsid w:val="007A2004"/>
    <w:rsid w:val="007A2957"/>
    <w:rsid w:val="007A3CA4"/>
    <w:rsid w:val="007A3EEE"/>
    <w:rsid w:val="007A4216"/>
    <w:rsid w:val="007A46A6"/>
    <w:rsid w:val="007A4817"/>
    <w:rsid w:val="007A5026"/>
    <w:rsid w:val="007A575F"/>
    <w:rsid w:val="007A634F"/>
    <w:rsid w:val="007A6472"/>
    <w:rsid w:val="007A686B"/>
    <w:rsid w:val="007A6BEC"/>
    <w:rsid w:val="007A6FDC"/>
    <w:rsid w:val="007A774F"/>
    <w:rsid w:val="007A789A"/>
    <w:rsid w:val="007A7B1A"/>
    <w:rsid w:val="007A7CCB"/>
    <w:rsid w:val="007A7DD2"/>
    <w:rsid w:val="007A7E85"/>
    <w:rsid w:val="007A7EA9"/>
    <w:rsid w:val="007B0669"/>
    <w:rsid w:val="007B0F2F"/>
    <w:rsid w:val="007B141B"/>
    <w:rsid w:val="007B191C"/>
    <w:rsid w:val="007B2293"/>
    <w:rsid w:val="007B2684"/>
    <w:rsid w:val="007B28E4"/>
    <w:rsid w:val="007B29A2"/>
    <w:rsid w:val="007B2B5E"/>
    <w:rsid w:val="007B2BEA"/>
    <w:rsid w:val="007B2C68"/>
    <w:rsid w:val="007B2D8A"/>
    <w:rsid w:val="007B2DC4"/>
    <w:rsid w:val="007B2E87"/>
    <w:rsid w:val="007B315D"/>
    <w:rsid w:val="007B3BF3"/>
    <w:rsid w:val="007B3D6B"/>
    <w:rsid w:val="007B3ECF"/>
    <w:rsid w:val="007B4F68"/>
    <w:rsid w:val="007B506D"/>
    <w:rsid w:val="007B5D0D"/>
    <w:rsid w:val="007B6289"/>
    <w:rsid w:val="007B6377"/>
    <w:rsid w:val="007B63B8"/>
    <w:rsid w:val="007B6840"/>
    <w:rsid w:val="007B68B9"/>
    <w:rsid w:val="007B6E4A"/>
    <w:rsid w:val="007B7063"/>
    <w:rsid w:val="007B7227"/>
    <w:rsid w:val="007B7246"/>
    <w:rsid w:val="007B76A5"/>
    <w:rsid w:val="007B76EA"/>
    <w:rsid w:val="007C0294"/>
    <w:rsid w:val="007C040F"/>
    <w:rsid w:val="007C04B2"/>
    <w:rsid w:val="007C06B7"/>
    <w:rsid w:val="007C0980"/>
    <w:rsid w:val="007C0B4B"/>
    <w:rsid w:val="007C0B82"/>
    <w:rsid w:val="007C0B86"/>
    <w:rsid w:val="007C0DC3"/>
    <w:rsid w:val="007C0E8C"/>
    <w:rsid w:val="007C1451"/>
    <w:rsid w:val="007C1FD7"/>
    <w:rsid w:val="007C237F"/>
    <w:rsid w:val="007C3CD7"/>
    <w:rsid w:val="007C3DA8"/>
    <w:rsid w:val="007C40D3"/>
    <w:rsid w:val="007C4696"/>
    <w:rsid w:val="007C471B"/>
    <w:rsid w:val="007C524A"/>
    <w:rsid w:val="007C5C9F"/>
    <w:rsid w:val="007C6504"/>
    <w:rsid w:val="007C661F"/>
    <w:rsid w:val="007C6B64"/>
    <w:rsid w:val="007C7263"/>
    <w:rsid w:val="007C7268"/>
    <w:rsid w:val="007C76B0"/>
    <w:rsid w:val="007C79BD"/>
    <w:rsid w:val="007C7DD6"/>
    <w:rsid w:val="007D064D"/>
    <w:rsid w:val="007D06A1"/>
    <w:rsid w:val="007D07D8"/>
    <w:rsid w:val="007D0891"/>
    <w:rsid w:val="007D0C11"/>
    <w:rsid w:val="007D1728"/>
    <w:rsid w:val="007D19DF"/>
    <w:rsid w:val="007D1A36"/>
    <w:rsid w:val="007D27B4"/>
    <w:rsid w:val="007D2A03"/>
    <w:rsid w:val="007D2EF1"/>
    <w:rsid w:val="007D3319"/>
    <w:rsid w:val="007D34C7"/>
    <w:rsid w:val="007D3B03"/>
    <w:rsid w:val="007D3BF1"/>
    <w:rsid w:val="007D3C4B"/>
    <w:rsid w:val="007D3CDC"/>
    <w:rsid w:val="007D4323"/>
    <w:rsid w:val="007D4F80"/>
    <w:rsid w:val="007D562A"/>
    <w:rsid w:val="007D5BE0"/>
    <w:rsid w:val="007D5E77"/>
    <w:rsid w:val="007D6122"/>
    <w:rsid w:val="007D6469"/>
    <w:rsid w:val="007D6C3A"/>
    <w:rsid w:val="007D6E6B"/>
    <w:rsid w:val="007D7173"/>
    <w:rsid w:val="007D7538"/>
    <w:rsid w:val="007D7DA4"/>
    <w:rsid w:val="007E012C"/>
    <w:rsid w:val="007E03C5"/>
    <w:rsid w:val="007E0B43"/>
    <w:rsid w:val="007E0B83"/>
    <w:rsid w:val="007E103F"/>
    <w:rsid w:val="007E1BA4"/>
    <w:rsid w:val="007E1FAA"/>
    <w:rsid w:val="007E1FBC"/>
    <w:rsid w:val="007E2031"/>
    <w:rsid w:val="007E263A"/>
    <w:rsid w:val="007E2A3A"/>
    <w:rsid w:val="007E2AC0"/>
    <w:rsid w:val="007E2EBC"/>
    <w:rsid w:val="007E337C"/>
    <w:rsid w:val="007E33D0"/>
    <w:rsid w:val="007E3668"/>
    <w:rsid w:val="007E3B2A"/>
    <w:rsid w:val="007E3FBD"/>
    <w:rsid w:val="007E458E"/>
    <w:rsid w:val="007E4804"/>
    <w:rsid w:val="007E5A3C"/>
    <w:rsid w:val="007E7319"/>
    <w:rsid w:val="007E7573"/>
    <w:rsid w:val="007E78CA"/>
    <w:rsid w:val="007F000F"/>
    <w:rsid w:val="007F00C2"/>
    <w:rsid w:val="007F02C6"/>
    <w:rsid w:val="007F1739"/>
    <w:rsid w:val="007F1936"/>
    <w:rsid w:val="007F1A0C"/>
    <w:rsid w:val="007F2A79"/>
    <w:rsid w:val="007F2FBA"/>
    <w:rsid w:val="007F314F"/>
    <w:rsid w:val="007F34D2"/>
    <w:rsid w:val="007F3948"/>
    <w:rsid w:val="007F3B7C"/>
    <w:rsid w:val="007F4DDE"/>
    <w:rsid w:val="007F6014"/>
    <w:rsid w:val="007F62C7"/>
    <w:rsid w:val="007F68D0"/>
    <w:rsid w:val="007F6F64"/>
    <w:rsid w:val="007F797E"/>
    <w:rsid w:val="007F7A76"/>
    <w:rsid w:val="007F7AD5"/>
    <w:rsid w:val="007F7E4A"/>
    <w:rsid w:val="008003FA"/>
    <w:rsid w:val="00800654"/>
    <w:rsid w:val="008007A9"/>
    <w:rsid w:val="00800CB1"/>
    <w:rsid w:val="00800D7B"/>
    <w:rsid w:val="00800E95"/>
    <w:rsid w:val="008017A0"/>
    <w:rsid w:val="008019F8"/>
    <w:rsid w:val="00801DF8"/>
    <w:rsid w:val="008021F7"/>
    <w:rsid w:val="0080262B"/>
    <w:rsid w:val="008039A2"/>
    <w:rsid w:val="00803B3D"/>
    <w:rsid w:val="00804115"/>
    <w:rsid w:val="00804417"/>
    <w:rsid w:val="0080457A"/>
    <w:rsid w:val="0080470D"/>
    <w:rsid w:val="00804E83"/>
    <w:rsid w:val="00805495"/>
    <w:rsid w:val="008059E8"/>
    <w:rsid w:val="00805B18"/>
    <w:rsid w:val="00806621"/>
    <w:rsid w:val="008066D4"/>
    <w:rsid w:val="0080701D"/>
    <w:rsid w:val="0080736B"/>
    <w:rsid w:val="0080784A"/>
    <w:rsid w:val="0080789C"/>
    <w:rsid w:val="008078A5"/>
    <w:rsid w:val="00807A3C"/>
    <w:rsid w:val="008102DA"/>
    <w:rsid w:val="008104A4"/>
    <w:rsid w:val="00810FE3"/>
    <w:rsid w:val="0081111C"/>
    <w:rsid w:val="0081176F"/>
    <w:rsid w:val="0081182F"/>
    <w:rsid w:val="00811F82"/>
    <w:rsid w:val="0081205B"/>
    <w:rsid w:val="008126E0"/>
    <w:rsid w:val="00812B98"/>
    <w:rsid w:val="00812BB9"/>
    <w:rsid w:val="00812C24"/>
    <w:rsid w:val="00812F8D"/>
    <w:rsid w:val="0081307A"/>
    <w:rsid w:val="00813218"/>
    <w:rsid w:val="008136C7"/>
    <w:rsid w:val="00813908"/>
    <w:rsid w:val="00814142"/>
    <w:rsid w:val="00814309"/>
    <w:rsid w:val="00814527"/>
    <w:rsid w:val="00815097"/>
    <w:rsid w:val="0081683F"/>
    <w:rsid w:val="00816F4F"/>
    <w:rsid w:val="00817070"/>
    <w:rsid w:val="00817132"/>
    <w:rsid w:val="008172B5"/>
    <w:rsid w:val="008176A5"/>
    <w:rsid w:val="00817D75"/>
    <w:rsid w:val="00820697"/>
    <w:rsid w:val="008206E8"/>
    <w:rsid w:val="00821C52"/>
    <w:rsid w:val="00821DF0"/>
    <w:rsid w:val="00821F53"/>
    <w:rsid w:val="00822187"/>
    <w:rsid w:val="00822747"/>
    <w:rsid w:val="00822753"/>
    <w:rsid w:val="00822B64"/>
    <w:rsid w:val="008230A9"/>
    <w:rsid w:val="008230F6"/>
    <w:rsid w:val="0082379E"/>
    <w:rsid w:val="0082434A"/>
    <w:rsid w:val="00824713"/>
    <w:rsid w:val="00824A9F"/>
    <w:rsid w:val="00825042"/>
    <w:rsid w:val="008253B7"/>
    <w:rsid w:val="00825B61"/>
    <w:rsid w:val="00825C32"/>
    <w:rsid w:val="00825DB6"/>
    <w:rsid w:val="00825E71"/>
    <w:rsid w:val="00825E90"/>
    <w:rsid w:val="00826C5A"/>
    <w:rsid w:val="00826C81"/>
    <w:rsid w:val="00826CF8"/>
    <w:rsid w:val="00827073"/>
    <w:rsid w:val="008270BB"/>
    <w:rsid w:val="008272B2"/>
    <w:rsid w:val="0082768C"/>
    <w:rsid w:val="00827D6F"/>
    <w:rsid w:val="008302FF"/>
    <w:rsid w:val="008307BF"/>
    <w:rsid w:val="00831B1E"/>
    <w:rsid w:val="00831C9B"/>
    <w:rsid w:val="00831D4F"/>
    <w:rsid w:val="00831E12"/>
    <w:rsid w:val="00831F54"/>
    <w:rsid w:val="00831FE1"/>
    <w:rsid w:val="00832758"/>
    <w:rsid w:val="00832C20"/>
    <w:rsid w:val="00832C59"/>
    <w:rsid w:val="00833D9C"/>
    <w:rsid w:val="00834BCD"/>
    <w:rsid w:val="00835786"/>
    <w:rsid w:val="00836392"/>
    <w:rsid w:val="008363F7"/>
    <w:rsid w:val="008364F2"/>
    <w:rsid w:val="00836627"/>
    <w:rsid w:val="008367DE"/>
    <w:rsid w:val="008367E4"/>
    <w:rsid w:val="008368D4"/>
    <w:rsid w:val="00836E49"/>
    <w:rsid w:val="00836EF5"/>
    <w:rsid w:val="00837119"/>
    <w:rsid w:val="0083740B"/>
    <w:rsid w:val="008374BA"/>
    <w:rsid w:val="00837928"/>
    <w:rsid w:val="00837BC3"/>
    <w:rsid w:val="00837C90"/>
    <w:rsid w:val="00840992"/>
    <w:rsid w:val="0084138F"/>
    <w:rsid w:val="00841A92"/>
    <w:rsid w:val="00841EEA"/>
    <w:rsid w:val="00842109"/>
    <w:rsid w:val="00842143"/>
    <w:rsid w:val="00842256"/>
    <w:rsid w:val="00842458"/>
    <w:rsid w:val="00842D38"/>
    <w:rsid w:val="00843038"/>
    <w:rsid w:val="0084315B"/>
    <w:rsid w:val="008433A6"/>
    <w:rsid w:val="008433C8"/>
    <w:rsid w:val="008436F7"/>
    <w:rsid w:val="0084383D"/>
    <w:rsid w:val="00843E98"/>
    <w:rsid w:val="00843F37"/>
    <w:rsid w:val="008442CE"/>
    <w:rsid w:val="00844B5A"/>
    <w:rsid w:val="00844C25"/>
    <w:rsid w:val="00844E24"/>
    <w:rsid w:val="00844E4E"/>
    <w:rsid w:val="00844F20"/>
    <w:rsid w:val="00845097"/>
    <w:rsid w:val="0084556B"/>
    <w:rsid w:val="00845626"/>
    <w:rsid w:val="00845715"/>
    <w:rsid w:val="008457BC"/>
    <w:rsid w:val="00845C1B"/>
    <w:rsid w:val="0084601E"/>
    <w:rsid w:val="00846716"/>
    <w:rsid w:val="00846B99"/>
    <w:rsid w:val="00846CC8"/>
    <w:rsid w:val="00847194"/>
    <w:rsid w:val="008474D4"/>
    <w:rsid w:val="00847639"/>
    <w:rsid w:val="00847A0D"/>
    <w:rsid w:val="00847D62"/>
    <w:rsid w:val="00847E8A"/>
    <w:rsid w:val="00847F0D"/>
    <w:rsid w:val="008501B5"/>
    <w:rsid w:val="00850976"/>
    <w:rsid w:val="008510C3"/>
    <w:rsid w:val="00851343"/>
    <w:rsid w:val="00851569"/>
    <w:rsid w:val="00852417"/>
    <w:rsid w:val="008528E0"/>
    <w:rsid w:val="00852B32"/>
    <w:rsid w:val="00852DC8"/>
    <w:rsid w:val="008531DA"/>
    <w:rsid w:val="00853F6B"/>
    <w:rsid w:val="00854506"/>
    <w:rsid w:val="00854787"/>
    <w:rsid w:val="008552F3"/>
    <w:rsid w:val="00855A27"/>
    <w:rsid w:val="00855E2D"/>
    <w:rsid w:val="00856972"/>
    <w:rsid w:val="0085716B"/>
    <w:rsid w:val="008574B0"/>
    <w:rsid w:val="00857984"/>
    <w:rsid w:val="00857FFA"/>
    <w:rsid w:val="00860C7B"/>
    <w:rsid w:val="00861242"/>
    <w:rsid w:val="0086178E"/>
    <w:rsid w:val="00861DE9"/>
    <w:rsid w:val="00861EEC"/>
    <w:rsid w:val="00862451"/>
    <w:rsid w:val="008624AF"/>
    <w:rsid w:val="00862789"/>
    <w:rsid w:val="008633D6"/>
    <w:rsid w:val="008648AA"/>
    <w:rsid w:val="008648C1"/>
    <w:rsid w:val="00864A48"/>
    <w:rsid w:val="00864EB4"/>
    <w:rsid w:val="00865213"/>
    <w:rsid w:val="00865480"/>
    <w:rsid w:val="00865D82"/>
    <w:rsid w:val="00865F78"/>
    <w:rsid w:val="008663E2"/>
    <w:rsid w:val="00866B5E"/>
    <w:rsid w:val="00867764"/>
    <w:rsid w:val="00867C66"/>
    <w:rsid w:val="00867E01"/>
    <w:rsid w:val="00867F93"/>
    <w:rsid w:val="0087074B"/>
    <w:rsid w:val="00871027"/>
    <w:rsid w:val="00871284"/>
    <w:rsid w:val="008712CE"/>
    <w:rsid w:val="0087207D"/>
    <w:rsid w:val="008723EA"/>
    <w:rsid w:val="00872660"/>
    <w:rsid w:val="008727AA"/>
    <w:rsid w:val="008730FB"/>
    <w:rsid w:val="0087310D"/>
    <w:rsid w:val="0087376D"/>
    <w:rsid w:val="00873DA9"/>
    <w:rsid w:val="00873DBF"/>
    <w:rsid w:val="0087422A"/>
    <w:rsid w:val="0087447D"/>
    <w:rsid w:val="00874590"/>
    <w:rsid w:val="00875338"/>
    <w:rsid w:val="008754C8"/>
    <w:rsid w:val="0087551C"/>
    <w:rsid w:val="00875587"/>
    <w:rsid w:val="008757C6"/>
    <w:rsid w:val="008757CF"/>
    <w:rsid w:val="00875ADD"/>
    <w:rsid w:val="00875B40"/>
    <w:rsid w:val="00876606"/>
    <w:rsid w:val="00876998"/>
    <w:rsid w:val="00876CC9"/>
    <w:rsid w:val="00877815"/>
    <w:rsid w:val="0087782D"/>
    <w:rsid w:val="008778C2"/>
    <w:rsid w:val="00877DE8"/>
    <w:rsid w:val="008800B4"/>
    <w:rsid w:val="0088046D"/>
    <w:rsid w:val="00880943"/>
    <w:rsid w:val="00880EDB"/>
    <w:rsid w:val="00880F43"/>
    <w:rsid w:val="00880F45"/>
    <w:rsid w:val="00881CB9"/>
    <w:rsid w:val="00881FCF"/>
    <w:rsid w:val="0088294F"/>
    <w:rsid w:val="00882C9D"/>
    <w:rsid w:val="0088310A"/>
    <w:rsid w:val="008839CF"/>
    <w:rsid w:val="00883B98"/>
    <w:rsid w:val="0088410E"/>
    <w:rsid w:val="00884439"/>
    <w:rsid w:val="00884945"/>
    <w:rsid w:val="00884C7F"/>
    <w:rsid w:val="0088514F"/>
    <w:rsid w:val="0088573F"/>
    <w:rsid w:val="0088638D"/>
    <w:rsid w:val="0088643E"/>
    <w:rsid w:val="008866E3"/>
    <w:rsid w:val="008869B9"/>
    <w:rsid w:val="00886A86"/>
    <w:rsid w:val="008873CB"/>
    <w:rsid w:val="008905BE"/>
    <w:rsid w:val="008906DE"/>
    <w:rsid w:val="00890DB8"/>
    <w:rsid w:val="008914EE"/>
    <w:rsid w:val="0089176D"/>
    <w:rsid w:val="00891829"/>
    <w:rsid w:val="00891FC8"/>
    <w:rsid w:val="00892268"/>
    <w:rsid w:val="0089237C"/>
    <w:rsid w:val="008929B3"/>
    <w:rsid w:val="00892B75"/>
    <w:rsid w:val="0089307A"/>
    <w:rsid w:val="00893153"/>
    <w:rsid w:val="00893335"/>
    <w:rsid w:val="008934AE"/>
    <w:rsid w:val="00893651"/>
    <w:rsid w:val="00893820"/>
    <w:rsid w:val="00893AB7"/>
    <w:rsid w:val="00893D34"/>
    <w:rsid w:val="00894A80"/>
    <w:rsid w:val="00894DDB"/>
    <w:rsid w:val="0089507B"/>
    <w:rsid w:val="0089509F"/>
    <w:rsid w:val="008953FB"/>
    <w:rsid w:val="00895757"/>
    <w:rsid w:val="00895A4F"/>
    <w:rsid w:val="00895E9D"/>
    <w:rsid w:val="00895ED7"/>
    <w:rsid w:val="00896C97"/>
    <w:rsid w:val="00896E50"/>
    <w:rsid w:val="008973AA"/>
    <w:rsid w:val="008974BD"/>
    <w:rsid w:val="00897A74"/>
    <w:rsid w:val="008A02AC"/>
    <w:rsid w:val="008A02F0"/>
    <w:rsid w:val="008A0530"/>
    <w:rsid w:val="008A05BB"/>
    <w:rsid w:val="008A070A"/>
    <w:rsid w:val="008A0F9E"/>
    <w:rsid w:val="008A17CD"/>
    <w:rsid w:val="008A1A9B"/>
    <w:rsid w:val="008A222B"/>
    <w:rsid w:val="008A2628"/>
    <w:rsid w:val="008A2B43"/>
    <w:rsid w:val="008A350E"/>
    <w:rsid w:val="008A3695"/>
    <w:rsid w:val="008A38EE"/>
    <w:rsid w:val="008A3903"/>
    <w:rsid w:val="008A3DB5"/>
    <w:rsid w:val="008A4788"/>
    <w:rsid w:val="008A4B5E"/>
    <w:rsid w:val="008A4CFB"/>
    <w:rsid w:val="008A641F"/>
    <w:rsid w:val="008A6430"/>
    <w:rsid w:val="008A6490"/>
    <w:rsid w:val="008A667F"/>
    <w:rsid w:val="008A7DD0"/>
    <w:rsid w:val="008B00B0"/>
    <w:rsid w:val="008B04BC"/>
    <w:rsid w:val="008B053A"/>
    <w:rsid w:val="008B05AF"/>
    <w:rsid w:val="008B0864"/>
    <w:rsid w:val="008B1105"/>
    <w:rsid w:val="008B18B4"/>
    <w:rsid w:val="008B1CFB"/>
    <w:rsid w:val="008B2055"/>
    <w:rsid w:val="008B239C"/>
    <w:rsid w:val="008B243B"/>
    <w:rsid w:val="008B2686"/>
    <w:rsid w:val="008B2A5F"/>
    <w:rsid w:val="008B2E8E"/>
    <w:rsid w:val="008B30D9"/>
    <w:rsid w:val="008B34E9"/>
    <w:rsid w:val="008B36A8"/>
    <w:rsid w:val="008B372F"/>
    <w:rsid w:val="008B3D73"/>
    <w:rsid w:val="008B3F89"/>
    <w:rsid w:val="008B52DB"/>
    <w:rsid w:val="008B5500"/>
    <w:rsid w:val="008B56D3"/>
    <w:rsid w:val="008B5727"/>
    <w:rsid w:val="008B5E72"/>
    <w:rsid w:val="008B5F7F"/>
    <w:rsid w:val="008B623E"/>
    <w:rsid w:val="008B6EFC"/>
    <w:rsid w:val="008B7188"/>
    <w:rsid w:val="008B7240"/>
    <w:rsid w:val="008B72C9"/>
    <w:rsid w:val="008B7625"/>
    <w:rsid w:val="008B7990"/>
    <w:rsid w:val="008C0664"/>
    <w:rsid w:val="008C0B47"/>
    <w:rsid w:val="008C0ECF"/>
    <w:rsid w:val="008C156C"/>
    <w:rsid w:val="008C165F"/>
    <w:rsid w:val="008C18D8"/>
    <w:rsid w:val="008C1A89"/>
    <w:rsid w:val="008C1FB1"/>
    <w:rsid w:val="008C25DE"/>
    <w:rsid w:val="008C267B"/>
    <w:rsid w:val="008C2EA8"/>
    <w:rsid w:val="008C32F1"/>
    <w:rsid w:val="008C33D3"/>
    <w:rsid w:val="008C3748"/>
    <w:rsid w:val="008C3A52"/>
    <w:rsid w:val="008C3AAB"/>
    <w:rsid w:val="008C3BDD"/>
    <w:rsid w:val="008C44B4"/>
    <w:rsid w:val="008C4897"/>
    <w:rsid w:val="008C4AF4"/>
    <w:rsid w:val="008C54F8"/>
    <w:rsid w:val="008C55F2"/>
    <w:rsid w:val="008C58A7"/>
    <w:rsid w:val="008C5EC9"/>
    <w:rsid w:val="008C6590"/>
    <w:rsid w:val="008C6F23"/>
    <w:rsid w:val="008C71EA"/>
    <w:rsid w:val="008C7294"/>
    <w:rsid w:val="008C731C"/>
    <w:rsid w:val="008C73C4"/>
    <w:rsid w:val="008C763A"/>
    <w:rsid w:val="008C7845"/>
    <w:rsid w:val="008C797B"/>
    <w:rsid w:val="008C7DAC"/>
    <w:rsid w:val="008C7F7E"/>
    <w:rsid w:val="008D072B"/>
    <w:rsid w:val="008D0FCA"/>
    <w:rsid w:val="008D148E"/>
    <w:rsid w:val="008D1AB4"/>
    <w:rsid w:val="008D1BAD"/>
    <w:rsid w:val="008D2026"/>
    <w:rsid w:val="008D2047"/>
    <w:rsid w:val="008D20F7"/>
    <w:rsid w:val="008D2408"/>
    <w:rsid w:val="008D26FC"/>
    <w:rsid w:val="008D2A35"/>
    <w:rsid w:val="008D2EB6"/>
    <w:rsid w:val="008D2F8F"/>
    <w:rsid w:val="008D30DD"/>
    <w:rsid w:val="008D3416"/>
    <w:rsid w:val="008D3841"/>
    <w:rsid w:val="008D3C46"/>
    <w:rsid w:val="008D432A"/>
    <w:rsid w:val="008D4734"/>
    <w:rsid w:val="008D4CFB"/>
    <w:rsid w:val="008D5537"/>
    <w:rsid w:val="008D5883"/>
    <w:rsid w:val="008D58C6"/>
    <w:rsid w:val="008D63CF"/>
    <w:rsid w:val="008D6F48"/>
    <w:rsid w:val="008D77A8"/>
    <w:rsid w:val="008D7A2A"/>
    <w:rsid w:val="008D7DA9"/>
    <w:rsid w:val="008E0015"/>
    <w:rsid w:val="008E07EB"/>
    <w:rsid w:val="008E20A0"/>
    <w:rsid w:val="008E2727"/>
    <w:rsid w:val="008E2DF5"/>
    <w:rsid w:val="008E3244"/>
    <w:rsid w:val="008E3309"/>
    <w:rsid w:val="008E3BEE"/>
    <w:rsid w:val="008E3CFF"/>
    <w:rsid w:val="008E3FF2"/>
    <w:rsid w:val="008E4F71"/>
    <w:rsid w:val="008E6089"/>
    <w:rsid w:val="008E6825"/>
    <w:rsid w:val="008E6E8E"/>
    <w:rsid w:val="008E6F4A"/>
    <w:rsid w:val="008E7014"/>
    <w:rsid w:val="008E7035"/>
    <w:rsid w:val="008E7111"/>
    <w:rsid w:val="008E73ED"/>
    <w:rsid w:val="008E7660"/>
    <w:rsid w:val="008E7826"/>
    <w:rsid w:val="008E7BE3"/>
    <w:rsid w:val="008F00FA"/>
    <w:rsid w:val="008F0302"/>
    <w:rsid w:val="008F0A6E"/>
    <w:rsid w:val="008F0B71"/>
    <w:rsid w:val="008F10D0"/>
    <w:rsid w:val="008F1337"/>
    <w:rsid w:val="008F1B2D"/>
    <w:rsid w:val="008F1BE1"/>
    <w:rsid w:val="008F1D8D"/>
    <w:rsid w:val="008F2076"/>
    <w:rsid w:val="008F2114"/>
    <w:rsid w:val="008F2136"/>
    <w:rsid w:val="008F24DA"/>
    <w:rsid w:val="008F2B72"/>
    <w:rsid w:val="008F356C"/>
    <w:rsid w:val="008F3AA0"/>
    <w:rsid w:val="008F4370"/>
    <w:rsid w:val="008F4508"/>
    <w:rsid w:val="008F45BB"/>
    <w:rsid w:val="008F4C36"/>
    <w:rsid w:val="008F4D97"/>
    <w:rsid w:val="008F5048"/>
    <w:rsid w:val="008F50E3"/>
    <w:rsid w:val="008F5B59"/>
    <w:rsid w:val="008F5D67"/>
    <w:rsid w:val="008F5E7C"/>
    <w:rsid w:val="008F65DA"/>
    <w:rsid w:val="008F68CE"/>
    <w:rsid w:val="008F772D"/>
    <w:rsid w:val="008F781D"/>
    <w:rsid w:val="008F7AE1"/>
    <w:rsid w:val="008F7B06"/>
    <w:rsid w:val="008F7E79"/>
    <w:rsid w:val="00900011"/>
    <w:rsid w:val="00900210"/>
    <w:rsid w:val="00901044"/>
    <w:rsid w:val="0090138C"/>
    <w:rsid w:val="00901437"/>
    <w:rsid w:val="00901788"/>
    <w:rsid w:val="009019E9"/>
    <w:rsid w:val="00901E7C"/>
    <w:rsid w:val="0090237C"/>
    <w:rsid w:val="009029BB"/>
    <w:rsid w:val="00902C00"/>
    <w:rsid w:val="00902D90"/>
    <w:rsid w:val="00902FD8"/>
    <w:rsid w:val="0090419D"/>
    <w:rsid w:val="009053D8"/>
    <w:rsid w:val="009055FE"/>
    <w:rsid w:val="00906009"/>
    <w:rsid w:val="00906546"/>
    <w:rsid w:val="009070ED"/>
    <w:rsid w:val="009073D2"/>
    <w:rsid w:val="00907A12"/>
    <w:rsid w:val="00907CC9"/>
    <w:rsid w:val="009105A0"/>
    <w:rsid w:val="009108E1"/>
    <w:rsid w:val="00910E28"/>
    <w:rsid w:val="0091122F"/>
    <w:rsid w:val="0091148B"/>
    <w:rsid w:val="009118AE"/>
    <w:rsid w:val="00911B0E"/>
    <w:rsid w:val="00912A47"/>
    <w:rsid w:val="0091359D"/>
    <w:rsid w:val="00913804"/>
    <w:rsid w:val="00913C93"/>
    <w:rsid w:val="00913F9B"/>
    <w:rsid w:val="009142C0"/>
    <w:rsid w:val="00914A72"/>
    <w:rsid w:val="00915299"/>
    <w:rsid w:val="0091536D"/>
    <w:rsid w:val="00915700"/>
    <w:rsid w:val="009158FB"/>
    <w:rsid w:val="009163A7"/>
    <w:rsid w:val="00916435"/>
    <w:rsid w:val="009164A2"/>
    <w:rsid w:val="009164E5"/>
    <w:rsid w:val="009167F6"/>
    <w:rsid w:val="0091687A"/>
    <w:rsid w:val="00916F8B"/>
    <w:rsid w:val="00917132"/>
    <w:rsid w:val="0091720D"/>
    <w:rsid w:val="009173FC"/>
    <w:rsid w:val="009179DA"/>
    <w:rsid w:val="00917A2C"/>
    <w:rsid w:val="00917F04"/>
    <w:rsid w:val="0092069C"/>
    <w:rsid w:val="009206A0"/>
    <w:rsid w:val="00920A27"/>
    <w:rsid w:val="00920DC0"/>
    <w:rsid w:val="009221F4"/>
    <w:rsid w:val="00922794"/>
    <w:rsid w:val="00922F79"/>
    <w:rsid w:val="00923536"/>
    <w:rsid w:val="00923AED"/>
    <w:rsid w:val="00924319"/>
    <w:rsid w:val="009249FF"/>
    <w:rsid w:val="00925765"/>
    <w:rsid w:val="00925994"/>
    <w:rsid w:val="00925FEF"/>
    <w:rsid w:val="0092711F"/>
    <w:rsid w:val="0092753B"/>
    <w:rsid w:val="00927B4F"/>
    <w:rsid w:val="00927C43"/>
    <w:rsid w:val="00927CDB"/>
    <w:rsid w:val="00927FAE"/>
    <w:rsid w:val="00930197"/>
    <w:rsid w:val="009307B0"/>
    <w:rsid w:val="0093089D"/>
    <w:rsid w:val="00930E8B"/>
    <w:rsid w:val="0093137F"/>
    <w:rsid w:val="00931690"/>
    <w:rsid w:val="00931F07"/>
    <w:rsid w:val="00932253"/>
    <w:rsid w:val="00932788"/>
    <w:rsid w:val="009327F4"/>
    <w:rsid w:val="009328EE"/>
    <w:rsid w:val="00932BF9"/>
    <w:rsid w:val="00933225"/>
    <w:rsid w:val="009332DB"/>
    <w:rsid w:val="00933676"/>
    <w:rsid w:val="00933735"/>
    <w:rsid w:val="00933CB3"/>
    <w:rsid w:val="009343BF"/>
    <w:rsid w:val="009345E8"/>
    <w:rsid w:val="00934C4C"/>
    <w:rsid w:val="00934E5D"/>
    <w:rsid w:val="0093506D"/>
    <w:rsid w:val="00935255"/>
    <w:rsid w:val="00935702"/>
    <w:rsid w:val="00935975"/>
    <w:rsid w:val="00935D45"/>
    <w:rsid w:val="00936EDE"/>
    <w:rsid w:val="009371A9"/>
    <w:rsid w:val="0093724D"/>
    <w:rsid w:val="009377AB"/>
    <w:rsid w:val="009402A3"/>
    <w:rsid w:val="00940359"/>
    <w:rsid w:val="009416A3"/>
    <w:rsid w:val="00941815"/>
    <w:rsid w:val="00941D02"/>
    <w:rsid w:val="00942877"/>
    <w:rsid w:val="009428DE"/>
    <w:rsid w:val="00942BDB"/>
    <w:rsid w:val="00942CD2"/>
    <w:rsid w:val="00942DC3"/>
    <w:rsid w:val="0094328F"/>
    <w:rsid w:val="00943493"/>
    <w:rsid w:val="009434B1"/>
    <w:rsid w:val="009434F7"/>
    <w:rsid w:val="009437B9"/>
    <w:rsid w:val="00943A80"/>
    <w:rsid w:val="00943E36"/>
    <w:rsid w:val="009441DA"/>
    <w:rsid w:val="00944758"/>
    <w:rsid w:val="00944A86"/>
    <w:rsid w:val="00944EF3"/>
    <w:rsid w:val="0094553C"/>
    <w:rsid w:val="009456E0"/>
    <w:rsid w:val="009457A6"/>
    <w:rsid w:val="00946491"/>
    <w:rsid w:val="00946755"/>
    <w:rsid w:val="00946C92"/>
    <w:rsid w:val="00946E34"/>
    <w:rsid w:val="00947377"/>
    <w:rsid w:val="009474ED"/>
    <w:rsid w:val="0094788D"/>
    <w:rsid w:val="009479E9"/>
    <w:rsid w:val="00947F21"/>
    <w:rsid w:val="009504DB"/>
    <w:rsid w:val="009508F2"/>
    <w:rsid w:val="00950B67"/>
    <w:rsid w:val="00950CC0"/>
    <w:rsid w:val="00950EA0"/>
    <w:rsid w:val="00951501"/>
    <w:rsid w:val="0095154B"/>
    <w:rsid w:val="00951A5F"/>
    <w:rsid w:val="00951D0A"/>
    <w:rsid w:val="00952083"/>
    <w:rsid w:val="00952CB7"/>
    <w:rsid w:val="00952EA4"/>
    <w:rsid w:val="00953429"/>
    <w:rsid w:val="009538AB"/>
    <w:rsid w:val="009538D6"/>
    <w:rsid w:val="00953C84"/>
    <w:rsid w:val="00954082"/>
    <w:rsid w:val="009544B7"/>
    <w:rsid w:val="00954970"/>
    <w:rsid w:val="00954A7C"/>
    <w:rsid w:val="00954E82"/>
    <w:rsid w:val="00955232"/>
    <w:rsid w:val="00955724"/>
    <w:rsid w:val="0095580D"/>
    <w:rsid w:val="00955A62"/>
    <w:rsid w:val="00955AF9"/>
    <w:rsid w:val="00955CD7"/>
    <w:rsid w:val="00956390"/>
    <w:rsid w:val="00956492"/>
    <w:rsid w:val="0095667B"/>
    <w:rsid w:val="00956798"/>
    <w:rsid w:val="00957753"/>
    <w:rsid w:val="00957832"/>
    <w:rsid w:val="00957911"/>
    <w:rsid w:val="00957A64"/>
    <w:rsid w:val="00957D9E"/>
    <w:rsid w:val="00957E8C"/>
    <w:rsid w:val="0096025D"/>
    <w:rsid w:val="0096059B"/>
    <w:rsid w:val="00960CA1"/>
    <w:rsid w:val="00961284"/>
    <w:rsid w:val="0096175F"/>
    <w:rsid w:val="009619E6"/>
    <w:rsid w:val="009624B4"/>
    <w:rsid w:val="00963147"/>
    <w:rsid w:val="00963198"/>
    <w:rsid w:val="0096364B"/>
    <w:rsid w:val="009639CC"/>
    <w:rsid w:val="00963EB8"/>
    <w:rsid w:val="00963F90"/>
    <w:rsid w:val="00964247"/>
    <w:rsid w:val="00964429"/>
    <w:rsid w:val="009649B8"/>
    <w:rsid w:val="00964C80"/>
    <w:rsid w:val="00964DC9"/>
    <w:rsid w:val="00964F08"/>
    <w:rsid w:val="00964FF1"/>
    <w:rsid w:val="00965869"/>
    <w:rsid w:val="00965B6C"/>
    <w:rsid w:val="00966915"/>
    <w:rsid w:val="009669FD"/>
    <w:rsid w:val="00966C97"/>
    <w:rsid w:val="009670CD"/>
    <w:rsid w:val="0096725A"/>
    <w:rsid w:val="009673B5"/>
    <w:rsid w:val="00967829"/>
    <w:rsid w:val="00967983"/>
    <w:rsid w:val="00967DCA"/>
    <w:rsid w:val="00967DF9"/>
    <w:rsid w:val="00970450"/>
    <w:rsid w:val="0097131C"/>
    <w:rsid w:val="00971C89"/>
    <w:rsid w:val="009720A6"/>
    <w:rsid w:val="0097270A"/>
    <w:rsid w:val="00972ACD"/>
    <w:rsid w:val="009730D1"/>
    <w:rsid w:val="009739AA"/>
    <w:rsid w:val="009742A5"/>
    <w:rsid w:val="0097459E"/>
    <w:rsid w:val="009747BA"/>
    <w:rsid w:val="00974854"/>
    <w:rsid w:val="00974E1E"/>
    <w:rsid w:val="009751D3"/>
    <w:rsid w:val="00975970"/>
    <w:rsid w:val="00975991"/>
    <w:rsid w:val="00975AED"/>
    <w:rsid w:val="00975CF1"/>
    <w:rsid w:val="009760CE"/>
    <w:rsid w:val="009763BE"/>
    <w:rsid w:val="00976448"/>
    <w:rsid w:val="00976623"/>
    <w:rsid w:val="0097689A"/>
    <w:rsid w:val="00976AD9"/>
    <w:rsid w:val="00976E51"/>
    <w:rsid w:val="00977018"/>
    <w:rsid w:val="00977689"/>
    <w:rsid w:val="0098026F"/>
    <w:rsid w:val="0098059E"/>
    <w:rsid w:val="00980821"/>
    <w:rsid w:val="00980D07"/>
    <w:rsid w:val="00981548"/>
    <w:rsid w:val="00981A36"/>
    <w:rsid w:val="009820F2"/>
    <w:rsid w:val="009822C6"/>
    <w:rsid w:val="00982349"/>
    <w:rsid w:val="009825F8"/>
    <w:rsid w:val="00982675"/>
    <w:rsid w:val="00983632"/>
    <w:rsid w:val="0098392A"/>
    <w:rsid w:val="00983C83"/>
    <w:rsid w:val="00983E56"/>
    <w:rsid w:val="00984714"/>
    <w:rsid w:val="0098499E"/>
    <w:rsid w:val="00984C27"/>
    <w:rsid w:val="00984CB5"/>
    <w:rsid w:val="00984E67"/>
    <w:rsid w:val="00985083"/>
    <w:rsid w:val="00985549"/>
    <w:rsid w:val="009857D0"/>
    <w:rsid w:val="0098584A"/>
    <w:rsid w:val="0098636C"/>
    <w:rsid w:val="009863C5"/>
    <w:rsid w:val="009864B3"/>
    <w:rsid w:val="0098713E"/>
    <w:rsid w:val="009871B1"/>
    <w:rsid w:val="009873F8"/>
    <w:rsid w:val="009874C9"/>
    <w:rsid w:val="00987957"/>
    <w:rsid w:val="009879EE"/>
    <w:rsid w:val="00987AEC"/>
    <w:rsid w:val="00987EB8"/>
    <w:rsid w:val="00990001"/>
    <w:rsid w:val="00990EA5"/>
    <w:rsid w:val="009910DD"/>
    <w:rsid w:val="00991187"/>
    <w:rsid w:val="009911CD"/>
    <w:rsid w:val="00992205"/>
    <w:rsid w:val="009924D1"/>
    <w:rsid w:val="0099289A"/>
    <w:rsid w:val="00992A72"/>
    <w:rsid w:val="00992E90"/>
    <w:rsid w:val="009934AD"/>
    <w:rsid w:val="009934E3"/>
    <w:rsid w:val="00993678"/>
    <w:rsid w:val="00994A4F"/>
    <w:rsid w:val="00994E8A"/>
    <w:rsid w:val="009953BF"/>
    <w:rsid w:val="0099570B"/>
    <w:rsid w:val="009957DC"/>
    <w:rsid w:val="00995893"/>
    <w:rsid w:val="009968E5"/>
    <w:rsid w:val="00996A96"/>
    <w:rsid w:val="00996BD6"/>
    <w:rsid w:val="00996CED"/>
    <w:rsid w:val="009979E6"/>
    <w:rsid w:val="009A063B"/>
    <w:rsid w:val="009A0B00"/>
    <w:rsid w:val="009A0E3E"/>
    <w:rsid w:val="009A0E45"/>
    <w:rsid w:val="009A0F07"/>
    <w:rsid w:val="009A2870"/>
    <w:rsid w:val="009A3681"/>
    <w:rsid w:val="009A384A"/>
    <w:rsid w:val="009A426A"/>
    <w:rsid w:val="009A43AC"/>
    <w:rsid w:val="009A4B9A"/>
    <w:rsid w:val="009A512E"/>
    <w:rsid w:val="009A5130"/>
    <w:rsid w:val="009A5A8C"/>
    <w:rsid w:val="009A5BF2"/>
    <w:rsid w:val="009A6AA3"/>
    <w:rsid w:val="009A71F8"/>
    <w:rsid w:val="009A7F79"/>
    <w:rsid w:val="009B0342"/>
    <w:rsid w:val="009B13CF"/>
    <w:rsid w:val="009B280A"/>
    <w:rsid w:val="009B3A30"/>
    <w:rsid w:val="009B3A82"/>
    <w:rsid w:val="009B3AF7"/>
    <w:rsid w:val="009B3DC1"/>
    <w:rsid w:val="009B43C9"/>
    <w:rsid w:val="009B4762"/>
    <w:rsid w:val="009B52B8"/>
    <w:rsid w:val="009B5937"/>
    <w:rsid w:val="009B5FF1"/>
    <w:rsid w:val="009B6CD5"/>
    <w:rsid w:val="009B6F6F"/>
    <w:rsid w:val="009B72FF"/>
    <w:rsid w:val="009B7CC2"/>
    <w:rsid w:val="009C00A9"/>
    <w:rsid w:val="009C07C2"/>
    <w:rsid w:val="009C11E3"/>
    <w:rsid w:val="009C1736"/>
    <w:rsid w:val="009C18F1"/>
    <w:rsid w:val="009C1EA5"/>
    <w:rsid w:val="009C1ECB"/>
    <w:rsid w:val="009C22F7"/>
    <w:rsid w:val="009C237B"/>
    <w:rsid w:val="009C2A69"/>
    <w:rsid w:val="009C2E66"/>
    <w:rsid w:val="009C315A"/>
    <w:rsid w:val="009C356E"/>
    <w:rsid w:val="009C3AE0"/>
    <w:rsid w:val="009C3E0C"/>
    <w:rsid w:val="009C3FDD"/>
    <w:rsid w:val="009C3FEE"/>
    <w:rsid w:val="009C4569"/>
    <w:rsid w:val="009C512F"/>
    <w:rsid w:val="009C5321"/>
    <w:rsid w:val="009C54C4"/>
    <w:rsid w:val="009C55CA"/>
    <w:rsid w:val="009C5D0D"/>
    <w:rsid w:val="009C6648"/>
    <w:rsid w:val="009C6B9F"/>
    <w:rsid w:val="009C71EB"/>
    <w:rsid w:val="009C7938"/>
    <w:rsid w:val="009C7C4F"/>
    <w:rsid w:val="009C7E7E"/>
    <w:rsid w:val="009C7F76"/>
    <w:rsid w:val="009D0164"/>
    <w:rsid w:val="009D0AF9"/>
    <w:rsid w:val="009D0E35"/>
    <w:rsid w:val="009D100B"/>
    <w:rsid w:val="009D16DA"/>
    <w:rsid w:val="009D1934"/>
    <w:rsid w:val="009D21AA"/>
    <w:rsid w:val="009D2472"/>
    <w:rsid w:val="009D275F"/>
    <w:rsid w:val="009D2FAD"/>
    <w:rsid w:val="009D3B56"/>
    <w:rsid w:val="009D3D3F"/>
    <w:rsid w:val="009D3FC4"/>
    <w:rsid w:val="009D415F"/>
    <w:rsid w:val="009D41BB"/>
    <w:rsid w:val="009D4249"/>
    <w:rsid w:val="009D4495"/>
    <w:rsid w:val="009D45B2"/>
    <w:rsid w:val="009D4919"/>
    <w:rsid w:val="009D4A07"/>
    <w:rsid w:val="009D55D8"/>
    <w:rsid w:val="009D5DA5"/>
    <w:rsid w:val="009D60AD"/>
    <w:rsid w:val="009D6C10"/>
    <w:rsid w:val="009D6EA6"/>
    <w:rsid w:val="009D6F8A"/>
    <w:rsid w:val="009D75A3"/>
    <w:rsid w:val="009E0302"/>
    <w:rsid w:val="009E08B5"/>
    <w:rsid w:val="009E12BC"/>
    <w:rsid w:val="009E180C"/>
    <w:rsid w:val="009E1AA9"/>
    <w:rsid w:val="009E2316"/>
    <w:rsid w:val="009E2819"/>
    <w:rsid w:val="009E2BE5"/>
    <w:rsid w:val="009E2DBD"/>
    <w:rsid w:val="009E2E62"/>
    <w:rsid w:val="009E3214"/>
    <w:rsid w:val="009E3392"/>
    <w:rsid w:val="009E3410"/>
    <w:rsid w:val="009E3D15"/>
    <w:rsid w:val="009E4354"/>
    <w:rsid w:val="009E44DB"/>
    <w:rsid w:val="009E4768"/>
    <w:rsid w:val="009E4B2D"/>
    <w:rsid w:val="009E4D81"/>
    <w:rsid w:val="009E50D9"/>
    <w:rsid w:val="009E51D6"/>
    <w:rsid w:val="009E5650"/>
    <w:rsid w:val="009E5700"/>
    <w:rsid w:val="009E6149"/>
    <w:rsid w:val="009E615F"/>
    <w:rsid w:val="009E65A0"/>
    <w:rsid w:val="009E695E"/>
    <w:rsid w:val="009E6A60"/>
    <w:rsid w:val="009E6F22"/>
    <w:rsid w:val="009E70F3"/>
    <w:rsid w:val="009E76ED"/>
    <w:rsid w:val="009E789A"/>
    <w:rsid w:val="009E7979"/>
    <w:rsid w:val="009E79AE"/>
    <w:rsid w:val="009E7CAE"/>
    <w:rsid w:val="009F0295"/>
    <w:rsid w:val="009F0309"/>
    <w:rsid w:val="009F0522"/>
    <w:rsid w:val="009F063B"/>
    <w:rsid w:val="009F0C3B"/>
    <w:rsid w:val="009F0CBE"/>
    <w:rsid w:val="009F0CE3"/>
    <w:rsid w:val="009F12EF"/>
    <w:rsid w:val="009F1C51"/>
    <w:rsid w:val="009F21FF"/>
    <w:rsid w:val="009F2376"/>
    <w:rsid w:val="009F2480"/>
    <w:rsid w:val="009F2C9B"/>
    <w:rsid w:val="009F32DB"/>
    <w:rsid w:val="009F34B2"/>
    <w:rsid w:val="009F3B74"/>
    <w:rsid w:val="009F3FC4"/>
    <w:rsid w:val="009F3FCF"/>
    <w:rsid w:val="009F569E"/>
    <w:rsid w:val="009F5B77"/>
    <w:rsid w:val="009F5EF3"/>
    <w:rsid w:val="009F6B27"/>
    <w:rsid w:val="009F73FF"/>
    <w:rsid w:val="009F7E43"/>
    <w:rsid w:val="00A002BD"/>
    <w:rsid w:val="00A007E1"/>
    <w:rsid w:val="00A00921"/>
    <w:rsid w:val="00A00D0F"/>
    <w:rsid w:val="00A0134A"/>
    <w:rsid w:val="00A017C0"/>
    <w:rsid w:val="00A02F10"/>
    <w:rsid w:val="00A02F33"/>
    <w:rsid w:val="00A03201"/>
    <w:rsid w:val="00A032FF"/>
    <w:rsid w:val="00A041DF"/>
    <w:rsid w:val="00A043CD"/>
    <w:rsid w:val="00A044C6"/>
    <w:rsid w:val="00A0507F"/>
    <w:rsid w:val="00A055EB"/>
    <w:rsid w:val="00A05E92"/>
    <w:rsid w:val="00A06446"/>
    <w:rsid w:val="00A06594"/>
    <w:rsid w:val="00A06636"/>
    <w:rsid w:val="00A06BB2"/>
    <w:rsid w:val="00A0739C"/>
    <w:rsid w:val="00A0744C"/>
    <w:rsid w:val="00A0756C"/>
    <w:rsid w:val="00A10222"/>
    <w:rsid w:val="00A106AB"/>
    <w:rsid w:val="00A1128C"/>
    <w:rsid w:val="00A11678"/>
    <w:rsid w:val="00A1169B"/>
    <w:rsid w:val="00A11BEF"/>
    <w:rsid w:val="00A12BE3"/>
    <w:rsid w:val="00A12C10"/>
    <w:rsid w:val="00A12C79"/>
    <w:rsid w:val="00A13336"/>
    <w:rsid w:val="00A141FB"/>
    <w:rsid w:val="00A14528"/>
    <w:rsid w:val="00A1480B"/>
    <w:rsid w:val="00A151C3"/>
    <w:rsid w:val="00A155D0"/>
    <w:rsid w:val="00A156BD"/>
    <w:rsid w:val="00A164F6"/>
    <w:rsid w:val="00A16FC0"/>
    <w:rsid w:val="00A17930"/>
    <w:rsid w:val="00A17C8F"/>
    <w:rsid w:val="00A204A8"/>
    <w:rsid w:val="00A20C56"/>
    <w:rsid w:val="00A20E23"/>
    <w:rsid w:val="00A20EDF"/>
    <w:rsid w:val="00A21853"/>
    <w:rsid w:val="00A21C97"/>
    <w:rsid w:val="00A21F88"/>
    <w:rsid w:val="00A22882"/>
    <w:rsid w:val="00A22CB9"/>
    <w:rsid w:val="00A22F61"/>
    <w:rsid w:val="00A24026"/>
    <w:rsid w:val="00A240CD"/>
    <w:rsid w:val="00A24D76"/>
    <w:rsid w:val="00A2643C"/>
    <w:rsid w:val="00A2756D"/>
    <w:rsid w:val="00A275AE"/>
    <w:rsid w:val="00A27AEB"/>
    <w:rsid w:val="00A27C0D"/>
    <w:rsid w:val="00A27E45"/>
    <w:rsid w:val="00A3043D"/>
    <w:rsid w:val="00A30603"/>
    <w:rsid w:val="00A306C2"/>
    <w:rsid w:val="00A30C2C"/>
    <w:rsid w:val="00A3172D"/>
    <w:rsid w:val="00A31829"/>
    <w:rsid w:val="00A31898"/>
    <w:rsid w:val="00A3208F"/>
    <w:rsid w:val="00A32729"/>
    <w:rsid w:val="00A32915"/>
    <w:rsid w:val="00A33620"/>
    <w:rsid w:val="00A33635"/>
    <w:rsid w:val="00A33762"/>
    <w:rsid w:val="00A33CE9"/>
    <w:rsid w:val="00A340A7"/>
    <w:rsid w:val="00A344B6"/>
    <w:rsid w:val="00A34C93"/>
    <w:rsid w:val="00A35069"/>
    <w:rsid w:val="00A35072"/>
    <w:rsid w:val="00A36CB9"/>
    <w:rsid w:val="00A36E9B"/>
    <w:rsid w:val="00A36EFE"/>
    <w:rsid w:val="00A372BF"/>
    <w:rsid w:val="00A37417"/>
    <w:rsid w:val="00A37D33"/>
    <w:rsid w:val="00A37E15"/>
    <w:rsid w:val="00A40259"/>
    <w:rsid w:val="00A402A7"/>
    <w:rsid w:val="00A40D51"/>
    <w:rsid w:val="00A40F59"/>
    <w:rsid w:val="00A411F8"/>
    <w:rsid w:val="00A41619"/>
    <w:rsid w:val="00A417EC"/>
    <w:rsid w:val="00A41AAF"/>
    <w:rsid w:val="00A41BE0"/>
    <w:rsid w:val="00A41E83"/>
    <w:rsid w:val="00A43342"/>
    <w:rsid w:val="00A436B9"/>
    <w:rsid w:val="00A45296"/>
    <w:rsid w:val="00A453F0"/>
    <w:rsid w:val="00A45D86"/>
    <w:rsid w:val="00A46206"/>
    <w:rsid w:val="00A4626A"/>
    <w:rsid w:val="00A4627F"/>
    <w:rsid w:val="00A4674A"/>
    <w:rsid w:val="00A479A1"/>
    <w:rsid w:val="00A50109"/>
    <w:rsid w:val="00A502E2"/>
    <w:rsid w:val="00A5031E"/>
    <w:rsid w:val="00A50502"/>
    <w:rsid w:val="00A5056A"/>
    <w:rsid w:val="00A505D7"/>
    <w:rsid w:val="00A51336"/>
    <w:rsid w:val="00A515AE"/>
    <w:rsid w:val="00A51604"/>
    <w:rsid w:val="00A51D23"/>
    <w:rsid w:val="00A52278"/>
    <w:rsid w:val="00A534D4"/>
    <w:rsid w:val="00A544B8"/>
    <w:rsid w:val="00A54A8F"/>
    <w:rsid w:val="00A54F07"/>
    <w:rsid w:val="00A54F22"/>
    <w:rsid w:val="00A55008"/>
    <w:rsid w:val="00A554ED"/>
    <w:rsid w:val="00A55728"/>
    <w:rsid w:val="00A55855"/>
    <w:rsid w:val="00A55A80"/>
    <w:rsid w:val="00A55E56"/>
    <w:rsid w:val="00A56BC3"/>
    <w:rsid w:val="00A5765E"/>
    <w:rsid w:val="00A5767F"/>
    <w:rsid w:val="00A57682"/>
    <w:rsid w:val="00A57854"/>
    <w:rsid w:val="00A57E42"/>
    <w:rsid w:val="00A6006B"/>
    <w:rsid w:val="00A60185"/>
    <w:rsid w:val="00A601CB"/>
    <w:rsid w:val="00A60206"/>
    <w:rsid w:val="00A605AB"/>
    <w:rsid w:val="00A609E2"/>
    <w:rsid w:val="00A60C60"/>
    <w:rsid w:val="00A61498"/>
    <w:rsid w:val="00A61A7B"/>
    <w:rsid w:val="00A62386"/>
    <w:rsid w:val="00A62806"/>
    <w:rsid w:val="00A628F5"/>
    <w:rsid w:val="00A62A1C"/>
    <w:rsid w:val="00A62B12"/>
    <w:rsid w:val="00A63284"/>
    <w:rsid w:val="00A63890"/>
    <w:rsid w:val="00A63CAF"/>
    <w:rsid w:val="00A6434A"/>
    <w:rsid w:val="00A65614"/>
    <w:rsid w:val="00A667FF"/>
    <w:rsid w:val="00A66992"/>
    <w:rsid w:val="00A66A7E"/>
    <w:rsid w:val="00A6748D"/>
    <w:rsid w:val="00A6766D"/>
    <w:rsid w:val="00A70966"/>
    <w:rsid w:val="00A70E90"/>
    <w:rsid w:val="00A70F0B"/>
    <w:rsid w:val="00A71071"/>
    <w:rsid w:val="00A716AE"/>
    <w:rsid w:val="00A718E9"/>
    <w:rsid w:val="00A71A72"/>
    <w:rsid w:val="00A71C75"/>
    <w:rsid w:val="00A71CA1"/>
    <w:rsid w:val="00A71F6F"/>
    <w:rsid w:val="00A725A9"/>
    <w:rsid w:val="00A7278D"/>
    <w:rsid w:val="00A73029"/>
    <w:rsid w:val="00A731FA"/>
    <w:rsid w:val="00A73CE6"/>
    <w:rsid w:val="00A73DB2"/>
    <w:rsid w:val="00A742E3"/>
    <w:rsid w:val="00A744F7"/>
    <w:rsid w:val="00A746C7"/>
    <w:rsid w:val="00A74F7D"/>
    <w:rsid w:val="00A7511D"/>
    <w:rsid w:val="00A75506"/>
    <w:rsid w:val="00A76283"/>
    <w:rsid w:val="00A768AE"/>
    <w:rsid w:val="00A76F3C"/>
    <w:rsid w:val="00A774C2"/>
    <w:rsid w:val="00A7756E"/>
    <w:rsid w:val="00A77AF2"/>
    <w:rsid w:val="00A805A5"/>
    <w:rsid w:val="00A806D6"/>
    <w:rsid w:val="00A80EE6"/>
    <w:rsid w:val="00A813D7"/>
    <w:rsid w:val="00A81610"/>
    <w:rsid w:val="00A81746"/>
    <w:rsid w:val="00A81E85"/>
    <w:rsid w:val="00A81E9D"/>
    <w:rsid w:val="00A821FA"/>
    <w:rsid w:val="00A82322"/>
    <w:rsid w:val="00A82380"/>
    <w:rsid w:val="00A826F8"/>
    <w:rsid w:val="00A82C79"/>
    <w:rsid w:val="00A82E10"/>
    <w:rsid w:val="00A82FC9"/>
    <w:rsid w:val="00A83459"/>
    <w:rsid w:val="00A8397B"/>
    <w:rsid w:val="00A83CB2"/>
    <w:rsid w:val="00A83D9F"/>
    <w:rsid w:val="00A8449D"/>
    <w:rsid w:val="00A845A3"/>
    <w:rsid w:val="00A84C42"/>
    <w:rsid w:val="00A854FF"/>
    <w:rsid w:val="00A85D6C"/>
    <w:rsid w:val="00A85F3D"/>
    <w:rsid w:val="00A86697"/>
    <w:rsid w:val="00A86A70"/>
    <w:rsid w:val="00A86F85"/>
    <w:rsid w:val="00A87221"/>
    <w:rsid w:val="00A87540"/>
    <w:rsid w:val="00A87A3D"/>
    <w:rsid w:val="00A87ACD"/>
    <w:rsid w:val="00A90160"/>
    <w:rsid w:val="00A90516"/>
    <w:rsid w:val="00A91369"/>
    <w:rsid w:val="00A913DC"/>
    <w:rsid w:val="00A916CF"/>
    <w:rsid w:val="00A9172B"/>
    <w:rsid w:val="00A92127"/>
    <w:rsid w:val="00A92234"/>
    <w:rsid w:val="00A92988"/>
    <w:rsid w:val="00A92BED"/>
    <w:rsid w:val="00A92C8E"/>
    <w:rsid w:val="00A933C6"/>
    <w:rsid w:val="00A934DE"/>
    <w:rsid w:val="00A935D3"/>
    <w:rsid w:val="00A9375E"/>
    <w:rsid w:val="00A938A2"/>
    <w:rsid w:val="00A94C39"/>
    <w:rsid w:val="00A9502A"/>
    <w:rsid w:val="00A9524D"/>
    <w:rsid w:val="00A95BF9"/>
    <w:rsid w:val="00A95E6D"/>
    <w:rsid w:val="00A96995"/>
    <w:rsid w:val="00A96EF4"/>
    <w:rsid w:val="00A970EC"/>
    <w:rsid w:val="00A9748A"/>
    <w:rsid w:val="00A97747"/>
    <w:rsid w:val="00A97A9B"/>
    <w:rsid w:val="00A97AE6"/>
    <w:rsid w:val="00A97C69"/>
    <w:rsid w:val="00AA17C2"/>
    <w:rsid w:val="00AA1C7E"/>
    <w:rsid w:val="00AA1E0F"/>
    <w:rsid w:val="00AA2062"/>
    <w:rsid w:val="00AA273F"/>
    <w:rsid w:val="00AA2D0B"/>
    <w:rsid w:val="00AA2F4B"/>
    <w:rsid w:val="00AA36E2"/>
    <w:rsid w:val="00AA3D39"/>
    <w:rsid w:val="00AA3E3E"/>
    <w:rsid w:val="00AA3E8F"/>
    <w:rsid w:val="00AA40C3"/>
    <w:rsid w:val="00AA491D"/>
    <w:rsid w:val="00AA5421"/>
    <w:rsid w:val="00AA571F"/>
    <w:rsid w:val="00AA5842"/>
    <w:rsid w:val="00AA6305"/>
    <w:rsid w:val="00AA667D"/>
    <w:rsid w:val="00AA789A"/>
    <w:rsid w:val="00AB04A8"/>
    <w:rsid w:val="00AB04B3"/>
    <w:rsid w:val="00AB0538"/>
    <w:rsid w:val="00AB1221"/>
    <w:rsid w:val="00AB17FB"/>
    <w:rsid w:val="00AB304A"/>
    <w:rsid w:val="00AB35CB"/>
    <w:rsid w:val="00AB35E9"/>
    <w:rsid w:val="00AB3EA5"/>
    <w:rsid w:val="00AB3FE5"/>
    <w:rsid w:val="00AB57BF"/>
    <w:rsid w:val="00AB5C1F"/>
    <w:rsid w:val="00AB6949"/>
    <w:rsid w:val="00AB6A72"/>
    <w:rsid w:val="00AB6E86"/>
    <w:rsid w:val="00AB6FD2"/>
    <w:rsid w:val="00AB7088"/>
    <w:rsid w:val="00AB73AA"/>
    <w:rsid w:val="00AB77E0"/>
    <w:rsid w:val="00AB7B2F"/>
    <w:rsid w:val="00AC00D4"/>
    <w:rsid w:val="00AC0A34"/>
    <w:rsid w:val="00AC1341"/>
    <w:rsid w:val="00AC139D"/>
    <w:rsid w:val="00AC1F99"/>
    <w:rsid w:val="00AC20B4"/>
    <w:rsid w:val="00AC2217"/>
    <w:rsid w:val="00AC2845"/>
    <w:rsid w:val="00AC2B2D"/>
    <w:rsid w:val="00AC2C88"/>
    <w:rsid w:val="00AC2CA9"/>
    <w:rsid w:val="00AC38FE"/>
    <w:rsid w:val="00AC3955"/>
    <w:rsid w:val="00AC3B5D"/>
    <w:rsid w:val="00AC3DAD"/>
    <w:rsid w:val="00AC3DB9"/>
    <w:rsid w:val="00AC40BB"/>
    <w:rsid w:val="00AC4611"/>
    <w:rsid w:val="00AC47B7"/>
    <w:rsid w:val="00AC4BF7"/>
    <w:rsid w:val="00AC534B"/>
    <w:rsid w:val="00AC580F"/>
    <w:rsid w:val="00AC5E57"/>
    <w:rsid w:val="00AC7185"/>
    <w:rsid w:val="00AC7C3B"/>
    <w:rsid w:val="00AD0BD6"/>
    <w:rsid w:val="00AD10C3"/>
    <w:rsid w:val="00AD1332"/>
    <w:rsid w:val="00AD1DDE"/>
    <w:rsid w:val="00AD1F6E"/>
    <w:rsid w:val="00AD23D9"/>
    <w:rsid w:val="00AD23F5"/>
    <w:rsid w:val="00AD2496"/>
    <w:rsid w:val="00AD344F"/>
    <w:rsid w:val="00AD3819"/>
    <w:rsid w:val="00AD3A35"/>
    <w:rsid w:val="00AD3D42"/>
    <w:rsid w:val="00AD4174"/>
    <w:rsid w:val="00AD4301"/>
    <w:rsid w:val="00AD45A5"/>
    <w:rsid w:val="00AD48A0"/>
    <w:rsid w:val="00AD4B86"/>
    <w:rsid w:val="00AD5216"/>
    <w:rsid w:val="00AD54C4"/>
    <w:rsid w:val="00AD5B1E"/>
    <w:rsid w:val="00AD6C0F"/>
    <w:rsid w:val="00AD6E5B"/>
    <w:rsid w:val="00AD73A8"/>
    <w:rsid w:val="00AD7F0A"/>
    <w:rsid w:val="00AE08B7"/>
    <w:rsid w:val="00AE0A41"/>
    <w:rsid w:val="00AE0E49"/>
    <w:rsid w:val="00AE0E8D"/>
    <w:rsid w:val="00AE1AEF"/>
    <w:rsid w:val="00AE2019"/>
    <w:rsid w:val="00AE279D"/>
    <w:rsid w:val="00AE2BE9"/>
    <w:rsid w:val="00AE3138"/>
    <w:rsid w:val="00AE3435"/>
    <w:rsid w:val="00AE3437"/>
    <w:rsid w:val="00AE4354"/>
    <w:rsid w:val="00AE49B4"/>
    <w:rsid w:val="00AE4AAC"/>
    <w:rsid w:val="00AE4BF6"/>
    <w:rsid w:val="00AE4CF2"/>
    <w:rsid w:val="00AE4DAC"/>
    <w:rsid w:val="00AE4E9F"/>
    <w:rsid w:val="00AE53D2"/>
    <w:rsid w:val="00AE542D"/>
    <w:rsid w:val="00AE5471"/>
    <w:rsid w:val="00AE5532"/>
    <w:rsid w:val="00AE55AF"/>
    <w:rsid w:val="00AE5617"/>
    <w:rsid w:val="00AE59EA"/>
    <w:rsid w:val="00AE5E13"/>
    <w:rsid w:val="00AE6247"/>
    <w:rsid w:val="00AE6494"/>
    <w:rsid w:val="00AE668C"/>
    <w:rsid w:val="00AE765F"/>
    <w:rsid w:val="00AE7A0D"/>
    <w:rsid w:val="00AE7D59"/>
    <w:rsid w:val="00AE7FD7"/>
    <w:rsid w:val="00AF042D"/>
    <w:rsid w:val="00AF0CC9"/>
    <w:rsid w:val="00AF1144"/>
    <w:rsid w:val="00AF18D0"/>
    <w:rsid w:val="00AF1965"/>
    <w:rsid w:val="00AF1CE2"/>
    <w:rsid w:val="00AF2376"/>
    <w:rsid w:val="00AF2488"/>
    <w:rsid w:val="00AF2A89"/>
    <w:rsid w:val="00AF2AE7"/>
    <w:rsid w:val="00AF2AFB"/>
    <w:rsid w:val="00AF2BAE"/>
    <w:rsid w:val="00AF343A"/>
    <w:rsid w:val="00AF3503"/>
    <w:rsid w:val="00AF3FB1"/>
    <w:rsid w:val="00AF41C6"/>
    <w:rsid w:val="00AF4FAD"/>
    <w:rsid w:val="00AF5309"/>
    <w:rsid w:val="00AF53F2"/>
    <w:rsid w:val="00AF5B18"/>
    <w:rsid w:val="00AF5C9E"/>
    <w:rsid w:val="00AF5E8D"/>
    <w:rsid w:val="00AF67B6"/>
    <w:rsid w:val="00AF6CBB"/>
    <w:rsid w:val="00AF722B"/>
    <w:rsid w:val="00AF72CD"/>
    <w:rsid w:val="00AF7329"/>
    <w:rsid w:val="00AF7C3A"/>
    <w:rsid w:val="00AF7D74"/>
    <w:rsid w:val="00AF7E99"/>
    <w:rsid w:val="00B0068B"/>
    <w:rsid w:val="00B00A1E"/>
    <w:rsid w:val="00B00D3E"/>
    <w:rsid w:val="00B00EE9"/>
    <w:rsid w:val="00B0149D"/>
    <w:rsid w:val="00B01EF5"/>
    <w:rsid w:val="00B0209D"/>
    <w:rsid w:val="00B020D1"/>
    <w:rsid w:val="00B02142"/>
    <w:rsid w:val="00B02182"/>
    <w:rsid w:val="00B0323A"/>
    <w:rsid w:val="00B03B71"/>
    <w:rsid w:val="00B0474C"/>
    <w:rsid w:val="00B04FC5"/>
    <w:rsid w:val="00B0551B"/>
    <w:rsid w:val="00B056B7"/>
    <w:rsid w:val="00B057B1"/>
    <w:rsid w:val="00B05821"/>
    <w:rsid w:val="00B05EF2"/>
    <w:rsid w:val="00B06497"/>
    <w:rsid w:val="00B06B24"/>
    <w:rsid w:val="00B0745A"/>
    <w:rsid w:val="00B076D4"/>
    <w:rsid w:val="00B07718"/>
    <w:rsid w:val="00B077DF"/>
    <w:rsid w:val="00B07C30"/>
    <w:rsid w:val="00B103FF"/>
    <w:rsid w:val="00B104E3"/>
    <w:rsid w:val="00B1082E"/>
    <w:rsid w:val="00B10A54"/>
    <w:rsid w:val="00B10A6D"/>
    <w:rsid w:val="00B10CA5"/>
    <w:rsid w:val="00B10FA0"/>
    <w:rsid w:val="00B115B6"/>
    <w:rsid w:val="00B11B1E"/>
    <w:rsid w:val="00B122F9"/>
    <w:rsid w:val="00B12344"/>
    <w:rsid w:val="00B12450"/>
    <w:rsid w:val="00B133F2"/>
    <w:rsid w:val="00B13723"/>
    <w:rsid w:val="00B13A13"/>
    <w:rsid w:val="00B13CC0"/>
    <w:rsid w:val="00B13F84"/>
    <w:rsid w:val="00B14093"/>
    <w:rsid w:val="00B157CE"/>
    <w:rsid w:val="00B159D7"/>
    <w:rsid w:val="00B1655B"/>
    <w:rsid w:val="00B166DB"/>
    <w:rsid w:val="00B16CF8"/>
    <w:rsid w:val="00B16ECE"/>
    <w:rsid w:val="00B1796A"/>
    <w:rsid w:val="00B17EF2"/>
    <w:rsid w:val="00B201F0"/>
    <w:rsid w:val="00B203FA"/>
    <w:rsid w:val="00B20442"/>
    <w:rsid w:val="00B2092E"/>
    <w:rsid w:val="00B20B57"/>
    <w:rsid w:val="00B20BC0"/>
    <w:rsid w:val="00B20E0A"/>
    <w:rsid w:val="00B217BF"/>
    <w:rsid w:val="00B21FE7"/>
    <w:rsid w:val="00B22062"/>
    <w:rsid w:val="00B22394"/>
    <w:rsid w:val="00B22924"/>
    <w:rsid w:val="00B2316F"/>
    <w:rsid w:val="00B23300"/>
    <w:rsid w:val="00B2330A"/>
    <w:rsid w:val="00B24794"/>
    <w:rsid w:val="00B24918"/>
    <w:rsid w:val="00B24E5E"/>
    <w:rsid w:val="00B25D08"/>
    <w:rsid w:val="00B2698F"/>
    <w:rsid w:val="00B26E3C"/>
    <w:rsid w:val="00B26F41"/>
    <w:rsid w:val="00B30611"/>
    <w:rsid w:val="00B30963"/>
    <w:rsid w:val="00B30FE7"/>
    <w:rsid w:val="00B31196"/>
    <w:rsid w:val="00B3150C"/>
    <w:rsid w:val="00B31B75"/>
    <w:rsid w:val="00B3201E"/>
    <w:rsid w:val="00B322E1"/>
    <w:rsid w:val="00B3261C"/>
    <w:rsid w:val="00B328E6"/>
    <w:rsid w:val="00B32ED2"/>
    <w:rsid w:val="00B33CD6"/>
    <w:rsid w:val="00B34505"/>
    <w:rsid w:val="00B35059"/>
    <w:rsid w:val="00B35A43"/>
    <w:rsid w:val="00B35F27"/>
    <w:rsid w:val="00B364DF"/>
    <w:rsid w:val="00B3682B"/>
    <w:rsid w:val="00B37511"/>
    <w:rsid w:val="00B37697"/>
    <w:rsid w:val="00B37968"/>
    <w:rsid w:val="00B37A58"/>
    <w:rsid w:val="00B412AD"/>
    <w:rsid w:val="00B415F5"/>
    <w:rsid w:val="00B41A9B"/>
    <w:rsid w:val="00B42222"/>
    <w:rsid w:val="00B430B4"/>
    <w:rsid w:val="00B434C0"/>
    <w:rsid w:val="00B43B36"/>
    <w:rsid w:val="00B43B37"/>
    <w:rsid w:val="00B43D7E"/>
    <w:rsid w:val="00B44582"/>
    <w:rsid w:val="00B44AC6"/>
    <w:rsid w:val="00B44B30"/>
    <w:rsid w:val="00B44C64"/>
    <w:rsid w:val="00B44EC4"/>
    <w:rsid w:val="00B4563F"/>
    <w:rsid w:val="00B45C56"/>
    <w:rsid w:val="00B45EEB"/>
    <w:rsid w:val="00B46F89"/>
    <w:rsid w:val="00B4701B"/>
    <w:rsid w:val="00B4771D"/>
    <w:rsid w:val="00B47A90"/>
    <w:rsid w:val="00B50780"/>
    <w:rsid w:val="00B50A79"/>
    <w:rsid w:val="00B50ED4"/>
    <w:rsid w:val="00B50F6C"/>
    <w:rsid w:val="00B50F70"/>
    <w:rsid w:val="00B50FB1"/>
    <w:rsid w:val="00B52127"/>
    <w:rsid w:val="00B529C5"/>
    <w:rsid w:val="00B52D12"/>
    <w:rsid w:val="00B5340E"/>
    <w:rsid w:val="00B535CE"/>
    <w:rsid w:val="00B53EAA"/>
    <w:rsid w:val="00B54197"/>
    <w:rsid w:val="00B54834"/>
    <w:rsid w:val="00B54A11"/>
    <w:rsid w:val="00B54C74"/>
    <w:rsid w:val="00B54F4C"/>
    <w:rsid w:val="00B5519F"/>
    <w:rsid w:val="00B55622"/>
    <w:rsid w:val="00B5586D"/>
    <w:rsid w:val="00B55FC4"/>
    <w:rsid w:val="00B565DB"/>
    <w:rsid w:val="00B5685E"/>
    <w:rsid w:val="00B56FD1"/>
    <w:rsid w:val="00B57394"/>
    <w:rsid w:val="00B57489"/>
    <w:rsid w:val="00B575B3"/>
    <w:rsid w:val="00B57FEF"/>
    <w:rsid w:val="00B6051F"/>
    <w:rsid w:val="00B6091F"/>
    <w:rsid w:val="00B60C5A"/>
    <w:rsid w:val="00B61AB9"/>
    <w:rsid w:val="00B61E4D"/>
    <w:rsid w:val="00B62134"/>
    <w:rsid w:val="00B62926"/>
    <w:rsid w:val="00B62C43"/>
    <w:rsid w:val="00B6372A"/>
    <w:rsid w:val="00B63A89"/>
    <w:rsid w:val="00B63FA6"/>
    <w:rsid w:val="00B64115"/>
    <w:rsid w:val="00B64763"/>
    <w:rsid w:val="00B64BE0"/>
    <w:rsid w:val="00B65B2B"/>
    <w:rsid w:val="00B661B1"/>
    <w:rsid w:val="00B6698C"/>
    <w:rsid w:val="00B66DBB"/>
    <w:rsid w:val="00B66F97"/>
    <w:rsid w:val="00B67823"/>
    <w:rsid w:val="00B6792E"/>
    <w:rsid w:val="00B67CE7"/>
    <w:rsid w:val="00B70147"/>
    <w:rsid w:val="00B702D0"/>
    <w:rsid w:val="00B705EF"/>
    <w:rsid w:val="00B70A19"/>
    <w:rsid w:val="00B70CC2"/>
    <w:rsid w:val="00B70F45"/>
    <w:rsid w:val="00B71306"/>
    <w:rsid w:val="00B71963"/>
    <w:rsid w:val="00B719D0"/>
    <w:rsid w:val="00B71AC9"/>
    <w:rsid w:val="00B71ED6"/>
    <w:rsid w:val="00B71F19"/>
    <w:rsid w:val="00B722FD"/>
    <w:rsid w:val="00B72533"/>
    <w:rsid w:val="00B72E13"/>
    <w:rsid w:val="00B73148"/>
    <w:rsid w:val="00B73E6E"/>
    <w:rsid w:val="00B749DA"/>
    <w:rsid w:val="00B74AE7"/>
    <w:rsid w:val="00B74F80"/>
    <w:rsid w:val="00B75781"/>
    <w:rsid w:val="00B7609E"/>
    <w:rsid w:val="00B76116"/>
    <w:rsid w:val="00B7631B"/>
    <w:rsid w:val="00B768B0"/>
    <w:rsid w:val="00B76C12"/>
    <w:rsid w:val="00B77B0B"/>
    <w:rsid w:val="00B77DAB"/>
    <w:rsid w:val="00B77E57"/>
    <w:rsid w:val="00B77EE7"/>
    <w:rsid w:val="00B800F0"/>
    <w:rsid w:val="00B8097E"/>
    <w:rsid w:val="00B80E85"/>
    <w:rsid w:val="00B81286"/>
    <w:rsid w:val="00B81551"/>
    <w:rsid w:val="00B819F8"/>
    <w:rsid w:val="00B81BD3"/>
    <w:rsid w:val="00B81C42"/>
    <w:rsid w:val="00B81D33"/>
    <w:rsid w:val="00B82434"/>
    <w:rsid w:val="00B82541"/>
    <w:rsid w:val="00B82C8F"/>
    <w:rsid w:val="00B82C95"/>
    <w:rsid w:val="00B82E06"/>
    <w:rsid w:val="00B8393D"/>
    <w:rsid w:val="00B83E20"/>
    <w:rsid w:val="00B83F96"/>
    <w:rsid w:val="00B841F9"/>
    <w:rsid w:val="00B84826"/>
    <w:rsid w:val="00B851A3"/>
    <w:rsid w:val="00B856C9"/>
    <w:rsid w:val="00B8627B"/>
    <w:rsid w:val="00B863CC"/>
    <w:rsid w:val="00B86464"/>
    <w:rsid w:val="00B86AA5"/>
    <w:rsid w:val="00B86AE0"/>
    <w:rsid w:val="00B86F8F"/>
    <w:rsid w:val="00B8750E"/>
    <w:rsid w:val="00B8767E"/>
    <w:rsid w:val="00B90051"/>
    <w:rsid w:val="00B904E0"/>
    <w:rsid w:val="00B90985"/>
    <w:rsid w:val="00B911F5"/>
    <w:rsid w:val="00B916B8"/>
    <w:rsid w:val="00B91CB0"/>
    <w:rsid w:val="00B91F23"/>
    <w:rsid w:val="00B91FF2"/>
    <w:rsid w:val="00B9295E"/>
    <w:rsid w:val="00B92E1D"/>
    <w:rsid w:val="00B932F6"/>
    <w:rsid w:val="00B9348F"/>
    <w:rsid w:val="00B935B4"/>
    <w:rsid w:val="00B935FD"/>
    <w:rsid w:val="00B93792"/>
    <w:rsid w:val="00B93C87"/>
    <w:rsid w:val="00B93DE2"/>
    <w:rsid w:val="00B94599"/>
    <w:rsid w:val="00B94BAF"/>
    <w:rsid w:val="00B94BD6"/>
    <w:rsid w:val="00B94D26"/>
    <w:rsid w:val="00B94FF8"/>
    <w:rsid w:val="00B95729"/>
    <w:rsid w:val="00B95CF8"/>
    <w:rsid w:val="00B96074"/>
    <w:rsid w:val="00B961A2"/>
    <w:rsid w:val="00B96738"/>
    <w:rsid w:val="00B97B79"/>
    <w:rsid w:val="00B97EBC"/>
    <w:rsid w:val="00BA05D9"/>
    <w:rsid w:val="00BA15B6"/>
    <w:rsid w:val="00BA17C6"/>
    <w:rsid w:val="00BA1C7B"/>
    <w:rsid w:val="00BA1DDD"/>
    <w:rsid w:val="00BA23C8"/>
    <w:rsid w:val="00BA2634"/>
    <w:rsid w:val="00BA30B9"/>
    <w:rsid w:val="00BA3255"/>
    <w:rsid w:val="00BA4325"/>
    <w:rsid w:val="00BA4F07"/>
    <w:rsid w:val="00BA54A8"/>
    <w:rsid w:val="00BA55C8"/>
    <w:rsid w:val="00BA5A8B"/>
    <w:rsid w:val="00BA705D"/>
    <w:rsid w:val="00BA7127"/>
    <w:rsid w:val="00BA7493"/>
    <w:rsid w:val="00BA79CF"/>
    <w:rsid w:val="00BA7AD7"/>
    <w:rsid w:val="00BA7E1C"/>
    <w:rsid w:val="00BB06E8"/>
    <w:rsid w:val="00BB080E"/>
    <w:rsid w:val="00BB0A68"/>
    <w:rsid w:val="00BB0D13"/>
    <w:rsid w:val="00BB0DA5"/>
    <w:rsid w:val="00BB162D"/>
    <w:rsid w:val="00BB18D1"/>
    <w:rsid w:val="00BB21A8"/>
    <w:rsid w:val="00BB25E1"/>
    <w:rsid w:val="00BB2E28"/>
    <w:rsid w:val="00BB2E86"/>
    <w:rsid w:val="00BB30E0"/>
    <w:rsid w:val="00BB3737"/>
    <w:rsid w:val="00BB4001"/>
    <w:rsid w:val="00BB40BB"/>
    <w:rsid w:val="00BB423B"/>
    <w:rsid w:val="00BB4404"/>
    <w:rsid w:val="00BB4ED7"/>
    <w:rsid w:val="00BB4F16"/>
    <w:rsid w:val="00BB5175"/>
    <w:rsid w:val="00BB5AAC"/>
    <w:rsid w:val="00BB5FB3"/>
    <w:rsid w:val="00BB65C6"/>
    <w:rsid w:val="00BB66D7"/>
    <w:rsid w:val="00BB6B8A"/>
    <w:rsid w:val="00BB71F2"/>
    <w:rsid w:val="00BB7373"/>
    <w:rsid w:val="00BB78AD"/>
    <w:rsid w:val="00BB7DBE"/>
    <w:rsid w:val="00BC01FC"/>
    <w:rsid w:val="00BC03B9"/>
    <w:rsid w:val="00BC0510"/>
    <w:rsid w:val="00BC0A02"/>
    <w:rsid w:val="00BC133B"/>
    <w:rsid w:val="00BC13AB"/>
    <w:rsid w:val="00BC1AC8"/>
    <w:rsid w:val="00BC1F43"/>
    <w:rsid w:val="00BC1F67"/>
    <w:rsid w:val="00BC222F"/>
    <w:rsid w:val="00BC24E3"/>
    <w:rsid w:val="00BC2923"/>
    <w:rsid w:val="00BC2A04"/>
    <w:rsid w:val="00BC3227"/>
    <w:rsid w:val="00BC33D3"/>
    <w:rsid w:val="00BC3CBB"/>
    <w:rsid w:val="00BC3E01"/>
    <w:rsid w:val="00BC3FFE"/>
    <w:rsid w:val="00BC4550"/>
    <w:rsid w:val="00BC4C6B"/>
    <w:rsid w:val="00BC5120"/>
    <w:rsid w:val="00BC513B"/>
    <w:rsid w:val="00BC51D1"/>
    <w:rsid w:val="00BC64EF"/>
    <w:rsid w:val="00BC662D"/>
    <w:rsid w:val="00BC6C42"/>
    <w:rsid w:val="00BC703E"/>
    <w:rsid w:val="00BC76AD"/>
    <w:rsid w:val="00BC7B5C"/>
    <w:rsid w:val="00BC7FF3"/>
    <w:rsid w:val="00BD0617"/>
    <w:rsid w:val="00BD1534"/>
    <w:rsid w:val="00BD156B"/>
    <w:rsid w:val="00BD18AD"/>
    <w:rsid w:val="00BD1AA8"/>
    <w:rsid w:val="00BD2BF1"/>
    <w:rsid w:val="00BD467D"/>
    <w:rsid w:val="00BD4A4C"/>
    <w:rsid w:val="00BD4A61"/>
    <w:rsid w:val="00BD4B21"/>
    <w:rsid w:val="00BD4E6F"/>
    <w:rsid w:val="00BD5288"/>
    <w:rsid w:val="00BD546F"/>
    <w:rsid w:val="00BD57EF"/>
    <w:rsid w:val="00BD5A86"/>
    <w:rsid w:val="00BD5D95"/>
    <w:rsid w:val="00BD5EC1"/>
    <w:rsid w:val="00BD5FD2"/>
    <w:rsid w:val="00BD6641"/>
    <w:rsid w:val="00BD69CC"/>
    <w:rsid w:val="00BD69EF"/>
    <w:rsid w:val="00BD714F"/>
    <w:rsid w:val="00BD7F68"/>
    <w:rsid w:val="00BE0215"/>
    <w:rsid w:val="00BE06B5"/>
    <w:rsid w:val="00BE13D5"/>
    <w:rsid w:val="00BE2B03"/>
    <w:rsid w:val="00BE2D52"/>
    <w:rsid w:val="00BE2F35"/>
    <w:rsid w:val="00BE31B1"/>
    <w:rsid w:val="00BE346B"/>
    <w:rsid w:val="00BE3F7A"/>
    <w:rsid w:val="00BE3FB0"/>
    <w:rsid w:val="00BE40FB"/>
    <w:rsid w:val="00BE418B"/>
    <w:rsid w:val="00BE42BA"/>
    <w:rsid w:val="00BE4495"/>
    <w:rsid w:val="00BE4F8F"/>
    <w:rsid w:val="00BE50D3"/>
    <w:rsid w:val="00BE5129"/>
    <w:rsid w:val="00BE5853"/>
    <w:rsid w:val="00BE5A0C"/>
    <w:rsid w:val="00BE6ABE"/>
    <w:rsid w:val="00BE7315"/>
    <w:rsid w:val="00BE739D"/>
    <w:rsid w:val="00BE75B1"/>
    <w:rsid w:val="00BE7865"/>
    <w:rsid w:val="00BE7DF1"/>
    <w:rsid w:val="00BF12BB"/>
    <w:rsid w:val="00BF14CE"/>
    <w:rsid w:val="00BF14D2"/>
    <w:rsid w:val="00BF15EB"/>
    <w:rsid w:val="00BF21C7"/>
    <w:rsid w:val="00BF227D"/>
    <w:rsid w:val="00BF2387"/>
    <w:rsid w:val="00BF23BB"/>
    <w:rsid w:val="00BF241A"/>
    <w:rsid w:val="00BF28F7"/>
    <w:rsid w:val="00BF3404"/>
    <w:rsid w:val="00BF3BAA"/>
    <w:rsid w:val="00BF4ABA"/>
    <w:rsid w:val="00BF4CD3"/>
    <w:rsid w:val="00BF5205"/>
    <w:rsid w:val="00BF52B9"/>
    <w:rsid w:val="00BF53CB"/>
    <w:rsid w:val="00BF705F"/>
    <w:rsid w:val="00BF7191"/>
    <w:rsid w:val="00BF746C"/>
    <w:rsid w:val="00BF7B97"/>
    <w:rsid w:val="00BF7E05"/>
    <w:rsid w:val="00BF7FA4"/>
    <w:rsid w:val="00C0028B"/>
    <w:rsid w:val="00C0037F"/>
    <w:rsid w:val="00C00999"/>
    <w:rsid w:val="00C01032"/>
    <w:rsid w:val="00C01320"/>
    <w:rsid w:val="00C013C2"/>
    <w:rsid w:val="00C0158C"/>
    <w:rsid w:val="00C015F3"/>
    <w:rsid w:val="00C015FA"/>
    <w:rsid w:val="00C01731"/>
    <w:rsid w:val="00C02254"/>
    <w:rsid w:val="00C02477"/>
    <w:rsid w:val="00C024F8"/>
    <w:rsid w:val="00C02A85"/>
    <w:rsid w:val="00C02A8D"/>
    <w:rsid w:val="00C02D65"/>
    <w:rsid w:val="00C0314A"/>
    <w:rsid w:val="00C03553"/>
    <w:rsid w:val="00C036AD"/>
    <w:rsid w:val="00C03801"/>
    <w:rsid w:val="00C047C9"/>
    <w:rsid w:val="00C0484D"/>
    <w:rsid w:val="00C04E33"/>
    <w:rsid w:val="00C05269"/>
    <w:rsid w:val="00C067CC"/>
    <w:rsid w:val="00C06817"/>
    <w:rsid w:val="00C06A24"/>
    <w:rsid w:val="00C06BD1"/>
    <w:rsid w:val="00C07370"/>
    <w:rsid w:val="00C07D00"/>
    <w:rsid w:val="00C105F4"/>
    <w:rsid w:val="00C1062D"/>
    <w:rsid w:val="00C10A6D"/>
    <w:rsid w:val="00C10C56"/>
    <w:rsid w:val="00C11412"/>
    <w:rsid w:val="00C1191C"/>
    <w:rsid w:val="00C11BA4"/>
    <w:rsid w:val="00C11DEB"/>
    <w:rsid w:val="00C12563"/>
    <w:rsid w:val="00C12977"/>
    <w:rsid w:val="00C12AFE"/>
    <w:rsid w:val="00C12BBB"/>
    <w:rsid w:val="00C13914"/>
    <w:rsid w:val="00C1421F"/>
    <w:rsid w:val="00C14763"/>
    <w:rsid w:val="00C14764"/>
    <w:rsid w:val="00C14AA0"/>
    <w:rsid w:val="00C157B8"/>
    <w:rsid w:val="00C157F2"/>
    <w:rsid w:val="00C158AB"/>
    <w:rsid w:val="00C15D8E"/>
    <w:rsid w:val="00C15EEE"/>
    <w:rsid w:val="00C161E8"/>
    <w:rsid w:val="00C163FF"/>
    <w:rsid w:val="00C16F6B"/>
    <w:rsid w:val="00C173F8"/>
    <w:rsid w:val="00C17B98"/>
    <w:rsid w:val="00C17BAC"/>
    <w:rsid w:val="00C20106"/>
    <w:rsid w:val="00C20261"/>
    <w:rsid w:val="00C2033D"/>
    <w:rsid w:val="00C2049B"/>
    <w:rsid w:val="00C206BB"/>
    <w:rsid w:val="00C20CEB"/>
    <w:rsid w:val="00C210DA"/>
    <w:rsid w:val="00C2161A"/>
    <w:rsid w:val="00C217C3"/>
    <w:rsid w:val="00C218A8"/>
    <w:rsid w:val="00C21970"/>
    <w:rsid w:val="00C21C8F"/>
    <w:rsid w:val="00C21CCB"/>
    <w:rsid w:val="00C22930"/>
    <w:rsid w:val="00C22CA4"/>
    <w:rsid w:val="00C22F0A"/>
    <w:rsid w:val="00C23317"/>
    <w:rsid w:val="00C234D9"/>
    <w:rsid w:val="00C23F4B"/>
    <w:rsid w:val="00C23F6B"/>
    <w:rsid w:val="00C258AC"/>
    <w:rsid w:val="00C25FCE"/>
    <w:rsid w:val="00C26A07"/>
    <w:rsid w:val="00C26B93"/>
    <w:rsid w:val="00C27144"/>
    <w:rsid w:val="00C277DB"/>
    <w:rsid w:val="00C30288"/>
    <w:rsid w:val="00C317E8"/>
    <w:rsid w:val="00C31947"/>
    <w:rsid w:val="00C3374B"/>
    <w:rsid w:val="00C337A3"/>
    <w:rsid w:val="00C337C7"/>
    <w:rsid w:val="00C33C38"/>
    <w:rsid w:val="00C34012"/>
    <w:rsid w:val="00C3456D"/>
    <w:rsid w:val="00C34DBE"/>
    <w:rsid w:val="00C35B08"/>
    <w:rsid w:val="00C35BB3"/>
    <w:rsid w:val="00C35DD7"/>
    <w:rsid w:val="00C36926"/>
    <w:rsid w:val="00C3750C"/>
    <w:rsid w:val="00C379CA"/>
    <w:rsid w:val="00C37DBF"/>
    <w:rsid w:val="00C4000A"/>
    <w:rsid w:val="00C40016"/>
    <w:rsid w:val="00C40082"/>
    <w:rsid w:val="00C40276"/>
    <w:rsid w:val="00C4098F"/>
    <w:rsid w:val="00C40A3C"/>
    <w:rsid w:val="00C40D5E"/>
    <w:rsid w:val="00C40E7B"/>
    <w:rsid w:val="00C40F6E"/>
    <w:rsid w:val="00C4145C"/>
    <w:rsid w:val="00C4197A"/>
    <w:rsid w:val="00C41B0E"/>
    <w:rsid w:val="00C41DE1"/>
    <w:rsid w:val="00C41DF5"/>
    <w:rsid w:val="00C41F17"/>
    <w:rsid w:val="00C422AF"/>
    <w:rsid w:val="00C423FD"/>
    <w:rsid w:val="00C424E9"/>
    <w:rsid w:val="00C427CE"/>
    <w:rsid w:val="00C42E32"/>
    <w:rsid w:val="00C43413"/>
    <w:rsid w:val="00C44DD1"/>
    <w:rsid w:val="00C46242"/>
    <w:rsid w:val="00C465CA"/>
    <w:rsid w:val="00C467EA"/>
    <w:rsid w:val="00C46BB6"/>
    <w:rsid w:val="00C479CC"/>
    <w:rsid w:val="00C47DAC"/>
    <w:rsid w:val="00C47E1A"/>
    <w:rsid w:val="00C5007E"/>
    <w:rsid w:val="00C501B0"/>
    <w:rsid w:val="00C50235"/>
    <w:rsid w:val="00C50246"/>
    <w:rsid w:val="00C508AB"/>
    <w:rsid w:val="00C50F43"/>
    <w:rsid w:val="00C513FC"/>
    <w:rsid w:val="00C5234E"/>
    <w:rsid w:val="00C5242A"/>
    <w:rsid w:val="00C52AFA"/>
    <w:rsid w:val="00C53098"/>
    <w:rsid w:val="00C5314F"/>
    <w:rsid w:val="00C540EE"/>
    <w:rsid w:val="00C5472F"/>
    <w:rsid w:val="00C54A73"/>
    <w:rsid w:val="00C54C57"/>
    <w:rsid w:val="00C551C2"/>
    <w:rsid w:val="00C55558"/>
    <w:rsid w:val="00C55609"/>
    <w:rsid w:val="00C557D9"/>
    <w:rsid w:val="00C55846"/>
    <w:rsid w:val="00C56203"/>
    <w:rsid w:val="00C562D1"/>
    <w:rsid w:val="00C5659F"/>
    <w:rsid w:val="00C565CA"/>
    <w:rsid w:val="00C56E9E"/>
    <w:rsid w:val="00C56EA6"/>
    <w:rsid w:val="00C56EE2"/>
    <w:rsid w:val="00C57125"/>
    <w:rsid w:val="00C57D0B"/>
    <w:rsid w:val="00C57DCF"/>
    <w:rsid w:val="00C60417"/>
    <w:rsid w:val="00C6058D"/>
    <w:rsid w:val="00C60FAB"/>
    <w:rsid w:val="00C61A50"/>
    <w:rsid w:val="00C61F27"/>
    <w:rsid w:val="00C62BAB"/>
    <w:rsid w:val="00C62C1E"/>
    <w:rsid w:val="00C6318A"/>
    <w:rsid w:val="00C6380F"/>
    <w:rsid w:val="00C63C47"/>
    <w:rsid w:val="00C63EE2"/>
    <w:rsid w:val="00C64834"/>
    <w:rsid w:val="00C65056"/>
    <w:rsid w:val="00C6514D"/>
    <w:rsid w:val="00C65675"/>
    <w:rsid w:val="00C65859"/>
    <w:rsid w:val="00C66007"/>
    <w:rsid w:val="00C66465"/>
    <w:rsid w:val="00C66749"/>
    <w:rsid w:val="00C66BBC"/>
    <w:rsid w:val="00C66F2E"/>
    <w:rsid w:val="00C66FAE"/>
    <w:rsid w:val="00C67113"/>
    <w:rsid w:val="00C6729E"/>
    <w:rsid w:val="00C67829"/>
    <w:rsid w:val="00C67B18"/>
    <w:rsid w:val="00C67C64"/>
    <w:rsid w:val="00C70146"/>
    <w:rsid w:val="00C704D9"/>
    <w:rsid w:val="00C707D3"/>
    <w:rsid w:val="00C70F98"/>
    <w:rsid w:val="00C710D9"/>
    <w:rsid w:val="00C712C7"/>
    <w:rsid w:val="00C71546"/>
    <w:rsid w:val="00C715FB"/>
    <w:rsid w:val="00C71624"/>
    <w:rsid w:val="00C717D2"/>
    <w:rsid w:val="00C7180E"/>
    <w:rsid w:val="00C72A8E"/>
    <w:rsid w:val="00C72C86"/>
    <w:rsid w:val="00C738C8"/>
    <w:rsid w:val="00C73A30"/>
    <w:rsid w:val="00C7423B"/>
    <w:rsid w:val="00C74845"/>
    <w:rsid w:val="00C748D8"/>
    <w:rsid w:val="00C75024"/>
    <w:rsid w:val="00C76A56"/>
    <w:rsid w:val="00C77441"/>
    <w:rsid w:val="00C77DA8"/>
    <w:rsid w:val="00C80792"/>
    <w:rsid w:val="00C8107C"/>
    <w:rsid w:val="00C8115E"/>
    <w:rsid w:val="00C81216"/>
    <w:rsid w:val="00C81823"/>
    <w:rsid w:val="00C81912"/>
    <w:rsid w:val="00C823AD"/>
    <w:rsid w:val="00C82637"/>
    <w:rsid w:val="00C82658"/>
    <w:rsid w:val="00C82810"/>
    <w:rsid w:val="00C82840"/>
    <w:rsid w:val="00C8311B"/>
    <w:rsid w:val="00C83205"/>
    <w:rsid w:val="00C8346E"/>
    <w:rsid w:val="00C84237"/>
    <w:rsid w:val="00C84DDD"/>
    <w:rsid w:val="00C850DE"/>
    <w:rsid w:val="00C85B56"/>
    <w:rsid w:val="00C85D69"/>
    <w:rsid w:val="00C8667E"/>
    <w:rsid w:val="00C90136"/>
    <w:rsid w:val="00C90C08"/>
    <w:rsid w:val="00C90F97"/>
    <w:rsid w:val="00C9134B"/>
    <w:rsid w:val="00C91353"/>
    <w:rsid w:val="00C91AC9"/>
    <w:rsid w:val="00C91CFE"/>
    <w:rsid w:val="00C91DAE"/>
    <w:rsid w:val="00C92158"/>
    <w:rsid w:val="00C922C7"/>
    <w:rsid w:val="00C92302"/>
    <w:rsid w:val="00C92324"/>
    <w:rsid w:val="00C9283C"/>
    <w:rsid w:val="00C92C70"/>
    <w:rsid w:val="00C93353"/>
    <w:rsid w:val="00C933C5"/>
    <w:rsid w:val="00C93767"/>
    <w:rsid w:val="00C93DDB"/>
    <w:rsid w:val="00C93E8D"/>
    <w:rsid w:val="00C94078"/>
    <w:rsid w:val="00C941B6"/>
    <w:rsid w:val="00C946D6"/>
    <w:rsid w:val="00C94EE4"/>
    <w:rsid w:val="00C952A7"/>
    <w:rsid w:val="00C9551C"/>
    <w:rsid w:val="00C95C25"/>
    <w:rsid w:val="00C95CF1"/>
    <w:rsid w:val="00C95D7C"/>
    <w:rsid w:val="00C96132"/>
    <w:rsid w:val="00C969C8"/>
    <w:rsid w:val="00C96D01"/>
    <w:rsid w:val="00C96DFF"/>
    <w:rsid w:val="00C96E42"/>
    <w:rsid w:val="00C97116"/>
    <w:rsid w:val="00C97134"/>
    <w:rsid w:val="00C97EA0"/>
    <w:rsid w:val="00C97ED6"/>
    <w:rsid w:val="00CA0601"/>
    <w:rsid w:val="00CA1251"/>
    <w:rsid w:val="00CA16FE"/>
    <w:rsid w:val="00CA206A"/>
    <w:rsid w:val="00CA2117"/>
    <w:rsid w:val="00CA287C"/>
    <w:rsid w:val="00CA3EE4"/>
    <w:rsid w:val="00CA4C5A"/>
    <w:rsid w:val="00CA4C61"/>
    <w:rsid w:val="00CA4FD5"/>
    <w:rsid w:val="00CA561D"/>
    <w:rsid w:val="00CA5C17"/>
    <w:rsid w:val="00CA60AD"/>
    <w:rsid w:val="00CA61C9"/>
    <w:rsid w:val="00CA64A3"/>
    <w:rsid w:val="00CA64C0"/>
    <w:rsid w:val="00CA6AB7"/>
    <w:rsid w:val="00CA6B2B"/>
    <w:rsid w:val="00CA6B9D"/>
    <w:rsid w:val="00CA6F37"/>
    <w:rsid w:val="00CB05B0"/>
    <w:rsid w:val="00CB0863"/>
    <w:rsid w:val="00CB0CB0"/>
    <w:rsid w:val="00CB1369"/>
    <w:rsid w:val="00CB1522"/>
    <w:rsid w:val="00CB199D"/>
    <w:rsid w:val="00CB2077"/>
    <w:rsid w:val="00CB210F"/>
    <w:rsid w:val="00CB266D"/>
    <w:rsid w:val="00CB26D6"/>
    <w:rsid w:val="00CB285D"/>
    <w:rsid w:val="00CB3294"/>
    <w:rsid w:val="00CB3467"/>
    <w:rsid w:val="00CB3C36"/>
    <w:rsid w:val="00CB42B3"/>
    <w:rsid w:val="00CB432B"/>
    <w:rsid w:val="00CB4BB5"/>
    <w:rsid w:val="00CB4CA1"/>
    <w:rsid w:val="00CB621A"/>
    <w:rsid w:val="00CB623C"/>
    <w:rsid w:val="00CB6780"/>
    <w:rsid w:val="00CB6CF4"/>
    <w:rsid w:val="00CB74DD"/>
    <w:rsid w:val="00CC0DFC"/>
    <w:rsid w:val="00CC1868"/>
    <w:rsid w:val="00CC1AF0"/>
    <w:rsid w:val="00CC1E1C"/>
    <w:rsid w:val="00CC2168"/>
    <w:rsid w:val="00CC228F"/>
    <w:rsid w:val="00CC2875"/>
    <w:rsid w:val="00CC348B"/>
    <w:rsid w:val="00CC3587"/>
    <w:rsid w:val="00CC37F7"/>
    <w:rsid w:val="00CC3890"/>
    <w:rsid w:val="00CC3B59"/>
    <w:rsid w:val="00CC3E63"/>
    <w:rsid w:val="00CC3ED0"/>
    <w:rsid w:val="00CC447C"/>
    <w:rsid w:val="00CC4ED3"/>
    <w:rsid w:val="00CC5F2D"/>
    <w:rsid w:val="00CC6041"/>
    <w:rsid w:val="00CC6079"/>
    <w:rsid w:val="00CC61C5"/>
    <w:rsid w:val="00CC66F0"/>
    <w:rsid w:val="00CC68D4"/>
    <w:rsid w:val="00CC6EB7"/>
    <w:rsid w:val="00CC6F18"/>
    <w:rsid w:val="00CC6FC9"/>
    <w:rsid w:val="00CC7032"/>
    <w:rsid w:val="00CC7B1D"/>
    <w:rsid w:val="00CC7BCF"/>
    <w:rsid w:val="00CD0097"/>
    <w:rsid w:val="00CD00FD"/>
    <w:rsid w:val="00CD0579"/>
    <w:rsid w:val="00CD058E"/>
    <w:rsid w:val="00CD0645"/>
    <w:rsid w:val="00CD0987"/>
    <w:rsid w:val="00CD0A43"/>
    <w:rsid w:val="00CD0BFB"/>
    <w:rsid w:val="00CD101A"/>
    <w:rsid w:val="00CD15BC"/>
    <w:rsid w:val="00CD3075"/>
    <w:rsid w:val="00CD3566"/>
    <w:rsid w:val="00CD3642"/>
    <w:rsid w:val="00CD4052"/>
    <w:rsid w:val="00CD495E"/>
    <w:rsid w:val="00CD4E44"/>
    <w:rsid w:val="00CD4E77"/>
    <w:rsid w:val="00CD5418"/>
    <w:rsid w:val="00CD5872"/>
    <w:rsid w:val="00CD5C18"/>
    <w:rsid w:val="00CD5FE5"/>
    <w:rsid w:val="00CD6521"/>
    <w:rsid w:val="00CD6857"/>
    <w:rsid w:val="00CD77B3"/>
    <w:rsid w:val="00CD7880"/>
    <w:rsid w:val="00CD798D"/>
    <w:rsid w:val="00CE05BB"/>
    <w:rsid w:val="00CE070E"/>
    <w:rsid w:val="00CE0BBC"/>
    <w:rsid w:val="00CE0BEB"/>
    <w:rsid w:val="00CE14AF"/>
    <w:rsid w:val="00CE150B"/>
    <w:rsid w:val="00CE16DC"/>
    <w:rsid w:val="00CE1B52"/>
    <w:rsid w:val="00CE213E"/>
    <w:rsid w:val="00CE2322"/>
    <w:rsid w:val="00CE2C42"/>
    <w:rsid w:val="00CE2D4B"/>
    <w:rsid w:val="00CE318F"/>
    <w:rsid w:val="00CE3296"/>
    <w:rsid w:val="00CE360A"/>
    <w:rsid w:val="00CE3ADC"/>
    <w:rsid w:val="00CE3B5C"/>
    <w:rsid w:val="00CE3BD1"/>
    <w:rsid w:val="00CE4031"/>
    <w:rsid w:val="00CE477C"/>
    <w:rsid w:val="00CE4E8E"/>
    <w:rsid w:val="00CE50C5"/>
    <w:rsid w:val="00CE53D5"/>
    <w:rsid w:val="00CE5436"/>
    <w:rsid w:val="00CE575A"/>
    <w:rsid w:val="00CE5AE2"/>
    <w:rsid w:val="00CE6966"/>
    <w:rsid w:val="00CE6EE7"/>
    <w:rsid w:val="00CE74AF"/>
    <w:rsid w:val="00CF0B5F"/>
    <w:rsid w:val="00CF0C0C"/>
    <w:rsid w:val="00CF0E7D"/>
    <w:rsid w:val="00CF10E3"/>
    <w:rsid w:val="00CF19B8"/>
    <w:rsid w:val="00CF1A75"/>
    <w:rsid w:val="00CF1B8A"/>
    <w:rsid w:val="00CF1CC7"/>
    <w:rsid w:val="00CF1F0C"/>
    <w:rsid w:val="00CF2A2A"/>
    <w:rsid w:val="00CF2D07"/>
    <w:rsid w:val="00CF31E3"/>
    <w:rsid w:val="00CF3EEF"/>
    <w:rsid w:val="00CF3FB5"/>
    <w:rsid w:val="00CF4454"/>
    <w:rsid w:val="00CF48E7"/>
    <w:rsid w:val="00CF53F2"/>
    <w:rsid w:val="00CF5605"/>
    <w:rsid w:val="00CF5DAC"/>
    <w:rsid w:val="00CF6179"/>
    <w:rsid w:val="00CF6B47"/>
    <w:rsid w:val="00CF6D11"/>
    <w:rsid w:val="00CF71AC"/>
    <w:rsid w:val="00CF7DE6"/>
    <w:rsid w:val="00CF7EE1"/>
    <w:rsid w:val="00CF7F75"/>
    <w:rsid w:val="00CF7FA7"/>
    <w:rsid w:val="00D005B3"/>
    <w:rsid w:val="00D007E5"/>
    <w:rsid w:val="00D00B3C"/>
    <w:rsid w:val="00D0106E"/>
    <w:rsid w:val="00D012BC"/>
    <w:rsid w:val="00D01E61"/>
    <w:rsid w:val="00D0246F"/>
    <w:rsid w:val="00D0259B"/>
    <w:rsid w:val="00D027E2"/>
    <w:rsid w:val="00D04058"/>
    <w:rsid w:val="00D04884"/>
    <w:rsid w:val="00D04E19"/>
    <w:rsid w:val="00D04EA2"/>
    <w:rsid w:val="00D05A7B"/>
    <w:rsid w:val="00D05B6B"/>
    <w:rsid w:val="00D05D86"/>
    <w:rsid w:val="00D05F09"/>
    <w:rsid w:val="00D062C5"/>
    <w:rsid w:val="00D066EC"/>
    <w:rsid w:val="00D07573"/>
    <w:rsid w:val="00D079A4"/>
    <w:rsid w:val="00D07B8A"/>
    <w:rsid w:val="00D07C26"/>
    <w:rsid w:val="00D07D2C"/>
    <w:rsid w:val="00D07F30"/>
    <w:rsid w:val="00D104B5"/>
    <w:rsid w:val="00D11281"/>
    <w:rsid w:val="00D11B1D"/>
    <w:rsid w:val="00D11BA9"/>
    <w:rsid w:val="00D11CCF"/>
    <w:rsid w:val="00D123BE"/>
    <w:rsid w:val="00D12554"/>
    <w:rsid w:val="00D1315F"/>
    <w:rsid w:val="00D1316F"/>
    <w:rsid w:val="00D13179"/>
    <w:rsid w:val="00D1325A"/>
    <w:rsid w:val="00D13401"/>
    <w:rsid w:val="00D13699"/>
    <w:rsid w:val="00D1395F"/>
    <w:rsid w:val="00D13CA7"/>
    <w:rsid w:val="00D14741"/>
    <w:rsid w:val="00D14A27"/>
    <w:rsid w:val="00D14AE3"/>
    <w:rsid w:val="00D14C6F"/>
    <w:rsid w:val="00D153C6"/>
    <w:rsid w:val="00D1555A"/>
    <w:rsid w:val="00D15E44"/>
    <w:rsid w:val="00D1739E"/>
    <w:rsid w:val="00D17C98"/>
    <w:rsid w:val="00D20106"/>
    <w:rsid w:val="00D20199"/>
    <w:rsid w:val="00D20BFD"/>
    <w:rsid w:val="00D21511"/>
    <w:rsid w:val="00D21798"/>
    <w:rsid w:val="00D21FC8"/>
    <w:rsid w:val="00D2240C"/>
    <w:rsid w:val="00D22509"/>
    <w:rsid w:val="00D22A67"/>
    <w:rsid w:val="00D22F52"/>
    <w:rsid w:val="00D24045"/>
    <w:rsid w:val="00D241FA"/>
    <w:rsid w:val="00D24478"/>
    <w:rsid w:val="00D24484"/>
    <w:rsid w:val="00D244AB"/>
    <w:rsid w:val="00D24CA1"/>
    <w:rsid w:val="00D250E5"/>
    <w:rsid w:val="00D2518E"/>
    <w:rsid w:val="00D258D0"/>
    <w:rsid w:val="00D259AB"/>
    <w:rsid w:val="00D25B0D"/>
    <w:rsid w:val="00D2652A"/>
    <w:rsid w:val="00D266B9"/>
    <w:rsid w:val="00D27094"/>
    <w:rsid w:val="00D27192"/>
    <w:rsid w:val="00D27AFA"/>
    <w:rsid w:val="00D27AFF"/>
    <w:rsid w:val="00D30074"/>
    <w:rsid w:val="00D3055A"/>
    <w:rsid w:val="00D31280"/>
    <w:rsid w:val="00D31375"/>
    <w:rsid w:val="00D31DDE"/>
    <w:rsid w:val="00D326E8"/>
    <w:rsid w:val="00D32743"/>
    <w:rsid w:val="00D32C38"/>
    <w:rsid w:val="00D33A05"/>
    <w:rsid w:val="00D33BA7"/>
    <w:rsid w:val="00D33D8E"/>
    <w:rsid w:val="00D343D0"/>
    <w:rsid w:val="00D34794"/>
    <w:rsid w:val="00D348A7"/>
    <w:rsid w:val="00D35187"/>
    <w:rsid w:val="00D3556F"/>
    <w:rsid w:val="00D35665"/>
    <w:rsid w:val="00D36BE4"/>
    <w:rsid w:val="00D36FF6"/>
    <w:rsid w:val="00D3732E"/>
    <w:rsid w:val="00D37406"/>
    <w:rsid w:val="00D37478"/>
    <w:rsid w:val="00D37D6E"/>
    <w:rsid w:val="00D37F0B"/>
    <w:rsid w:val="00D403A4"/>
    <w:rsid w:val="00D4040D"/>
    <w:rsid w:val="00D4057F"/>
    <w:rsid w:val="00D406F7"/>
    <w:rsid w:val="00D40AD2"/>
    <w:rsid w:val="00D41019"/>
    <w:rsid w:val="00D410CB"/>
    <w:rsid w:val="00D41685"/>
    <w:rsid w:val="00D41B45"/>
    <w:rsid w:val="00D41C7B"/>
    <w:rsid w:val="00D42B18"/>
    <w:rsid w:val="00D42F4C"/>
    <w:rsid w:val="00D43195"/>
    <w:rsid w:val="00D43731"/>
    <w:rsid w:val="00D43E5E"/>
    <w:rsid w:val="00D4401F"/>
    <w:rsid w:val="00D44277"/>
    <w:rsid w:val="00D4476B"/>
    <w:rsid w:val="00D44FEA"/>
    <w:rsid w:val="00D45107"/>
    <w:rsid w:val="00D45265"/>
    <w:rsid w:val="00D453EF"/>
    <w:rsid w:val="00D456B8"/>
    <w:rsid w:val="00D4687D"/>
    <w:rsid w:val="00D46891"/>
    <w:rsid w:val="00D47061"/>
    <w:rsid w:val="00D4716C"/>
    <w:rsid w:val="00D47175"/>
    <w:rsid w:val="00D47237"/>
    <w:rsid w:val="00D50145"/>
    <w:rsid w:val="00D50A55"/>
    <w:rsid w:val="00D5181E"/>
    <w:rsid w:val="00D51A60"/>
    <w:rsid w:val="00D51C4B"/>
    <w:rsid w:val="00D5216F"/>
    <w:rsid w:val="00D52540"/>
    <w:rsid w:val="00D528CA"/>
    <w:rsid w:val="00D5310E"/>
    <w:rsid w:val="00D53C98"/>
    <w:rsid w:val="00D53ED7"/>
    <w:rsid w:val="00D54611"/>
    <w:rsid w:val="00D5497D"/>
    <w:rsid w:val="00D54F7F"/>
    <w:rsid w:val="00D5508E"/>
    <w:rsid w:val="00D55A9A"/>
    <w:rsid w:val="00D55AC2"/>
    <w:rsid w:val="00D56154"/>
    <w:rsid w:val="00D561BF"/>
    <w:rsid w:val="00D56461"/>
    <w:rsid w:val="00D564DB"/>
    <w:rsid w:val="00D56528"/>
    <w:rsid w:val="00D56AC6"/>
    <w:rsid w:val="00D5703E"/>
    <w:rsid w:val="00D5721C"/>
    <w:rsid w:val="00D573CF"/>
    <w:rsid w:val="00D577D4"/>
    <w:rsid w:val="00D60379"/>
    <w:rsid w:val="00D604FD"/>
    <w:rsid w:val="00D60EE0"/>
    <w:rsid w:val="00D60FC5"/>
    <w:rsid w:val="00D6143F"/>
    <w:rsid w:val="00D61AF7"/>
    <w:rsid w:val="00D61AFB"/>
    <w:rsid w:val="00D61B3D"/>
    <w:rsid w:val="00D622FD"/>
    <w:rsid w:val="00D62C5C"/>
    <w:rsid w:val="00D62DF4"/>
    <w:rsid w:val="00D63036"/>
    <w:rsid w:val="00D634C6"/>
    <w:rsid w:val="00D645E1"/>
    <w:rsid w:val="00D64C50"/>
    <w:rsid w:val="00D66346"/>
    <w:rsid w:val="00D668EB"/>
    <w:rsid w:val="00D6694B"/>
    <w:rsid w:val="00D6713B"/>
    <w:rsid w:val="00D6734F"/>
    <w:rsid w:val="00D6763E"/>
    <w:rsid w:val="00D67918"/>
    <w:rsid w:val="00D67B42"/>
    <w:rsid w:val="00D67C22"/>
    <w:rsid w:val="00D708D4"/>
    <w:rsid w:val="00D70B4E"/>
    <w:rsid w:val="00D70F66"/>
    <w:rsid w:val="00D70FFF"/>
    <w:rsid w:val="00D71AE5"/>
    <w:rsid w:val="00D71B66"/>
    <w:rsid w:val="00D71ED1"/>
    <w:rsid w:val="00D72213"/>
    <w:rsid w:val="00D72662"/>
    <w:rsid w:val="00D72757"/>
    <w:rsid w:val="00D72A82"/>
    <w:rsid w:val="00D72C63"/>
    <w:rsid w:val="00D732CF"/>
    <w:rsid w:val="00D73316"/>
    <w:rsid w:val="00D73594"/>
    <w:rsid w:val="00D7385C"/>
    <w:rsid w:val="00D73994"/>
    <w:rsid w:val="00D73A7D"/>
    <w:rsid w:val="00D73BCD"/>
    <w:rsid w:val="00D73C72"/>
    <w:rsid w:val="00D73F88"/>
    <w:rsid w:val="00D744F8"/>
    <w:rsid w:val="00D748FC"/>
    <w:rsid w:val="00D74C45"/>
    <w:rsid w:val="00D74E0E"/>
    <w:rsid w:val="00D7546F"/>
    <w:rsid w:val="00D75682"/>
    <w:rsid w:val="00D75797"/>
    <w:rsid w:val="00D75E27"/>
    <w:rsid w:val="00D760F8"/>
    <w:rsid w:val="00D761E7"/>
    <w:rsid w:val="00D76442"/>
    <w:rsid w:val="00D7660D"/>
    <w:rsid w:val="00D76A60"/>
    <w:rsid w:val="00D76B0C"/>
    <w:rsid w:val="00D76B39"/>
    <w:rsid w:val="00D76BCE"/>
    <w:rsid w:val="00D76FF4"/>
    <w:rsid w:val="00D77827"/>
    <w:rsid w:val="00D77D93"/>
    <w:rsid w:val="00D77F80"/>
    <w:rsid w:val="00D8000C"/>
    <w:rsid w:val="00D819BC"/>
    <w:rsid w:val="00D81B93"/>
    <w:rsid w:val="00D8228C"/>
    <w:rsid w:val="00D824B7"/>
    <w:rsid w:val="00D82948"/>
    <w:rsid w:val="00D82B30"/>
    <w:rsid w:val="00D82D2D"/>
    <w:rsid w:val="00D83C5B"/>
    <w:rsid w:val="00D84012"/>
    <w:rsid w:val="00D8406E"/>
    <w:rsid w:val="00D841F9"/>
    <w:rsid w:val="00D85170"/>
    <w:rsid w:val="00D857E4"/>
    <w:rsid w:val="00D8640C"/>
    <w:rsid w:val="00D865DD"/>
    <w:rsid w:val="00D86B1D"/>
    <w:rsid w:val="00D86FC8"/>
    <w:rsid w:val="00D87996"/>
    <w:rsid w:val="00D87AAC"/>
    <w:rsid w:val="00D87CCE"/>
    <w:rsid w:val="00D902A6"/>
    <w:rsid w:val="00D90401"/>
    <w:rsid w:val="00D90543"/>
    <w:rsid w:val="00D9089B"/>
    <w:rsid w:val="00D9104C"/>
    <w:rsid w:val="00D91A81"/>
    <w:rsid w:val="00D922DD"/>
    <w:rsid w:val="00D92890"/>
    <w:rsid w:val="00D9296C"/>
    <w:rsid w:val="00D92E4F"/>
    <w:rsid w:val="00D92E7B"/>
    <w:rsid w:val="00D936B6"/>
    <w:rsid w:val="00D93794"/>
    <w:rsid w:val="00D93B3C"/>
    <w:rsid w:val="00D953DE"/>
    <w:rsid w:val="00D957CE"/>
    <w:rsid w:val="00D9590A"/>
    <w:rsid w:val="00D95B7B"/>
    <w:rsid w:val="00D95DF5"/>
    <w:rsid w:val="00D95E2D"/>
    <w:rsid w:val="00D9603E"/>
    <w:rsid w:val="00D96813"/>
    <w:rsid w:val="00D96F08"/>
    <w:rsid w:val="00D9735C"/>
    <w:rsid w:val="00D97581"/>
    <w:rsid w:val="00D97954"/>
    <w:rsid w:val="00D97DA0"/>
    <w:rsid w:val="00DA06CA"/>
    <w:rsid w:val="00DA19AC"/>
    <w:rsid w:val="00DA1D73"/>
    <w:rsid w:val="00DA1FAF"/>
    <w:rsid w:val="00DA20C1"/>
    <w:rsid w:val="00DA2402"/>
    <w:rsid w:val="00DA24F3"/>
    <w:rsid w:val="00DA27DD"/>
    <w:rsid w:val="00DA28E4"/>
    <w:rsid w:val="00DA2B7A"/>
    <w:rsid w:val="00DA2E1B"/>
    <w:rsid w:val="00DA2FB1"/>
    <w:rsid w:val="00DA2FD9"/>
    <w:rsid w:val="00DA3970"/>
    <w:rsid w:val="00DA3A0B"/>
    <w:rsid w:val="00DA3FA0"/>
    <w:rsid w:val="00DA41B1"/>
    <w:rsid w:val="00DA4345"/>
    <w:rsid w:val="00DA465B"/>
    <w:rsid w:val="00DA4D17"/>
    <w:rsid w:val="00DA4EDB"/>
    <w:rsid w:val="00DA534E"/>
    <w:rsid w:val="00DA5F11"/>
    <w:rsid w:val="00DA631F"/>
    <w:rsid w:val="00DA671E"/>
    <w:rsid w:val="00DA6931"/>
    <w:rsid w:val="00DA6B19"/>
    <w:rsid w:val="00DA6B64"/>
    <w:rsid w:val="00DA7D25"/>
    <w:rsid w:val="00DB0062"/>
    <w:rsid w:val="00DB0494"/>
    <w:rsid w:val="00DB1530"/>
    <w:rsid w:val="00DB17C8"/>
    <w:rsid w:val="00DB2181"/>
    <w:rsid w:val="00DB22A0"/>
    <w:rsid w:val="00DB2973"/>
    <w:rsid w:val="00DB2B63"/>
    <w:rsid w:val="00DB32E8"/>
    <w:rsid w:val="00DB3639"/>
    <w:rsid w:val="00DB3699"/>
    <w:rsid w:val="00DB36FB"/>
    <w:rsid w:val="00DB38E6"/>
    <w:rsid w:val="00DB3D0F"/>
    <w:rsid w:val="00DB47D4"/>
    <w:rsid w:val="00DB49DB"/>
    <w:rsid w:val="00DB4ABC"/>
    <w:rsid w:val="00DB4B23"/>
    <w:rsid w:val="00DB4E3F"/>
    <w:rsid w:val="00DB4FBA"/>
    <w:rsid w:val="00DB5F94"/>
    <w:rsid w:val="00DB5FDD"/>
    <w:rsid w:val="00DB60E1"/>
    <w:rsid w:val="00DB70B2"/>
    <w:rsid w:val="00DB7CBE"/>
    <w:rsid w:val="00DC03F9"/>
    <w:rsid w:val="00DC0468"/>
    <w:rsid w:val="00DC088D"/>
    <w:rsid w:val="00DC22B5"/>
    <w:rsid w:val="00DC22C8"/>
    <w:rsid w:val="00DC23EC"/>
    <w:rsid w:val="00DC2481"/>
    <w:rsid w:val="00DC2681"/>
    <w:rsid w:val="00DC2829"/>
    <w:rsid w:val="00DC2C8B"/>
    <w:rsid w:val="00DC31B9"/>
    <w:rsid w:val="00DC326F"/>
    <w:rsid w:val="00DC366C"/>
    <w:rsid w:val="00DC4BB8"/>
    <w:rsid w:val="00DC4EC2"/>
    <w:rsid w:val="00DC4F48"/>
    <w:rsid w:val="00DC515B"/>
    <w:rsid w:val="00DC5953"/>
    <w:rsid w:val="00DC6285"/>
    <w:rsid w:val="00DC658A"/>
    <w:rsid w:val="00DC6846"/>
    <w:rsid w:val="00DC6A95"/>
    <w:rsid w:val="00DC6CA5"/>
    <w:rsid w:val="00DD012D"/>
    <w:rsid w:val="00DD0A14"/>
    <w:rsid w:val="00DD0A22"/>
    <w:rsid w:val="00DD0CD5"/>
    <w:rsid w:val="00DD1236"/>
    <w:rsid w:val="00DD1F64"/>
    <w:rsid w:val="00DD2321"/>
    <w:rsid w:val="00DD24DD"/>
    <w:rsid w:val="00DD2B8B"/>
    <w:rsid w:val="00DD2BF5"/>
    <w:rsid w:val="00DD2CC2"/>
    <w:rsid w:val="00DD30CA"/>
    <w:rsid w:val="00DD35B1"/>
    <w:rsid w:val="00DD386B"/>
    <w:rsid w:val="00DD3A2C"/>
    <w:rsid w:val="00DD3F40"/>
    <w:rsid w:val="00DD4127"/>
    <w:rsid w:val="00DD423F"/>
    <w:rsid w:val="00DD4C01"/>
    <w:rsid w:val="00DD4CB5"/>
    <w:rsid w:val="00DD506F"/>
    <w:rsid w:val="00DD5255"/>
    <w:rsid w:val="00DD563B"/>
    <w:rsid w:val="00DD56FA"/>
    <w:rsid w:val="00DD5997"/>
    <w:rsid w:val="00DD6715"/>
    <w:rsid w:val="00DD6D5F"/>
    <w:rsid w:val="00DD7136"/>
    <w:rsid w:val="00DD7488"/>
    <w:rsid w:val="00DD7C02"/>
    <w:rsid w:val="00DE0037"/>
    <w:rsid w:val="00DE072A"/>
    <w:rsid w:val="00DE07CD"/>
    <w:rsid w:val="00DE0C0A"/>
    <w:rsid w:val="00DE0DDA"/>
    <w:rsid w:val="00DE0FF9"/>
    <w:rsid w:val="00DE16E8"/>
    <w:rsid w:val="00DE2505"/>
    <w:rsid w:val="00DE2B37"/>
    <w:rsid w:val="00DE2D19"/>
    <w:rsid w:val="00DE3619"/>
    <w:rsid w:val="00DE36BC"/>
    <w:rsid w:val="00DE389A"/>
    <w:rsid w:val="00DE3D12"/>
    <w:rsid w:val="00DE447C"/>
    <w:rsid w:val="00DE49D2"/>
    <w:rsid w:val="00DE4B86"/>
    <w:rsid w:val="00DE4BEA"/>
    <w:rsid w:val="00DE4C58"/>
    <w:rsid w:val="00DE4ED4"/>
    <w:rsid w:val="00DE4F96"/>
    <w:rsid w:val="00DE4FEF"/>
    <w:rsid w:val="00DE5BB8"/>
    <w:rsid w:val="00DE63B3"/>
    <w:rsid w:val="00DE731F"/>
    <w:rsid w:val="00DE7831"/>
    <w:rsid w:val="00DF0259"/>
    <w:rsid w:val="00DF04AD"/>
    <w:rsid w:val="00DF05C7"/>
    <w:rsid w:val="00DF0AA6"/>
    <w:rsid w:val="00DF0C51"/>
    <w:rsid w:val="00DF0D7A"/>
    <w:rsid w:val="00DF0F07"/>
    <w:rsid w:val="00DF108E"/>
    <w:rsid w:val="00DF113F"/>
    <w:rsid w:val="00DF145B"/>
    <w:rsid w:val="00DF221E"/>
    <w:rsid w:val="00DF2CBB"/>
    <w:rsid w:val="00DF2E07"/>
    <w:rsid w:val="00DF2ED3"/>
    <w:rsid w:val="00DF3962"/>
    <w:rsid w:val="00DF3AF7"/>
    <w:rsid w:val="00DF3AFA"/>
    <w:rsid w:val="00DF3C45"/>
    <w:rsid w:val="00DF3CD5"/>
    <w:rsid w:val="00DF48E1"/>
    <w:rsid w:val="00DF4E78"/>
    <w:rsid w:val="00DF56F8"/>
    <w:rsid w:val="00DF632D"/>
    <w:rsid w:val="00DF6A8F"/>
    <w:rsid w:val="00DF7A95"/>
    <w:rsid w:val="00DF7C19"/>
    <w:rsid w:val="00E0054D"/>
    <w:rsid w:val="00E0085A"/>
    <w:rsid w:val="00E01770"/>
    <w:rsid w:val="00E01903"/>
    <w:rsid w:val="00E01A29"/>
    <w:rsid w:val="00E01A5B"/>
    <w:rsid w:val="00E01A74"/>
    <w:rsid w:val="00E0241E"/>
    <w:rsid w:val="00E026B7"/>
    <w:rsid w:val="00E0289C"/>
    <w:rsid w:val="00E029A2"/>
    <w:rsid w:val="00E02A5D"/>
    <w:rsid w:val="00E03C03"/>
    <w:rsid w:val="00E044F8"/>
    <w:rsid w:val="00E045EA"/>
    <w:rsid w:val="00E04CC8"/>
    <w:rsid w:val="00E04D37"/>
    <w:rsid w:val="00E05486"/>
    <w:rsid w:val="00E0566F"/>
    <w:rsid w:val="00E059BB"/>
    <w:rsid w:val="00E066E6"/>
    <w:rsid w:val="00E06812"/>
    <w:rsid w:val="00E070B3"/>
    <w:rsid w:val="00E07586"/>
    <w:rsid w:val="00E07693"/>
    <w:rsid w:val="00E07748"/>
    <w:rsid w:val="00E077F3"/>
    <w:rsid w:val="00E07BE8"/>
    <w:rsid w:val="00E07CBE"/>
    <w:rsid w:val="00E10B0D"/>
    <w:rsid w:val="00E10F73"/>
    <w:rsid w:val="00E11AD6"/>
    <w:rsid w:val="00E11DC1"/>
    <w:rsid w:val="00E11DE1"/>
    <w:rsid w:val="00E12294"/>
    <w:rsid w:val="00E12B57"/>
    <w:rsid w:val="00E1335B"/>
    <w:rsid w:val="00E14005"/>
    <w:rsid w:val="00E14419"/>
    <w:rsid w:val="00E14488"/>
    <w:rsid w:val="00E14DE5"/>
    <w:rsid w:val="00E15749"/>
    <w:rsid w:val="00E15C2A"/>
    <w:rsid w:val="00E16254"/>
    <w:rsid w:val="00E1683C"/>
    <w:rsid w:val="00E16B46"/>
    <w:rsid w:val="00E16C7F"/>
    <w:rsid w:val="00E1706A"/>
    <w:rsid w:val="00E17336"/>
    <w:rsid w:val="00E178CA"/>
    <w:rsid w:val="00E17FE2"/>
    <w:rsid w:val="00E2088C"/>
    <w:rsid w:val="00E208DA"/>
    <w:rsid w:val="00E20CAF"/>
    <w:rsid w:val="00E20E44"/>
    <w:rsid w:val="00E2151B"/>
    <w:rsid w:val="00E218FE"/>
    <w:rsid w:val="00E21A43"/>
    <w:rsid w:val="00E21E41"/>
    <w:rsid w:val="00E21E68"/>
    <w:rsid w:val="00E220E9"/>
    <w:rsid w:val="00E22A98"/>
    <w:rsid w:val="00E22C14"/>
    <w:rsid w:val="00E22FC6"/>
    <w:rsid w:val="00E241E3"/>
    <w:rsid w:val="00E249AB"/>
    <w:rsid w:val="00E252D6"/>
    <w:rsid w:val="00E26922"/>
    <w:rsid w:val="00E27383"/>
    <w:rsid w:val="00E275EA"/>
    <w:rsid w:val="00E312A0"/>
    <w:rsid w:val="00E314BE"/>
    <w:rsid w:val="00E3170F"/>
    <w:rsid w:val="00E319CC"/>
    <w:rsid w:val="00E31A91"/>
    <w:rsid w:val="00E322D1"/>
    <w:rsid w:val="00E32F9A"/>
    <w:rsid w:val="00E33117"/>
    <w:rsid w:val="00E33594"/>
    <w:rsid w:val="00E3372C"/>
    <w:rsid w:val="00E338BB"/>
    <w:rsid w:val="00E338D3"/>
    <w:rsid w:val="00E3400E"/>
    <w:rsid w:val="00E341E8"/>
    <w:rsid w:val="00E342DD"/>
    <w:rsid w:val="00E343E1"/>
    <w:rsid w:val="00E34ADA"/>
    <w:rsid w:val="00E35A8D"/>
    <w:rsid w:val="00E35ACF"/>
    <w:rsid w:val="00E35C6F"/>
    <w:rsid w:val="00E36429"/>
    <w:rsid w:val="00E3657B"/>
    <w:rsid w:val="00E369D6"/>
    <w:rsid w:val="00E371DC"/>
    <w:rsid w:val="00E3730D"/>
    <w:rsid w:val="00E37826"/>
    <w:rsid w:val="00E37CB8"/>
    <w:rsid w:val="00E37D4F"/>
    <w:rsid w:val="00E37DA4"/>
    <w:rsid w:val="00E400FB"/>
    <w:rsid w:val="00E409DC"/>
    <w:rsid w:val="00E40B12"/>
    <w:rsid w:val="00E415EF"/>
    <w:rsid w:val="00E41616"/>
    <w:rsid w:val="00E4211A"/>
    <w:rsid w:val="00E4309A"/>
    <w:rsid w:val="00E43364"/>
    <w:rsid w:val="00E4343C"/>
    <w:rsid w:val="00E43656"/>
    <w:rsid w:val="00E44400"/>
    <w:rsid w:val="00E4485C"/>
    <w:rsid w:val="00E44E20"/>
    <w:rsid w:val="00E4535F"/>
    <w:rsid w:val="00E454B2"/>
    <w:rsid w:val="00E458E7"/>
    <w:rsid w:val="00E45A9B"/>
    <w:rsid w:val="00E45D6F"/>
    <w:rsid w:val="00E46C7A"/>
    <w:rsid w:val="00E47982"/>
    <w:rsid w:val="00E47CF1"/>
    <w:rsid w:val="00E47FD5"/>
    <w:rsid w:val="00E50397"/>
    <w:rsid w:val="00E505D2"/>
    <w:rsid w:val="00E50817"/>
    <w:rsid w:val="00E511B3"/>
    <w:rsid w:val="00E5130B"/>
    <w:rsid w:val="00E519A6"/>
    <w:rsid w:val="00E52B5A"/>
    <w:rsid w:val="00E52CEC"/>
    <w:rsid w:val="00E53DD6"/>
    <w:rsid w:val="00E54539"/>
    <w:rsid w:val="00E5461D"/>
    <w:rsid w:val="00E54C4C"/>
    <w:rsid w:val="00E5509C"/>
    <w:rsid w:val="00E551DE"/>
    <w:rsid w:val="00E5541C"/>
    <w:rsid w:val="00E55D79"/>
    <w:rsid w:val="00E55DCD"/>
    <w:rsid w:val="00E57401"/>
    <w:rsid w:val="00E57D32"/>
    <w:rsid w:val="00E604DB"/>
    <w:rsid w:val="00E60E15"/>
    <w:rsid w:val="00E6128A"/>
    <w:rsid w:val="00E620CF"/>
    <w:rsid w:val="00E62A36"/>
    <w:rsid w:val="00E63601"/>
    <w:rsid w:val="00E64235"/>
    <w:rsid w:val="00E64299"/>
    <w:rsid w:val="00E645D5"/>
    <w:rsid w:val="00E64E1F"/>
    <w:rsid w:val="00E64E3E"/>
    <w:rsid w:val="00E653C9"/>
    <w:rsid w:val="00E65798"/>
    <w:rsid w:val="00E65C0A"/>
    <w:rsid w:val="00E65E93"/>
    <w:rsid w:val="00E65F28"/>
    <w:rsid w:val="00E66252"/>
    <w:rsid w:val="00E66464"/>
    <w:rsid w:val="00E6666F"/>
    <w:rsid w:val="00E666AC"/>
    <w:rsid w:val="00E66960"/>
    <w:rsid w:val="00E66E16"/>
    <w:rsid w:val="00E67182"/>
    <w:rsid w:val="00E67B3B"/>
    <w:rsid w:val="00E67D4A"/>
    <w:rsid w:val="00E67E8F"/>
    <w:rsid w:val="00E706CB"/>
    <w:rsid w:val="00E70700"/>
    <w:rsid w:val="00E70799"/>
    <w:rsid w:val="00E70C49"/>
    <w:rsid w:val="00E7108A"/>
    <w:rsid w:val="00E71383"/>
    <w:rsid w:val="00E72419"/>
    <w:rsid w:val="00E72995"/>
    <w:rsid w:val="00E7315A"/>
    <w:rsid w:val="00E73384"/>
    <w:rsid w:val="00E7353E"/>
    <w:rsid w:val="00E73656"/>
    <w:rsid w:val="00E73708"/>
    <w:rsid w:val="00E73788"/>
    <w:rsid w:val="00E73B2B"/>
    <w:rsid w:val="00E73D51"/>
    <w:rsid w:val="00E74296"/>
    <w:rsid w:val="00E74424"/>
    <w:rsid w:val="00E7491C"/>
    <w:rsid w:val="00E7547B"/>
    <w:rsid w:val="00E7554D"/>
    <w:rsid w:val="00E75EB7"/>
    <w:rsid w:val="00E768E6"/>
    <w:rsid w:val="00E76E5E"/>
    <w:rsid w:val="00E77081"/>
    <w:rsid w:val="00E7713E"/>
    <w:rsid w:val="00E77993"/>
    <w:rsid w:val="00E77C93"/>
    <w:rsid w:val="00E77CF1"/>
    <w:rsid w:val="00E77EAB"/>
    <w:rsid w:val="00E801FB"/>
    <w:rsid w:val="00E8060F"/>
    <w:rsid w:val="00E8087F"/>
    <w:rsid w:val="00E80C9B"/>
    <w:rsid w:val="00E80D02"/>
    <w:rsid w:val="00E818F8"/>
    <w:rsid w:val="00E81F5F"/>
    <w:rsid w:val="00E83777"/>
    <w:rsid w:val="00E83952"/>
    <w:rsid w:val="00E83C5B"/>
    <w:rsid w:val="00E844FB"/>
    <w:rsid w:val="00E848B7"/>
    <w:rsid w:val="00E84AF0"/>
    <w:rsid w:val="00E85062"/>
    <w:rsid w:val="00E85325"/>
    <w:rsid w:val="00E85B6B"/>
    <w:rsid w:val="00E85D30"/>
    <w:rsid w:val="00E85E37"/>
    <w:rsid w:val="00E868BA"/>
    <w:rsid w:val="00E8697E"/>
    <w:rsid w:val="00E87014"/>
    <w:rsid w:val="00E8706A"/>
    <w:rsid w:val="00E8763D"/>
    <w:rsid w:val="00E87A4A"/>
    <w:rsid w:val="00E90421"/>
    <w:rsid w:val="00E910C4"/>
    <w:rsid w:val="00E91226"/>
    <w:rsid w:val="00E91D2D"/>
    <w:rsid w:val="00E923AB"/>
    <w:rsid w:val="00E923C7"/>
    <w:rsid w:val="00E92A61"/>
    <w:rsid w:val="00E92BF9"/>
    <w:rsid w:val="00E93408"/>
    <w:rsid w:val="00E949C8"/>
    <w:rsid w:val="00E94F6F"/>
    <w:rsid w:val="00E9510D"/>
    <w:rsid w:val="00E95697"/>
    <w:rsid w:val="00E95790"/>
    <w:rsid w:val="00E95B27"/>
    <w:rsid w:val="00E95F5A"/>
    <w:rsid w:val="00E967E3"/>
    <w:rsid w:val="00E9686E"/>
    <w:rsid w:val="00E96906"/>
    <w:rsid w:val="00E96C47"/>
    <w:rsid w:val="00E9733F"/>
    <w:rsid w:val="00EA0011"/>
    <w:rsid w:val="00EA00C0"/>
    <w:rsid w:val="00EA0810"/>
    <w:rsid w:val="00EA09EC"/>
    <w:rsid w:val="00EA0B58"/>
    <w:rsid w:val="00EA0D1E"/>
    <w:rsid w:val="00EA1F37"/>
    <w:rsid w:val="00EA26DE"/>
    <w:rsid w:val="00EA29A0"/>
    <w:rsid w:val="00EA2B3E"/>
    <w:rsid w:val="00EA33CD"/>
    <w:rsid w:val="00EA342C"/>
    <w:rsid w:val="00EA345C"/>
    <w:rsid w:val="00EA37DF"/>
    <w:rsid w:val="00EA383A"/>
    <w:rsid w:val="00EA3861"/>
    <w:rsid w:val="00EA4037"/>
    <w:rsid w:val="00EA5819"/>
    <w:rsid w:val="00EA594F"/>
    <w:rsid w:val="00EA5970"/>
    <w:rsid w:val="00EA5976"/>
    <w:rsid w:val="00EA5D14"/>
    <w:rsid w:val="00EA66CF"/>
    <w:rsid w:val="00EA67CF"/>
    <w:rsid w:val="00EA6ADE"/>
    <w:rsid w:val="00EA70B9"/>
    <w:rsid w:val="00EA7551"/>
    <w:rsid w:val="00EA75BA"/>
    <w:rsid w:val="00EA7651"/>
    <w:rsid w:val="00EA76AC"/>
    <w:rsid w:val="00EA790B"/>
    <w:rsid w:val="00EA7C53"/>
    <w:rsid w:val="00EA7C71"/>
    <w:rsid w:val="00EA7D54"/>
    <w:rsid w:val="00EA7DC7"/>
    <w:rsid w:val="00EA7EBE"/>
    <w:rsid w:val="00EB006B"/>
    <w:rsid w:val="00EB062C"/>
    <w:rsid w:val="00EB0648"/>
    <w:rsid w:val="00EB0D5A"/>
    <w:rsid w:val="00EB15F3"/>
    <w:rsid w:val="00EB171F"/>
    <w:rsid w:val="00EB18B6"/>
    <w:rsid w:val="00EB2079"/>
    <w:rsid w:val="00EB20ED"/>
    <w:rsid w:val="00EB2FBB"/>
    <w:rsid w:val="00EB3584"/>
    <w:rsid w:val="00EB397D"/>
    <w:rsid w:val="00EB41F6"/>
    <w:rsid w:val="00EB4912"/>
    <w:rsid w:val="00EB5F4D"/>
    <w:rsid w:val="00EB6460"/>
    <w:rsid w:val="00EB6875"/>
    <w:rsid w:val="00EB690C"/>
    <w:rsid w:val="00EB7935"/>
    <w:rsid w:val="00EB7D98"/>
    <w:rsid w:val="00EB7E61"/>
    <w:rsid w:val="00EC038B"/>
    <w:rsid w:val="00EC0634"/>
    <w:rsid w:val="00EC06EA"/>
    <w:rsid w:val="00EC0AF0"/>
    <w:rsid w:val="00EC184E"/>
    <w:rsid w:val="00EC1944"/>
    <w:rsid w:val="00EC1DBD"/>
    <w:rsid w:val="00EC23B1"/>
    <w:rsid w:val="00EC2615"/>
    <w:rsid w:val="00EC2C33"/>
    <w:rsid w:val="00EC2DC2"/>
    <w:rsid w:val="00EC2FE8"/>
    <w:rsid w:val="00EC34EB"/>
    <w:rsid w:val="00EC3783"/>
    <w:rsid w:val="00EC3BFA"/>
    <w:rsid w:val="00EC42CB"/>
    <w:rsid w:val="00EC444E"/>
    <w:rsid w:val="00EC450E"/>
    <w:rsid w:val="00EC473F"/>
    <w:rsid w:val="00EC48C0"/>
    <w:rsid w:val="00EC4A33"/>
    <w:rsid w:val="00EC5145"/>
    <w:rsid w:val="00EC51B5"/>
    <w:rsid w:val="00EC51D0"/>
    <w:rsid w:val="00EC5429"/>
    <w:rsid w:val="00EC5461"/>
    <w:rsid w:val="00EC5999"/>
    <w:rsid w:val="00EC5D31"/>
    <w:rsid w:val="00EC5E31"/>
    <w:rsid w:val="00EC64BE"/>
    <w:rsid w:val="00EC684C"/>
    <w:rsid w:val="00EC6944"/>
    <w:rsid w:val="00EC6D8D"/>
    <w:rsid w:val="00EC6DE3"/>
    <w:rsid w:val="00EC6EB3"/>
    <w:rsid w:val="00EC72E5"/>
    <w:rsid w:val="00EC771E"/>
    <w:rsid w:val="00EC77E1"/>
    <w:rsid w:val="00EC77E2"/>
    <w:rsid w:val="00EC7DB1"/>
    <w:rsid w:val="00ED0452"/>
    <w:rsid w:val="00ED069D"/>
    <w:rsid w:val="00ED0749"/>
    <w:rsid w:val="00ED08E8"/>
    <w:rsid w:val="00ED0CA5"/>
    <w:rsid w:val="00ED1C9D"/>
    <w:rsid w:val="00ED2238"/>
    <w:rsid w:val="00ED224B"/>
    <w:rsid w:val="00ED2DC3"/>
    <w:rsid w:val="00ED30D5"/>
    <w:rsid w:val="00ED3C1E"/>
    <w:rsid w:val="00ED470E"/>
    <w:rsid w:val="00ED49F1"/>
    <w:rsid w:val="00ED4B62"/>
    <w:rsid w:val="00ED58AC"/>
    <w:rsid w:val="00ED5909"/>
    <w:rsid w:val="00ED5CE1"/>
    <w:rsid w:val="00ED61D0"/>
    <w:rsid w:val="00ED6583"/>
    <w:rsid w:val="00ED6A30"/>
    <w:rsid w:val="00ED6A58"/>
    <w:rsid w:val="00ED6B97"/>
    <w:rsid w:val="00ED77FC"/>
    <w:rsid w:val="00ED7EDB"/>
    <w:rsid w:val="00ED7F5F"/>
    <w:rsid w:val="00ED7FCA"/>
    <w:rsid w:val="00EE018A"/>
    <w:rsid w:val="00EE0555"/>
    <w:rsid w:val="00EE06CC"/>
    <w:rsid w:val="00EE0B31"/>
    <w:rsid w:val="00EE0CF8"/>
    <w:rsid w:val="00EE11D5"/>
    <w:rsid w:val="00EE1606"/>
    <w:rsid w:val="00EE207C"/>
    <w:rsid w:val="00EE24EA"/>
    <w:rsid w:val="00EE2E5F"/>
    <w:rsid w:val="00EE3427"/>
    <w:rsid w:val="00EE3B7B"/>
    <w:rsid w:val="00EE3E05"/>
    <w:rsid w:val="00EE416B"/>
    <w:rsid w:val="00EE4DB1"/>
    <w:rsid w:val="00EE51D8"/>
    <w:rsid w:val="00EE5232"/>
    <w:rsid w:val="00EE5379"/>
    <w:rsid w:val="00EE6265"/>
    <w:rsid w:val="00EE6969"/>
    <w:rsid w:val="00EE719D"/>
    <w:rsid w:val="00EE7560"/>
    <w:rsid w:val="00EF00F5"/>
    <w:rsid w:val="00EF04E7"/>
    <w:rsid w:val="00EF053D"/>
    <w:rsid w:val="00EF0868"/>
    <w:rsid w:val="00EF152A"/>
    <w:rsid w:val="00EF1EDE"/>
    <w:rsid w:val="00EF2407"/>
    <w:rsid w:val="00EF2465"/>
    <w:rsid w:val="00EF28E4"/>
    <w:rsid w:val="00EF2BE8"/>
    <w:rsid w:val="00EF343B"/>
    <w:rsid w:val="00EF35D7"/>
    <w:rsid w:val="00EF3D01"/>
    <w:rsid w:val="00EF4083"/>
    <w:rsid w:val="00EF40C9"/>
    <w:rsid w:val="00EF4139"/>
    <w:rsid w:val="00EF4802"/>
    <w:rsid w:val="00EF48DB"/>
    <w:rsid w:val="00EF4D68"/>
    <w:rsid w:val="00EF5035"/>
    <w:rsid w:val="00EF522E"/>
    <w:rsid w:val="00EF6D1D"/>
    <w:rsid w:val="00EF746A"/>
    <w:rsid w:val="00EF748F"/>
    <w:rsid w:val="00EF78EC"/>
    <w:rsid w:val="00EF7EE9"/>
    <w:rsid w:val="00F00519"/>
    <w:rsid w:val="00F00A3B"/>
    <w:rsid w:val="00F00DC1"/>
    <w:rsid w:val="00F01173"/>
    <w:rsid w:val="00F012EE"/>
    <w:rsid w:val="00F01FAF"/>
    <w:rsid w:val="00F02463"/>
    <w:rsid w:val="00F02FF6"/>
    <w:rsid w:val="00F036B3"/>
    <w:rsid w:val="00F039D9"/>
    <w:rsid w:val="00F04081"/>
    <w:rsid w:val="00F04503"/>
    <w:rsid w:val="00F047DE"/>
    <w:rsid w:val="00F04906"/>
    <w:rsid w:val="00F04E8D"/>
    <w:rsid w:val="00F04EF3"/>
    <w:rsid w:val="00F04F17"/>
    <w:rsid w:val="00F05157"/>
    <w:rsid w:val="00F053DC"/>
    <w:rsid w:val="00F056E5"/>
    <w:rsid w:val="00F05734"/>
    <w:rsid w:val="00F057F7"/>
    <w:rsid w:val="00F06E8E"/>
    <w:rsid w:val="00F0707A"/>
    <w:rsid w:val="00F07293"/>
    <w:rsid w:val="00F074A2"/>
    <w:rsid w:val="00F07B4F"/>
    <w:rsid w:val="00F100F7"/>
    <w:rsid w:val="00F107BC"/>
    <w:rsid w:val="00F11783"/>
    <w:rsid w:val="00F11963"/>
    <w:rsid w:val="00F11984"/>
    <w:rsid w:val="00F11A59"/>
    <w:rsid w:val="00F11A8E"/>
    <w:rsid w:val="00F11D61"/>
    <w:rsid w:val="00F11E8C"/>
    <w:rsid w:val="00F1290F"/>
    <w:rsid w:val="00F12FD4"/>
    <w:rsid w:val="00F1323F"/>
    <w:rsid w:val="00F14D10"/>
    <w:rsid w:val="00F15805"/>
    <w:rsid w:val="00F15B44"/>
    <w:rsid w:val="00F15B8D"/>
    <w:rsid w:val="00F15C27"/>
    <w:rsid w:val="00F15F8A"/>
    <w:rsid w:val="00F16357"/>
    <w:rsid w:val="00F1641B"/>
    <w:rsid w:val="00F167BE"/>
    <w:rsid w:val="00F16D57"/>
    <w:rsid w:val="00F17050"/>
    <w:rsid w:val="00F17373"/>
    <w:rsid w:val="00F177A1"/>
    <w:rsid w:val="00F17DA2"/>
    <w:rsid w:val="00F17EB3"/>
    <w:rsid w:val="00F2032E"/>
    <w:rsid w:val="00F203B1"/>
    <w:rsid w:val="00F20921"/>
    <w:rsid w:val="00F2099B"/>
    <w:rsid w:val="00F21810"/>
    <w:rsid w:val="00F21E02"/>
    <w:rsid w:val="00F21F0F"/>
    <w:rsid w:val="00F220C4"/>
    <w:rsid w:val="00F2232E"/>
    <w:rsid w:val="00F223DF"/>
    <w:rsid w:val="00F22B62"/>
    <w:rsid w:val="00F232EF"/>
    <w:rsid w:val="00F23467"/>
    <w:rsid w:val="00F23D7A"/>
    <w:rsid w:val="00F2554B"/>
    <w:rsid w:val="00F25F84"/>
    <w:rsid w:val="00F26232"/>
    <w:rsid w:val="00F264EA"/>
    <w:rsid w:val="00F2672C"/>
    <w:rsid w:val="00F26ADC"/>
    <w:rsid w:val="00F277A8"/>
    <w:rsid w:val="00F2782C"/>
    <w:rsid w:val="00F27840"/>
    <w:rsid w:val="00F2789A"/>
    <w:rsid w:val="00F300D3"/>
    <w:rsid w:val="00F303EF"/>
    <w:rsid w:val="00F305D7"/>
    <w:rsid w:val="00F30615"/>
    <w:rsid w:val="00F306F3"/>
    <w:rsid w:val="00F32169"/>
    <w:rsid w:val="00F33199"/>
    <w:rsid w:val="00F340CE"/>
    <w:rsid w:val="00F342E5"/>
    <w:rsid w:val="00F3476D"/>
    <w:rsid w:val="00F347F6"/>
    <w:rsid w:val="00F34F34"/>
    <w:rsid w:val="00F35BB3"/>
    <w:rsid w:val="00F36FA6"/>
    <w:rsid w:val="00F372D8"/>
    <w:rsid w:val="00F3776E"/>
    <w:rsid w:val="00F40BAA"/>
    <w:rsid w:val="00F417AB"/>
    <w:rsid w:val="00F4197F"/>
    <w:rsid w:val="00F41D3D"/>
    <w:rsid w:val="00F421EA"/>
    <w:rsid w:val="00F422F1"/>
    <w:rsid w:val="00F426E3"/>
    <w:rsid w:val="00F42971"/>
    <w:rsid w:val="00F42D60"/>
    <w:rsid w:val="00F43ECC"/>
    <w:rsid w:val="00F43F06"/>
    <w:rsid w:val="00F4491A"/>
    <w:rsid w:val="00F44C1E"/>
    <w:rsid w:val="00F44D3A"/>
    <w:rsid w:val="00F44DBA"/>
    <w:rsid w:val="00F44F95"/>
    <w:rsid w:val="00F4565A"/>
    <w:rsid w:val="00F45750"/>
    <w:rsid w:val="00F45FAF"/>
    <w:rsid w:val="00F460CA"/>
    <w:rsid w:val="00F4613D"/>
    <w:rsid w:val="00F46334"/>
    <w:rsid w:val="00F4739D"/>
    <w:rsid w:val="00F476BD"/>
    <w:rsid w:val="00F4783F"/>
    <w:rsid w:val="00F47D7C"/>
    <w:rsid w:val="00F47DFC"/>
    <w:rsid w:val="00F50009"/>
    <w:rsid w:val="00F50054"/>
    <w:rsid w:val="00F50D3D"/>
    <w:rsid w:val="00F51120"/>
    <w:rsid w:val="00F5145A"/>
    <w:rsid w:val="00F514ED"/>
    <w:rsid w:val="00F514F5"/>
    <w:rsid w:val="00F51540"/>
    <w:rsid w:val="00F5163B"/>
    <w:rsid w:val="00F516E3"/>
    <w:rsid w:val="00F51D5F"/>
    <w:rsid w:val="00F51DE4"/>
    <w:rsid w:val="00F522C1"/>
    <w:rsid w:val="00F522EC"/>
    <w:rsid w:val="00F524AA"/>
    <w:rsid w:val="00F53109"/>
    <w:rsid w:val="00F53963"/>
    <w:rsid w:val="00F53E27"/>
    <w:rsid w:val="00F54777"/>
    <w:rsid w:val="00F54828"/>
    <w:rsid w:val="00F55028"/>
    <w:rsid w:val="00F55342"/>
    <w:rsid w:val="00F55612"/>
    <w:rsid w:val="00F55B1B"/>
    <w:rsid w:val="00F57886"/>
    <w:rsid w:val="00F57B24"/>
    <w:rsid w:val="00F57BCA"/>
    <w:rsid w:val="00F57DC9"/>
    <w:rsid w:val="00F602A1"/>
    <w:rsid w:val="00F60A3E"/>
    <w:rsid w:val="00F60FF1"/>
    <w:rsid w:val="00F610A3"/>
    <w:rsid w:val="00F613F2"/>
    <w:rsid w:val="00F620A9"/>
    <w:rsid w:val="00F62D92"/>
    <w:rsid w:val="00F633D6"/>
    <w:rsid w:val="00F637C9"/>
    <w:rsid w:val="00F63A69"/>
    <w:rsid w:val="00F640B3"/>
    <w:rsid w:val="00F641D3"/>
    <w:rsid w:val="00F644CE"/>
    <w:rsid w:val="00F64538"/>
    <w:rsid w:val="00F64AC3"/>
    <w:rsid w:val="00F6523E"/>
    <w:rsid w:val="00F65A28"/>
    <w:rsid w:val="00F65B5E"/>
    <w:rsid w:val="00F66116"/>
    <w:rsid w:val="00F66388"/>
    <w:rsid w:val="00F705F4"/>
    <w:rsid w:val="00F707E2"/>
    <w:rsid w:val="00F70D68"/>
    <w:rsid w:val="00F7129E"/>
    <w:rsid w:val="00F7136B"/>
    <w:rsid w:val="00F71818"/>
    <w:rsid w:val="00F71EDD"/>
    <w:rsid w:val="00F71F93"/>
    <w:rsid w:val="00F72103"/>
    <w:rsid w:val="00F7234B"/>
    <w:rsid w:val="00F73818"/>
    <w:rsid w:val="00F7416F"/>
    <w:rsid w:val="00F745BB"/>
    <w:rsid w:val="00F74C99"/>
    <w:rsid w:val="00F74D73"/>
    <w:rsid w:val="00F74DED"/>
    <w:rsid w:val="00F75352"/>
    <w:rsid w:val="00F75365"/>
    <w:rsid w:val="00F7538A"/>
    <w:rsid w:val="00F757AA"/>
    <w:rsid w:val="00F75C12"/>
    <w:rsid w:val="00F75D29"/>
    <w:rsid w:val="00F765F3"/>
    <w:rsid w:val="00F768E7"/>
    <w:rsid w:val="00F768FF"/>
    <w:rsid w:val="00F76A08"/>
    <w:rsid w:val="00F76E6B"/>
    <w:rsid w:val="00F7707C"/>
    <w:rsid w:val="00F7783C"/>
    <w:rsid w:val="00F77C02"/>
    <w:rsid w:val="00F77F83"/>
    <w:rsid w:val="00F802B1"/>
    <w:rsid w:val="00F8068E"/>
    <w:rsid w:val="00F80AF2"/>
    <w:rsid w:val="00F8150B"/>
    <w:rsid w:val="00F8162A"/>
    <w:rsid w:val="00F8167A"/>
    <w:rsid w:val="00F81B7E"/>
    <w:rsid w:val="00F81C86"/>
    <w:rsid w:val="00F8247F"/>
    <w:rsid w:val="00F82E92"/>
    <w:rsid w:val="00F82EC0"/>
    <w:rsid w:val="00F835E9"/>
    <w:rsid w:val="00F837DB"/>
    <w:rsid w:val="00F83A53"/>
    <w:rsid w:val="00F83A61"/>
    <w:rsid w:val="00F83BA1"/>
    <w:rsid w:val="00F83F56"/>
    <w:rsid w:val="00F84483"/>
    <w:rsid w:val="00F8531B"/>
    <w:rsid w:val="00F86172"/>
    <w:rsid w:val="00F862CB"/>
    <w:rsid w:val="00F86450"/>
    <w:rsid w:val="00F867E9"/>
    <w:rsid w:val="00F86974"/>
    <w:rsid w:val="00F86FE0"/>
    <w:rsid w:val="00F8704E"/>
    <w:rsid w:val="00F8723C"/>
    <w:rsid w:val="00F875FD"/>
    <w:rsid w:val="00F8783C"/>
    <w:rsid w:val="00F87B42"/>
    <w:rsid w:val="00F900F1"/>
    <w:rsid w:val="00F90447"/>
    <w:rsid w:val="00F90B54"/>
    <w:rsid w:val="00F91281"/>
    <w:rsid w:val="00F913ED"/>
    <w:rsid w:val="00F91B71"/>
    <w:rsid w:val="00F920BC"/>
    <w:rsid w:val="00F9222E"/>
    <w:rsid w:val="00F92759"/>
    <w:rsid w:val="00F92BE6"/>
    <w:rsid w:val="00F92D51"/>
    <w:rsid w:val="00F92F4C"/>
    <w:rsid w:val="00F93535"/>
    <w:rsid w:val="00F938EE"/>
    <w:rsid w:val="00F942EE"/>
    <w:rsid w:val="00F945D4"/>
    <w:rsid w:val="00F94BE2"/>
    <w:rsid w:val="00F953C7"/>
    <w:rsid w:val="00F9587D"/>
    <w:rsid w:val="00F95A4B"/>
    <w:rsid w:val="00F95D0F"/>
    <w:rsid w:val="00F95E82"/>
    <w:rsid w:val="00F9629D"/>
    <w:rsid w:val="00F9630C"/>
    <w:rsid w:val="00F96382"/>
    <w:rsid w:val="00F9643D"/>
    <w:rsid w:val="00F966EC"/>
    <w:rsid w:val="00F969FB"/>
    <w:rsid w:val="00F96A6A"/>
    <w:rsid w:val="00F971DB"/>
    <w:rsid w:val="00F973AF"/>
    <w:rsid w:val="00F97D98"/>
    <w:rsid w:val="00F97DE2"/>
    <w:rsid w:val="00F97E25"/>
    <w:rsid w:val="00F97EBA"/>
    <w:rsid w:val="00FA07A8"/>
    <w:rsid w:val="00FA09EA"/>
    <w:rsid w:val="00FA0EFC"/>
    <w:rsid w:val="00FA1387"/>
    <w:rsid w:val="00FA16CE"/>
    <w:rsid w:val="00FA1789"/>
    <w:rsid w:val="00FA1BA2"/>
    <w:rsid w:val="00FA1C7D"/>
    <w:rsid w:val="00FA1EE7"/>
    <w:rsid w:val="00FA232F"/>
    <w:rsid w:val="00FA295F"/>
    <w:rsid w:val="00FA2C57"/>
    <w:rsid w:val="00FA3B73"/>
    <w:rsid w:val="00FA3BB4"/>
    <w:rsid w:val="00FA41A4"/>
    <w:rsid w:val="00FA423D"/>
    <w:rsid w:val="00FA4811"/>
    <w:rsid w:val="00FA4D0B"/>
    <w:rsid w:val="00FA4FC2"/>
    <w:rsid w:val="00FA4FE3"/>
    <w:rsid w:val="00FA52A8"/>
    <w:rsid w:val="00FA7054"/>
    <w:rsid w:val="00FA78A9"/>
    <w:rsid w:val="00FB0371"/>
    <w:rsid w:val="00FB0B3B"/>
    <w:rsid w:val="00FB0E98"/>
    <w:rsid w:val="00FB0F9D"/>
    <w:rsid w:val="00FB10FF"/>
    <w:rsid w:val="00FB185F"/>
    <w:rsid w:val="00FB199F"/>
    <w:rsid w:val="00FB19EF"/>
    <w:rsid w:val="00FB1CAB"/>
    <w:rsid w:val="00FB1FD7"/>
    <w:rsid w:val="00FB27E8"/>
    <w:rsid w:val="00FB27F4"/>
    <w:rsid w:val="00FB2F26"/>
    <w:rsid w:val="00FB2FD2"/>
    <w:rsid w:val="00FB322F"/>
    <w:rsid w:val="00FB3C38"/>
    <w:rsid w:val="00FB3CE8"/>
    <w:rsid w:val="00FB3DE6"/>
    <w:rsid w:val="00FB42AF"/>
    <w:rsid w:val="00FB4442"/>
    <w:rsid w:val="00FB47BB"/>
    <w:rsid w:val="00FB51AC"/>
    <w:rsid w:val="00FB5299"/>
    <w:rsid w:val="00FB5DD9"/>
    <w:rsid w:val="00FB6436"/>
    <w:rsid w:val="00FB650A"/>
    <w:rsid w:val="00FB650F"/>
    <w:rsid w:val="00FB6BD2"/>
    <w:rsid w:val="00FB7068"/>
    <w:rsid w:val="00FB7439"/>
    <w:rsid w:val="00FB7B81"/>
    <w:rsid w:val="00FB7EAA"/>
    <w:rsid w:val="00FC0454"/>
    <w:rsid w:val="00FC08F0"/>
    <w:rsid w:val="00FC0A75"/>
    <w:rsid w:val="00FC0C66"/>
    <w:rsid w:val="00FC1963"/>
    <w:rsid w:val="00FC1D18"/>
    <w:rsid w:val="00FC3034"/>
    <w:rsid w:val="00FC31E0"/>
    <w:rsid w:val="00FC38AA"/>
    <w:rsid w:val="00FC3A1E"/>
    <w:rsid w:val="00FC41C8"/>
    <w:rsid w:val="00FC496F"/>
    <w:rsid w:val="00FC4E90"/>
    <w:rsid w:val="00FC52B6"/>
    <w:rsid w:val="00FC5640"/>
    <w:rsid w:val="00FC5809"/>
    <w:rsid w:val="00FC5991"/>
    <w:rsid w:val="00FC5F81"/>
    <w:rsid w:val="00FC635E"/>
    <w:rsid w:val="00FC6819"/>
    <w:rsid w:val="00FC6EC3"/>
    <w:rsid w:val="00FC7A48"/>
    <w:rsid w:val="00FD031D"/>
    <w:rsid w:val="00FD034B"/>
    <w:rsid w:val="00FD098B"/>
    <w:rsid w:val="00FD0FD5"/>
    <w:rsid w:val="00FD10F7"/>
    <w:rsid w:val="00FD13E4"/>
    <w:rsid w:val="00FD20DC"/>
    <w:rsid w:val="00FD2568"/>
    <w:rsid w:val="00FD2A49"/>
    <w:rsid w:val="00FD301A"/>
    <w:rsid w:val="00FD305E"/>
    <w:rsid w:val="00FD36B1"/>
    <w:rsid w:val="00FD3CD7"/>
    <w:rsid w:val="00FD3F6C"/>
    <w:rsid w:val="00FD4628"/>
    <w:rsid w:val="00FD511F"/>
    <w:rsid w:val="00FD520D"/>
    <w:rsid w:val="00FD5EF7"/>
    <w:rsid w:val="00FD5FE1"/>
    <w:rsid w:val="00FD62FD"/>
    <w:rsid w:val="00FD67FE"/>
    <w:rsid w:val="00FD6DBC"/>
    <w:rsid w:val="00FD7CC0"/>
    <w:rsid w:val="00FD7CD2"/>
    <w:rsid w:val="00FE0516"/>
    <w:rsid w:val="00FE0828"/>
    <w:rsid w:val="00FE0A0D"/>
    <w:rsid w:val="00FE0C8B"/>
    <w:rsid w:val="00FE0CF4"/>
    <w:rsid w:val="00FE0E6C"/>
    <w:rsid w:val="00FE0E8D"/>
    <w:rsid w:val="00FE0FF6"/>
    <w:rsid w:val="00FE18C0"/>
    <w:rsid w:val="00FE1975"/>
    <w:rsid w:val="00FE1A49"/>
    <w:rsid w:val="00FE1C4F"/>
    <w:rsid w:val="00FE2070"/>
    <w:rsid w:val="00FE2104"/>
    <w:rsid w:val="00FE2312"/>
    <w:rsid w:val="00FE24B3"/>
    <w:rsid w:val="00FE2738"/>
    <w:rsid w:val="00FE3051"/>
    <w:rsid w:val="00FE3667"/>
    <w:rsid w:val="00FE3742"/>
    <w:rsid w:val="00FE3EDF"/>
    <w:rsid w:val="00FE4155"/>
    <w:rsid w:val="00FE4407"/>
    <w:rsid w:val="00FE45CF"/>
    <w:rsid w:val="00FE4841"/>
    <w:rsid w:val="00FE485E"/>
    <w:rsid w:val="00FE4BC9"/>
    <w:rsid w:val="00FE4FAC"/>
    <w:rsid w:val="00FE50DA"/>
    <w:rsid w:val="00FE524F"/>
    <w:rsid w:val="00FE5696"/>
    <w:rsid w:val="00FE5770"/>
    <w:rsid w:val="00FE5D1E"/>
    <w:rsid w:val="00FE5EC3"/>
    <w:rsid w:val="00FE6045"/>
    <w:rsid w:val="00FE65B6"/>
    <w:rsid w:val="00FE6A95"/>
    <w:rsid w:val="00FE6C9A"/>
    <w:rsid w:val="00FE6E9D"/>
    <w:rsid w:val="00FE7209"/>
    <w:rsid w:val="00FE7B00"/>
    <w:rsid w:val="00FE7DFD"/>
    <w:rsid w:val="00FE7F1D"/>
    <w:rsid w:val="00FF00F0"/>
    <w:rsid w:val="00FF0681"/>
    <w:rsid w:val="00FF091E"/>
    <w:rsid w:val="00FF1422"/>
    <w:rsid w:val="00FF1540"/>
    <w:rsid w:val="00FF1DAE"/>
    <w:rsid w:val="00FF1F6B"/>
    <w:rsid w:val="00FF28E6"/>
    <w:rsid w:val="00FF2A80"/>
    <w:rsid w:val="00FF2ADF"/>
    <w:rsid w:val="00FF2AF5"/>
    <w:rsid w:val="00FF2B14"/>
    <w:rsid w:val="00FF3631"/>
    <w:rsid w:val="00FF4373"/>
    <w:rsid w:val="00FF4578"/>
    <w:rsid w:val="00FF4A75"/>
    <w:rsid w:val="00FF4ACB"/>
    <w:rsid w:val="00FF4B3E"/>
    <w:rsid w:val="00FF4E2E"/>
    <w:rsid w:val="00FF55AB"/>
    <w:rsid w:val="00FF5E00"/>
    <w:rsid w:val="00FF618D"/>
    <w:rsid w:val="00FF7315"/>
    <w:rsid w:val="00FF74A5"/>
    <w:rsid w:val="00FF79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449"/>
    <o:shapelayout v:ext="edit">
      <o:idmap v:ext="edit" data="1"/>
    </o:shapelayout>
  </w:shapeDefaults>
  <w:decimalSymbol w:val=","/>
  <w:listSeparator w:val=";"/>
  <w14:docId w14:val="6F668001"/>
  <w15:docId w15:val="{69F878A0-12FC-4A95-8508-A5EB5AC462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1A0C"/>
    <w:pPr>
      <w:spacing w:before="60" w:after="0" w:line="240" w:lineRule="auto"/>
      <w:ind w:firstLine="567"/>
      <w:jc w:val="both"/>
    </w:pPr>
    <w:rPr>
      <w:rFonts w:ascii="ISNAD Font" w:eastAsia="Times New Roman" w:hAnsi="ISNAD Font" w:cs="Times New Roman"/>
      <w:sz w:val="20"/>
      <w:szCs w:val="24"/>
      <w:lang w:eastAsia="tr-TR"/>
    </w:rPr>
  </w:style>
  <w:style w:type="paragraph" w:styleId="Balk1">
    <w:name w:val="heading 1"/>
    <w:basedOn w:val="Normal"/>
    <w:next w:val="Normal"/>
    <w:link w:val="Balk1Char"/>
    <w:uiPriority w:val="9"/>
    <w:qFormat/>
    <w:rsid w:val="000924D5"/>
    <w:pPr>
      <w:keepNext/>
      <w:keepLines/>
      <w:pBdr>
        <w:left w:val="single" w:sz="36" w:space="3" w:color="34363E"/>
        <w:right w:val="single" w:sz="36" w:space="0" w:color="34363E"/>
      </w:pBdr>
      <w:shd w:val="clear" w:color="auto" w:fill="1ABAC8"/>
      <w:spacing w:before="720" w:after="480"/>
      <w:ind w:left="142" w:right="43" w:firstLine="0"/>
      <w:contextualSpacing/>
      <w:jc w:val="center"/>
      <w:outlineLvl w:val="0"/>
    </w:pPr>
    <w:rPr>
      <w:rFonts w:eastAsiaTheme="majorEastAsia" w:cstheme="majorBidi"/>
      <w:b/>
      <w:color w:val="FFFFFF" w:themeColor="background1"/>
      <w:spacing w:val="20"/>
      <w:sz w:val="24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02652A"/>
    <w:pPr>
      <w:keepNext/>
      <w:keepLines/>
      <w:pBdr>
        <w:left w:val="single" w:sz="36" w:space="2" w:color="34363E"/>
      </w:pBdr>
      <w:shd w:val="clear" w:color="auto" w:fill="1ABAC8"/>
      <w:spacing w:before="240" w:after="120"/>
      <w:ind w:left="142" w:right="57" w:firstLine="0"/>
      <w:outlineLvl w:val="1"/>
    </w:pPr>
    <w:rPr>
      <w:rFonts w:eastAsiaTheme="majorEastAsia" w:cstheme="majorBidi"/>
      <w:b/>
      <w:color w:val="FFFFFF" w:themeColor="background1"/>
      <w:szCs w:val="26"/>
    </w:rPr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2F6D85"/>
    <w:pPr>
      <w:keepNext/>
      <w:keepLines/>
      <w:spacing w:before="120" w:after="60"/>
      <w:outlineLvl w:val="2"/>
    </w:pPr>
    <w:rPr>
      <w:rFonts w:eastAsiaTheme="majorEastAsia" w:cstheme="majorBidi"/>
      <w:b/>
      <w:color w:val="1ABAC8"/>
    </w:rPr>
  </w:style>
  <w:style w:type="paragraph" w:styleId="Balk4">
    <w:name w:val="heading 4"/>
    <w:basedOn w:val="Normal"/>
    <w:next w:val="Normal"/>
    <w:link w:val="Balk4Char"/>
    <w:uiPriority w:val="9"/>
    <w:unhideWhenUsed/>
    <w:qFormat/>
    <w:rsid w:val="00EF78EC"/>
    <w:pPr>
      <w:keepNext/>
      <w:keepLines/>
      <w:spacing w:before="40"/>
      <w:outlineLvl w:val="3"/>
    </w:pPr>
    <w:rPr>
      <w:rFonts w:eastAsiaTheme="majorEastAsia" w:cstheme="majorBidi"/>
      <w:b/>
      <w:i/>
      <w:iCs/>
      <w:color w:val="1ABAC8"/>
    </w:rPr>
  </w:style>
  <w:style w:type="paragraph" w:styleId="Balk5">
    <w:name w:val="heading 5"/>
    <w:basedOn w:val="Normal"/>
    <w:next w:val="Normal"/>
    <w:link w:val="Balk5Char"/>
    <w:uiPriority w:val="9"/>
    <w:semiHidden/>
    <w:unhideWhenUsed/>
    <w:qFormat/>
    <w:rsid w:val="0089365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0924D5"/>
    <w:rPr>
      <w:rFonts w:ascii="Gentium Plus" w:eastAsiaTheme="majorEastAsia" w:hAnsi="Gentium Plus" w:cstheme="majorBidi"/>
      <w:b/>
      <w:color w:val="FFFFFF" w:themeColor="background1"/>
      <w:spacing w:val="20"/>
      <w:sz w:val="24"/>
      <w:szCs w:val="32"/>
      <w:shd w:val="clear" w:color="auto" w:fill="1ABAC8"/>
      <w:lang w:eastAsia="tr-TR"/>
    </w:rPr>
  </w:style>
  <w:style w:type="character" w:customStyle="1" w:styleId="Balk2Char">
    <w:name w:val="Başlık 2 Char"/>
    <w:basedOn w:val="VarsaylanParagrafYazTipi"/>
    <w:link w:val="Balk2"/>
    <w:uiPriority w:val="9"/>
    <w:rsid w:val="0002652A"/>
    <w:rPr>
      <w:rFonts w:ascii="Gentium Plus" w:eastAsiaTheme="majorEastAsia" w:hAnsi="Gentium Plus" w:cstheme="majorBidi"/>
      <w:b/>
      <w:color w:val="FFFFFF" w:themeColor="background1"/>
      <w:sz w:val="20"/>
      <w:szCs w:val="26"/>
      <w:shd w:val="clear" w:color="auto" w:fill="1ABAC8"/>
      <w:lang w:eastAsia="tr-TR"/>
    </w:rPr>
  </w:style>
  <w:style w:type="character" w:customStyle="1" w:styleId="Balk3Char">
    <w:name w:val="Başlık 3 Char"/>
    <w:basedOn w:val="VarsaylanParagrafYazTipi"/>
    <w:link w:val="Balk3"/>
    <w:uiPriority w:val="9"/>
    <w:rsid w:val="002F6D85"/>
    <w:rPr>
      <w:rFonts w:ascii="ISNAD Font" w:eastAsiaTheme="majorEastAsia" w:hAnsi="ISNAD Font" w:cstheme="majorBidi"/>
      <w:b/>
      <w:color w:val="1ABAC8"/>
      <w:sz w:val="20"/>
      <w:szCs w:val="24"/>
      <w:lang w:eastAsia="tr-TR"/>
    </w:rPr>
  </w:style>
  <w:style w:type="paragraph" w:styleId="AralkYok">
    <w:name w:val="No Spacing"/>
    <w:link w:val="AralkYokChar"/>
    <w:uiPriority w:val="1"/>
    <w:qFormat/>
    <w:rsid w:val="0029254C"/>
    <w:pPr>
      <w:spacing w:after="0" w:line="240" w:lineRule="auto"/>
    </w:pPr>
    <w:rPr>
      <w:rFonts w:eastAsiaTheme="minorEastAsia"/>
      <w:lang w:eastAsia="tr-TR"/>
    </w:rPr>
  </w:style>
  <w:style w:type="character" w:customStyle="1" w:styleId="AralkYokChar">
    <w:name w:val="Aralık Yok Char"/>
    <w:basedOn w:val="VarsaylanParagrafYazTipi"/>
    <w:link w:val="AralkYok"/>
    <w:uiPriority w:val="1"/>
    <w:rsid w:val="0029254C"/>
    <w:rPr>
      <w:rFonts w:eastAsiaTheme="minorEastAsia"/>
      <w:lang w:eastAsia="tr-TR"/>
    </w:rPr>
  </w:style>
  <w:style w:type="character" w:styleId="Kpr">
    <w:name w:val="Hyperlink"/>
    <w:basedOn w:val="VarsaylanParagrafYazTipi"/>
    <w:uiPriority w:val="99"/>
    <w:unhideWhenUsed/>
    <w:rsid w:val="008F781D"/>
    <w:rPr>
      <w:color w:val="0563C1" w:themeColor="hyperlink"/>
      <w:u w:val="single"/>
    </w:rPr>
  </w:style>
  <w:style w:type="character" w:customStyle="1" w:styleId="zmlenmeyenBahsetme1">
    <w:name w:val="Çözümlenmeyen Bahsetme1"/>
    <w:basedOn w:val="VarsaylanParagrafYazTipi"/>
    <w:uiPriority w:val="99"/>
    <w:semiHidden/>
    <w:unhideWhenUsed/>
    <w:rsid w:val="008F781D"/>
    <w:rPr>
      <w:color w:val="808080"/>
      <w:shd w:val="clear" w:color="auto" w:fill="E6E6E6"/>
    </w:rPr>
  </w:style>
  <w:style w:type="paragraph" w:styleId="TBal">
    <w:name w:val="TOC Heading"/>
    <w:basedOn w:val="Balk1"/>
    <w:next w:val="Normal"/>
    <w:uiPriority w:val="39"/>
    <w:unhideWhenUsed/>
    <w:qFormat/>
    <w:rsid w:val="00B63A89"/>
    <w:pPr>
      <w:pBdr>
        <w:left w:val="none" w:sz="0" w:space="0" w:color="auto"/>
      </w:pBdr>
      <w:shd w:val="clear" w:color="auto" w:fill="auto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1">
    <w:name w:val="toc 1"/>
    <w:basedOn w:val="Normal"/>
    <w:next w:val="Normal"/>
    <w:autoRedefine/>
    <w:uiPriority w:val="39"/>
    <w:unhideWhenUsed/>
    <w:rsid w:val="00B24794"/>
    <w:pPr>
      <w:keepNext/>
      <w:tabs>
        <w:tab w:val="right" w:leader="dot" w:pos="6794"/>
      </w:tabs>
      <w:spacing w:before="240"/>
      <w:ind w:firstLine="0"/>
      <w:contextualSpacing/>
      <w:jc w:val="center"/>
    </w:pPr>
    <w:rPr>
      <w:rFonts w:cstheme="minorHAnsi"/>
      <w:b/>
      <w:bCs/>
      <w:color w:val="1ABAC8"/>
      <w:sz w:val="19"/>
    </w:rPr>
  </w:style>
  <w:style w:type="paragraph" w:customStyle="1" w:styleId="BlmBal">
    <w:name w:val="Bölüm Başlığı"/>
    <w:basedOn w:val="Balk1"/>
    <w:link w:val="BlmBalChar"/>
    <w:qFormat/>
    <w:rsid w:val="001F43AE"/>
    <w:pPr>
      <w:spacing w:after="120"/>
    </w:pPr>
    <w:rPr>
      <w:spacing w:val="40"/>
      <w:sz w:val="26"/>
    </w:rPr>
  </w:style>
  <w:style w:type="character" w:customStyle="1" w:styleId="BlmBalChar">
    <w:name w:val="Bölüm Başlığı Char"/>
    <w:basedOn w:val="Balk1Char"/>
    <w:link w:val="BlmBal"/>
    <w:rsid w:val="001F43AE"/>
    <w:rPr>
      <w:rFonts w:ascii="Gentium Plus" w:eastAsiaTheme="majorEastAsia" w:hAnsi="Gentium Plus" w:cstheme="majorBidi"/>
      <w:b/>
      <w:color w:val="FFFFFF" w:themeColor="background1"/>
      <w:spacing w:val="40"/>
      <w:sz w:val="26"/>
      <w:szCs w:val="32"/>
      <w:shd w:val="clear" w:color="auto" w:fill="1ABAC8"/>
      <w:lang w:eastAsia="tr-TR"/>
    </w:rPr>
  </w:style>
  <w:style w:type="paragraph" w:styleId="ListeParagraf">
    <w:name w:val="List Paragraph"/>
    <w:basedOn w:val="Normal"/>
    <w:uiPriority w:val="34"/>
    <w:qFormat/>
    <w:rsid w:val="000C0174"/>
    <w:pPr>
      <w:numPr>
        <w:numId w:val="4"/>
      </w:numPr>
      <w:contextualSpacing/>
    </w:pPr>
  </w:style>
  <w:style w:type="paragraph" w:styleId="stBilgi">
    <w:name w:val="header"/>
    <w:basedOn w:val="Normal"/>
    <w:link w:val="stBilgiChar"/>
    <w:uiPriority w:val="99"/>
    <w:unhideWhenUsed/>
    <w:rsid w:val="00E16B46"/>
    <w:pPr>
      <w:tabs>
        <w:tab w:val="center" w:pos="4536"/>
        <w:tab w:val="right" w:pos="9072"/>
      </w:tabs>
    </w:pPr>
  </w:style>
  <w:style w:type="character" w:customStyle="1" w:styleId="stBilgiChar">
    <w:name w:val="Üst Bilgi Char"/>
    <w:basedOn w:val="VarsaylanParagrafYazTipi"/>
    <w:link w:val="stBilgi"/>
    <w:uiPriority w:val="99"/>
    <w:rsid w:val="00E16B46"/>
    <w:rPr>
      <w:rFonts w:ascii="Gentium Plus" w:hAnsi="Gentium Plus"/>
      <w:sz w:val="24"/>
    </w:rPr>
  </w:style>
  <w:style w:type="paragraph" w:styleId="AltBilgi">
    <w:name w:val="footer"/>
    <w:basedOn w:val="Normal"/>
    <w:link w:val="AltBilgiChar"/>
    <w:uiPriority w:val="99"/>
    <w:unhideWhenUsed/>
    <w:rsid w:val="00C218A8"/>
    <w:pPr>
      <w:tabs>
        <w:tab w:val="center" w:pos="4536"/>
        <w:tab w:val="right" w:pos="9072"/>
      </w:tabs>
    </w:pPr>
  </w:style>
  <w:style w:type="character" w:customStyle="1" w:styleId="AltBilgiChar">
    <w:name w:val="Alt Bilgi Char"/>
    <w:basedOn w:val="VarsaylanParagrafYazTipi"/>
    <w:link w:val="AltBilgi"/>
    <w:uiPriority w:val="99"/>
    <w:rsid w:val="00C218A8"/>
    <w:rPr>
      <w:rFonts w:ascii="Gentium Plus" w:hAnsi="Gentium Plus"/>
      <w:sz w:val="20"/>
    </w:rPr>
  </w:style>
  <w:style w:type="paragraph" w:customStyle="1" w:styleId="stBilgiift">
    <w:name w:val="Üst Bilgi Çift"/>
    <w:basedOn w:val="stBilgi"/>
    <w:link w:val="stBilgiiftChar"/>
    <w:qFormat/>
    <w:rsid w:val="008172B5"/>
    <w:pPr>
      <w:pBdr>
        <w:left w:val="single" w:sz="36" w:space="4" w:color="1ABAC8"/>
        <w:bottom w:val="single" w:sz="2" w:space="1" w:color="1ABAC8"/>
      </w:pBdr>
      <w:ind w:left="170" w:firstLine="340"/>
    </w:pPr>
  </w:style>
  <w:style w:type="character" w:customStyle="1" w:styleId="stBilgiiftChar">
    <w:name w:val="Üst Bilgi Çift Char"/>
    <w:basedOn w:val="stBilgiChar"/>
    <w:link w:val="stBilgiift"/>
    <w:rsid w:val="008172B5"/>
    <w:rPr>
      <w:rFonts w:ascii="Gentium Plus" w:eastAsia="Times New Roman" w:hAnsi="Gentium Plus" w:cs="Times New Roman"/>
      <w:sz w:val="20"/>
      <w:szCs w:val="24"/>
      <w:lang w:eastAsia="tr-TR"/>
    </w:rPr>
  </w:style>
  <w:style w:type="paragraph" w:customStyle="1" w:styleId="stBilgiSiyahNokta">
    <w:name w:val="Üst Bilgi Siyah Nokta"/>
    <w:basedOn w:val="stBilgiift"/>
    <w:link w:val="stBilgiSiyahNoktaChar"/>
    <w:rsid w:val="00116FBA"/>
    <w:pPr>
      <w:pBdr>
        <w:left w:val="single" w:sz="2" w:space="4" w:color="34363E"/>
        <w:bottom w:val="single" w:sz="2" w:space="1" w:color="34363E"/>
      </w:pBdr>
      <w:shd w:val="clear" w:color="auto" w:fill="34363E"/>
    </w:pPr>
    <w:rPr>
      <w:b/>
      <w:color w:val="34363E"/>
    </w:rPr>
  </w:style>
  <w:style w:type="character" w:customStyle="1" w:styleId="stBilgiSiyahNoktaChar">
    <w:name w:val="Üst Bilgi Siyah Nokta Char"/>
    <w:basedOn w:val="stBilgiiftChar"/>
    <w:link w:val="stBilgiSiyahNokta"/>
    <w:rsid w:val="00116FBA"/>
    <w:rPr>
      <w:rFonts w:ascii="Gentium Plus" w:eastAsia="Times New Roman" w:hAnsi="Gentium Plus" w:cs="Times New Roman"/>
      <w:b/>
      <w:color w:val="34363E"/>
      <w:sz w:val="20"/>
      <w:szCs w:val="24"/>
      <w:shd w:val="clear" w:color="auto" w:fill="34363E"/>
      <w:lang w:eastAsia="tr-TR"/>
    </w:rPr>
  </w:style>
  <w:style w:type="paragraph" w:customStyle="1" w:styleId="AltBilgiYeni">
    <w:name w:val="Alt Bilgi Yeni"/>
    <w:basedOn w:val="AltBilgi"/>
    <w:link w:val="AltBilgiYeniChar"/>
    <w:qFormat/>
    <w:rsid w:val="003F0121"/>
    <w:rPr>
      <w:spacing w:val="20"/>
      <w:szCs w:val="20"/>
    </w:rPr>
  </w:style>
  <w:style w:type="character" w:customStyle="1" w:styleId="AltBilgiYeniChar">
    <w:name w:val="Alt Bilgi Yeni Char"/>
    <w:basedOn w:val="AltBilgiChar"/>
    <w:link w:val="AltBilgiYeni"/>
    <w:rsid w:val="003F0121"/>
    <w:rPr>
      <w:rFonts w:ascii="Gentium Plus" w:hAnsi="Gentium Plus"/>
      <w:spacing w:val="20"/>
      <w:sz w:val="20"/>
      <w:szCs w:val="20"/>
    </w:rPr>
  </w:style>
  <w:style w:type="table" w:styleId="TabloKlavuzu">
    <w:name w:val="Table Grid"/>
    <w:basedOn w:val="NormalTablo"/>
    <w:uiPriority w:val="39"/>
    <w:rsid w:val="007E2A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DzTablo51">
    <w:name w:val="Düz Tablo 51"/>
    <w:basedOn w:val="NormalTablo"/>
    <w:uiPriority w:val="45"/>
    <w:rsid w:val="00F97D98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DzTablo31">
    <w:name w:val="Düz Tablo 31"/>
    <w:basedOn w:val="NormalTablo"/>
    <w:uiPriority w:val="43"/>
    <w:rsid w:val="00F97D9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DzTablo11">
    <w:name w:val="Düz Tablo 11"/>
    <w:basedOn w:val="NormalTablo"/>
    <w:uiPriority w:val="41"/>
    <w:rsid w:val="00F97D98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T2">
    <w:name w:val="toc 2"/>
    <w:basedOn w:val="Normal"/>
    <w:next w:val="Normal"/>
    <w:autoRedefine/>
    <w:uiPriority w:val="39"/>
    <w:unhideWhenUsed/>
    <w:rsid w:val="00B24794"/>
    <w:pPr>
      <w:tabs>
        <w:tab w:val="right" w:leader="dot" w:pos="6794"/>
      </w:tabs>
      <w:spacing w:before="0"/>
      <w:ind w:firstLine="0"/>
      <w:jc w:val="left"/>
    </w:pPr>
    <w:rPr>
      <w:rFonts w:cstheme="minorHAnsi"/>
      <w:b/>
      <w:sz w:val="18"/>
    </w:rPr>
  </w:style>
  <w:style w:type="paragraph" w:styleId="T3">
    <w:name w:val="toc 3"/>
    <w:basedOn w:val="Normal"/>
    <w:next w:val="Normal"/>
    <w:autoRedefine/>
    <w:uiPriority w:val="39"/>
    <w:unhideWhenUsed/>
    <w:rsid w:val="00B24794"/>
    <w:pPr>
      <w:widowControl w:val="0"/>
      <w:tabs>
        <w:tab w:val="right" w:leader="dot" w:pos="6794"/>
      </w:tabs>
      <w:spacing w:before="0"/>
      <w:ind w:left="198" w:firstLine="0"/>
      <w:jc w:val="left"/>
    </w:pPr>
    <w:rPr>
      <w:rFonts w:cstheme="minorHAnsi"/>
      <w:iCs/>
      <w:sz w:val="18"/>
    </w:rPr>
  </w:style>
  <w:style w:type="paragraph" w:styleId="DipnotMetni">
    <w:name w:val="footnote text"/>
    <w:basedOn w:val="Normal"/>
    <w:link w:val="DipnotMetniChar"/>
    <w:uiPriority w:val="99"/>
    <w:qFormat/>
    <w:rsid w:val="00325A65"/>
    <w:pPr>
      <w:spacing w:before="0"/>
      <w:ind w:left="227" w:hanging="227"/>
    </w:pPr>
    <w:rPr>
      <w:rFonts w:cs="Gentium Plus"/>
      <w:sz w:val="17"/>
      <w:szCs w:val="18"/>
    </w:rPr>
  </w:style>
  <w:style w:type="character" w:customStyle="1" w:styleId="DipnotMetniChar">
    <w:name w:val="Dipnot Metni Char"/>
    <w:basedOn w:val="VarsaylanParagrafYazTipi"/>
    <w:link w:val="DipnotMetni"/>
    <w:uiPriority w:val="99"/>
    <w:rsid w:val="00325A65"/>
    <w:rPr>
      <w:rFonts w:ascii="Gentium Plus" w:eastAsia="Times New Roman" w:hAnsi="Gentium Plus" w:cs="Gentium Plus"/>
      <w:sz w:val="17"/>
      <w:szCs w:val="18"/>
      <w:lang w:eastAsia="tr-TR"/>
    </w:rPr>
  </w:style>
  <w:style w:type="character" w:styleId="DipnotBavurusu">
    <w:name w:val="footnote reference"/>
    <w:basedOn w:val="VarsaylanParagrafYazTipi"/>
    <w:rsid w:val="00924319"/>
    <w:rPr>
      <w:rFonts w:ascii="Gentium Plus" w:hAnsi="Gentium Plus"/>
      <w:caps w:val="0"/>
      <w:smallCaps w:val="0"/>
      <w:strike w:val="0"/>
      <w:dstrike w:val="0"/>
      <w:vanish w:val="0"/>
      <w:sz w:val="18"/>
      <w:vertAlign w:val="superscript"/>
    </w:rPr>
  </w:style>
  <w:style w:type="character" w:styleId="zlenenKpr">
    <w:name w:val="FollowedHyperlink"/>
    <w:basedOn w:val="VarsaylanParagrafYazTipi"/>
    <w:uiPriority w:val="99"/>
    <w:semiHidden/>
    <w:unhideWhenUsed/>
    <w:rsid w:val="00387527"/>
    <w:rPr>
      <w:color w:val="954F72" w:themeColor="followedHyperlink"/>
      <w:u w:val="single"/>
    </w:rPr>
  </w:style>
  <w:style w:type="character" w:customStyle="1" w:styleId="zmlenmeyenBahsetme2">
    <w:name w:val="Çözümlenmeyen Bahsetme2"/>
    <w:basedOn w:val="VarsaylanParagrafYazTipi"/>
    <w:uiPriority w:val="99"/>
    <w:semiHidden/>
    <w:unhideWhenUsed/>
    <w:rsid w:val="00694E97"/>
    <w:rPr>
      <w:color w:val="808080"/>
      <w:shd w:val="clear" w:color="auto" w:fill="E6E6E6"/>
    </w:rPr>
  </w:style>
  <w:style w:type="table" w:customStyle="1" w:styleId="ISNADrnekTAblo">
    <w:name w:val="ISNAD Örnek TAblo"/>
    <w:basedOn w:val="NormalTablo"/>
    <w:uiPriority w:val="99"/>
    <w:rsid w:val="009C3FEE"/>
    <w:pPr>
      <w:keepNext/>
      <w:keepLines/>
      <w:spacing w:after="0" w:line="240" w:lineRule="auto"/>
    </w:pPr>
    <w:rPr>
      <w:rFonts w:ascii="ISNAD Font" w:hAnsi="ISNAD Font"/>
      <w:sz w:val="20"/>
    </w:rPr>
    <w:tblPr>
      <w:tblStyleRow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  <w:tcMar>
        <w:left w:w="57" w:type="dxa"/>
        <w:right w:w="57" w:type="dxa"/>
      </w:tcMar>
    </w:tcPr>
    <w:tblStylePr w:type="firstCol">
      <w:rPr>
        <w:b/>
        <w:color w:val="1ABAC8"/>
      </w:rPr>
    </w:tblStylePr>
    <w:tblStylePr w:type="band1Horz">
      <w:tblPr/>
      <w:tcPr>
        <w:shd w:val="clear" w:color="auto" w:fill="D5DCE4" w:themeFill="text2" w:themeFillTint="33"/>
      </w:tcPr>
    </w:tblStylePr>
    <w:tblStylePr w:type="band2Horz">
      <w:tblPr/>
      <w:tcPr>
        <w:shd w:val="clear" w:color="auto" w:fill="F2F2F2" w:themeFill="background1" w:themeFillShade="F2"/>
      </w:tcPr>
    </w:tblStylePr>
  </w:style>
  <w:style w:type="paragraph" w:styleId="ResimYazs">
    <w:name w:val="caption"/>
    <w:basedOn w:val="Normal"/>
    <w:next w:val="Normal"/>
    <w:uiPriority w:val="35"/>
    <w:unhideWhenUsed/>
    <w:qFormat/>
    <w:rsid w:val="00014156"/>
    <w:pPr>
      <w:spacing w:after="200"/>
    </w:pPr>
    <w:rPr>
      <w:i/>
      <w:iCs/>
      <w:color w:val="44546A" w:themeColor="text2"/>
      <w:sz w:val="18"/>
      <w:szCs w:val="18"/>
    </w:rPr>
  </w:style>
  <w:style w:type="character" w:styleId="YerTutucuMetni">
    <w:name w:val="Placeholder Text"/>
    <w:basedOn w:val="VarsaylanParagrafYazTipi"/>
    <w:uiPriority w:val="99"/>
    <w:semiHidden/>
    <w:rsid w:val="00B719D0"/>
    <w:rPr>
      <w:color w:val="808080"/>
    </w:rPr>
  </w:style>
  <w:style w:type="character" w:customStyle="1" w:styleId="zmlenmeyenBahsetme3">
    <w:name w:val="Çözümlenmeyen Bahsetme3"/>
    <w:basedOn w:val="VarsaylanParagrafYazTipi"/>
    <w:uiPriority w:val="99"/>
    <w:semiHidden/>
    <w:unhideWhenUsed/>
    <w:rsid w:val="00EA345C"/>
    <w:rPr>
      <w:color w:val="808080"/>
      <w:shd w:val="clear" w:color="auto" w:fill="E6E6E6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CC6079"/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CC6079"/>
    <w:rPr>
      <w:rFonts w:ascii="Segoe UI" w:hAnsi="Segoe UI" w:cs="Segoe UI"/>
      <w:sz w:val="18"/>
      <w:szCs w:val="18"/>
    </w:rPr>
  </w:style>
  <w:style w:type="character" w:customStyle="1" w:styleId="zmlenmeyenBahsetme4">
    <w:name w:val="Çözümlenmeyen Bahsetme4"/>
    <w:basedOn w:val="VarsaylanParagrafYazTipi"/>
    <w:uiPriority w:val="99"/>
    <w:semiHidden/>
    <w:unhideWhenUsed/>
    <w:rsid w:val="003407E9"/>
    <w:rPr>
      <w:color w:val="808080"/>
      <w:shd w:val="clear" w:color="auto" w:fill="E6E6E6"/>
    </w:rPr>
  </w:style>
  <w:style w:type="character" w:customStyle="1" w:styleId="zmlenmeyenBahsetme5">
    <w:name w:val="Çözümlenmeyen Bahsetme5"/>
    <w:basedOn w:val="VarsaylanParagrafYazTipi"/>
    <w:uiPriority w:val="99"/>
    <w:semiHidden/>
    <w:unhideWhenUsed/>
    <w:rsid w:val="003654B4"/>
    <w:rPr>
      <w:color w:val="808080"/>
      <w:shd w:val="clear" w:color="auto" w:fill="E6E6E6"/>
    </w:rPr>
  </w:style>
  <w:style w:type="character" w:customStyle="1" w:styleId="zmlenmeyenBahsetme6">
    <w:name w:val="Çözümlenmeyen Bahsetme6"/>
    <w:basedOn w:val="VarsaylanParagrafYazTipi"/>
    <w:uiPriority w:val="99"/>
    <w:semiHidden/>
    <w:unhideWhenUsed/>
    <w:rsid w:val="006B06FF"/>
    <w:rPr>
      <w:color w:val="808080"/>
      <w:shd w:val="clear" w:color="auto" w:fill="E6E6E6"/>
    </w:rPr>
  </w:style>
  <w:style w:type="paragraph" w:customStyle="1" w:styleId="RenkliMetin">
    <w:name w:val="Renkli Metin"/>
    <w:basedOn w:val="Normal"/>
    <w:link w:val="RenkliMetinChar"/>
    <w:qFormat/>
    <w:rsid w:val="00C5242A"/>
    <w:pPr>
      <w:keepNext/>
      <w:keepLines/>
    </w:pPr>
    <w:rPr>
      <w:rFonts w:cs="Gentium Plus"/>
      <w:color w:val="1ABAC8"/>
      <w:szCs w:val="20"/>
    </w:rPr>
  </w:style>
  <w:style w:type="character" w:customStyle="1" w:styleId="RenkliMetinChar">
    <w:name w:val="Renkli Metin Char"/>
    <w:basedOn w:val="VarsaylanParagrafYazTipi"/>
    <w:link w:val="RenkliMetin"/>
    <w:rsid w:val="00C5242A"/>
    <w:rPr>
      <w:rFonts w:ascii="Gentium Plus" w:eastAsia="Times New Roman" w:hAnsi="Gentium Plus" w:cs="Gentium Plus"/>
      <w:color w:val="1ABAC8"/>
      <w:sz w:val="20"/>
      <w:szCs w:val="20"/>
      <w:lang w:eastAsia="tr-TR"/>
    </w:rPr>
  </w:style>
  <w:style w:type="character" w:customStyle="1" w:styleId="zmlenmeyenBahsetme7">
    <w:name w:val="Çözümlenmeyen Bahsetme7"/>
    <w:basedOn w:val="VarsaylanParagrafYazTipi"/>
    <w:uiPriority w:val="99"/>
    <w:semiHidden/>
    <w:unhideWhenUsed/>
    <w:rsid w:val="0043298F"/>
    <w:rPr>
      <w:color w:val="605E5C"/>
      <w:shd w:val="clear" w:color="auto" w:fill="E1DFDD"/>
    </w:rPr>
  </w:style>
  <w:style w:type="character" w:styleId="AklamaBavurusu">
    <w:name w:val="annotation reference"/>
    <w:basedOn w:val="VarsaylanParagrafYazTipi"/>
    <w:uiPriority w:val="99"/>
    <w:semiHidden/>
    <w:unhideWhenUsed/>
    <w:rsid w:val="00D62DF4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unhideWhenUsed/>
    <w:rsid w:val="00D62DF4"/>
    <w:rPr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rsid w:val="00D62DF4"/>
    <w:rPr>
      <w:rFonts w:ascii="Gentium Plus" w:hAnsi="Gentium Plus"/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D62DF4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D62DF4"/>
    <w:rPr>
      <w:rFonts w:ascii="Gentium Plus" w:hAnsi="Gentium Plus"/>
      <w:b/>
      <w:bCs/>
      <w:sz w:val="20"/>
      <w:szCs w:val="20"/>
    </w:rPr>
  </w:style>
  <w:style w:type="paragraph" w:styleId="Dzeltme">
    <w:name w:val="Revision"/>
    <w:hidden/>
    <w:uiPriority w:val="99"/>
    <w:semiHidden/>
    <w:rsid w:val="00B34505"/>
    <w:pPr>
      <w:spacing w:after="0" w:line="240" w:lineRule="auto"/>
    </w:pPr>
    <w:rPr>
      <w:rFonts w:ascii="Gentium Plus" w:hAnsi="Gentium Plus"/>
    </w:rPr>
  </w:style>
  <w:style w:type="paragraph" w:customStyle="1" w:styleId="EndNoteBibliographyTitle">
    <w:name w:val="EndNote Bibliography Title"/>
    <w:basedOn w:val="Normal"/>
    <w:link w:val="EndNoteBibliographyTitleChar"/>
    <w:rsid w:val="00434FE2"/>
    <w:pPr>
      <w:jc w:val="center"/>
    </w:pPr>
    <w:rPr>
      <w:rFonts w:cs="Gentium Plus"/>
      <w:lang w:val="en-US"/>
    </w:rPr>
  </w:style>
  <w:style w:type="character" w:customStyle="1" w:styleId="EndNoteBibliographyTitleChar">
    <w:name w:val="EndNote Bibliography Title Char"/>
    <w:basedOn w:val="DipnotMetniChar"/>
    <w:link w:val="EndNoteBibliographyTitle"/>
    <w:rsid w:val="00434FE2"/>
    <w:rPr>
      <w:rFonts w:ascii="Gentium Plus" w:eastAsia="Times New Roman" w:hAnsi="Gentium Plus" w:cs="Gentium Plus"/>
      <w:sz w:val="18"/>
      <w:szCs w:val="18"/>
      <w:lang w:val="en-US" w:eastAsia="tr-TR"/>
    </w:rPr>
  </w:style>
  <w:style w:type="paragraph" w:customStyle="1" w:styleId="EndNoteBibliography">
    <w:name w:val="EndNote Bibliography"/>
    <w:basedOn w:val="Normal"/>
    <w:link w:val="EndNoteBibliographyChar"/>
    <w:rsid w:val="00434FE2"/>
    <w:rPr>
      <w:rFonts w:cs="Gentium Plus"/>
      <w:lang w:val="en-US"/>
    </w:rPr>
  </w:style>
  <w:style w:type="character" w:customStyle="1" w:styleId="EndNoteBibliographyChar">
    <w:name w:val="EndNote Bibliography Char"/>
    <w:basedOn w:val="DipnotMetniChar"/>
    <w:link w:val="EndNoteBibliography"/>
    <w:rsid w:val="00434FE2"/>
    <w:rPr>
      <w:rFonts w:ascii="Gentium Plus" w:eastAsia="Times New Roman" w:hAnsi="Gentium Plus" w:cs="Gentium Plus"/>
      <w:sz w:val="18"/>
      <w:szCs w:val="18"/>
      <w:lang w:val="en-US" w:eastAsia="tr-TR"/>
    </w:rPr>
  </w:style>
  <w:style w:type="character" w:customStyle="1" w:styleId="apple-converted-space">
    <w:name w:val="apple-converted-space"/>
    <w:basedOn w:val="VarsaylanParagrafYazTipi"/>
    <w:rsid w:val="0019101A"/>
  </w:style>
  <w:style w:type="character" w:customStyle="1" w:styleId="zmlenmeyenBahsetme8">
    <w:name w:val="Çözümlenmeyen Bahsetme8"/>
    <w:basedOn w:val="VarsaylanParagrafYazTipi"/>
    <w:uiPriority w:val="99"/>
    <w:semiHidden/>
    <w:unhideWhenUsed/>
    <w:rsid w:val="001B0F07"/>
    <w:rPr>
      <w:color w:val="605E5C"/>
      <w:shd w:val="clear" w:color="auto" w:fill="E1DFDD"/>
    </w:rPr>
  </w:style>
  <w:style w:type="paragraph" w:styleId="T4">
    <w:name w:val="toc 4"/>
    <w:basedOn w:val="Normal"/>
    <w:next w:val="Normal"/>
    <w:autoRedefine/>
    <w:uiPriority w:val="39"/>
    <w:unhideWhenUsed/>
    <w:rsid w:val="000E23E2"/>
    <w:pPr>
      <w:spacing w:before="0"/>
      <w:ind w:left="403"/>
      <w:jc w:val="left"/>
    </w:pPr>
    <w:rPr>
      <w:rFonts w:asciiTheme="minorHAnsi" w:hAnsiTheme="minorHAnsi" w:cstheme="minorHAnsi"/>
      <w:sz w:val="18"/>
      <w:szCs w:val="21"/>
    </w:rPr>
  </w:style>
  <w:style w:type="paragraph" w:styleId="T5">
    <w:name w:val="toc 5"/>
    <w:basedOn w:val="Normal"/>
    <w:next w:val="Normal"/>
    <w:autoRedefine/>
    <w:uiPriority w:val="39"/>
    <w:unhideWhenUsed/>
    <w:rsid w:val="008757CF"/>
    <w:pPr>
      <w:ind w:left="800"/>
      <w:jc w:val="left"/>
    </w:pPr>
    <w:rPr>
      <w:rFonts w:asciiTheme="minorHAnsi" w:hAnsiTheme="minorHAnsi" w:cstheme="minorHAnsi"/>
      <w:sz w:val="18"/>
      <w:szCs w:val="21"/>
    </w:rPr>
  </w:style>
  <w:style w:type="paragraph" w:styleId="T6">
    <w:name w:val="toc 6"/>
    <w:basedOn w:val="Normal"/>
    <w:next w:val="Normal"/>
    <w:autoRedefine/>
    <w:uiPriority w:val="39"/>
    <w:unhideWhenUsed/>
    <w:rsid w:val="008757CF"/>
    <w:pPr>
      <w:ind w:left="1000"/>
      <w:jc w:val="left"/>
    </w:pPr>
    <w:rPr>
      <w:rFonts w:asciiTheme="minorHAnsi" w:hAnsiTheme="minorHAnsi" w:cstheme="minorHAnsi"/>
      <w:sz w:val="18"/>
      <w:szCs w:val="21"/>
    </w:rPr>
  </w:style>
  <w:style w:type="paragraph" w:styleId="T7">
    <w:name w:val="toc 7"/>
    <w:basedOn w:val="Normal"/>
    <w:next w:val="Normal"/>
    <w:autoRedefine/>
    <w:uiPriority w:val="39"/>
    <w:unhideWhenUsed/>
    <w:rsid w:val="008757CF"/>
    <w:pPr>
      <w:ind w:left="1200"/>
      <w:jc w:val="left"/>
    </w:pPr>
    <w:rPr>
      <w:rFonts w:asciiTheme="minorHAnsi" w:hAnsiTheme="minorHAnsi" w:cstheme="minorHAnsi"/>
      <w:sz w:val="18"/>
      <w:szCs w:val="21"/>
    </w:rPr>
  </w:style>
  <w:style w:type="paragraph" w:styleId="T8">
    <w:name w:val="toc 8"/>
    <w:basedOn w:val="Normal"/>
    <w:next w:val="Normal"/>
    <w:autoRedefine/>
    <w:uiPriority w:val="39"/>
    <w:unhideWhenUsed/>
    <w:rsid w:val="008757CF"/>
    <w:pPr>
      <w:ind w:left="1400"/>
      <w:jc w:val="left"/>
    </w:pPr>
    <w:rPr>
      <w:rFonts w:asciiTheme="minorHAnsi" w:hAnsiTheme="minorHAnsi" w:cstheme="minorHAnsi"/>
      <w:sz w:val="18"/>
      <w:szCs w:val="21"/>
    </w:rPr>
  </w:style>
  <w:style w:type="paragraph" w:styleId="T9">
    <w:name w:val="toc 9"/>
    <w:basedOn w:val="Normal"/>
    <w:next w:val="Normal"/>
    <w:autoRedefine/>
    <w:uiPriority w:val="39"/>
    <w:unhideWhenUsed/>
    <w:rsid w:val="008757CF"/>
    <w:pPr>
      <w:ind w:left="1600"/>
      <w:jc w:val="left"/>
    </w:pPr>
    <w:rPr>
      <w:rFonts w:asciiTheme="minorHAnsi" w:hAnsiTheme="minorHAnsi" w:cstheme="minorHAnsi"/>
      <w:sz w:val="18"/>
      <w:szCs w:val="21"/>
    </w:rPr>
  </w:style>
  <w:style w:type="paragraph" w:customStyle="1" w:styleId="list-group-item">
    <w:name w:val="list-group-item"/>
    <w:basedOn w:val="Normal"/>
    <w:rsid w:val="00321FF6"/>
    <w:pPr>
      <w:spacing w:before="100" w:beforeAutospacing="1" w:after="100" w:afterAutospacing="1"/>
    </w:pPr>
  </w:style>
  <w:style w:type="paragraph" w:styleId="NormalWeb">
    <w:name w:val="Normal (Web)"/>
    <w:basedOn w:val="Normal"/>
    <w:uiPriority w:val="99"/>
    <w:unhideWhenUsed/>
    <w:rsid w:val="000666D7"/>
  </w:style>
  <w:style w:type="paragraph" w:styleId="HTMLncedenBiimlendirilmi">
    <w:name w:val="HTML Preformatted"/>
    <w:basedOn w:val="Normal"/>
    <w:link w:val="HTMLncedenBiimlendirilmiChar"/>
    <w:uiPriority w:val="99"/>
    <w:semiHidden/>
    <w:unhideWhenUsed/>
    <w:rsid w:val="00CB26D6"/>
    <w:rPr>
      <w:rFonts w:ascii="Consolas" w:hAnsi="Consolas" w:cs="Consolas"/>
      <w:szCs w:val="20"/>
    </w:rPr>
  </w:style>
  <w:style w:type="character" w:customStyle="1" w:styleId="HTMLncedenBiimlendirilmiChar">
    <w:name w:val="HTML Önceden Biçimlendirilmiş Char"/>
    <w:basedOn w:val="VarsaylanParagrafYazTipi"/>
    <w:link w:val="HTMLncedenBiimlendirilmi"/>
    <w:uiPriority w:val="99"/>
    <w:semiHidden/>
    <w:rsid w:val="00CB26D6"/>
    <w:rPr>
      <w:rFonts w:ascii="Consolas" w:hAnsi="Consolas" w:cs="Consolas"/>
      <w:sz w:val="20"/>
      <w:szCs w:val="20"/>
    </w:rPr>
  </w:style>
  <w:style w:type="paragraph" w:customStyle="1" w:styleId="ListeParagraf2">
    <w:name w:val="Liste Paragraf2"/>
    <w:basedOn w:val="Normal"/>
    <w:rsid w:val="004156ED"/>
    <w:pPr>
      <w:ind w:left="708"/>
    </w:pPr>
  </w:style>
  <w:style w:type="table" w:customStyle="1" w:styleId="DzTablo21">
    <w:name w:val="Düz Tablo 21"/>
    <w:basedOn w:val="NormalTablo"/>
    <w:uiPriority w:val="42"/>
    <w:rsid w:val="002D53D5"/>
    <w:pPr>
      <w:spacing w:after="0" w:line="240" w:lineRule="auto"/>
    </w:pPr>
    <w:tblPr>
      <w:tblStyleRowBandSize w:val="1"/>
      <w:tblStyleColBandSize w:val="1"/>
      <w:tblBorders>
        <w:top w:val="single" w:sz="12" w:space="0" w:color="auto"/>
        <w:bottom w:val="single" w:sz="12" w:space="0" w:color="auto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12" w:space="0" w:color="auto"/>
          <w:bottom w:val="single" w:sz="12" w:space="0" w:color="auto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KlavuzTablo2-Vurgu51">
    <w:name w:val="Kılavuz Tablo 2 - Vurgu 51"/>
    <w:basedOn w:val="NormalTablo"/>
    <w:uiPriority w:val="47"/>
    <w:rsid w:val="006F23FB"/>
    <w:pPr>
      <w:spacing w:after="0" w:line="240" w:lineRule="auto"/>
    </w:pPr>
    <w:tblPr>
      <w:tblStyleRowBandSize w:val="1"/>
      <w:tblStyleColBandSize w:val="1"/>
      <w:tblBorders>
        <w:top w:val="single" w:sz="2" w:space="0" w:color="9CC2E5" w:themeColor="accent5" w:themeTint="99"/>
        <w:bottom w:val="single" w:sz="2" w:space="0" w:color="9CC2E5" w:themeColor="accent5" w:themeTint="99"/>
        <w:insideH w:val="single" w:sz="2" w:space="0" w:color="9CC2E5" w:themeColor="accent5" w:themeTint="99"/>
        <w:insideV w:val="single" w:sz="2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9CC2E5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customStyle="1" w:styleId="ListeTablo6Renkli-Vurgu21">
    <w:name w:val="Liste Tablo 6 Renkli - Vurgu 21"/>
    <w:basedOn w:val="NormalTablo"/>
    <w:uiPriority w:val="51"/>
    <w:rsid w:val="006F23FB"/>
    <w:pPr>
      <w:spacing w:after="0" w:line="240" w:lineRule="auto"/>
    </w:pPr>
    <w:rPr>
      <w:color w:val="C45911" w:themeColor="accent2" w:themeShade="BF"/>
    </w:rPr>
    <w:tblPr>
      <w:tblStyleRowBandSize w:val="1"/>
      <w:tblStyleColBandSize w:val="1"/>
      <w:tblBorders>
        <w:top w:val="single" w:sz="4" w:space="0" w:color="ED7D31" w:themeColor="accent2"/>
        <w:bottom w:val="single" w:sz="4" w:space="0" w:color="ED7D31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ED7D31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E4D5" w:themeFill="accent2" w:themeFillTint="33"/>
      </w:tcPr>
    </w:tblStylePr>
    <w:tblStylePr w:type="band1Horz">
      <w:tblPr/>
      <w:tcPr>
        <w:shd w:val="clear" w:color="auto" w:fill="FBE4D5" w:themeFill="accent2" w:themeFillTint="33"/>
      </w:tcPr>
    </w:tblStylePr>
  </w:style>
  <w:style w:type="table" w:customStyle="1" w:styleId="ListeTablo6Renkli-Vurgu31">
    <w:name w:val="Liste Tablo 6 Renkli - Vurgu 31"/>
    <w:basedOn w:val="NormalTablo"/>
    <w:uiPriority w:val="51"/>
    <w:rsid w:val="006F23FB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ListeTablo6Renkli-Vurgu41">
    <w:name w:val="Liste Tablo 6 Renkli - Vurgu 41"/>
    <w:basedOn w:val="NormalTablo"/>
    <w:uiPriority w:val="51"/>
    <w:rsid w:val="006F23FB"/>
    <w:pPr>
      <w:spacing w:after="0" w:line="240" w:lineRule="auto"/>
    </w:pPr>
    <w:rPr>
      <w:color w:val="BF8F00" w:themeColor="accent4" w:themeShade="BF"/>
    </w:rPr>
    <w:tblPr>
      <w:tblStyleRowBandSize w:val="1"/>
      <w:tblStyleColBandSize w:val="1"/>
      <w:tblBorders>
        <w:top w:val="single" w:sz="4" w:space="0" w:color="FFC000" w:themeColor="accent4"/>
        <w:bottom w:val="single" w:sz="4" w:space="0" w:color="FFC000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FFC000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table" w:customStyle="1" w:styleId="ListeTablo6Renkli-Vurgu51">
    <w:name w:val="Liste Tablo 6 Renkli - Vurgu 51"/>
    <w:basedOn w:val="NormalTablo"/>
    <w:uiPriority w:val="51"/>
    <w:rsid w:val="006F23FB"/>
    <w:pPr>
      <w:spacing w:after="0" w:line="240" w:lineRule="auto"/>
    </w:pPr>
    <w:rPr>
      <w:color w:val="2E74B5" w:themeColor="accent5" w:themeShade="BF"/>
    </w:rPr>
    <w:tblPr>
      <w:tblStyleRowBandSize w:val="1"/>
      <w:tblStyleColBandSize w:val="1"/>
      <w:tblBorders>
        <w:top w:val="single" w:sz="4" w:space="0" w:color="5B9BD5" w:themeColor="accent5"/>
        <w:bottom w:val="single" w:sz="4" w:space="0" w:color="5B9BD5" w:themeColor="accent5"/>
      </w:tblBorders>
    </w:tblPr>
    <w:tblStylePr w:type="firstRow">
      <w:rPr>
        <w:b/>
        <w:bCs/>
      </w:rPr>
      <w:tblPr/>
      <w:tcPr>
        <w:tcBorders>
          <w:bottom w:val="single" w:sz="4" w:space="0" w:color="5B9BD5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customStyle="1" w:styleId="ListeTablo6Renkli1">
    <w:name w:val="Liste Tablo 6 Renkli1"/>
    <w:basedOn w:val="NormalTablo"/>
    <w:uiPriority w:val="51"/>
    <w:rsid w:val="006F23F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eTablo2-Vurgu61">
    <w:name w:val="Liste Tablo 2 - Vurgu 61"/>
    <w:basedOn w:val="NormalTablo"/>
    <w:uiPriority w:val="47"/>
    <w:rsid w:val="006F23FB"/>
    <w:pPr>
      <w:spacing w:after="0" w:line="240" w:lineRule="auto"/>
    </w:pPr>
    <w:tblPr>
      <w:tblStyleRowBandSize w:val="1"/>
      <w:tblStyleColBandSize w:val="1"/>
      <w:tblBorders>
        <w:top w:val="single" w:sz="4" w:space="0" w:color="A8D08D" w:themeColor="accent6" w:themeTint="99"/>
        <w:bottom w:val="single" w:sz="4" w:space="0" w:color="A8D08D" w:themeColor="accent6" w:themeTint="99"/>
        <w:insideH w:val="single" w:sz="4" w:space="0" w:color="A8D08D" w:themeColor="accent6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KlavuzTablo1Ak-Vurgu21">
    <w:name w:val="Kılavuz Tablo 1 Açık - Vurgu 21"/>
    <w:basedOn w:val="NormalTablo"/>
    <w:uiPriority w:val="46"/>
    <w:rsid w:val="005D1DBE"/>
    <w:pPr>
      <w:spacing w:after="0" w:line="240" w:lineRule="auto"/>
    </w:pPr>
    <w:tblPr>
      <w:tblStyleRowBandSize w:val="1"/>
      <w:tblStyleColBandSize w:val="1"/>
      <w:tblBorders>
        <w:top w:val="single" w:sz="4" w:space="0" w:color="F7CAAC" w:themeColor="accent2" w:themeTint="66"/>
        <w:left w:val="single" w:sz="4" w:space="0" w:color="F7CAAC" w:themeColor="accent2" w:themeTint="66"/>
        <w:bottom w:val="single" w:sz="4" w:space="0" w:color="F7CAAC" w:themeColor="accent2" w:themeTint="66"/>
        <w:right w:val="single" w:sz="4" w:space="0" w:color="F7CAAC" w:themeColor="accent2" w:themeTint="66"/>
        <w:insideH w:val="single" w:sz="4" w:space="0" w:color="F7CAAC" w:themeColor="accent2" w:themeTint="66"/>
        <w:insideV w:val="single" w:sz="4" w:space="0" w:color="F7CAA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F4B083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4B083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KlavuzTablo1Ak-Vurgu41">
    <w:name w:val="Kılavuz Tablo 1 Açık - Vurgu 41"/>
    <w:basedOn w:val="NormalTablo"/>
    <w:uiPriority w:val="46"/>
    <w:rsid w:val="005D1DBE"/>
    <w:pPr>
      <w:spacing w:after="0" w:line="240" w:lineRule="auto"/>
    </w:pPr>
    <w:tblPr>
      <w:tblStyleRowBandSize w:val="1"/>
      <w:tblStyleColBandSize w:val="1"/>
      <w:tblBorders>
        <w:top w:val="single" w:sz="4" w:space="0" w:color="FFE599" w:themeColor="accent4" w:themeTint="66"/>
        <w:left w:val="single" w:sz="4" w:space="0" w:color="FFE599" w:themeColor="accent4" w:themeTint="66"/>
        <w:bottom w:val="single" w:sz="4" w:space="0" w:color="FFE599" w:themeColor="accent4" w:themeTint="66"/>
        <w:right w:val="single" w:sz="4" w:space="0" w:color="FFE599" w:themeColor="accent4" w:themeTint="66"/>
        <w:insideH w:val="single" w:sz="4" w:space="0" w:color="FFE599" w:themeColor="accent4" w:themeTint="66"/>
        <w:insideV w:val="single" w:sz="4" w:space="0" w:color="FFE599" w:themeColor="accent4" w:themeTint="66"/>
      </w:tblBorders>
    </w:tblPr>
    <w:tblStylePr w:type="firstRow">
      <w:rPr>
        <w:b/>
        <w:bCs/>
      </w:rPr>
      <w:tblPr/>
      <w:tcPr>
        <w:tcBorders>
          <w:bottom w:val="single" w:sz="12" w:space="0" w:color="FFD966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D966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eTablo2-Vurgu51">
    <w:name w:val="Liste Tablo 2 - Vurgu 51"/>
    <w:basedOn w:val="NormalTablo"/>
    <w:uiPriority w:val="47"/>
    <w:rsid w:val="005D1DBE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bottom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customStyle="1" w:styleId="SNAD2Edisyon">
    <w:name w:val="İSNAD 2. Edisyon"/>
    <w:basedOn w:val="NormalTablo"/>
    <w:uiPriority w:val="99"/>
    <w:rsid w:val="00611CF2"/>
    <w:pPr>
      <w:spacing w:after="0" w:line="240" w:lineRule="auto"/>
    </w:pPr>
    <w:rPr>
      <w:rFonts w:ascii="Gentium Plus" w:hAnsi="Gentium Plus"/>
      <w:sz w:val="20"/>
    </w:rPr>
    <w:tblPr/>
  </w:style>
  <w:style w:type="character" w:customStyle="1" w:styleId="text">
    <w:name w:val="text"/>
    <w:basedOn w:val="VarsaylanParagrafYazTipi"/>
    <w:rsid w:val="007A014E"/>
  </w:style>
  <w:style w:type="character" w:customStyle="1" w:styleId="tag">
    <w:name w:val="tag"/>
    <w:basedOn w:val="VarsaylanParagrafYazTipi"/>
    <w:rsid w:val="007A014E"/>
  </w:style>
  <w:style w:type="character" w:customStyle="1" w:styleId="attribute-value">
    <w:name w:val="attribute-value"/>
    <w:basedOn w:val="VarsaylanParagrafYazTipi"/>
    <w:rsid w:val="007A014E"/>
  </w:style>
  <w:style w:type="character" w:customStyle="1" w:styleId="attribute-name">
    <w:name w:val="attribute-name"/>
    <w:basedOn w:val="VarsaylanParagrafYazTipi"/>
    <w:rsid w:val="00A742E3"/>
  </w:style>
  <w:style w:type="character" w:styleId="Vurgu">
    <w:name w:val="Emphasis"/>
    <w:basedOn w:val="VarsaylanParagrafYazTipi"/>
    <w:uiPriority w:val="20"/>
    <w:qFormat/>
    <w:rsid w:val="00EE06CC"/>
    <w:rPr>
      <w:i/>
      <w:iCs/>
    </w:rPr>
  </w:style>
  <w:style w:type="character" w:styleId="Gl">
    <w:name w:val="Strong"/>
    <w:basedOn w:val="VarsaylanParagrafYazTipi"/>
    <w:uiPriority w:val="22"/>
    <w:qFormat/>
    <w:rsid w:val="004C00F9"/>
    <w:rPr>
      <w:b/>
      <w:bCs/>
    </w:rPr>
  </w:style>
  <w:style w:type="character" w:customStyle="1" w:styleId="zmlenmeyenBahsetme9">
    <w:name w:val="Çözümlenmeyen Bahsetme9"/>
    <w:basedOn w:val="VarsaylanParagrafYazTipi"/>
    <w:uiPriority w:val="99"/>
    <w:semiHidden/>
    <w:unhideWhenUsed/>
    <w:rsid w:val="008552F3"/>
    <w:rPr>
      <w:color w:val="605E5C"/>
      <w:shd w:val="clear" w:color="auto" w:fill="E1DFDD"/>
    </w:rPr>
  </w:style>
  <w:style w:type="paragraph" w:customStyle="1" w:styleId="RenkliZemin">
    <w:name w:val="Renkli Zemin"/>
    <w:basedOn w:val="Normal"/>
    <w:link w:val="RenkliZeminChar"/>
    <w:qFormat/>
    <w:rsid w:val="00494DD6"/>
    <w:pPr>
      <w:pBdr>
        <w:left w:val="single" w:sz="36" w:space="3" w:color="34363E"/>
      </w:pBdr>
      <w:shd w:val="clear" w:color="auto" w:fill="1ABAC8"/>
    </w:pPr>
    <w:rPr>
      <w:b/>
      <w:bCs/>
      <w:color w:val="FFFFFF" w:themeColor="background1"/>
    </w:rPr>
  </w:style>
  <w:style w:type="character" w:customStyle="1" w:styleId="Balk4Char">
    <w:name w:val="Başlık 4 Char"/>
    <w:basedOn w:val="VarsaylanParagrafYazTipi"/>
    <w:link w:val="Balk4"/>
    <w:uiPriority w:val="9"/>
    <w:rsid w:val="00EF78EC"/>
    <w:rPr>
      <w:rFonts w:ascii="Gentium Plus" w:eastAsiaTheme="majorEastAsia" w:hAnsi="Gentium Plus" w:cstheme="majorBidi"/>
      <w:b/>
      <w:i/>
      <w:iCs/>
      <w:color w:val="1ABAC8"/>
      <w:sz w:val="20"/>
      <w:szCs w:val="24"/>
      <w:lang w:eastAsia="tr-TR"/>
    </w:rPr>
  </w:style>
  <w:style w:type="character" w:customStyle="1" w:styleId="RenkliZeminChar">
    <w:name w:val="Renkli Zemin Char"/>
    <w:basedOn w:val="VarsaylanParagrafYazTipi"/>
    <w:link w:val="RenkliZemin"/>
    <w:rsid w:val="00494DD6"/>
    <w:rPr>
      <w:rFonts w:ascii="Gentium Plus" w:eastAsia="Times New Roman" w:hAnsi="Gentium Plus" w:cs="Times New Roman"/>
      <w:b/>
      <w:bCs/>
      <w:color w:val="FFFFFF" w:themeColor="background1"/>
      <w:szCs w:val="24"/>
      <w:shd w:val="clear" w:color="auto" w:fill="1ABAC8"/>
      <w:lang w:eastAsia="tr-TR"/>
    </w:rPr>
  </w:style>
  <w:style w:type="character" w:customStyle="1" w:styleId="Balk5Char">
    <w:name w:val="Başlık 5 Char"/>
    <w:basedOn w:val="VarsaylanParagrafYazTipi"/>
    <w:link w:val="Balk5"/>
    <w:uiPriority w:val="9"/>
    <w:semiHidden/>
    <w:rsid w:val="00893651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eastAsia="tr-TR"/>
    </w:rPr>
  </w:style>
  <w:style w:type="paragraph" w:customStyle="1" w:styleId="TabloMetni">
    <w:name w:val="Tablo Metni"/>
    <w:basedOn w:val="Normal"/>
    <w:link w:val="TabloMetniChar"/>
    <w:qFormat/>
    <w:rsid w:val="00C5242A"/>
    <w:pPr>
      <w:ind w:firstLine="0"/>
    </w:pPr>
    <w:rPr>
      <w:rFonts w:cs="Gentium Plus"/>
      <w:sz w:val="16"/>
      <w:szCs w:val="16"/>
    </w:rPr>
  </w:style>
  <w:style w:type="paragraph" w:customStyle="1" w:styleId="Balk3indekilerdeGsterme">
    <w:name w:val="Başlık 3 (İçindekilerde Gösterme)"/>
    <w:basedOn w:val="Balk3"/>
    <w:link w:val="Balk3indekilerdeGstermeChar"/>
    <w:qFormat/>
    <w:rsid w:val="00EF78EC"/>
  </w:style>
  <w:style w:type="character" w:customStyle="1" w:styleId="TabloMetniChar">
    <w:name w:val="Tablo Metni Char"/>
    <w:basedOn w:val="VarsaylanParagrafYazTipi"/>
    <w:link w:val="TabloMetni"/>
    <w:rsid w:val="00C5242A"/>
    <w:rPr>
      <w:rFonts w:ascii="Gentium Plus" w:eastAsia="Times New Roman" w:hAnsi="Gentium Plus" w:cs="Gentium Plus"/>
      <w:sz w:val="16"/>
      <w:szCs w:val="16"/>
      <w:lang w:eastAsia="tr-TR"/>
    </w:rPr>
  </w:style>
  <w:style w:type="character" w:customStyle="1" w:styleId="Balk3indekilerdeGstermeChar">
    <w:name w:val="Başlık 3 (İçindekilerde Gösterme) Char"/>
    <w:basedOn w:val="Balk3Char"/>
    <w:link w:val="Balk3indekilerdeGsterme"/>
    <w:rsid w:val="00EF78EC"/>
    <w:rPr>
      <w:rFonts w:ascii="Gentium Plus" w:eastAsiaTheme="majorEastAsia" w:hAnsi="Gentium Plus" w:cstheme="majorBidi"/>
      <w:b/>
      <w:color w:val="1ABAC8"/>
      <w:sz w:val="20"/>
      <w:szCs w:val="24"/>
      <w:lang w:eastAsia="tr-TR"/>
    </w:rPr>
  </w:style>
  <w:style w:type="paragraph" w:customStyle="1" w:styleId="stBilgiTek">
    <w:name w:val="Üst Bilgi Tek"/>
    <w:basedOn w:val="stBilgiift"/>
    <w:link w:val="stBilgiTekChar"/>
    <w:qFormat/>
    <w:rsid w:val="008172B5"/>
    <w:pPr>
      <w:pBdr>
        <w:left w:val="none" w:sz="0" w:space="0" w:color="auto"/>
        <w:right w:val="single" w:sz="36" w:space="4" w:color="1ABAC8"/>
      </w:pBdr>
      <w:ind w:left="0" w:right="170" w:firstLine="0"/>
      <w:jc w:val="left"/>
    </w:pPr>
    <w:rPr>
      <w:rFonts w:cs="Gentium Plus"/>
      <w:i/>
      <w:iCs/>
      <w:lang w:val="en-US"/>
    </w:rPr>
  </w:style>
  <w:style w:type="paragraph" w:customStyle="1" w:styleId="AltBilgiift">
    <w:name w:val="Alt Bilgi Çift"/>
    <w:basedOn w:val="Normal"/>
    <w:link w:val="AltBilgiiftChar"/>
    <w:qFormat/>
    <w:rsid w:val="008F7AE1"/>
    <w:pPr>
      <w:pBdr>
        <w:left w:val="single" w:sz="36" w:space="4" w:color="1ABAC8"/>
      </w:pBdr>
      <w:ind w:left="170" w:firstLine="0"/>
    </w:pPr>
    <w:rPr>
      <w:color w:val="34363E"/>
      <w:spacing w:val="30"/>
      <w:sz w:val="16"/>
      <w:szCs w:val="18"/>
    </w:rPr>
  </w:style>
  <w:style w:type="character" w:customStyle="1" w:styleId="stBilgiTekChar">
    <w:name w:val="Üst Bilgi Tek Char"/>
    <w:basedOn w:val="stBilgiiftChar"/>
    <w:link w:val="stBilgiTek"/>
    <w:rsid w:val="008172B5"/>
    <w:rPr>
      <w:rFonts w:ascii="Gentium Plus" w:eastAsia="Times New Roman" w:hAnsi="Gentium Plus" w:cs="Gentium Plus"/>
      <w:i/>
      <w:iCs/>
      <w:sz w:val="20"/>
      <w:szCs w:val="24"/>
      <w:lang w:val="en-US" w:eastAsia="tr-TR"/>
    </w:rPr>
  </w:style>
  <w:style w:type="paragraph" w:customStyle="1" w:styleId="AltBilgiTek">
    <w:name w:val="Alt Bilgi Tek"/>
    <w:basedOn w:val="AltBilgiift"/>
    <w:link w:val="AltBilgiTekChar"/>
    <w:qFormat/>
    <w:rsid w:val="008F7AE1"/>
    <w:pPr>
      <w:pBdr>
        <w:left w:val="none" w:sz="0" w:space="0" w:color="auto"/>
        <w:right w:val="single" w:sz="36" w:space="4" w:color="1ABAC8"/>
      </w:pBdr>
      <w:ind w:right="170"/>
    </w:pPr>
  </w:style>
  <w:style w:type="character" w:customStyle="1" w:styleId="AltBilgiiftChar">
    <w:name w:val="Alt Bilgi Çift Char"/>
    <w:basedOn w:val="VarsaylanParagrafYazTipi"/>
    <w:link w:val="AltBilgiift"/>
    <w:rsid w:val="008F7AE1"/>
    <w:rPr>
      <w:rFonts w:ascii="Gentium Plus" w:eastAsia="Times New Roman" w:hAnsi="Gentium Plus" w:cs="Times New Roman"/>
      <w:color w:val="34363E"/>
      <w:spacing w:val="30"/>
      <w:sz w:val="16"/>
      <w:szCs w:val="18"/>
      <w:lang w:eastAsia="tr-TR"/>
    </w:rPr>
  </w:style>
  <w:style w:type="character" w:customStyle="1" w:styleId="AltBilgiTekChar">
    <w:name w:val="Alt Bilgi Tek Char"/>
    <w:basedOn w:val="AltBilgiiftChar"/>
    <w:link w:val="AltBilgiTek"/>
    <w:rsid w:val="008F7AE1"/>
    <w:rPr>
      <w:rFonts w:ascii="Gentium Plus" w:eastAsia="Times New Roman" w:hAnsi="Gentium Plus" w:cs="Times New Roman"/>
      <w:color w:val="34363E"/>
      <w:spacing w:val="30"/>
      <w:sz w:val="16"/>
      <w:szCs w:val="18"/>
      <w:lang w:eastAsia="tr-TR"/>
    </w:rPr>
  </w:style>
  <w:style w:type="table" w:customStyle="1" w:styleId="ISNADKullanmrnekleri">
    <w:name w:val="ISNAD Kullanım Örnekleri"/>
    <w:basedOn w:val="NormalTablo"/>
    <w:uiPriority w:val="99"/>
    <w:rsid w:val="00137E06"/>
    <w:pPr>
      <w:spacing w:after="0" w:line="240" w:lineRule="auto"/>
    </w:pPr>
    <w:tblPr/>
  </w:style>
  <w:style w:type="character" w:customStyle="1" w:styleId="zmlenmeyenBahsetme10">
    <w:name w:val="Çözümlenmeyen Bahsetme10"/>
    <w:basedOn w:val="VarsaylanParagrafYazTipi"/>
    <w:uiPriority w:val="99"/>
    <w:semiHidden/>
    <w:unhideWhenUsed/>
    <w:rsid w:val="00212AC9"/>
    <w:rPr>
      <w:color w:val="605E5C"/>
      <w:shd w:val="clear" w:color="auto" w:fill="E1DFDD"/>
    </w:rPr>
  </w:style>
  <w:style w:type="character" w:customStyle="1" w:styleId="zmlenmeyenBahsetme11">
    <w:name w:val="Çözümlenmeyen Bahsetme11"/>
    <w:basedOn w:val="VarsaylanParagrafYazTipi"/>
    <w:uiPriority w:val="99"/>
    <w:semiHidden/>
    <w:unhideWhenUsed/>
    <w:rsid w:val="00375019"/>
    <w:rPr>
      <w:color w:val="605E5C"/>
      <w:shd w:val="clear" w:color="auto" w:fill="E1DFDD"/>
    </w:rPr>
  </w:style>
  <w:style w:type="character" w:customStyle="1" w:styleId="zmlenmeyenBahsetme12">
    <w:name w:val="Çözümlenmeyen Bahsetme12"/>
    <w:basedOn w:val="VarsaylanParagrafYazTipi"/>
    <w:uiPriority w:val="99"/>
    <w:semiHidden/>
    <w:unhideWhenUsed/>
    <w:rsid w:val="00570734"/>
    <w:rPr>
      <w:color w:val="605E5C"/>
      <w:shd w:val="clear" w:color="auto" w:fill="E1DFDD"/>
    </w:rPr>
  </w:style>
  <w:style w:type="table" w:customStyle="1" w:styleId="SNADBilgiTablosu">
    <w:name w:val="İSNAD Bilgi Tablosu"/>
    <w:basedOn w:val="NormalTablo"/>
    <w:uiPriority w:val="99"/>
    <w:rsid w:val="00BB0D13"/>
    <w:pPr>
      <w:spacing w:after="0" w:line="240" w:lineRule="auto"/>
    </w:pPr>
    <w:tblPr>
      <w:tblBorders>
        <w:top w:val="single" w:sz="4" w:space="0" w:color="1ABAC8"/>
        <w:left w:val="single" w:sz="4" w:space="0" w:color="1ABAC8"/>
        <w:bottom w:val="single" w:sz="4" w:space="0" w:color="1ABAC8"/>
        <w:right w:val="single" w:sz="4" w:space="0" w:color="1ABAC8"/>
      </w:tblBorders>
    </w:tblPr>
  </w:style>
  <w:style w:type="character" w:customStyle="1" w:styleId="zmlenmeyenBahsetme13">
    <w:name w:val="Çözümlenmeyen Bahsetme13"/>
    <w:basedOn w:val="VarsaylanParagrafYazTipi"/>
    <w:uiPriority w:val="99"/>
    <w:semiHidden/>
    <w:unhideWhenUsed/>
    <w:rsid w:val="00017403"/>
    <w:rPr>
      <w:color w:val="605E5C"/>
      <w:shd w:val="clear" w:color="auto" w:fill="E1DFDD"/>
    </w:rPr>
  </w:style>
  <w:style w:type="character" w:styleId="zmlenmeyenBahsetme">
    <w:name w:val="Unresolved Mention"/>
    <w:basedOn w:val="VarsaylanParagrafYazTipi"/>
    <w:uiPriority w:val="99"/>
    <w:semiHidden/>
    <w:unhideWhenUsed/>
    <w:rsid w:val="006A0C73"/>
    <w:rPr>
      <w:color w:val="605E5C"/>
      <w:shd w:val="clear" w:color="auto" w:fill="E1DFDD"/>
    </w:rPr>
  </w:style>
  <w:style w:type="character" w:styleId="SonNotBavurusu">
    <w:name w:val="endnote reference"/>
    <w:basedOn w:val="VarsaylanParagrafYazTipi"/>
    <w:uiPriority w:val="99"/>
    <w:semiHidden/>
    <w:unhideWhenUsed/>
    <w:rsid w:val="00756C17"/>
    <w:rPr>
      <w:vertAlign w:val="superscript"/>
    </w:rPr>
  </w:style>
  <w:style w:type="table" w:customStyle="1" w:styleId="AtfTablo">
    <w:name w:val="Atıf Tablo"/>
    <w:basedOn w:val="NormalTablo"/>
    <w:uiPriority w:val="99"/>
    <w:rsid w:val="009F0C3B"/>
    <w:pPr>
      <w:keepNext/>
      <w:keepLines/>
      <w:spacing w:after="0" w:line="240" w:lineRule="auto"/>
    </w:pPr>
    <w:rPr>
      <w:rFonts w:ascii="Gentium Plus" w:hAnsi="Gentium Plus"/>
      <w:sz w:val="20"/>
    </w:rPr>
    <w:tblPr>
      <w:tblBorders>
        <w:top w:val="single" w:sz="12" w:space="0" w:color="FFFFFF" w:themeColor="background1"/>
        <w:left w:val="single" w:sz="12" w:space="0" w:color="FFFFFF" w:themeColor="background1"/>
        <w:bottom w:val="single" w:sz="12" w:space="0" w:color="FFFFFF" w:themeColor="background1"/>
        <w:right w:val="single" w:sz="12" w:space="0" w:color="FFFFFF" w:themeColor="background1"/>
        <w:insideH w:val="single" w:sz="12" w:space="0" w:color="FFFFFF" w:themeColor="background1"/>
        <w:insideV w:val="single" w:sz="12" w:space="0" w:color="FFFFFF" w:themeColor="background1"/>
      </w:tblBorders>
    </w:tblPr>
    <w:tcPr>
      <w:shd w:val="clear" w:color="auto" w:fill="EDEDED" w:themeFill="accent3" w:themeFillTint="33"/>
      <w:tcMar>
        <w:left w:w="57" w:type="dxa"/>
        <w:right w:w="57" w:type="dxa"/>
      </w:tcMar>
    </w:tcPr>
  </w:style>
  <w:style w:type="paragraph" w:customStyle="1" w:styleId="DergiBalk">
    <w:name w:val="Dergi Başlık"/>
    <w:basedOn w:val="Normal"/>
    <w:link w:val="DergiBalkChar"/>
    <w:rsid w:val="009F0C3B"/>
    <w:pPr>
      <w:spacing w:before="0"/>
      <w:ind w:firstLine="0"/>
      <w:jc w:val="right"/>
    </w:pPr>
    <w:rPr>
      <w:rFonts w:ascii="Trebuchet MS" w:eastAsiaTheme="minorEastAsia" w:hAnsi="Trebuchet MS" w:cstheme="minorBidi"/>
      <w:color w:val="036487"/>
      <w:spacing w:val="-50"/>
      <w:sz w:val="72"/>
      <w:szCs w:val="52"/>
      <w:lang w:eastAsia="ja-JP"/>
    </w:rPr>
  </w:style>
  <w:style w:type="paragraph" w:customStyle="1" w:styleId="DergiAltBalk">
    <w:name w:val="Dergi Alt Başlık"/>
    <w:basedOn w:val="DergiBalk"/>
    <w:link w:val="DergiAltBalkChar"/>
    <w:rsid w:val="009F0C3B"/>
    <w:pPr>
      <w:jc w:val="left"/>
    </w:pPr>
    <w:rPr>
      <w:spacing w:val="-11"/>
      <w:sz w:val="16"/>
      <w:szCs w:val="16"/>
    </w:rPr>
  </w:style>
  <w:style w:type="character" w:customStyle="1" w:styleId="DergiBalkChar">
    <w:name w:val="Dergi Başlık Char"/>
    <w:basedOn w:val="VarsaylanParagrafYazTipi"/>
    <w:link w:val="DergiBalk"/>
    <w:rsid w:val="009F0C3B"/>
    <w:rPr>
      <w:rFonts w:ascii="Trebuchet MS" w:eastAsiaTheme="minorEastAsia" w:hAnsi="Trebuchet MS"/>
      <w:color w:val="036487"/>
      <w:spacing w:val="-50"/>
      <w:sz w:val="72"/>
      <w:szCs w:val="52"/>
      <w:lang w:eastAsia="ja-JP"/>
    </w:rPr>
  </w:style>
  <w:style w:type="character" w:customStyle="1" w:styleId="DergiAltBalkChar">
    <w:name w:val="Dergi Alt Başlık Char"/>
    <w:basedOn w:val="DergiBalkChar"/>
    <w:link w:val="DergiAltBalk"/>
    <w:rsid w:val="009F0C3B"/>
    <w:rPr>
      <w:rFonts w:ascii="Trebuchet MS" w:eastAsiaTheme="minorEastAsia" w:hAnsi="Trebuchet MS"/>
      <w:color w:val="036487"/>
      <w:spacing w:val="-11"/>
      <w:sz w:val="16"/>
      <w:szCs w:val="16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7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847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52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1402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53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27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4335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418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3220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2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86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81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374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66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724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59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786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46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334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249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932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32101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38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4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8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4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4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86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3054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05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338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509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3957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98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49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414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0881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72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5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6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1256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53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026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49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7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3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563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6873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72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415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32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7628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36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89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970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1587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80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631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66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0797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55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5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08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212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5157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06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8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1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3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458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592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753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10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301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639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6579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02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9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63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09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007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95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60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696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477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7965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15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551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582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272737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908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26280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55074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41845743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2847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88388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735556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739699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731357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866718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323492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903251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95872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961463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829825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238777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460364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235077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360796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97289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985463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473771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933680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08627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354575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883351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025573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53567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678998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151793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009817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275833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207065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2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93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123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184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10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5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722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62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132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9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9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2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679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91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410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71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1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6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41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85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26261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86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65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8596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243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12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2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6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180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702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243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599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359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226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6324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630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8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7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38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5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1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6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61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5461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37910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1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4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4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57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93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22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9550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182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204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616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5961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907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5212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25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126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7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013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817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4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84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8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582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315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253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571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79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5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45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76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8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85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8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4198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10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7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659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39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678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1394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179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34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8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11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013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1418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646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574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9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7039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4060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809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3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8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936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69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983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623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88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3211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80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460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781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26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81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7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3830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63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52669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7883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222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9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42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0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02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0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71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4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9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88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50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754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7381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307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08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3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587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462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0475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020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2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2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4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18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1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1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8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97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050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8935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670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36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0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182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180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3052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89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7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16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3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316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72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452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0378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776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1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31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28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3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37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9848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92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7848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611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43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89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66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70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6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99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641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221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3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40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21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54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856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7170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7680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64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94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05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4969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362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54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66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86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34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4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7262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25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9877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670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2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144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8244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701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581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030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0215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774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66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1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444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47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3601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279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10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620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86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8700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495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9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89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46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7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79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96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54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7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0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3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9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0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0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3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3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7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83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5614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063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37113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3060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84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730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76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6460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635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098789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30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1284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03774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8202372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689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57320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655651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727721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208373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471803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773921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812720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102059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442178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078060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282582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513856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40479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985306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06774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2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82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1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72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5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46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77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12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3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878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906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497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318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84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657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73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860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533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03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466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36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8706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35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89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22921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749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12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9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39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50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2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06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26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84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8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21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63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123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6311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202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31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6563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6072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341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92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898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00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17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036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948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2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56767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672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865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22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021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744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4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4871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6683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0841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91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157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878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7503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701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2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705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222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70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937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76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9068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596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07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080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3942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963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8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42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11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1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8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8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576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5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660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4646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1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59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782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30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6720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171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083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89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40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4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0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61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13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06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75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673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7493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708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7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166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74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605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8067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814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94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38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524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957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72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2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843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5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016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93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2702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700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62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056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392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906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375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0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1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42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357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204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622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546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46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16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78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866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3535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845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865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236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91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9911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58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2569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772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11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91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02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4912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71126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957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7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0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9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9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53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1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83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0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88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9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26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30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9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1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25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963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591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5562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736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81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61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520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83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29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170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6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67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18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5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75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85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2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254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668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64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83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374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31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3691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953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42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0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2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73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69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30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407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944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95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02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3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53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53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95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41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239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823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3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914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45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2690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478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3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0650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869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975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96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7048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05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21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6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77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60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71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805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155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87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54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305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216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98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1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6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2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6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0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45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4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61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4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2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27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58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480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543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281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42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38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017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782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497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4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33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8060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674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4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61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9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6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1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076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383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9161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649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390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01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068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028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9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1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024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044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19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613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62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1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7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57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0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2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0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560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0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57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6276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867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8368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435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6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34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9202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44330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516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40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5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03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76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35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24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794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158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51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4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49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739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82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931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974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565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34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2278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14694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3404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64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319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575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530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463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46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445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562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19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82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0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2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10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30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4897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13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1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7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73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74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1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481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444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3999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45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42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812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92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76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81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722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370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3557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75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3842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8702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7435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16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851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65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4970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705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7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454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15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256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337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06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99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578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2153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989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89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66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499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105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12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4821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692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20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98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21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637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94225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947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1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98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41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6712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189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1703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653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915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416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265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49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20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5849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08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15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9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75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47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6329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094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7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412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228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480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366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21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7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78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599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740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0174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759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1401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696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9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96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1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06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34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1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0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33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9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6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68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7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1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8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59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8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851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87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081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240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0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583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8447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055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057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5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92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7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33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84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0636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3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5226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71788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2152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934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330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40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215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35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09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86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54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877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5452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6868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247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23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2038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5441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883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22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4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88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1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73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9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59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8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19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763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781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4412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426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4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74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40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63389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6518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8969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9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3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9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72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41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15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45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27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8549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4305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589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280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617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5603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639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27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1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6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85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004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868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838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1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1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37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2439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979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44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42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04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8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55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0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79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87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64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73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54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9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702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353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22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0847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401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7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146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39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535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222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62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78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1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5235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373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44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893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099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44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0691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025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51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30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776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6590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48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99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18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554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71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266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204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62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46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84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8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77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93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2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04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169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2901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983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269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75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6895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653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11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19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5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25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2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2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75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33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33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46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8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9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8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224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5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150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1466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330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09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02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779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4663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228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98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8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55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46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14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842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70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0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261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58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058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833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8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1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3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24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6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5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340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0589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752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31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157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186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4886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963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407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47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9031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252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0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62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7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19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5182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703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200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203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00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2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12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936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43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89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44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1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3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4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482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11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333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57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66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67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5833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6022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22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6165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841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593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302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56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65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993741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465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4554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542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49599057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5737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263997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687206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939595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68853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546491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64569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252685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384292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467775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568013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198526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892039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533431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15044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381062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421068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814933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781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06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2183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8804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861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82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8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621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20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42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4675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908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671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41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567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50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8035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998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0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4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62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102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252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79006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239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73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50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24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50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22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773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13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79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4017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805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121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66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6060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862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603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369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6748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9726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40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870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1679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319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3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4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1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9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0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8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9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1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890">
          <w:marLeft w:val="2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3609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088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49967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7559284">
                      <w:marLeft w:val="24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9970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665547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813931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050650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740783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52521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231173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78775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703111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724857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215861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316312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02657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793448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960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87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27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66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5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3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8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15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46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049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2277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1201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488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0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8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884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730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054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619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286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479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695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3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3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58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236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97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338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28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440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5849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743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492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71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368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6239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4197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18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4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29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15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09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13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2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270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6531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071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364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16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6588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353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45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886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2359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869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98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08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31746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184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6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2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1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7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9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9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32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1059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374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189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355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23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17102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609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6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99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3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830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3623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0435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803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25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266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8636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548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1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80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5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367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6690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76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311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33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680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678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6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13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348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746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601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42192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602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5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23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7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348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93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6061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7753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895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2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0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108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434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651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400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1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4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14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6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18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7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86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50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349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42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8561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687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29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33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7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54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58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04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1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61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76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58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41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248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307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458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44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86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11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909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01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5025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717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56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14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1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43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620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852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866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800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500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95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8794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963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3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06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93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2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803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18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3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35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533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4004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640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05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98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8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37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07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4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8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93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284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80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850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594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5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9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30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07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38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66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59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97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336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82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2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8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392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18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2218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775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1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3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359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992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9137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110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857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50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61062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724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75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620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414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4216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379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706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725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333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649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46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65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9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5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79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33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4721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7095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37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47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00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4747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325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03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9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38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5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1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6947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507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981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6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380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0006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386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73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9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8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73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03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6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6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953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45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9432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916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500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76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3520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471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9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02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811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96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35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1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17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3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11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44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467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8497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857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9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9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04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810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679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7408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264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6874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124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8108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9893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1334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316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378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63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4361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447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83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9967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226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33700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625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980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813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0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5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67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0060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559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0422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301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40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00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9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321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67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0153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www.bddk.org.tr/bultenaylik" TargetMode="External"/><Relationship Id="rId84" Type="http://schemas.openxmlformats.org/officeDocument/2006/relationships/hyperlink" Target="https://katalog.devletarsivleri.gov.tr" TargetMode="External"/><Relationship Id="rId138" Type="http://schemas.openxmlformats.org/officeDocument/2006/relationships/hyperlink" Target="http://search.ebscohost.com" TargetMode="External"/><Relationship Id="rId159" Type="http://schemas.openxmlformats.org/officeDocument/2006/relationships/hyperlink" Target="http://ataturkkitapligi.ibb.gov.tr" TargetMode="External"/><Relationship Id="rId170" Type="http://schemas.openxmlformats.org/officeDocument/2006/relationships/hyperlink" Target="https://kuran.diyanet.gov.tr" TargetMode="External"/><Relationship Id="rId191" Type="http://schemas.openxmlformats.org/officeDocument/2006/relationships/hyperlink" Target="https://doi.org/10.5281/zenodo.3343671" TargetMode="External"/><Relationship Id="rId205" Type="http://schemas.openxmlformats.org/officeDocument/2006/relationships/hyperlink" Target="https://ms.hmb.gov.tr/uploads/2019/07/2019-Haziran-Ayl&#305;k-B&#252;t&#231;e-B&#252;lteni.pdf" TargetMode="External"/><Relationship Id="rId226" Type="http://schemas.openxmlformats.org/officeDocument/2006/relationships/hyperlink" Target="http://apps.webofknowledge.com" TargetMode="External"/><Relationship Id="rId247" Type="http://schemas.openxmlformats.org/officeDocument/2006/relationships/hyperlink" Target="https://www.davidrumsey.com" TargetMode="External"/><Relationship Id="rId107" Type="http://schemas.openxmlformats.org/officeDocument/2006/relationships/hyperlink" Target="https://doi.org/10.28949/bilimname.592278" TargetMode="External"/><Relationship Id="rId11" Type="http://schemas.openxmlformats.org/officeDocument/2006/relationships/image" Target="media/image4.svg"/><Relationship Id="rId128" Type="http://schemas.openxmlformats.org/officeDocument/2006/relationships/hyperlink" Target="http://www.mevzuat.gov.tr/MevzuatMetin/1.5.2547.pdf" TargetMode="External"/><Relationship Id="rId149" Type="http://schemas.openxmlformats.org/officeDocument/2006/relationships/hyperlink" Target="https://rateyourmusic.com/release/album/michael-jackson/invincible-10" TargetMode="External"/><Relationship Id="rId5" Type="http://schemas.openxmlformats.org/officeDocument/2006/relationships/webSettings" Target="webSettings.xml"/><Relationship Id="rId95" Type="http://schemas.openxmlformats.org/officeDocument/2006/relationships/hyperlink" Target="http://lugatim.com" TargetMode="External"/><Relationship Id="rId160" Type="http://schemas.openxmlformats.org/officeDocument/2006/relationships/hyperlink" Target="https://www.davidrumsey.com" TargetMode="External"/><Relationship Id="rId181" Type="http://schemas.openxmlformats.org/officeDocument/2006/relationships/hyperlink" Target="http://ekaynaklar.mkutup.gov.tr:2097/10.1163/1573-3912_ei3_COM_32621" TargetMode="External"/><Relationship Id="rId216" Type="http://schemas.openxmlformats.org/officeDocument/2006/relationships/hyperlink" Target="https://www.yok.gov.tr/Documents/Kurumsal/mevzuat/Yay&#305;nEti&#287;iY&#246;nergesi_140318.pdf" TargetMode="External"/><Relationship Id="rId237" Type="http://schemas.openxmlformats.org/officeDocument/2006/relationships/hyperlink" Target="https://en.islamway.net/collection/10935/al-mushaf-al-mujawwad" TargetMode="External"/><Relationship Id="rId118" Type="http://schemas.openxmlformats.org/officeDocument/2006/relationships/hyperlink" Target="https://ms.hmb.gov.tr/uploads/2019/07/2019-Haziran-Ayl&#305;k-B&#252;t&#231;e-B&#252;lteni.pdf" TargetMode="External"/><Relationship Id="rId139" Type="http://schemas.openxmlformats.org/officeDocument/2006/relationships/hyperlink" Target="http://apps.webofknowledge.com" TargetMode="External"/><Relationship Id="rId85" Type="http://schemas.openxmlformats.org/officeDocument/2006/relationships/hyperlink" Target="https://katalog.devletarsivleri.gov.tr" TargetMode="External"/><Relationship Id="rId150" Type="http://schemas.openxmlformats.org/officeDocument/2006/relationships/hyperlink" Target="https://en.islamway.net/collection/10935/al-mushaf-al-mujawwad" TargetMode="External"/><Relationship Id="rId171" Type="http://schemas.openxmlformats.org/officeDocument/2006/relationships/hyperlink" Target="https://www.kitabimukaddes.com" TargetMode="External"/><Relationship Id="rId192" Type="http://schemas.openxmlformats.org/officeDocument/2006/relationships/hyperlink" Target="https://doi.org/10.5281/zenodo.3360748" TargetMode="External"/><Relationship Id="rId206" Type="http://schemas.openxmlformats.org/officeDocument/2006/relationships/hyperlink" Target="https://www.tcmb.gov.tr" TargetMode="External"/><Relationship Id="rId227" Type="http://schemas.openxmlformats.org/officeDocument/2006/relationships/hyperlink" Target="https://endnote.com" TargetMode="External"/><Relationship Id="rId248" Type="http://schemas.openxmlformats.org/officeDocument/2006/relationships/hyperlink" Target="https://www.google.com/maps" TargetMode="External"/><Relationship Id="rId12" Type="http://schemas.openxmlformats.org/officeDocument/2006/relationships/image" Target="media/image5.tif"/><Relationship Id="rId108" Type="http://schemas.openxmlformats.org/officeDocument/2006/relationships/hyperlink" Target="https://doi.org/10.5281/zenodo.3475103" TargetMode="External"/><Relationship Id="rId129" Type="http://schemas.openxmlformats.org/officeDocument/2006/relationships/hyperlink" Target="https://www.yok.gov.tr/Documents/Kurumsal/mevzuat/Yay&#305;nEti&#287;iY&#246;nergesi_140318.pdf" TargetMode="External"/><Relationship Id="rId96" Type="http://schemas.openxmlformats.org/officeDocument/2006/relationships/hyperlink" Target="https://doi.org/10.5281/zenodo.3359800" TargetMode="External"/><Relationship Id="rId140" Type="http://schemas.openxmlformats.org/officeDocument/2006/relationships/hyperlink" Target="https://endnote.com" TargetMode="External"/><Relationship Id="rId161" Type="http://schemas.openxmlformats.org/officeDocument/2006/relationships/hyperlink" Target="https://www.google.com/maps" TargetMode="External"/><Relationship Id="rId182" Type="http://schemas.openxmlformats.org/officeDocument/2006/relationships/hyperlink" Target="https://ontology.birzeit.edu/" TargetMode="External"/><Relationship Id="rId217" Type="http://schemas.openxmlformats.org/officeDocument/2006/relationships/hyperlink" Target="https://www.ankara.edu.tr/wp-content/uploads/sites/6/2015/01/etik-davran&#305;&#351;-ilkeleri.pdf" TargetMode="External"/><Relationship Id="rId6" Type="http://schemas.openxmlformats.org/officeDocument/2006/relationships/footnotes" Target="footnotes.xml"/><Relationship Id="rId238" Type="http://schemas.openxmlformats.org/officeDocument/2006/relationships/hyperlink" Target="https://kasif.mkutup.gov.tr/SonucDetay.aspx?MakId=590311" TargetMode="External"/><Relationship Id="rId119" Type="http://schemas.openxmlformats.org/officeDocument/2006/relationships/hyperlink" Target="https://www.tcmb.gov.tr/wps/wcm/connect/TR/TCMB+TR/Main+Menu/Istatistikler/Faiz+Istatistikleri/Bankalarca+Acilan+Kredi" TargetMode="External"/><Relationship Id="rId86" Type="http://schemas.openxmlformats.org/officeDocument/2006/relationships/hyperlink" Target="https://katalog.devletarsivleri.gov.tr" TargetMode="External"/><Relationship Id="rId130" Type="http://schemas.openxmlformats.org/officeDocument/2006/relationships/hyperlink" Target="https://www.ankara.edu.tr/wp-content/uploads/sites/6/2015/01/etik-davran&#305;&#351;-ilkeleri.pdf" TargetMode="External"/><Relationship Id="rId151" Type="http://schemas.openxmlformats.org/officeDocument/2006/relationships/hyperlink" Target="https://kasif.mkutup.gov.tr/SonucDetay.aspx?MakId=590311" TargetMode="External"/><Relationship Id="rId172" Type="http://schemas.openxmlformats.org/officeDocument/2006/relationships/hyperlink" Target="https://www.biblegateway.com" TargetMode="External"/><Relationship Id="rId193" Type="http://schemas.openxmlformats.org/officeDocument/2006/relationships/hyperlink" Target="https://doi.org/10.5281/zenodo.3360748" TargetMode="External"/><Relationship Id="rId207" Type="http://schemas.openxmlformats.org/officeDocument/2006/relationships/hyperlink" Target="http://www.tuik.gov.tr/PreTablo.do?alt_id=1024" TargetMode="External"/><Relationship Id="rId228" Type="http://schemas.openxmlformats.org/officeDocument/2006/relationships/hyperlink" Target="https://www.loc.gov/item/2003556315" TargetMode="External"/><Relationship Id="rId249" Type="http://schemas.openxmlformats.org/officeDocument/2006/relationships/hyperlink" Target="https://atlas.harita.gov.tr" TargetMode="External"/><Relationship Id="rId13" Type="http://schemas.openxmlformats.org/officeDocument/2006/relationships/image" Target="media/image6.tiff"/><Relationship Id="rId109" Type="http://schemas.openxmlformats.org/officeDocument/2006/relationships/hyperlink" Target="http://www.diyanetdergi.com/gundem/item/674-sanal-dunya-ve-degisen-toplumsal-bireysel-iliskiler" TargetMode="External"/><Relationship Id="rId97" Type="http://schemas.openxmlformats.org/officeDocument/2006/relationships/hyperlink" Target="https://open.library.ubc.ca/cIRcle/collections/ubctheses/831/items/1.0097774" TargetMode="External"/><Relationship Id="rId104" Type="http://schemas.openxmlformats.org/officeDocument/2006/relationships/hyperlink" Target="https://doi.org/10.5281/zenodo.3360748" TargetMode="External"/><Relationship Id="rId120" Type="http://schemas.openxmlformats.org/officeDocument/2006/relationships/hyperlink" Target="http://www.tuik.gov.tr/PreTablo.do?alt_id=1024" TargetMode="External"/><Relationship Id="rId125" Type="http://schemas.openxmlformats.org/officeDocument/2006/relationships/hyperlink" Target="http://www.resmigazete.gov.tr/eskiler/2018/04/20180415-3.htm" TargetMode="External"/><Relationship Id="rId141" Type="http://schemas.openxmlformats.org/officeDocument/2006/relationships/hyperlink" Target="https://www.loc.gov/item/2003556315" TargetMode="External"/><Relationship Id="rId146" Type="http://schemas.openxmlformats.org/officeDocument/2006/relationships/hyperlink" Target="http://www.imdb.com/title/tt0111161" TargetMode="External"/><Relationship Id="rId167" Type="http://schemas.openxmlformats.org/officeDocument/2006/relationships/header" Target="header3.xml"/><Relationship Id="rId188" Type="http://schemas.openxmlformats.org/officeDocument/2006/relationships/hyperlink" Target="https://tez.yok.gov.tr/UlusalTezMerkezi" TargetMode="External"/><Relationship Id="rId7" Type="http://schemas.openxmlformats.org/officeDocument/2006/relationships/endnotes" Target="endnotes.xml"/><Relationship Id="rId92" Type="http://schemas.openxmlformats.org/officeDocument/2006/relationships/hyperlink" Target="http://ekaynaklar.mkutup.gov.tr:2097/10.1163/1573-3912_ei3_COM_32621" TargetMode="External"/><Relationship Id="rId162" Type="http://schemas.openxmlformats.org/officeDocument/2006/relationships/hyperlink" Target="https://atlas.harita.gov.tr" TargetMode="External"/><Relationship Id="rId183" Type="http://schemas.openxmlformats.org/officeDocument/2006/relationships/hyperlink" Target="http://sozluk.gov.tr/" TargetMode="External"/><Relationship Id="rId213" Type="http://schemas.openxmlformats.org/officeDocument/2006/relationships/hyperlink" Target="https://kms.kaysis.gov.tr/Home/Goster/33768?AspxAutoDetectCookieSupport=1" TargetMode="External"/><Relationship Id="rId218" Type="http://schemas.openxmlformats.org/officeDocument/2006/relationships/hyperlink" Target="http://www.resmigazete.gov.tr/eskiler/2019/08/20190806-6.pdf" TargetMode="External"/><Relationship Id="rId234" Type="http://schemas.openxmlformats.org/officeDocument/2006/relationships/hyperlink" Target="https://www.diyanet.tv/mizan/video/mizan--58-bolum" TargetMode="External"/><Relationship Id="rId239" Type="http://schemas.openxmlformats.org/officeDocument/2006/relationships/hyperlink" Target="http://isamveri.org" TargetMode="External"/><Relationship Id="rId2" Type="http://schemas.openxmlformats.org/officeDocument/2006/relationships/numbering" Target="numbering.xml"/><Relationship Id="rId250" Type="http://schemas.openxmlformats.org/officeDocument/2006/relationships/header" Target="header4.xml"/><Relationship Id="rId87" Type="http://schemas.openxmlformats.org/officeDocument/2006/relationships/hyperlink" Target="http://www.kadisicilleri.org/index.php" TargetMode="External"/><Relationship Id="rId110" Type="http://schemas.openxmlformats.org/officeDocument/2006/relationships/hyperlink" Target="https://www.authorea.com/users/102264/articles/124920-citation-styles-history-practice-and-future" TargetMode="External"/><Relationship Id="rId115" Type="http://schemas.openxmlformats.org/officeDocument/2006/relationships/hyperlink" Target="https://www.tbmm.gov.tr/sirasayi/donem26/yil01/ss442.pdf" TargetMode="External"/><Relationship Id="rId131" Type="http://schemas.openxmlformats.org/officeDocument/2006/relationships/hyperlink" Target="http://www.resmigazete.gov.tr/eskiler/2019/08/20190806-6.pdf" TargetMode="External"/><Relationship Id="rId136" Type="http://schemas.openxmlformats.org/officeDocument/2006/relationships/hyperlink" Target="http://platform.almanhal.com" TargetMode="External"/><Relationship Id="rId157" Type="http://schemas.openxmlformats.org/officeDocument/2006/relationships/hyperlink" Target="https://www.aa.com.tr/tr/pg/foto-galeri/mersindeki-yumuktepe-hoyugunde-kazi-calismalari-suruyor/13" TargetMode="External"/><Relationship Id="rId178" Type="http://schemas.openxmlformats.org/officeDocument/2006/relationships/hyperlink" Target="https://kasif.mkutup.gov.tr/SonucDetay.aspx?MakId=857602" TargetMode="External"/><Relationship Id="rId82" Type="http://schemas.openxmlformats.org/officeDocument/2006/relationships/hyperlink" Target="https://www.biblegateway.com" TargetMode="External"/><Relationship Id="rId152" Type="http://schemas.openxmlformats.org/officeDocument/2006/relationships/hyperlink" Target="http://isamveri.org" TargetMode="External"/><Relationship Id="rId173" Type="http://schemas.openxmlformats.org/officeDocument/2006/relationships/hyperlink" Target="http://yazmalar.gov.tr/eser/tefs%C3%AEru-suveril-kuran/4084" TargetMode="External"/><Relationship Id="rId194" Type="http://schemas.openxmlformats.org/officeDocument/2006/relationships/hyperlink" Target="https://doi.org/10.28949/bilimname.592278" TargetMode="External"/><Relationship Id="rId199" Type="http://schemas.openxmlformats.org/officeDocument/2006/relationships/hyperlink" Target="https://www.sabah.com.tr/yazarlar/hanioglu/2018/07/15/15-temmuzu-farkli-kilan-nedir" TargetMode="External"/><Relationship Id="rId203" Type="http://schemas.openxmlformats.org/officeDocument/2006/relationships/hyperlink" Target="http://www.tasam.org/Files/PDF/Raporlar/yemen%20_raporu.pdf_b7e9f548-3946-4f3d-ac14-b8448ef6b8eb.pdf" TargetMode="External"/><Relationship Id="rId208" Type="http://schemas.openxmlformats.org/officeDocument/2006/relationships/hyperlink" Target="https://www.fihrist.org.uk/about" TargetMode="External"/><Relationship Id="rId229" Type="http://schemas.openxmlformats.org/officeDocument/2006/relationships/hyperlink" Target="https://patentscope.wipo.int/search/en/detail.jsf?docId=WO2014011125&amp;tab=PCTBIBLIO&amp;_cid=P22-K0LCW3-92000-1" TargetMode="External"/><Relationship Id="rId224" Type="http://schemas.openxmlformats.org/officeDocument/2006/relationships/hyperlink" Target="https://www.davet.org.tr" TargetMode="External"/><Relationship Id="rId240" Type="http://schemas.openxmlformats.org/officeDocument/2006/relationships/hyperlink" Target="https://lccn.loc.gov/2003663274" TargetMode="External"/><Relationship Id="rId245" Type="http://schemas.openxmlformats.org/officeDocument/2006/relationships/hyperlink" Target="http://ataturkkitapligi.ibb.gov.tr" TargetMode="External"/><Relationship Id="rId14" Type="http://schemas.openxmlformats.org/officeDocument/2006/relationships/hyperlink" Target="http://www.isnadsistemi.org/" TargetMode="External"/><Relationship Id="rId100" Type="http://schemas.openxmlformats.org/officeDocument/2006/relationships/hyperlink" Target="https://tez.yok.gov.tr/UlusalTezMerkezi" TargetMode="External"/><Relationship Id="rId105" Type="http://schemas.openxmlformats.org/officeDocument/2006/relationships/hyperlink" Target="https://doi.org/10.5281/zenodo.3360748" TargetMode="External"/><Relationship Id="rId126" Type="http://schemas.openxmlformats.org/officeDocument/2006/relationships/hyperlink" Target="https://kms.kaysis.gov.tr/Home/Goster/33768?AspxAutoDetectCookieSupport=1" TargetMode="External"/><Relationship Id="rId147" Type="http://schemas.openxmlformats.org/officeDocument/2006/relationships/hyperlink" Target="https://www.diyanet.tv/mizan/video/mizan--58-bolum" TargetMode="External"/><Relationship Id="rId168" Type="http://schemas.openxmlformats.org/officeDocument/2006/relationships/footer" Target="footer3.xml"/><Relationship Id="rId8" Type="http://schemas.openxmlformats.org/officeDocument/2006/relationships/image" Target="media/image1.png"/><Relationship Id="rId93" Type="http://schemas.openxmlformats.org/officeDocument/2006/relationships/hyperlink" Target="https://ontology.birzeit.edu/" TargetMode="External"/><Relationship Id="rId98" Type="http://schemas.openxmlformats.org/officeDocument/2006/relationships/hyperlink" Target="https://doi.org/10.5281/zenodo.3359806" TargetMode="External"/><Relationship Id="rId121" Type="http://schemas.openxmlformats.org/officeDocument/2006/relationships/hyperlink" Target="https://www.fihrist.org.uk/about" TargetMode="External"/><Relationship Id="rId142" Type="http://schemas.openxmlformats.org/officeDocument/2006/relationships/hyperlink" Target="https://patentscope.wipo.int/search/en/detail.jsf?docId=WO2014011125&amp;tab=PCTBIBLIO&amp;_cid=P22-K0LCW3-92000-1" TargetMode="External"/><Relationship Id="rId163" Type="http://schemas.openxmlformats.org/officeDocument/2006/relationships/header" Target="header1.xml"/><Relationship Id="rId184" Type="http://schemas.openxmlformats.org/officeDocument/2006/relationships/hyperlink" Target="http://lugatim.com" TargetMode="External"/><Relationship Id="rId189" Type="http://schemas.openxmlformats.org/officeDocument/2006/relationships/hyperlink" Target="https://doi.org/10.18505/cuifd.48242" TargetMode="External"/><Relationship Id="rId219" Type="http://schemas.openxmlformats.org/officeDocument/2006/relationships/hyperlink" Target="http://www.resmigazete.gov.tr/eskiler/2019/08/20190822-4.pdf" TargetMode="External"/><Relationship Id="rId3" Type="http://schemas.openxmlformats.org/officeDocument/2006/relationships/styles" Target="styles.xml"/><Relationship Id="rId214" Type="http://schemas.openxmlformats.org/officeDocument/2006/relationships/hyperlink" Target="https://eur-lex.europa.eu/eli/dec/2017/1002/oj" TargetMode="External"/><Relationship Id="rId230" Type="http://schemas.openxmlformats.org/officeDocument/2006/relationships/hyperlink" Target="https://www.turkpatent.gov.tr/TURKPATENT" TargetMode="External"/><Relationship Id="rId235" Type="http://schemas.openxmlformats.org/officeDocument/2006/relationships/hyperlink" Target="https://youtu.be/watch?v=QwJe7fJfGYI" TargetMode="External"/><Relationship Id="rId251" Type="http://schemas.openxmlformats.org/officeDocument/2006/relationships/header" Target="header5.xml"/><Relationship Id="rId116" Type="http://schemas.openxmlformats.org/officeDocument/2006/relationships/hyperlink" Target="http://www.tasam.org/Files/PDF/Raporlar/yemen_raporu.pdf_b7e9f548-3946-4f3d-ac14-b8448ef6b8eb.pdf" TargetMode="External"/><Relationship Id="rId137" Type="http://schemas.openxmlformats.org/officeDocument/2006/relationships/hyperlink" Target="https://www.davet.org.tr" TargetMode="External"/><Relationship Id="rId158" Type="http://schemas.openxmlformats.org/officeDocument/2006/relationships/hyperlink" Target="http://ataturkkitapligi.ibb.gov.tr" TargetMode="External"/><Relationship Id="rId83" Type="http://schemas.openxmlformats.org/officeDocument/2006/relationships/hyperlink" Target="http://yazmalar.gov.tr/eser/tefs%C3%AEru-suveril-kuran/4084" TargetMode="External"/><Relationship Id="rId88" Type="http://schemas.openxmlformats.org/officeDocument/2006/relationships/hyperlink" Target="http://www.kadisicilleri.org/index.php" TargetMode="External"/><Relationship Id="rId111" Type="http://schemas.openxmlformats.org/officeDocument/2006/relationships/hyperlink" Target="https://www.haberturk.com/yazarlar/murat-bardakci/2514553-restorasyon-faaliyetleri-ve-seyh-galibin-sandukasi" TargetMode="External"/><Relationship Id="rId132" Type="http://schemas.openxmlformats.org/officeDocument/2006/relationships/hyperlink" Target="http://www.resmigazete.gov.tr/eskiler/2019/08/20190822-4.pdf" TargetMode="External"/><Relationship Id="rId153" Type="http://schemas.openxmlformats.org/officeDocument/2006/relationships/hyperlink" Target="https://lccn.loc.gov/2003663274" TargetMode="External"/><Relationship Id="rId174" Type="http://schemas.openxmlformats.org/officeDocument/2006/relationships/hyperlink" Target="https://katalog.devletarsivleri.gov.tr" TargetMode="External"/><Relationship Id="rId179" Type="http://schemas.openxmlformats.org/officeDocument/2006/relationships/hyperlink" Target="https://islamansiklopedisi.org.tr/ihsan--iyilik" TargetMode="External"/><Relationship Id="rId195" Type="http://schemas.openxmlformats.org/officeDocument/2006/relationships/hyperlink" Target="https://doi.org/10.5281/zenodo.3475103" TargetMode="External"/><Relationship Id="rId209" Type="http://schemas.openxmlformats.org/officeDocument/2006/relationships/hyperlink" Target="http://yazmalar.gov.tr" TargetMode="External"/><Relationship Id="rId190" Type="http://schemas.openxmlformats.org/officeDocument/2006/relationships/hyperlink" Target="https://doi.org/10.12730/13091719.2018.92.182" TargetMode="External"/><Relationship Id="rId204" Type="http://schemas.openxmlformats.org/officeDocument/2006/relationships/hyperlink" Target="https://www.bddk.org.tr/bultenaylik" TargetMode="External"/><Relationship Id="rId220" Type="http://schemas.openxmlformats.org/officeDocument/2006/relationships/hyperlink" Target="https://kurul.diyanet.gov.tr" TargetMode="External"/><Relationship Id="rId225" Type="http://schemas.openxmlformats.org/officeDocument/2006/relationships/hyperlink" Target="http://search.ebscohost.com" TargetMode="External"/><Relationship Id="rId241" Type="http://schemas.openxmlformats.org/officeDocument/2006/relationships/hyperlink" Target="https://dijital-kutuphane.mkutup.gov.tr/tr/nonbookmaterials/catalog/details/78006" TargetMode="External"/><Relationship Id="rId246" Type="http://schemas.openxmlformats.org/officeDocument/2006/relationships/hyperlink" Target="http://ataturkkitapligi.ibb.gov.tr" TargetMode="External"/><Relationship Id="rId15" Type="http://schemas.openxmlformats.org/officeDocument/2006/relationships/hyperlink" Target="http://www.isnadsistemi.org/" TargetMode="External"/><Relationship Id="rId106" Type="http://schemas.openxmlformats.org/officeDocument/2006/relationships/hyperlink" Target="https://doi.org/10.5281/zenodo.3360748" TargetMode="External"/><Relationship Id="rId127" Type="http://schemas.openxmlformats.org/officeDocument/2006/relationships/hyperlink" Target="https://eur-lex.europa.eu/eli/dec/2017/1002/oj" TargetMode="External"/><Relationship Id="rId10" Type="http://schemas.openxmlformats.org/officeDocument/2006/relationships/image" Target="media/image3.png"/><Relationship Id="rId94" Type="http://schemas.openxmlformats.org/officeDocument/2006/relationships/hyperlink" Target="http://sozluk.gov.tr/" TargetMode="External"/><Relationship Id="rId99" Type="http://schemas.openxmlformats.org/officeDocument/2006/relationships/hyperlink" Target="https://tez.yok.gov.tr/UlusalTezMerkezi" TargetMode="External"/><Relationship Id="rId101" Type="http://schemas.openxmlformats.org/officeDocument/2006/relationships/hyperlink" Target="https://doi.org/10.18505/cuifd.48242" TargetMode="External"/><Relationship Id="rId122" Type="http://schemas.openxmlformats.org/officeDocument/2006/relationships/hyperlink" Target="http://yazmalar.gov.tr" TargetMode="External"/><Relationship Id="rId143" Type="http://schemas.openxmlformats.org/officeDocument/2006/relationships/hyperlink" Target="https://www.turkpatent.gov.tr/TURKPATENT" TargetMode="External"/><Relationship Id="rId148" Type="http://schemas.openxmlformats.org/officeDocument/2006/relationships/hyperlink" Target="https://www.youtube.com/watch?v=QwJe7fJfGYI" TargetMode="External"/><Relationship Id="rId164" Type="http://schemas.openxmlformats.org/officeDocument/2006/relationships/header" Target="header2.xml"/><Relationship Id="rId169" Type="http://schemas.openxmlformats.org/officeDocument/2006/relationships/hyperlink" Target="http://www.kulturvarliklari.gov.tr/Eklenti/38967,amisos-mozaigi.pdf" TargetMode="External"/><Relationship Id="rId185" Type="http://schemas.openxmlformats.org/officeDocument/2006/relationships/hyperlink" Target="https://doi.org/10.5281/zenodo.3359800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80" Type="http://schemas.openxmlformats.org/officeDocument/2006/relationships/hyperlink" Target="https://islamansiklopedisi.org.tr/isnad--hadis%20" TargetMode="External"/><Relationship Id="rId210" Type="http://schemas.openxmlformats.org/officeDocument/2006/relationships/hyperlink" Target="https://www.youtube.com/watch?v=8px5eBJHYNE&amp;list=PLCq4ha8CiOukJvXOx3Kp8lC9QoSqLIVjj&amp;index=4" TargetMode="External"/><Relationship Id="rId215" Type="http://schemas.openxmlformats.org/officeDocument/2006/relationships/hyperlink" Target="http://www.mevzuat.gov.tr/MevzuatMetin/1.5.2547.pdf" TargetMode="External"/><Relationship Id="rId236" Type="http://schemas.openxmlformats.org/officeDocument/2006/relationships/hyperlink" Target="https://rateyourmusic.com/release/album/michael-jackson/invincible-10" TargetMode="External"/><Relationship Id="rId231" Type="http://schemas.openxmlformats.org/officeDocument/2006/relationships/hyperlink" Target="https://www.facebook.com/seherberat/posts/10218523255423323" TargetMode="External"/><Relationship Id="rId252" Type="http://schemas.openxmlformats.org/officeDocument/2006/relationships/fontTable" Target="fontTable.xml"/><Relationship Id="rId89" Type="http://schemas.openxmlformats.org/officeDocument/2006/relationships/hyperlink" Target="https://kasif.mkutup.gov.tr/SonucDetay.aspx?MakId=857602" TargetMode="External"/><Relationship Id="rId112" Type="http://schemas.openxmlformats.org/officeDocument/2006/relationships/hyperlink" Target="https://www.sabah.com.tr/yazarlar/hanioglu/2018/07/15/15-temmuzu-farkli-kilan-nedir" TargetMode="External"/><Relationship Id="rId133" Type="http://schemas.openxmlformats.org/officeDocument/2006/relationships/hyperlink" Target="https://kurul.diyanet.gov.tr" TargetMode="External"/><Relationship Id="rId154" Type="http://schemas.openxmlformats.org/officeDocument/2006/relationships/hyperlink" Target="https://dijital-kutuphane.mkutup.gov.tr/tr/nonbookmaterials/catalog/details/78006" TargetMode="External"/><Relationship Id="rId175" Type="http://schemas.openxmlformats.org/officeDocument/2006/relationships/hyperlink" Target="https://katalog.devletarsivleri.gov.tr" TargetMode="External"/><Relationship Id="rId196" Type="http://schemas.openxmlformats.org/officeDocument/2006/relationships/hyperlink" Target="http://www.diyanetdergi.com/gundem/item/674-sanal-dunya-ve-degisen-toplumsal-bireysel-iliskiler" TargetMode="External"/><Relationship Id="rId200" Type="http://schemas.openxmlformats.org/officeDocument/2006/relationships/hyperlink" Target="https://www.dunya.com/" TargetMode="External"/><Relationship Id="rId16" Type="http://schemas.openxmlformats.org/officeDocument/2006/relationships/hyperlink" Target="http://www.kulturvarliklari.gov.tr/Eklenti/38967,amisos-mozaigi.pdf" TargetMode="External"/><Relationship Id="rId221" Type="http://schemas.openxmlformats.org/officeDocument/2006/relationships/hyperlink" Target="http://www.isnadsistemi.org" TargetMode="External"/><Relationship Id="rId242" Type="http://schemas.openxmlformats.org/officeDocument/2006/relationships/hyperlink" Target="http://www.sadberkhanimmuzesi.org.tr" TargetMode="External"/><Relationship Id="rId79" Type="http://schemas.openxmlformats.org/officeDocument/2006/relationships/image" Target="media/image10.png"/><Relationship Id="rId102" Type="http://schemas.openxmlformats.org/officeDocument/2006/relationships/hyperlink" Target="https://doi.org/10.12730/13091719.2018.92.182" TargetMode="External"/><Relationship Id="rId123" Type="http://schemas.openxmlformats.org/officeDocument/2006/relationships/hyperlink" Target="https://www.youtube.com/watch?v=8px5eBJHYNE&amp;list=PLCq4ha8CiOukJvXOx3Kp8lC9QoSqLIVjj&amp;index=4" TargetMode="External"/><Relationship Id="rId144" Type="http://schemas.openxmlformats.org/officeDocument/2006/relationships/hyperlink" Target="https://www.facebook.com/seherberat/posts/10218523255423323" TargetMode="External"/><Relationship Id="rId90" Type="http://schemas.openxmlformats.org/officeDocument/2006/relationships/hyperlink" Target="https://islamansiklopedisi.org.tr/ihsan--iyilik" TargetMode="External"/><Relationship Id="rId165" Type="http://schemas.openxmlformats.org/officeDocument/2006/relationships/footer" Target="footer1.xml"/><Relationship Id="rId186" Type="http://schemas.openxmlformats.org/officeDocument/2006/relationships/hyperlink" Target="https://open.library.ubc.ca/IRcle/collections/ubctheses/831/%20items/1.0097774" TargetMode="External"/><Relationship Id="rId211" Type="http://schemas.openxmlformats.org/officeDocument/2006/relationships/hyperlink" Target="http://www.nihayet.com/roportaj/imkansiza-yonelmedikce-mumkun-olan-ele-gecmez/" TargetMode="External"/><Relationship Id="rId232" Type="http://schemas.openxmlformats.org/officeDocument/2006/relationships/hyperlink" Target="https://twitter.com/tcbestepe/status/1170948112367665153" TargetMode="External"/><Relationship Id="rId253" Type="http://schemas.openxmlformats.org/officeDocument/2006/relationships/theme" Target="theme/theme1.xml"/><Relationship Id="rId113" Type="http://schemas.openxmlformats.org/officeDocument/2006/relationships/hyperlink" Target="https://www.dunya.com/" TargetMode="External"/><Relationship Id="rId134" Type="http://schemas.openxmlformats.org/officeDocument/2006/relationships/hyperlink" Target="http://www.isnadsistemi.org" TargetMode="External"/><Relationship Id="rId80" Type="http://schemas.openxmlformats.org/officeDocument/2006/relationships/hyperlink" Target="https://kuran.diyanet.gov.tr" TargetMode="External"/><Relationship Id="rId155" Type="http://schemas.openxmlformats.org/officeDocument/2006/relationships/hyperlink" Target="http://www.sadberkhanimmuzesi.org.tr" TargetMode="External"/><Relationship Id="rId176" Type="http://schemas.openxmlformats.org/officeDocument/2006/relationships/hyperlink" Target="http://www.kadisicilleri.org/index.php" TargetMode="External"/><Relationship Id="rId197" Type="http://schemas.openxmlformats.org/officeDocument/2006/relationships/hyperlink" Target="https://www.authorea.com/users/102264/articles/124920-citation-styles-history-practice-and-future" TargetMode="External"/><Relationship Id="rId201" Type="http://schemas.openxmlformats.org/officeDocument/2006/relationships/hyperlink" Target="http://www.milliyet.com.tr/" TargetMode="External"/><Relationship Id="rId222" Type="http://schemas.openxmlformats.org/officeDocument/2006/relationships/hyperlink" Target="https://www.yale.edu/about-yale/yale-facts" TargetMode="External"/><Relationship Id="rId243" Type="http://schemas.openxmlformats.org/officeDocument/2006/relationships/hyperlink" Target="http://www.sadberkhanimmuzesi.org.tr" TargetMode="External"/><Relationship Id="rId17" Type="http://schemas.openxmlformats.org/officeDocument/2006/relationships/customXml" Target="ink/ink1.xml"/><Relationship Id="rId103" Type="http://schemas.openxmlformats.org/officeDocument/2006/relationships/hyperlink" Target="https://doi.org/10.5281/zenodo.3343671" TargetMode="External"/><Relationship Id="rId124" Type="http://schemas.openxmlformats.org/officeDocument/2006/relationships/hyperlink" Target="http://www.nihayet.com/roportaj/imkansiza-yonelmedikce-mumkun-olan-ele-gecmez/" TargetMode="External"/><Relationship Id="rId91" Type="http://schemas.openxmlformats.org/officeDocument/2006/relationships/hyperlink" Target="https://islamansiklopedisi.org.tr/isnad--hadis%20" TargetMode="External"/><Relationship Id="rId145" Type="http://schemas.openxmlformats.org/officeDocument/2006/relationships/hyperlink" Target="https://twitter.com/tcbestepe/status/1170948112367665153" TargetMode="External"/><Relationship Id="rId166" Type="http://schemas.openxmlformats.org/officeDocument/2006/relationships/footer" Target="footer2.xml"/><Relationship Id="rId187" Type="http://schemas.openxmlformats.org/officeDocument/2006/relationships/hyperlink" Target="https://doi.org/10.5281/zenodo.3359806" TargetMode="External"/><Relationship Id="rId1" Type="http://schemas.openxmlformats.org/officeDocument/2006/relationships/customXml" Target="../customXml/item1.xml"/><Relationship Id="rId212" Type="http://schemas.openxmlformats.org/officeDocument/2006/relationships/hyperlink" Target="http://www.resmigazete.gov.tr/eskiler/2018/04/20180415-3.htm" TargetMode="External"/><Relationship Id="rId233" Type="http://schemas.openxmlformats.org/officeDocument/2006/relationships/hyperlink" Target="http://www.imdb.com/title/tt0111161" TargetMode="External"/><Relationship Id="rId114" Type="http://schemas.openxmlformats.org/officeDocument/2006/relationships/hyperlink" Target="http://www.milliyet.com.tr" TargetMode="External"/><Relationship Id="rId81" Type="http://schemas.openxmlformats.org/officeDocument/2006/relationships/hyperlink" Target="https://www.kitabimukaddes.com" TargetMode="External"/><Relationship Id="rId135" Type="http://schemas.openxmlformats.org/officeDocument/2006/relationships/hyperlink" Target="https://www.yale.edu/about-yale/yale-facts" TargetMode="External"/><Relationship Id="rId156" Type="http://schemas.openxmlformats.org/officeDocument/2006/relationships/hyperlink" Target="http://www.sadberkhanimmuzesi.org.tr" TargetMode="External"/><Relationship Id="rId177" Type="http://schemas.openxmlformats.org/officeDocument/2006/relationships/hyperlink" Target="http://www.kadisicilleri.org/index.php" TargetMode="External"/><Relationship Id="rId198" Type="http://schemas.openxmlformats.org/officeDocument/2006/relationships/hyperlink" Target="https://www.haberturk.com/yazarlar/murat-bardakci/2514553-restorasyon-faaliyetleri-ve-seyh-galibin-sandukasi" TargetMode="External"/><Relationship Id="rId202" Type="http://schemas.openxmlformats.org/officeDocument/2006/relationships/hyperlink" Target="https://www.tbmm.gov.tr/sirasayi/donem26/yil01/ss442.pdf" TargetMode="External"/><Relationship Id="rId223" Type="http://schemas.openxmlformats.org/officeDocument/2006/relationships/hyperlink" Target="http://platform.almanhal.com" TargetMode="External"/><Relationship Id="rId244" Type="http://schemas.openxmlformats.org/officeDocument/2006/relationships/hyperlink" Target="https://www.aa.com.tr/tr/pg/foto-galeri/mersindeki-yumuktepe-hoyugunde-kazi-calismalari-suruyor/13" TargetMode="Externa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19-12-19T21:17:59.025"/>
    </inkml:context>
    <inkml:brush xml:id="br0">
      <inkml:brushProperty name="width" value="0.05" units="cm"/>
      <inkml:brushProperty name="height" value="0.05" units="cm"/>
    </inkml:brush>
  </inkml:definitions>
  <inkml:trace contextRef="#ctx0" brushRef="#br0">25 15 3712,'-9'-10'1792,"2"10"896,7 0-2048,-2-1-640,0 2 0,0-1-512,0 0 0,2 0 384,0 0 128,0 0-128,0 0 128,2-1 0,2-1 0,2 2-512,3-2 0</inkml:trace>
</inkml:ink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nad.XSL" StyleName="İsnad" Version="1"/>
</file>

<file path=customXml/itemProps1.xml><?xml version="1.0" encoding="utf-8"?>
<ds:datastoreItem xmlns:ds="http://schemas.openxmlformats.org/officeDocument/2006/customXml" ds:itemID="{3B047FBF-6110-4469-B391-FD9389BB26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33</TotalTime>
  <Pages>73</Pages>
  <Words>25472</Words>
  <Characters>145195</Characters>
  <Application>Microsoft Office Word</Application>
  <DocSecurity>0</DocSecurity>
  <Lines>1209</Lines>
  <Paragraphs>340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>İSNAD Atıf Sistemi 2. Edisyon</vt:lpstr>
    </vt:vector>
  </TitlesOfParts>
  <Manager/>
  <Company/>
  <LinksUpToDate>false</LinksUpToDate>
  <CharactersWithSpaces>170327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İSNAD Atıf Sistemi 2. Edisyon</dc:title>
  <dc:subject/>
  <dc:creator>Osman Durmaz</dc:creator>
  <cp:keywords/>
  <dc:description/>
  <cp:lastModifiedBy>Osman Durmaz</cp:lastModifiedBy>
  <cp:revision>480</cp:revision>
  <cp:lastPrinted>2020-04-11T12:08:00Z</cp:lastPrinted>
  <dcterms:created xsi:type="dcterms:W3CDTF">2019-10-23T03:31:00Z</dcterms:created>
  <dcterms:modified xsi:type="dcterms:W3CDTF">2020-04-19T14:43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4"&gt;&lt;session id="rk7KiMDO"/&gt;&lt;style id="" hasBibliography="0" bibliographyStyleHasBeenSet="0"/&gt;&lt;prefs/&gt;&lt;/data&gt;</vt:lpwstr>
  </property>
</Properties>
</file>